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859646906"/>
        <w:docPartObj>
          <w:docPartGallery w:val="Cover Pages"/>
          <w:docPartUnique/>
        </w:docPartObj>
      </w:sdtPr>
      <w:sdtEndPr>
        <w:rPr>
          <w:rFonts w:eastAsiaTheme="minorEastAsia" w:cs="Times New Roman (Body CS)"/>
          <w:color w:val="033636" w:themeColor="text2"/>
          <w:spacing w:val="0"/>
          <w:kern w:val="2"/>
          <w:sz w:val="22"/>
          <w:szCs w:val="22"/>
        </w:rPr>
      </w:sdtEndPr>
      <w:sdtContent>
        <w:sdt>
          <w:sdtPr>
            <w:id w:val="-1117288782"/>
            <w:docPartObj>
              <w:docPartGallery w:val="Cover Pages"/>
              <w:docPartUnique/>
            </w:docPartObj>
          </w:sdtPr>
          <w:sdtEndPr>
            <w:rPr>
              <w:rFonts w:eastAsiaTheme="minorEastAsia" w:cs="Times New Roman (Body CS)"/>
              <w:color w:val="033636" w:themeColor="text2"/>
              <w:spacing w:val="0"/>
              <w:kern w:val="2"/>
              <w:sz w:val="22"/>
              <w:szCs w:val="22"/>
            </w:rPr>
          </w:sdtEndPr>
          <w:sdtContent>
            <w:p w14:paraId="5B4D1E10" w14:textId="68C3F4F0" w:rsidR="004E4935" w:rsidRPr="004C756C" w:rsidRDefault="004E4935" w:rsidP="00E004C2">
              <w:pPr>
                <w:pStyle w:val="Title"/>
              </w:pPr>
              <w:r w:rsidRPr="002B7551">
                <w:drawing>
                  <wp:anchor distT="0" distB="0" distL="114300" distR="114300" simplePos="0" relativeHeight="251658240" behindDoc="1" locked="1" layoutInCell="1" allowOverlap="1" wp14:anchorId="201DA354" wp14:editId="11D3EA8E">
                    <wp:simplePos x="0" y="0"/>
                    <wp:positionH relativeFrom="page">
                      <wp:posOffset>0</wp:posOffset>
                    </wp:positionH>
                    <wp:positionV relativeFrom="page">
                      <wp:posOffset>9525</wp:posOffset>
                    </wp:positionV>
                    <wp:extent cx="7559675" cy="10692765"/>
                    <wp:effectExtent l="0" t="0" r="3175" b="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7559675" cy="10692765"/>
                            </a:xfrm>
                            <a:prstGeom prst="rect">
                              <a:avLst/>
                            </a:prstGeom>
                          </pic:spPr>
                        </pic:pic>
                      </a:graphicData>
                    </a:graphic>
                    <wp14:sizeRelH relativeFrom="margin">
                      <wp14:pctWidth>0</wp14:pctWidth>
                    </wp14:sizeRelH>
                    <wp14:sizeRelV relativeFrom="margin">
                      <wp14:pctHeight>0</wp14:pctHeight>
                    </wp14:sizeRelV>
                  </wp:anchor>
                </w:drawing>
              </w:r>
              <w:r w:rsidRPr="002B7551">
                <w:drawing>
                  <wp:anchor distT="0" distB="0" distL="114300" distR="114300" simplePos="0" relativeHeight="251658241" behindDoc="1" locked="1" layoutInCell="1" allowOverlap="1" wp14:anchorId="6B838E8B" wp14:editId="09DA132B">
                    <wp:simplePos x="0" y="0"/>
                    <wp:positionH relativeFrom="page">
                      <wp:posOffset>0</wp:posOffset>
                    </wp:positionH>
                    <wp:positionV relativeFrom="page">
                      <wp:posOffset>9525</wp:posOffset>
                    </wp:positionV>
                    <wp:extent cx="7559675" cy="10692765"/>
                    <wp:effectExtent l="0" t="0" r="3175"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7559675" cy="10692765"/>
                            </a:xfrm>
                            <a:prstGeom prst="rect">
                              <a:avLst/>
                            </a:prstGeom>
                          </pic:spPr>
                        </pic:pic>
                      </a:graphicData>
                    </a:graphic>
                    <wp14:sizeRelH relativeFrom="margin">
                      <wp14:pctWidth>0</wp14:pctWidth>
                    </wp14:sizeRelH>
                    <wp14:sizeRelV relativeFrom="margin">
                      <wp14:pctHeight>0</wp14:pctHeight>
                    </wp14:sizeRelV>
                  </wp:anchor>
                </w:drawing>
              </w:r>
              <w:r w:rsidRPr="002B7551">
                <w:drawing>
                  <wp:anchor distT="0" distB="0" distL="114300" distR="114300" simplePos="0" relativeHeight="251658242" behindDoc="1" locked="1" layoutInCell="1" allowOverlap="1" wp14:anchorId="77522F0C" wp14:editId="0E1E1A56">
                    <wp:simplePos x="0" y="0"/>
                    <wp:positionH relativeFrom="page">
                      <wp:posOffset>0</wp:posOffset>
                    </wp:positionH>
                    <wp:positionV relativeFrom="page">
                      <wp:posOffset>9525</wp:posOffset>
                    </wp:positionV>
                    <wp:extent cx="7559675" cy="10692765"/>
                    <wp:effectExtent l="0" t="0" r="3175"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7559675" cy="10692765"/>
                            </a:xfrm>
                            <a:prstGeom prst="rect">
                              <a:avLst/>
                            </a:prstGeom>
                          </pic:spPr>
                        </pic:pic>
                      </a:graphicData>
                    </a:graphic>
                    <wp14:sizeRelH relativeFrom="margin">
                      <wp14:pctWidth>0</wp14:pctWidth>
                    </wp14:sizeRelH>
                    <wp14:sizeRelV relativeFrom="margin">
                      <wp14:pctHeight>0</wp14:pctHeight>
                    </wp14:sizeRelV>
                  </wp:anchor>
                </w:drawing>
              </w:r>
              <w:r w:rsidRPr="002B7551">
                <w:drawing>
                  <wp:anchor distT="0" distB="0" distL="114300" distR="114300" simplePos="0" relativeHeight="251658244" behindDoc="1" locked="1" layoutInCell="1" allowOverlap="1" wp14:anchorId="0F46862A" wp14:editId="31E87587">
                    <wp:simplePos x="0" y="0"/>
                    <wp:positionH relativeFrom="page">
                      <wp:posOffset>0</wp:posOffset>
                    </wp:positionH>
                    <wp:positionV relativeFrom="page">
                      <wp:posOffset>9525</wp:posOffset>
                    </wp:positionV>
                    <wp:extent cx="7559675" cy="10692765"/>
                    <wp:effectExtent l="0" t="0" r="3175"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7559675" cy="10692765"/>
                            </a:xfrm>
                            <a:prstGeom prst="rect">
                              <a:avLst/>
                            </a:prstGeom>
                          </pic:spPr>
                        </pic:pic>
                      </a:graphicData>
                    </a:graphic>
                    <wp14:sizeRelH relativeFrom="margin">
                      <wp14:pctWidth>0</wp14:pctWidth>
                    </wp14:sizeRelH>
                    <wp14:sizeRelV relativeFrom="margin">
                      <wp14:pctHeight>0</wp14:pctHeight>
                    </wp14:sizeRelV>
                  </wp:anchor>
                </w:drawing>
              </w:r>
              <w:r w:rsidRPr="002B7551">
                <w:drawing>
                  <wp:anchor distT="0" distB="0" distL="114300" distR="114300" simplePos="0" relativeHeight="251658245" behindDoc="1" locked="1" layoutInCell="1" allowOverlap="1" wp14:anchorId="4B6121DB" wp14:editId="7A79F01F">
                    <wp:simplePos x="0" y="0"/>
                    <wp:positionH relativeFrom="page">
                      <wp:posOffset>0</wp:posOffset>
                    </wp:positionH>
                    <wp:positionV relativeFrom="page">
                      <wp:posOffset>9525</wp:posOffset>
                    </wp:positionV>
                    <wp:extent cx="7559675" cy="10692765"/>
                    <wp:effectExtent l="0" t="0" r="3175" b="0"/>
                    <wp:wrapNone/>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7559675" cy="10692765"/>
                            </a:xfrm>
                            <a:prstGeom prst="rect">
                              <a:avLst/>
                            </a:prstGeom>
                          </pic:spPr>
                        </pic:pic>
                      </a:graphicData>
                    </a:graphic>
                    <wp14:sizeRelH relativeFrom="margin">
                      <wp14:pctWidth>0</wp14:pctWidth>
                    </wp14:sizeRelH>
                    <wp14:sizeRelV relativeFrom="margin">
                      <wp14:pctHeight>0</wp14:pctHeight>
                    </wp14:sizeRelV>
                  </wp:anchor>
                </w:drawing>
              </w:r>
              <w:r w:rsidRPr="002B7551">
                <w:drawing>
                  <wp:anchor distT="0" distB="0" distL="114300" distR="114300" simplePos="0" relativeHeight="251658246" behindDoc="1" locked="1" layoutInCell="1" allowOverlap="1" wp14:anchorId="48D15EE7" wp14:editId="32FDD637">
                    <wp:simplePos x="0" y="0"/>
                    <wp:positionH relativeFrom="page">
                      <wp:posOffset>0</wp:posOffset>
                    </wp:positionH>
                    <wp:positionV relativeFrom="page">
                      <wp:posOffset>9525</wp:posOffset>
                    </wp:positionV>
                    <wp:extent cx="7559675" cy="10692765"/>
                    <wp:effectExtent l="0" t="0" r="3175"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7559675" cy="10692765"/>
                            </a:xfrm>
                            <a:prstGeom prst="rect">
                              <a:avLst/>
                            </a:prstGeom>
                          </pic:spPr>
                        </pic:pic>
                      </a:graphicData>
                    </a:graphic>
                    <wp14:sizeRelH relativeFrom="margin">
                      <wp14:pctWidth>0</wp14:pctWidth>
                    </wp14:sizeRelH>
                    <wp14:sizeRelV relativeFrom="margin">
                      <wp14:pctHeight>0</wp14:pctHeight>
                    </wp14:sizeRelV>
                  </wp:anchor>
                </w:drawing>
              </w:r>
              <w:r w:rsidRPr="002B7551">
                <w:drawing>
                  <wp:anchor distT="0" distB="0" distL="114300" distR="114300" simplePos="0" relativeHeight="251658247" behindDoc="1" locked="1" layoutInCell="1" allowOverlap="1" wp14:anchorId="6930FDC2" wp14:editId="4F0FC6AF">
                    <wp:simplePos x="0" y="0"/>
                    <wp:positionH relativeFrom="page">
                      <wp:posOffset>0</wp:posOffset>
                    </wp:positionH>
                    <wp:positionV relativeFrom="page">
                      <wp:posOffset>15875</wp:posOffset>
                    </wp:positionV>
                    <wp:extent cx="7559675" cy="10685145"/>
                    <wp:effectExtent l="0" t="0" r="0" b="0"/>
                    <wp:wrapNone/>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7559675" cy="10685145"/>
                            </a:xfrm>
                            <a:prstGeom prst="rect">
                              <a:avLst/>
                            </a:prstGeom>
                          </pic:spPr>
                        </pic:pic>
                      </a:graphicData>
                    </a:graphic>
                    <wp14:sizeRelH relativeFrom="margin">
                      <wp14:pctWidth>0</wp14:pctWidth>
                    </wp14:sizeRelH>
                    <wp14:sizeRelV relativeFrom="margin">
                      <wp14:pctHeight>0</wp14:pctHeight>
                    </wp14:sizeRelV>
                  </wp:anchor>
                </w:drawing>
              </w:r>
              <w:r w:rsidRPr="004C756C">
                <w:t xml:space="preserve">Systematic Mapping Review of Australian Research on Climate </w:t>
              </w:r>
              <w:r w:rsidR="00B276A5">
                <w:t>Change</w:t>
              </w:r>
              <w:r w:rsidR="00DE4A8A">
                <w:t xml:space="preserve"> </w:t>
              </w:r>
              <w:r w:rsidRPr="004C756C">
                <w:t>and Health Interventions</w:t>
              </w:r>
            </w:p>
            <w:p w14:paraId="7B6897DD" w14:textId="53B0702C" w:rsidR="00E004C2" w:rsidRPr="005412A4" w:rsidRDefault="0091303A" w:rsidP="005412A4">
              <w:pPr>
                <w:pStyle w:val="Subtitle"/>
              </w:pPr>
              <w:r w:rsidRPr="005412A4">
                <w:t xml:space="preserve">National Health and Climate Strategy | Action 7.2 </w:t>
              </w:r>
            </w:p>
          </w:sdtContent>
        </w:sdt>
      </w:sdtContent>
    </w:sdt>
    <w:p w14:paraId="6EA6F06C" w14:textId="352C3135" w:rsidR="00BD640A" w:rsidRPr="005412A4" w:rsidRDefault="0047616C" w:rsidP="005412A4">
      <w:r w:rsidRPr="005412A4">
        <w:br w:type="page"/>
      </w:r>
    </w:p>
    <w:p w14:paraId="156261FD" w14:textId="77777777" w:rsidR="00C14BF9" w:rsidRPr="00C14BF9" w:rsidRDefault="00C14BF9" w:rsidP="00E004C2">
      <w:pPr>
        <w:pStyle w:val="Copyrightstrong"/>
      </w:pPr>
      <w:r w:rsidRPr="00C14BF9">
        <w:lastRenderedPageBreak/>
        <w:t>© Commonwealth of Australia as represented by the Australian Centre for Disease Control</w:t>
      </w:r>
    </w:p>
    <w:p w14:paraId="7A55D909" w14:textId="27DC106C" w:rsidR="00C14BF9" w:rsidRPr="00C14BF9" w:rsidRDefault="00C14BF9" w:rsidP="00E004C2">
      <w:pPr>
        <w:pStyle w:val="Copyrightversotext"/>
      </w:pPr>
      <w:r w:rsidRPr="00C14BF9">
        <w:t xml:space="preserve">Title: </w:t>
      </w:r>
      <w:r w:rsidR="00703F87">
        <w:t>Summary Report: Systematic Mapping Review and Gap Analysis of Australian Research on Climate and Health Interventions</w:t>
      </w:r>
    </w:p>
    <w:p w14:paraId="4A741BF7" w14:textId="01F1F2DE" w:rsidR="00C14BF9" w:rsidRDefault="00C14BF9" w:rsidP="00E004C2">
      <w:pPr>
        <w:pStyle w:val="Copyrightversotext"/>
      </w:pPr>
      <w:r w:rsidRPr="00C14BF9">
        <w:t xml:space="preserve">ISBN: </w:t>
      </w:r>
      <w:r w:rsidR="00703F87">
        <w:t>978-1-76007-310-7</w:t>
      </w:r>
    </w:p>
    <w:p w14:paraId="2CAC6479" w14:textId="77777777" w:rsidR="00703F87" w:rsidRPr="00E004C2" w:rsidRDefault="00703F87" w:rsidP="00E004C2">
      <w:pPr>
        <w:pStyle w:val="Copyrightstrong"/>
      </w:pPr>
      <w:r w:rsidRPr="00E004C2">
        <w:t>Acknowledgement of Country</w:t>
      </w:r>
    </w:p>
    <w:p w14:paraId="5EE25A3B" w14:textId="58123D50" w:rsidR="00703F87" w:rsidRPr="00E004C2" w:rsidRDefault="00703F87" w:rsidP="00E004C2">
      <w:pPr>
        <w:pStyle w:val="Copyrightversotext"/>
      </w:pPr>
      <w:r w:rsidRPr="00E004C2">
        <w:t>The Australian Government acknowledges the Traditional Owners of Country throughout Australia, and their continuing connection to land, sea and community. We pay our respects to them and their cultures, and to Elders both past and present.</w:t>
      </w:r>
    </w:p>
    <w:p w14:paraId="1CA505AA" w14:textId="1C39325B" w:rsidR="0034729F" w:rsidRPr="00E004C2" w:rsidRDefault="0034729F" w:rsidP="00E004C2">
      <w:pPr>
        <w:pStyle w:val="Copyrightstrong"/>
      </w:pPr>
      <w:r w:rsidRPr="00E004C2">
        <w:t>Citation</w:t>
      </w:r>
    </w:p>
    <w:p w14:paraId="108E7557" w14:textId="2D2D2B48" w:rsidR="00E01C12" w:rsidRPr="00E004C2" w:rsidRDefault="000D5366" w:rsidP="00E004C2">
      <w:pPr>
        <w:pStyle w:val="Copyrightversotext"/>
      </w:pPr>
      <w:r w:rsidRPr="00E004C2">
        <w:t>Vardoulakis</w:t>
      </w:r>
      <w:r>
        <w:t xml:space="preserve"> S, Kazda </w:t>
      </w:r>
      <w:proofErr w:type="spellStart"/>
      <w:proofErr w:type="gramStart"/>
      <w:r>
        <w:t>L,Haddock</w:t>
      </w:r>
      <w:proofErr w:type="spellEnd"/>
      <w:proofErr w:type="gramEnd"/>
      <w:r>
        <w:t xml:space="preserve"> R, Barratt A, McGain F, Wangdi K, </w:t>
      </w:r>
      <w:proofErr w:type="spellStart"/>
      <w:r>
        <w:t>Okokon</w:t>
      </w:r>
      <w:proofErr w:type="spellEnd"/>
      <w:r>
        <w:t xml:space="preserve"> E, Espinoza </w:t>
      </w:r>
      <w:proofErr w:type="spellStart"/>
      <w:r>
        <w:t>Oyarce</w:t>
      </w:r>
      <w:proofErr w:type="spellEnd"/>
      <w:r>
        <w:t xml:space="preserve"> D, Indu G, Goodman N, Matthews V, Spurrier P, </w:t>
      </w:r>
      <w:proofErr w:type="spellStart"/>
      <w:r>
        <w:t>McGushin</w:t>
      </w:r>
      <w:proofErr w:type="spellEnd"/>
      <w:r>
        <w:t xml:space="preserve"> A, Behrens G, </w:t>
      </w:r>
      <w:proofErr w:type="spellStart"/>
      <w:r>
        <w:t>Skellern</w:t>
      </w:r>
      <w:proofErr w:type="spellEnd"/>
      <w:r>
        <w:t xml:space="preserve"> M </w:t>
      </w:r>
      <w:r w:rsidR="006E16EB">
        <w:t xml:space="preserve">(2024) </w:t>
      </w:r>
      <w:r w:rsidR="00C24A79">
        <w:t>‘</w:t>
      </w:r>
      <w:r w:rsidR="006E16EB" w:rsidRPr="00E004C2">
        <w:t>Systematic Mapping Review of Australian Research on Climate Change and Health Interventions</w:t>
      </w:r>
      <w:r w:rsidR="00C24A79" w:rsidRPr="00E004C2">
        <w:t>’</w:t>
      </w:r>
      <w:r w:rsidR="00052A14">
        <w:t xml:space="preserve">, Australian Centre for Disease Control, Australian Government. </w:t>
      </w:r>
      <w:r w:rsidR="006E16EB" w:rsidRPr="00E004C2">
        <w:t xml:space="preserve"> </w:t>
      </w:r>
    </w:p>
    <w:p w14:paraId="6361A992" w14:textId="77777777" w:rsidR="00C14BF9" w:rsidRPr="00E004C2" w:rsidRDefault="00C14BF9" w:rsidP="00E004C2">
      <w:pPr>
        <w:pStyle w:val="Copyrightstrong"/>
      </w:pPr>
      <w:r w:rsidRPr="00E004C2">
        <w:t>Creative Commons Licence</w:t>
      </w:r>
    </w:p>
    <w:p w14:paraId="34B333E3" w14:textId="77777777" w:rsidR="00C14BF9" w:rsidRPr="00C14BF9" w:rsidRDefault="00C14BF9" w:rsidP="00E004C2">
      <w:pPr>
        <w:pStyle w:val="Copyrightversotext"/>
      </w:pPr>
      <w:r w:rsidRPr="00C14BF9">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59DA49E1" w14:textId="77777777" w:rsidR="00C14BF9" w:rsidRPr="00E004C2" w:rsidRDefault="00C14BF9" w:rsidP="00E004C2">
      <w:r w:rsidRPr="00E004C2">
        <w:t>Restrictions</w:t>
      </w:r>
    </w:p>
    <w:p w14:paraId="26512258" w14:textId="77777777" w:rsidR="00C14BF9" w:rsidRPr="00E004C2" w:rsidRDefault="00C14BF9" w:rsidP="00E004C2">
      <w:pPr>
        <w:pStyle w:val="Copyrightversotext"/>
      </w:pPr>
      <w:r w:rsidRPr="00E004C2">
        <w:t>The Licence may not give you all the permissions necessary for your intended use. For example, other rights (such as publicity, privacy and moral rights) may limit how you use the material found in this publication.</w:t>
      </w:r>
    </w:p>
    <w:p w14:paraId="119F4923" w14:textId="77777777" w:rsidR="00C14BF9" w:rsidRPr="001A75C3" w:rsidRDefault="00C14BF9" w:rsidP="001A75C3">
      <w:pPr>
        <w:pStyle w:val="Copyrightversotext"/>
      </w:pPr>
      <w:r w:rsidRPr="001A75C3">
        <w:t>The Licence does not cover, and there is no permission given for, use of any of the following material found in this publication:</w:t>
      </w:r>
    </w:p>
    <w:p w14:paraId="26C57BEA" w14:textId="77777777" w:rsidR="00C14BF9" w:rsidRPr="00901ECB" w:rsidRDefault="00C14BF9" w:rsidP="00901ECB">
      <w:pPr>
        <w:pStyle w:val="Copyrightlistbullet"/>
      </w:pPr>
      <w:r w:rsidRPr="00901ECB">
        <w:t>the Commonwealth Coat of Arms. (</w:t>
      </w:r>
      <w:proofErr w:type="gramStart"/>
      <w:r w:rsidRPr="00901ECB">
        <w:t>by</w:t>
      </w:r>
      <w:proofErr w:type="gramEnd"/>
      <w:r w:rsidRPr="00901ECB">
        <w:t xml:space="preserve"> way of information, the terms under which the Coat of Arms may be used can be found on the Department of Prime Minister and Cabinet website</w:t>
      </w:r>
    </w:p>
    <w:p w14:paraId="012F7C54" w14:textId="77777777" w:rsidR="00C14BF9" w:rsidRPr="00901ECB" w:rsidRDefault="00C14BF9" w:rsidP="00901ECB">
      <w:pPr>
        <w:pStyle w:val="Copyrightlistbullet"/>
      </w:pPr>
      <w:r w:rsidRPr="00901ECB">
        <w:t xml:space="preserve">any logos and </w:t>
      </w:r>
      <w:proofErr w:type="gramStart"/>
      <w:r w:rsidRPr="00901ECB">
        <w:t>trademarks;</w:t>
      </w:r>
      <w:proofErr w:type="gramEnd"/>
    </w:p>
    <w:p w14:paraId="15C15E76" w14:textId="77777777" w:rsidR="00C14BF9" w:rsidRPr="00901ECB" w:rsidRDefault="00C14BF9" w:rsidP="00901ECB">
      <w:pPr>
        <w:pStyle w:val="Copyrightlistbullet"/>
      </w:pPr>
      <w:r w:rsidRPr="00901ECB">
        <w:t xml:space="preserve">any photographs and </w:t>
      </w:r>
      <w:proofErr w:type="gramStart"/>
      <w:r w:rsidRPr="00901ECB">
        <w:t>images;</w:t>
      </w:r>
      <w:proofErr w:type="gramEnd"/>
    </w:p>
    <w:p w14:paraId="36519455" w14:textId="77777777" w:rsidR="00C14BF9" w:rsidRPr="00901ECB" w:rsidRDefault="00C14BF9" w:rsidP="00901ECB">
      <w:pPr>
        <w:pStyle w:val="Copyrightlistbullet"/>
      </w:pPr>
      <w:r w:rsidRPr="00901ECB">
        <w:t>any signatures; and</w:t>
      </w:r>
    </w:p>
    <w:p w14:paraId="72B46072" w14:textId="77777777" w:rsidR="00C14BF9" w:rsidRPr="00C14BF9" w:rsidRDefault="00C14BF9" w:rsidP="00901ECB">
      <w:pPr>
        <w:pStyle w:val="Copyrightlistbullet"/>
      </w:pPr>
      <w:r w:rsidRPr="00901ECB">
        <w:t xml:space="preserve">any material belonging to third parties. The </w:t>
      </w:r>
      <w:proofErr w:type="gramStart"/>
      <w:r w:rsidRPr="00901ECB">
        <w:t>third party</w:t>
      </w:r>
      <w:proofErr w:type="gramEnd"/>
      <w:r w:rsidRPr="00901ECB">
        <w:t xml:space="preserve"> elements must be included here or have a footnote reference</w:t>
      </w:r>
      <w:r w:rsidRPr="00C14BF9">
        <w:t xml:space="preserve"> throughout the document showing where they are</w:t>
      </w:r>
    </w:p>
    <w:p w14:paraId="0CE4FC97" w14:textId="77777777" w:rsidR="00C14BF9" w:rsidRPr="00E004C2" w:rsidRDefault="00C14BF9" w:rsidP="00E004C2">
      <w:pPr>
        <w:pStyle w:val="Copyrightstrong"/>
      </w:pPr>
      <w:r w:rsidRPr="00E004C2">
        <w:t>Attribution</w:t>
      </w:r>
    </w:p>
    <w:p w14:paraId="47BAD40B" w14:textId="77777777" w:rsidR="00C14BF9" w:rsidRPr="00E004C2" w:rsidRDefault="00C14BF9" w:rsidP="00E004C2">
      <w:pPr>
        <w:pStyle w:val="Copyrightversotext"/>
      </w:pPr>
      <w:r w:rsidRPr="00E004C2">
        <w:t xml:space="preserve">Without limiting your obligations under the Licence, the Department of Health and Aged Care requests that you attribute this publication in your work. Any reasonable form of words may be used </w:t>
      </w:r>
      <w:proofErr w:type="gramStart"/>
      <w:r w:rsidRPr="00E004C2">
        <w:t>provided that</w:t>
      </w:r>
      <w:proofErr w:type="gramEnd"/>
      <w:r w:rsidRPr="00E004C2">
        <w:t xml:space="preserve"> you:</w:t>
      </w:r>
    </w:p>
    <w:p w14:paraId="656583C2" w14:textId="77777777" w:rsidR="00C14BF9" w:rsidRPr="00E004C2" w:rsidRDefault="00C14BF9" w:rsidP="00901ECB">
      <w:pPr>
        <w:pStyle w:val="Copyrightlistbullet"/>
      </w:pPr>
      <w:r w:rsidRPr="00E004C2">
        <w:t xml:space="preserve">include a reference to this publication and </w:t>
      </w:r>
      <w:proofErr w:type="gramStart"/>
      <w:r w:rsidRPr="00E004C2">
        <w:t>where</w:t>
      </w:r>
      <w:proofErr w:type="gramEnd"/>
      <w:r w:rsidRPr="00E004C2">
        <w:t xml:space="preserve">, practicable, the relevant page </w:t>
      </w:r>
      <w:proofErr w:type="gramStart"/>
      <w:r w:rsidRPr="00E004C2">
        <w:t>numbers;</w:t>
      </w:r>
      <w:proofErr w:type="gramEnd"/>
    </w:p>
    <w:p w14:paraId="027C9A8C" w14:textId="77777777" w:rsidR="00C14BF9" w:rsidRPr="00E004C2" w:rsidRDefault="00C14BF9" w:rsidP="00901ECB">
      <w:pPr>
        <w:pStyle w:val="Copyrightlistbullet"/>
      </w:pPr>
      <w:r w:rsidRPr="00E004C2">
        <w:t xml:space="preserve">make it clear that you have permission to use the material under the Creative Commons Attribution 4.0 International Public </w:t>
      </w:r>
      <w:proofErr w:type="gramStart"/>
      <w:r w:rsidRPr="00E004C2">
        <w:t>License;</w:t>
      </w:r>
      <w:proofErr w:type="gramEnd"/>
    </w:p>
    <w:p w14:paraId="0141A403" w14:textId="77777777" w:rsidR="00C14BF9" w:rsidRPr="00E004C2" w:rsidRDefault="00C14BF9" w:rsidP="00901ECB">
      <w:pPr>
        <w:pStyle w:val="Copyrightlistbullet"/>
      </w:pPr>
      <w:r w:rsidRPr="00E004C2">
        <w:t xml:space="preserve">make it clear </w:t>
      </w:r>
      <w:proofErr w:type="gramStart"/>
      <w:r w:rsidRPr="00E004C2">
        <w:t>whether or not</w:t>
      </w:r>
      <w:proofErr w:type="gramEnd"/>
      <w:r w:rsidRPr="00E004C2">
        <w:t xml:space="preserve"> you have changed the material used from this </w:t>
      </w:r>
      <w:proofErr w:type="gramStart"/>
      <w:r w:rsidRPr="00E004C2">
        <w:t>publication;</w:t>
      </w:r>
      <w:proofErr w:type="gramEnd"/>
    </w:p>
    <w:p w14:paraId="4E3DAE94" w14:textId="77777777" w:rsidR="00C14BF9" w:rsidRPr="00E004C2" w:rsidRDefault="00C14BF9" w:rsidP="00901ECB">
      <w:pPr>
        <w:pStyle w:val="Copyrightlistbullet"/>
      </w:pPr>
      <w:r w:rsidRPr="00E004C2">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2F5F4A0A" w14:textId="77777777" w:rsidR="00C14BF9" w:rsidRPr="00E004C2" w:rsidRDefault="00C14BF9" w:rsidP="00901ECB">
      <w:pPr>
        <w:pStyle w:val="Copyrightlistbullet"/>
      </w:pPr>
      <w:r w:rsidRPr="00E004C2">
        <w:t>do not suggest that the Australian Centre for Disease Control endorses you or your use of the material.</w:t>
      </w:r>
    </w:p>
    <w:p w14:paraId="75A8260A" w14:textId="77777777" w:rsidR="00C14BF9" w:rsidRPr="00E004C2" w:rsidRDefault="00C14BF9" w:rsidP="00E004C2">
      <w:pPr>
        <w:pStyle w:val="Copyrightstrong"/>
      </w:pPr>
      <w:r w:rsidRPr="00E004C2">
        <w:t>Enquiries</w:t>
      </w:r>
    </w:p>
    <w:p w14:paraId="1EA334AB" w14:textId="77777777" w:rsidR="0000293E" w:rsidRPr="00E004C2" w:rsidRDefault="00C14BF9" w:rsidP="00E004C2">
      <w:pPr>
        <w:pStyle w:val="Copyrightversotext"/>
      </w:pPr>
      <w:r w:rsidRPr="00E004C2">
        <w:t xml:space="preserve">Enquiries regarding any other use of this publication should be addressed to the Branch Manager, Communication Branch, Australian Centre for Disease Control, GPO Box 9848, Canberra ACT 2601, or via e-mail to </w:t>
      </w:r>
      <w:hyperlink r:id="rId13" w:history="1">
        <w:r w:rsidRPr="00E004C2">
          <w:rPr>
            <w:rStyle w:val="Hyperlink"/>
            <w:color w:val="000000"/>
            <w:u w:val="none"/>
          </w:rPr>
          <w:t>copyright@health.gov.au</w:t>
        </w:r>
      </w:hyperlink>
      <w:r w:rsidR="0000293E" w:rsidRPr="00E004C2">
        <w:t>.</w:t>
      </w:r>
    </w:p>
    <w:p w14:paraId="74704725" w14:textId="09726902" w:rsidR="00C14BF9" w:rsidRDefault="0000293E" w:rsidP="002B7551">
      <w:pPr>
        <w:pStyle w:val="Copyrightversotext"/>
      </w:pPr>
      <w:r w:rsidRPr="00D45B1D">
        <w:t>We welcome feedback and dialogue about this report. Please send all such correspondence to:</w:t>
      </w:r>
      <w:r w:rsidRPr="002B7551">
        <w:t xml:space="preserve"> </w:t>
      </w:r>
      <w:hyperlink r:id="rId14" w:history="1">
        <w:r w:rsidRPr="00045008">
          <w:rPr>
            <w:rStyle w:val="Hyperlink"/>
          </w:rPr>
          <w:t>nhsc.unit@health.gov.au</w:t>
        </w:r>
      </w:hyperlink>
      <w:r w:rsidRPr="002B7551">
        <w:t>.</w:t>
      </w:r>
      <w:r w:rsidR="00C14BF9">
        <w:br w:type="page"/>
      </w:r>
    </w:p>
    <w:p w14:paraId="5CA4FB34" w14:textId="34955748" w:rsidR="00312ABA" w:rsidRDefault="00312ABA" w:rsidP="00312ABA">
      <w:pPr>
        <w:pStyle w:val="Heading1"/>
      </w:pPr>
      <w:bookmarkStart w:id="0" w:name="_Toc198822469"/>
      <w:r>
        <w:lastRenderedPageBreak/>
        <w:t>Table of contents</w:t>
      </w:r>
      <w:bookmarkEnd w:id="0"/>
    </w:p>
    <w:p w14:paraId="210D614F" w14:textId="77777777" w:rsidR="00994790" w:rsidRPr="00994790" w:rsidRDefault="00994790" w:rsidP="00994790"/>
    <w:p w14:paraId="3BFBCBE1" w14:textId="4351285B" w:rsidR="009966D6" w:rsidRDefault="006A7D90">
      <w:pPr>
        <w:pStyle w:val="TOC1"/>
        <w:rPr>
          <w:rFonts w:eastAsiaTheme="minorEastAsia" w:cstheme="minorBidi"/>
          <w:b w:val="0"/>
          <w:iCs w:val="0"/>
          <w:sz w:val="24"/>
          <w:lang w:eastAsia="ja-JP"/>
        </w:rPr>
      </w:pPr>
      <w:r w:rsidRPr="005412A4">
        <w:fldChar w:fldCharType="begin"/>
      </w:r>
      <w:r w:rsidRPr="005412A4">
        <w:instrText xml:space="preserve"> TOC \o "1-2" \h \z \u </w:instrText>
      </w:r>
      <w:r w:rsidRPr="005412A4">
        <w:fldChar w:fldCharType="separate"/>
      </w:r>
      <w:hyperlink w:anchor="_Toc198822469" w:history="1">
        <w:r w:rsidR="009966D6" w:rsidRPr="00B41874">
          <w:rPr>
            <w:rStyle w:val="Hyperlink"/>
          </w:rPr>
          <w:t>Table of contents</w:t>
        </w:r>
        <w:r w:rsidR="009966D6">
          <w:rPr>
            <w:webHidden/>
          </w:rPr>
          <w:tab/>
        </w:r>
        <w:r w:rsidR="009966D6">
          <w:rPr>
            <w:webHidden/>
          </w:rPr>
          <w:fldChar w:fldCharType="begin"/>
        </w:r>
        <w:r w:rsidR="009966D6">
          <w:rPr>
            <w:webHidden/>
          </w:rPr>
          <w:instrText xml:space="preserve"> PAGEREF _Toc198822469 \h </w:instrText>
        </w:r>
        <w:r w:rsidR="009966D6">
          <w:rPr>
            <w:webHidden/>
          </w:rPr>
        </w:r>
        <w:r w:rsidR="009966D6">
          <w:rPr>
            <w:webHidden/>
          </w:rPr>
          <w:fldChar w:fldCharType="separate"/>
        </w:r>
        <w:r w:rsidR="009966D6">
          <w:rPr>
            <w:webHidden/>
          </w:rPr>
          <w:t>3</w:t>
        </w:r>
        <w:r w:rsidR="009966D6">
          <w:rPr>
            <w:webHidden/>
          </w:rPr>
          <w:fldChar w:fldCharType="end"/>
        </w:r>
      </w:hyperlink>
    </w:p>
    <w:p w14:paraId="45C94291" w14:textId="4AB619EB" w:rsidR="009966D6" w:rsidRDefault="009966D6">
      <w:pPr>
        <w:pStyle w:val="TOC1"/>
        <w:rPr>
          <w:rFonts w:eastAsiaTheme="minorEastAsia" w:cstheme="minorBidi"/>
          <w:b w:val="0"/>
          <w:iCs w:val="0"/>
          <w:sz w:val="24"/>
          <w:lang w:eastAsia="ja-JP"/>
        </w:rPr>
      </w:pPr>
      <w:hyperlink w:anchor="_Toc198822470" w:history="1">
        <w:r w:rsidRPr="00B41874">
          <w:rPr>
            <w:rStyle w:val="Hyperlink"/>
          </w:rPr>
          <w:t>Figures and Tables</w:t>
        </w:r>
        <w:r>
          <w:rPr>
            <w:webHidden/>
          </w:rPr>
          <w:tab/>
        </w:r>
        <w:r>
          <w:rPr>
            <w:webHidden/>
          </w:rPr>
          <w:fldChar w:fldCharType="begin"/>
        </w:r>
        <w:r>
          <w:rPr>
            <w:webHidden/>
          </w:rPr>
          <w:instrText xml:space="preserve"> PAGEREF _Toc198822470 \h </w:instrText>
        </w:r>
        <w:r>
          <w:rPr>
            <w:webHidden/>
          </w:rPr>
        </w:r>
        <w:r>
          <w:rPr>
            <w:webHidden/>
          </w:rPr>
          <w:fldChar w:fldCharType="separate"/>
        </w:r>
        <w:r>
          <w:rPr>
            <w:webHidden/>
          </w:rPr>
          <w:t>4</w:t>
        </w:r>
        <w:r>
          <w:rPr>
            <w:webHidden/>
          </w:rPr>
          <w:fldChar w:fldCharType="end"/>
        </w:r>
      </w:hyperlink>
    </w:p>
    <w:p w14:paraId="550B879F" w14:textId="7BF69077" w:rsidR="009966D6" w:rsidRDefault="009966D6">
      <w:pPr>
        <w:pStyle w:val="TOC2"/>
        <w:rPr>
          <w:rFonts w:eastAsiaTheme="minorEastAsia" w:cstheme="minorBidi"/>
          <w:bCs w:val="0"/>
          <w:sz w:val="24"/>
          <w:szCs w:val="24"/>
          <w:lang w:eastAsia="ja-JP"/>
        </w:rPr>
      </w:pPr>
      <w:hyperlink w:anchor="_Toc198822471" w:history="1">
        <w:r w:rsidRPr="00B41874">
          <w:rPr>
            <w:rStyle w:val="Hyperlink"/>
          </w:rPr>
          <w:t>List of Figures</w:t>
        </w:r>
        <w:r>
          <w:rPr>
            <w:webHidden/>
          </w:rPr>
          <w:tab/>
        </w:r>
        <w:r>
          <w:rPr>
            <w:webHidden/>
          </w:rPr>
          <w:fldChar w:fldCharType="begin"/>
        </w:r>
        <w:r>
          <w:rPr>
            <w:webHidden/>
          </w:rPr>
          <w:instrText xml:space="preserve"> PAGEREF _Toc198822471 \h </w:instrText>
        </w:r>
        <w:r>
          <w:rPr>
            <w:webHidden/>
          </w:rPr>
        </w:r>
        <w:r>
          <w:rPr>
            <w:webHidden/>
          </w:rPr>
          <w:fldChar w:fldCharType="separate"/>
        </w:r>
        <w:r>
          <w:rPr>
            <w:webHidden/>
          </w:rPr>
          <w:t>4</w:t>
        </w:r>
        <w:r>
          <w:rPr>
            <w:webHidden/>
          </w:rPr>
          <w:fldChar w:fldCharType="end"/>
        </w:r>
      </w:hyperlink>
    </w:p>
    <w:p w14:paraId="365EBB86" w14:textId="2000F0E8" w:rsidR="009966D6" w:rsidRDefault="009966D6">
      <w:pPr>
        <w:pStyle w:val="TOC2"/>
        <w:rPr>
          <w:rFonts w:eastAsiaTheme="minorEastAsia" w:cstheme="minorBidi"/>
          <w:bCs w:val="0"/>
          <w:sz w:val="24"/>
          <w:szCs w:val="24"/>
          <w:lang w:eastAsia="ja-JP"/>
        </w:rPr>
      </w:pPr>
      <w:hyperlink w:anchor="_Toc198822472" w:history="1">
        <w:r w:rsidRPr="00B41874">
          <w:rPr>
            <w:rStyle w:val="Hyperlink"/>
          </w:rPr>
          <w:t>List of Tables</w:t>
        </w:r>
        <w:r>
          <w:rPr>
            <w:webHidden/>
          </w:rPr>
          <w:tab/>
        </w:r>
        <w:r>
          <w:rPr>
            <w:webHidden/>
          </w:rPr>
          <w:fldChar w:fldCharType="begin"/>
        </w:r>
        <w:r>
          <w:rPr>
            <w:webHidden/>
          </w:rPr>
          <w:instrText xml:space="preserve"> PAGEREF _Toc198822472 \h </w:instrText>
        </w:r>
        <w:r>
          <w:rPr>
            <w:webHidden/>
          </w:rPr>
        </w:r>
        <w:r>
          <w:rPr>
            <w:webHidden/>
          </w:rPr>
          <w:fldChar w:fldCharType="separate"/>
        </w:r>
        <w:r>
          <w:rPr>
            <w:webHidden/>
          </w:rPr>
          <w:t>4</w:t>
        </w:r>
        <w:r>
          <w:rPr>
            <w:webHidden/>
          </w:rPr>
          <w:fldChar w:fldCharType="end"/>
        </w:r>
      </w:hyperlink>
    </w:p>
    <w:p w14:paraId="6B4CD892" w14:textId="66BDC19C" w:rsidR="009966D6" w:rsidRDefault="009966D6">
      <w:pPr>
        <w:pStyle w:val="TOC1"/>
        <w:rPr>
          <w:rFonts w:eastAsiaTheme="minorEastAsia" w:cstheme="minorBidi"/>
          <w:b w:val="0"/>
          <w:iCs w:val="0"/>
          <w:sz w:val="24"/>
          <w:lang w:eastAsia="ja-JP"/>
        </w:rPr>
      </w:pPr>
      <w:hyperlink w:anchor="_Toc198822473" w:history="1">
        <w:r w:rsidRPr="00B41874">
          <w:rPr>
            <w:rStyle w:val="Hyperlink"/>
          </w:rPr>
          <w:t>Version control</w:t>
        </w:r>
        <w:r>
          <w:rPr>
            <w:webHidden/>
          </w:rPr>
          <w:tab/>
        </w:r>
        <w:r>
          <w:rPr>
            <w:webHidden/>
          </w:rPr>
          <w:fldChar w:fldCharType="begin"/>
        </w:r>
        <w:r>
          <w:rPr>
            <w:webHidden/>
          </w:rPr>
          <w:instrText xml:space="preserve"> PAGEREF _Toc198822473 \h </w:instrText>
        </w:r>
        <w:r>
          <w:rPr>
            <w:webHidden/>
          </w:rPr>
        </w:r>
        <w:r>
          <w:rPr>
            <w:webHidden/>
          </w:rPr>
          <w:fldChar w:fldCharType="separate"/>
        </w:r>
        <w:r>
          <w:rPr>
            <w:webHidden/>
          </w:rPr>
          <w:t>5</w:t>
        </w:r>
        <w:r>
          <w:rPr>
            <w:webHidden/>
          </w:rPr>
          <w:fldChar w:fldCharType="end"/>
        </w:r>
      </w:hyperlink>
    </w:p>
    <w:p w14:paraId="7E1D5185" w14:textId="5484079E" w:rsidR="009966D6" w:rsidRDefault="009966D6">
      <w:pPr>
        <w:pStyle w:val="TOC1"/>
        <w:rPr>
          <w:rFonts w:eastAsiaTheme="minorEastAsia" w:cstheme="minorBidi"/>
          <w:b w:val="0"/>
          <w:iCs w:val="0"/>
          <w:sz w:val="24"/>
          <w:lang w:eastAsia="ja-JP"/>
        </w:rPr>
      </w:pPr>
      <w:hyperlink w:anchor="_Toc198822474" w:history="1">
        <w:r w:rsidRPr="00B41874">
          <w:rPr>
            <w:rStyle w:val="Hyperlink"/>
          </w:rPr>
          <w:t>Executive summary</w:t>
        </w:r>
        <w:r>
          <w:rPr>
            <w:webHidden/>
          </w:rPr>
          <w:tab/>
        </w:r>
        <w:r>
          <w:rPr>
            <w:webHidden/>
          </w:rPr>
          <w:fldChar w:fldCharType="begin"/>
        </w:r>
        <w:r>
          <w:rPr>
            <w:webHidden/>
          </w:rPr>
          <w:instrText xml:space="preserve"> PAGEREF _Toc198822474 \h </w:instrText>
        </w:r>
        <w:r>
          <w:rPr>
            <w:webHidden/>
          </w:rPr>
        </w:r>
        <w:r>
          <w:rPr>
            <w:webHidden/>
          </w:rPr>
          <w:fldChar w:fldCharType="separate"/>
        </w:r>
        <w:r>
          <w:rPr>
            <w:webHidden/>
          </w:rPr>
          <w:t>6</w:t>
        </w:r>
        <w:r>
          <w:rPr>
            <w:webHidden/>
          </w:rPr>
          <w:fldChar w:fldCharType="end"/>
        </w:r>
      </w:hyperlink>
    </w:p>
    <w:p w14:paraId="45CD5E84" w14:textId="57E1B817" w:rsidR="009966D6" w:rsidRDefault="009966D6">
      <w:pPr>
        <w:pStyle w:val="TOC1"/>
        <w:rPr>
          <w:rFonts w:eastAsiaTheme="minorEastAsia" w:cstheme="minorBidi"/>
          <w:b w:val="0"/>
          <w:iCs w:val="0"/>
          <w:sz w:val="24"/>
          <w:lang w:eastAsia="ja-JP"/>
        </w:rPr>
      </w:pPr>
      <w:hyperlink w:anchor="_Toc198822475" w:history="1">
        <w:r w:rsidRPr="00B41874">
          <w:rPr>
            <w:rStyle w:val="Hyperlink"/>
          </w:rPr>
          <w:t>1 Introduction</w:t>
        </w:r>
        <w:r>
          <w:rPr>
            <w:webHidden/>
          </w:rPr>
          <w:tab/>
        </w:r>
        <w:r>
          <w:rPr>
            <w:webHidden/>
          </w:rPr>
          <w:fldChar w:fldCharType="begin"/>
        </w:r>
        <w:r>
          <w:rPr>
            <w:webHidden/>
          </w:rPr>
          <w:instrText xml:space="preserve"> PAGEREF _Toc198822475 \h </w:instrText>
        </w:r>
        <w:r>
          <w:rPr>
            <w:webHidden/>
          </w:rPr>
        </w:r>
        <w:r>
          <w:rPr>
            <w:webHidden/>
          </w:rPr>
          <w:fldChar w:fldCharType="separate"/>
        </w:r>
        <w:r>
          <w:rPr>
            <w:webHidden/>
          </w:rPr>
          <w:t>7</w:t>
        </w:r>
        <w:r>
          <w:rPr>
            <w:webHidden/>
          </w:rPr>
          <w:fldChar w:fldCharType="end"/>
        </w:r>
      </w:hyperlink>
    </w:p>
    <w:p w14:paraId="72AFC9E3" w14:textId="33C13A84" w:rsidR="009966D6" w:rsidRDefault="009966D6">
      <w:pPr>
        <w:pStyle w:val="TOC2"/>
        <w:rPr>
          <w:rFonts w:eastAsiaTheme="minorEastAsia" w:cstheme="minorBidi"/>
          <w:bCs w:val="0"/>
          <w:sz w:val="24"/>
          <w:szCs w:val="24"/>
          <w:lang w:eastAsia="ja-JP"/>
        </w:rPr>
      </w:pPr>
      <w:hyperlink w:anchor="_Toc198822476" w:history="1">
        <w:r w:rsidRPr="00B41874">
          <w:rPr>
            <w:rStyle w:val="Hyperlink"/>
          </w:rPr>
          <w:t>1.1 Policy context and aim</w:t>
        </w:r>
        <w:r>
          <w:rPr>
            <w:webHidden/>
          </w:rPr>
          <w:tab/>
        </w:r>
        <w:r>
          <w:rPr>
            <w:webHidden/>
          </w:rPr>
          <w:fldChar w:fldCharType="begin"/>
        </w:r>
        <w:r>
          <w:rPr>
            <w:webHidden/>
          </w:rPr>
          <w:instrText xml:space="preserve"> PAGEREF _Toc198822476 \h </w:instrText>
        </w:r>
        <w:r>
          <w:rPr>
            <w:webHidden/>
          </w:rPr>
        </w:r>
        <w:r>
          <w:rPr>
            <w:webHidden/>
          </w:rPr>
          <w:fldChar w:fldCharType="separate"/>
        </w:r>
        <w:r>
          <w:rPr>
            <w:webHidden/>
          </w:rPr>
          <w:t>7</w:t>
        </w:r>
        <w:r>
          <w:rPr>
            <w:webHidden/>
          </w:rPr>
          <w:fldChar w:fldCharType="end"/>
        </w:r>
      </w:hyperlink>
    </w:p>
    <w:p w14:paraId="5CE104CC" w14:textId="0836A317" w:rsidR="009966D6" w:rsidRDefault="009966D6">
      <w:pPr>
        <w:pStyle w:val="TOC2"/>
        <w:rPr>
          <w:rFonts w:eastAsiaTheme="minorEastAsia" w:cstheme="minorBidi"/>
          <w:bCs w:val="0"/>
          <w:sz w:val="24"/>
          <w:szCs w:val="24"/>
          <w:lang w:eastAsia="ja-JP"/>
        </w:rPr>
      </w:pPr>
      <w:hyperlink w:anchor="_Toc198822477" w:history="1">
        <w:r w:rsidRPr="00B41874">
          <w:rPr>
            <w:rStyle w:val="Hyperlink"/>
          </w:rPr>
          <w:t>1.2 The climate and health research landscape</w:t>
        </w:r>
        <w:r>
          <w:rPr>
            <w:webHidden/>
          </w:rPr>
          <w:tab/>
        </w:r>
        <w:r>
          <w:rPr>
            <w:webHidden/>
          </w:rPr>
          <w:fldChar w:fldCharType="begin"/>
        </w:r>
        <w:r>
          <w:rPr>
            <w:webHidden/>
          </w:rPr>
          <w:instrText xml:space="preserve"> PAGEREF _Toc198822477 \h </w:instrText>
        </w:r>
        <w:r>
          <w:rPr>
            <w:webHidden/>
          </w:rPr>
        </w:r>
        <w:r>
          <w:rPr>
            <w:webHidden/>
          </w:rPr>
          <w:fldChar w:fldCharType="separate"/>
        </w:r>
        <w:r>
          <w:rPr>
            <w:webHidden/>
          </w:rPr>
          <w:t>7</w:t>
        </w:r>
        <w:r>
          <w:rPr>
            <w:webHidden/>
          </w:rPr>
          <w:fldChar w:fldCharType="end"/>
        </w:r>
      </w:hyperlink>
    </w:p>
    <w:p w14:paraId="3F81DF59" w14:textId="23CF9C34" w:rsidR="009966D6" w:rsidRDefault="009966D6">
      <w:pPr>
        <w:pStyle w:val="TOC1"/>
        <w:rPr>
          <w:rFonts w:eastAsiaTheme="minorEastAsia" w:cstheme="minorBidi"/>
          <w:b w:val="0"/>
          <w:iCs w:val="0"/>
          <w:sz w:val="24"/>
          <w:lang w:eastAsia="ja-JP"/>
        </w:rPr>
      </w:pPr>
      <w:hyperlink w:anchor="_Toc198822478" w:history="1">
        <w:r w:rsidRPr="00B41874">
          <w:rPr>
            <w:rStyle w:val="Hyperlink"/>
          </w:rPr>
          <w:t>2 Methods</w:t>
        </w:r>
        <w:r>
          <w:rPr>
            <w:webHidden/>
          </w:rPr>
          <w:tab/>
        </w:r>
        <w:r>
          <w:rPr>
            <w:webHidden/>
          </w:rPr>
          <w:fldChar w:fldCharType="begin"/>
        </w:r>
        <w:r>
          <w:rPr>
            <w:webHidden/>
          </w:rPr>
          <w:instrText xml:space="preserve"> PAGEREF _Toc198822478 \h </w:instrText>
        </w:r>
        <w:r>
          <w:rPr>
            <w:webHidden/>
          </w:rPr>
        </w:r>
        <w:r>
          <w:rPr>
            <w:webHidden/>
          </w:rPr>
          <w:fldChar w:fldCharType="separate"/>
        </w:r>
        <w:r>
          <w:rPr>
            <w:webHidden/>
          </w:rPr>
          <w:t>8</w:t>
        </w:r>
        <w:r>
          <w:rPr>
            <w:webHidden/>
          </w:rPr>
          <w:fldChar w:fldCharType="end"/>
        </w:r>
      </w:hyperlink>
    </w:p>
    <w:p w14:paraId="74623FFB" w14:textId="6C83412E" w:rsidR="009966D6" w:rsidRDefault="009966D6">
      <w:pPr>
        <w:pStyle w:val="TOC2"/>
        <w:rPr>
          <w:rFonts w:eastAsiaTheme="minorEastAsia" w:cstheme="minorBidi"/>
          <w:bCs w:val="0"/>
          <w:sz w:val="24"/>
          <w:szCs w:val="24"/>
          <w:lang w:eastAsia="ja-JP"/>
        </w:rPr>
      </w:pPr>
      <w:hyperlink w:anchor="_Toc198822479" w:history="1">
        <w:r w:rsidRPr="00B41874">
          <w:rPr>
            <w:rStyle w:val="Hyperlink"/>
          </w:rPr>
          <w:t>2.1 Overview</w:t>
        </w:r>
        <w:r>
          <w:rPr>
            <w:webHidden/>
          </w:rPr>
          <w:tab/>
        </w:r>
        <w:r>
          <w:rPr>
            <w:webHidden/>
          </w:rPr>
          <w:fldChar w:fldCharType="begin"/>
        </w:r>
        <w:r>
          <w:rPr>
            <w:webHidden/>
          </w:rPr>
          <w:instrText xml:space="preserve"> PAGEREF _Toc198822479 \h </w:instrText>
        </w:r>
        <w:r>
          <w:rPr>
            <w:webHidden/>
          </w:rPr>
        </w:r>
        <w:r>
          <w:rPr>
            <w:webHidden/>
          </w:rPr>
          <w:fldChar w:fldCharType="separate"/>
        </w:r>
        <w:r>
          <w:rPr>
            <w:webHidden/>
          </w:rPr>
          <w:t>8</w:t>
        </w:r>
        <w:r>
          <w:rPr>
            <w:webHidden/>
          </w:rPr>
          <w:fldChar w:fldCharType="end"/>
        </w:r>
      </w:hyperlink>
    </w:p>
    <w:p w14:paraId="783D7A8A" w14:textId="1AD94E7D" w:rsidR="009966D6" w:rsidRDefault="009966D6">
      <w:pPr>
        <w:pStyle w:val="TOC2"/>
        <w:rPr>
          <w:rFonts w:eastAsiaTheme="minorEastAsia" w:cstheme="minorBidi"/>
          <w:bCs w:val="0"/>
          <w:sz w:val="24"/>
          <w:szCs w:val="24"/>
          <w:lang w:eastAsia="ja-JP"/>
        </w:rPr>
      </w:pPr>
      <w:hyperlink w:anchor="_Toc198822480" w:history="1">
        <w:r w:rsidRPr="00B41874">
          <w:rPr>
            <w:rStyle w:val="Hyperlink"/>
          </w:rPr>
          <w:t>2.2 Objectives and research questions</w:t>
        </w:r>
        <w:r>
          <w:rPr>
            <w:webHidden/>
          </w:rPr>
          <w:tab/>
        </w:r>
        <w:r>
          <w:rPr>
            <w:webHidden/>
          </w:rPr>
          <w:fldChar w:fldCharType="begin"/>
        </w:r>
        <w:r>
          <w:rPr>
            <w:webHidden/>
          </w:rPr>
          <w:instrText xml:space="preserve"> PAGEREF _Toc198822480 \h </w:instrText>
        </w:r>
        <w:r>
          <w:rPr>
            <w:webHidden/>
          </w:rPr>
        </w:r>
        <w:r>
          <w:rPr>
            <w:webHidden/>
          </w:rPr>
          <w:fldChar w:fldCharType="separate"/>
        </w:r>
        <w:r>
          <w:rPr>
            <w:webHidden/>
          </w:rPr>
          <w:t>8</w:t>
        </w:r>
        <w:r>
          <w:rPr>
            <w:webHidden/>
          </w:rPr>
          <w:fldChar w:fldCharType="end"/>
        </w:r>
      </w:hyperlink>
    </w:p>
    <w:p w14:paraId="6992F1CC" w14:textId="36FB8DD5" w:rsidR="009966D6" w:rsidRDefault="009966D6">
      <w:pPr>
        <w:pStyle w:val="TOC2"/>
        <w:rPr>
          <w:rFonts w:eastAsiaTheme="minorEastAsia" w:cstheme="minorBidi"/>
          <w:bCs w:val="0"/>
          <w:sz w:val="24"/>
          <w:szCs w:val="24"/>
          <w:lang w:eastAsia="ja-JP"/>
        </w:rPr>
      </w:pPr>
      <w:hyperlink w:anchor="_Toc198822481" w:history="1">
        <w:r w:rsidRPr="00B41874">
          <w:rPr>
            <w:rStyle w:val="Hyperlink"/>
          </w:rPr>
          <w:t>2.3 Research themes</w:t>
        </w:r>
        <w:r>
          <w:rPr>
            <w:webHidden/>
          </w:rPr>
          <w:tab/>
        </w:r>
        <w:r>
          <w:rPr>
            <w:webHidden/>
          </w:rPr>
          <w:fldChar w:fldCharType="begin"/>
        </w:r>
        <w:r>
          <w:rPr>
            <w:webHidden/>
          </w:rPr>
          <w:instrText xml:space="preserve"> PAGEREF _Toc198822481 \h </w:instrText>
        </w:r>
        <w:r>
          <w:rPr>
            <w:webHidden/>
          </w:rPr>
        </w:r>
        <w:r>
          <w:rPr>
            <w:webHidden/>
          </w:rPr>
          <w:fldChar w:fldCharType="separate"/>
        </w:r>
        <w:r>
          <w:rPr>
            <w:webHidden/>
          </w:rPr>
          <w:t>8</w:t>
        </w:r>
        <w:r>
          <w:rPr>
            <w:webHidden/>
          </w:rPr>
          <w:fldChar w:fldCharType="end"/>
        </w:r>
      </w:hyperlink>
    </w:p>
    <w:p w14:paraId="45530E14" w14:textId="0D74F477" w:rsidR="009966D6" w:rsidRDefault="009966D6">
      <w:pPr>
        <w:pStyle w:val="TOC1"/>
        <w:rPr>
          <w:rFonts w:eastAsiaTheme="minorEastAsia" w:cstheme="minorBidi"/>
          <w:b w:val="0"/>
          <w:iCs w:val="0"/>
          <w:sz w:val="24"/>
          <w:lang w:eastAsia="ja-JP"/>
        </w:rPr>
      </w:pPr>
      <w:hyperlink w:anchor="_Toc198822482" w:history="1">
        <w:r w:rsidRPr="00B41874">
          <w:rPr>
            <w:rStyle w:val="Hyperlink"/>
          </w:rPr>
          <w:t>3 Overall summary of the research</w:t>
        </w:r>
        <w:r>
          <w:rPr>
            <w:webHidden/>
          </w:rPr>
          <w:tab/>
        </w:r>
        <w:r>
          <w:rPr>
            <w:webHidden/>
          </w:rPr>
          <w:fldChar w:fldCharType="begin"/>
        </w:r>
        <w:r>
          <w:rPr>
            <w:webHidden/>
          </w:rPr>
          <w:instrText xml:space="preserve"> PAGEREF _Toc198822482 \h </w:instrText>
        </w:r>
        <w:r>
          <w:rPr>
            <w:webHidden/>
          </w:rPr>
        </w:r>
        <w:r>
          <w:rPr>
            <w:webHidden/>
          </w:rPr>
          <w:fldChar w:fldCharType="separate"/>
        </w:r>
        <w:r>
          <w:rPr>
            <w:webHidden/>
          </w:rPr>
          <w:t>9</w:t>
        </w:r>
        <w:r>
          <w:rPr>
            <w:webHidden/>
          </w:rPr>
          <w:fldChar w:fldCharType="end"/>
        </w:r>
      </w:hyperlink>
    </w:p>
    <w:p w14:paraId="1E4FEF7B" w14:textId="2C90B682" w:rsidR="009966D6" w:rsidRDefault="009966D6">
      <w:pPr>
        <w:pStyle w:val="TOC1"/>
        <w:rPr>
          <w:rFonts w:eastAsiaTheme="minorEastAsia" w:cstheme="minorBidi"/>
          <w:b w:val="0"/>
          <w:iCs w:val="0"/>
          <w:sz w:val="24"/>
          <w:lang w:eastAsia="ja-JP"/>
        </w:rPr>
      </w:pPr>
      <w:hyperlink w:anchor="_Toc198822483" w:history="1">
        <w:r w:rsidRPr="00B41874">
          <w:rPr>
            <w:rStyle w:val="Hyperlink"/>
          </w:rPr>
          <w:t>4 Summary of the research by theme</w:t>
        </w:r>
        <w:r>
          <w:rPr>
            <w:webHidden/>
          </w:rPr>
          <w:tab/>
        </w:r>
        <w:r>
          <w:rPr>
            <w:webHidden/>
          </w:rPr>
          <w:fldChar w:fldCharType="begin"/>
        </w:r>
        <w:r>
          <w:rPr>
            <w:webHidden/>
          </w:rPr>
          <w:instrText xml:space="preserve"> PAGEREF _Toc198822483 \h </w:instrText>
        </w:r>
        <w:r>
          <w:rPr>
            <w:webHidden/>
          </w:rPr>
        </w:r>
        <w:r>
          <w:rPr>
            <w:webHidden/>
          </w:rPr>
          <w:fldChar w:fldCharType="separate"/>
        </w:r>
        <w:r>
          <w:rPr>
            <w:webHidden/>
          </w:rPr>
          <w:t>11</w:t>
        </w:r>
        <w:r>
          <w:rPr>
            <w:webHidden/>
          </w:rPr>
          <w:fldChar w:fldCharType="end"/>
        </w:r>
      </w:hyperlink>
    </w:p>
    <w:p w14:paraId="7BA30FD5" w14:textId="6E358987" w:rsidR="009966D6" w:rsidRDefault="009966D6">
      <w:pPr>
        <w:pStyle w:val="TOC2"/>
        <w:rPr>
          <w:rFonts w:eastAsiaTheme="minorEastAsia" w:cstheme="minorBidi"/>
          <w:bCs w:val="0"/>
          <w:sz w:val="24"/>
          <w:szCs w:val="24"/>
          <w:lang w:eastAsia="ja-JP"/>
        </w:rPr>
      </w:pPr>
      <w:hyperlink w:anchor="_Toc198822484" w:history="1">
        <w:r w:rsidRPr="00B41874">
          <w:rPr>
            <w:rStyle w:val="Hyperlink"/>
          </w:rPr>
          <w:t>4.1 Theme 1: Health system decarbonisation</w:t>
        </w:r>
        <w:r>
          <w:rPr>
            <w:webHidden/>
          </w:rPr>
          <w:tab/>
        </w:r>
        <w:r>
          <w:rPr>
            <w:webHidden/>
          </w:rPr>
          <w:fldChar w:fldCharType="begin"/>
        </w:r>
        <w:r>
          <w:rPr>
            <w:webHidden/>
          </w:rPr>
          <w:instrText xml:space="preserve"> PAGEREF _Toc198822484 \h </w:instrText>
        </w:r>
        <w:r>
          <w:rPr>
            <w:webHidden/>
          </w:rPr>
        </w:r>
        <w:r>
          <w:rPr>
            <w:webHidden/>
          </w:rPr>
          <w:fldChar w:fldCharType="separate"/>
        </w:r>
        <w:r>
          <w:rPr>
            <w:webHidden/>
          </w:rPr>
          <w:t>11</w:t>
        </w:r>
        <w:r>
          <w:rPr>
            <w:webHidden/>
          </w:rPr>
          <w:fldChar w:fldCharType="end"/>
        </w:r>
      </w:hyperlink>
    </w:p>
    <w:p w14:paraId="39A34987" w14:textId="3F6660D7" w:rsidR="009966D6" w:rsidRDefault="009966D6">
      <w:pPr>
        <w:pStyle w:val="TOC2"/>
        <w:rPr>
          <w:rFonts w:eastAsiaTheme="minorEastAsia" w:cstheme="minorBidi"/>
          <w:bCs w:val="0"/>
          <w:sz w:val="24"/>
          <w:szCs w:val="24"/>
          <w:lang w:eastAsia="ja-JP"/>
        </w:rPr>
      </w:pPr>
      <w:hyperlink w:anchor="_Toc198822485" w:history="1">
        <w:r w:rsidRPr="00B41874">
          <w:rPr>
            <w:rStyle w:val="Hyperlink"/>
          </w:rPr>
          <w:t>4.2 Theme 2: Health system adaptation, vulnerability and resilience</w:t>
        </w:r>
        <w:r>
          <w:rPr>
            <w:webHidden/>
          </w:rPr>
          <w:tab/>
        </w:r>
        <w:r>
          <w:rPr>
            <w:webHidden/>
          </w:rPr>
          <w:fldChar w:fldCharType="begin"/>
        </w:r>
        <w:r>
          <w:rPr>
            <w:webHidden/>
          </w:rPr>
          <w:instrText xml:space="preserve"> PAGEREF _Toc198822485 \h </w:instrText>
        </w:r>
        <w:r>
          <w:rPr>
            <w:webHidden/>
          </w:rPr>
        </w:r>
        <w:r>
          <w:rPr>
            <w:webHidden/>
          </w:rPr>
          <w:fldChar w:fldCharType="separate"/>
        </w:r>
        <w:r>
          <w:rPr>
            <w:webHidden/>
          </w:rPr>
          <w:t>14</w:t>
        </w:r>
        <w:r>
          <w:rPr>
            <w:webHidden/>
          </w:rPr>
          <w:fldChar w:fldCharType="end"/>
        </w:r>
      </w:hyperlink>
    </w:p>
    <w:p w14:paraId="4848904A" w14:textId="14FACE6C" w:rsidR="009966D6" w:rsidRDefault="009966D6">
      <w:pPr>
        <w:pStyle w:val="TOC2"/>
        <w:rPr>
          <w:rFonts w:eastAsiaTheme="minorEastAsia" w:cstheme="minorBidi"/>
          <w:bCs w:val="0"/>
          <w:sz w:val="24"/>
          <w:szCs w:val="24"/>
          <w:lang w:eastAsia="ja-JP"/>
        </w:rPr>
      </w:pPr>
      <w:hyperlink w:anchor="_Toc198822486" w:history="1">
        <w:r w:rsidRPr="00B41874">
          <w:rPr>
            <w:rStyle w:val="Hyperlink"/>
          </w:rPr>
          <w:t>4.3 Theme 3: Health co-benefits of climate change mitigation outside the health system</w:t>
        </w:r>
        <w:r>
          <w:rPr>
            <w:webHidden/>
          </w:rPr>
          <w:tab/>
        </w:r>
        <w:r>
          <w:rPr>
            <w:webHidden/>
          </w:rPr>
          <w:fldChar w:fldCharType="begin"/>
        </w:r>
        <w:r>
          <w:rPr>
            <w:webHidden/>
          </w:rPr>
          <w:instrText xml:space="preserve"> PAGEREF _Toc198822486 \h </w:instrText>
        </w:r>
        <w:r>
          <w:rPr>
            <w:webHidden/>
          </w:rPr>
        </w:r>
        <w:r>
          <w:rPr>
            <w:webHidden/>
          </w:rPr>
          <w:fldChar w:fldCharType="separate"/>
        </w:r>
        <w:r>
          <w:rPr>
            <w:webHidden/>
          </w:rPr>
          <w:t>18</w:t>
        </w:r>
        <w:r>
          <w:rPr>
            <w:webHidden/>
          </w:rPr>
          <w:fldChar w:fldCharType="end"/>
        </w:r>
      </w:hyperlink>
    </w:p>
    <w:p w14:paraId="22D45554" w14:textId="59D92F77" w:rsidR="009966D6" w:rsidRDefault="009966D6">
      <w:pPr>
        <w:pStyle w:val="TOC2"/>
        <w:rPr>
          <w:rFonts w:eastAsiaTheme="minorEastAsia" w:cstheme="minorBidi"/>
          <w:bCs w:val="0"/>
          <w:sz w:val="24"/>
          <w:szCs w:val="24"/>
          <w:lang w:eastAsia="ja-JP"/>
        </w:rPr>
      </w:pPr>
      <w:hyperlink w:anchor="_Toc198822487" w:history="1">
        <w:r w:rsidRPr="00B41874">
          <w:rPr>
            <w:rStyle w:val="Hyperlink"/>
          </w:rPr>
          <w:t>4.4 Theme 4: Adaptation to protect health outside the health system</w:t>
        </w:r>
        <w:r>
          <w:rPr>
            <w:webHidden/>
          </w:rPr>
          <w:tab/>
        </w:r>
        <w:r>
          <w:rPr>
            <w:webHidden/>
          </w:rPr>
          <w:fldChar w:fldCharType="begin"/>
        </w:r>
        <w:r>
          <w:rPr>
            <w:webHidden/>
          </w:rPr>
          <w:instrText xml:space="preserve"> PAGEREF _Toc198822487 \h </w:instrText>
        </w:r>
        <w:r>
          <w:rPr>
            <w:webHidden/>
          </w:rPr>
        </w:r>
        <w:r>
          <w:rPr>
            <w:webHidden/>
          </w:rPr>
          <w:fldChar w:fldCharType="separate"/>
        </w:r>
        <w:r>
          <w:rPr>
            <w:webHidden/>
          </w:rPr>
          <w:t>21</w:t>
        </w:r>
        <w:r>
          <w:rPr>
            <w:webHidden/>
          </w:rPr>
          <w:fldChar w:fldCharType="end"/>
        </w:r>
      </w:hyperlink>
    </w:p>
    <w:p w14:paraId="46DA4750" w14:textId="698A35E9" w:rsidR="009966D6" w:rsidRDefault="009966D6">
      <w:pPr>
        <w:pStyle w:val="TOC1"/>
        <w:rPr>
          <w:rFonts w:eastAsiaTheme="minorEastAsia" w:cstheme="minorBidi"/>
          <w:b w:val="0"/>
          <w:iCs w:val="0"/>
          <w:sz w:val="24"/>
          <w:lang w:eastAsia="ja-JP"/>
        </w:rPr>
      </w:pPr>
      <w:hyperlink w:anchor="_Toc198822488" w:history="1">
        <w:r w:rsidRPr="00B41874">
          <w:rPr>
            <w:rStyle w:val="Hyperlink"/>
          </w:rPr>
          <w:t>5 Advancing Australian climate and health research</w:t>
        </w:r>
        <w:r>
          <w:rPr>
            <w:webHidden/>
          </w:rPr>
          <w:tab/>
        </w:r>
        <w:r>
          <w:rPr>
            <w:webHidden/>
          </w:rPr>
          <w:fldChar w:fldCharType="begin"/>
        </w:r>
        <w:r>
          <w:rPr>
            <w:webHidden/>
          </w:rPr>
          <w:instrText xml:space="preserve"> PAGEREF _Toc198822488 \h </w:instrText>
        </w:r>
        <w:r>
          <w:rPr>
            <w:webHidden/>
          </w:rPr>
        </w:r>
        <w:r>
          <w:rPr>
            <w:webHidden/>
          </w:rPr>
          <w:fldChar w:fldCharType="separate"/>
        </w:r>
        <w:r>
          <w:rPr>
            <w:webHidden/>
          </w:rPr>
          <w:t>25</w:t>
        </w:r>
        <w:r>
          <w:rPr>
            <w:webHidden/>
          </w:rPr>
          <w:fldChar w:fldCharType="end"/>
        </w:r>
      </w:hyperlink>
    </w:p>
    <w:p w14:paraId="3EEEB30F" w14:textId="5E1F2632" w:rsidR="009966D6" w:rsidRDefault="009966D6">
      <w:pPr>
        <w:pStyle w:val="TOC2"/>
        <w:rPr>
          <w:rFonts w:eastAsiaTheme="minorEastAsia" w:cstheme="minorBidi"/>
          <w:bCs w:val="0"/>
          <w:sz w:val="24"/>
          <w:szCs w:val="24"/>
          <w:lang w:eastAsia="ja-JP"/>
        </w:rPr>
      </w:pPr>
      <w:hyperlink w:anchor="_Toc198822489" w:history="1">
        <w:r w:rsidRPr="00B41874">
          <w:rPr>
            <w:rStyle w:val="Hyperlink"/>
          </w:rPr>
          <w:t>5.1 Discussion</w:t>
        </w:r>
        <w:r>
          <w:rPr>
            <w:webHidden/>
          </w:rPr>
          <w:tab/>
        </w:r>
        <w:r>
          <w:rPr>
            <w:webHidden/>
          </w:rPr>
          <w:fldChar w:fldCharType="begin"/>
        </w:r>
        <w:r>
          <w:rPr>
            <w:webHidden/>
          </w:rPr>
          <w:instrText xml:space="preserve"> PAGEREF _Toc198822489 \h </w:instrText>
        </w:r>
        <w:r>
          <w:rPr>
            <w:webHidden/>
          </w:rPr>
        </w:r>
        <w:r>
          <w:rPr>
            <w:webHidden/>
          </w:rPr>
          <w:fldChar w:fldCharType="separate"/>
        </w:r>
        <w:r>
          <w:rPr>
            <w:webHidden/>
          </w:rPr>
          <w:t>25</w:t>
        </w:r>
        <w:r>
          <w:rPr>
            <w:webHidden/>
          </w:rPr>
          <w:fldChar w:fldCharType="end"/>
        </w:r>
      </w:hyperlink>
    </w:p>
    <w:p w14:paraId="66582EF9" w14:textId="0FDDAD6D" w:rsidR="009966D6" w:rsidRDefault="009966D6">
      <w:pPr>
        <w:pStyle w:val="TOC2"/>
        <w:rPr>
          <w:rFonts w:eastAsiaTheme="minorEastAsia" w:cstheme="minorBidi"/>
          <w:bCs w:val="0"/>
          <w:sz w:val="24"/>
          <w:szCs w:val="24"/>
          <w:lang w:eastAsia="ja-JP"/>
        </w:rPr>
      </w:pPr>
      <w:hyperlink w:anchor="_Toc198822490" w:history="1">
        <w:r w:rsidRPr="00B41874">
          <w:rPr>
            <w:rStyle w:val="Hyperlink"/>
          </w:rPr>
          <w:t>5.2 Limitations</w:t>
        </w:r>
        <w:r>
          <w:rPr>
            <w:webHidden/>
          </w:rPr>
          <w:tab/>
        </w:r>
        <w:r>
          <w:rPr>
            <w:webHidden/>
          </w:rPr>
          <w:fldChar w:fldCharType="begin"/>
        </w:r>
        <w:r>
          <w:rPr>
            <w:webHidden/>
          </w:rPr>
          <w:instrText xml:space="preserve"> PAGEREF _Toc198822490 \h </w:instrText>
        </w:r>
        <w:r>
          <w:rPr>
            <w:webHidden/>
          </w:rPr>
        </w:r>
        <w:r>
          <w:rPr>
            <w:webHidden/>
          </w:rPr>
          <w:fldChar w:fldCharType="separate"/>
        </w:r>
        <w:r>
          <w:rPr>
            <w:webHidden/>
          </w:rPr>
          <w:t>26</w:t>
        </w:r>
        <w:r>
          <w:rPr>
            <w:webHidden/>
          </w:rPr>
          <w:fldChar w:fldCharType="end"/>
        </w:r>
      </w:hyperlink>
    </w:p>
    <w:p w14:paraId="600EEF35" w14:textId="3EDF0EF0" w:rsidR="009966D6" w:rsidRDefault="009966D6">
      <w:pPr>
        <w:pStyle w:val="TOC2"/>
        <w:rPr>
          <w:rFonts w:eastAsiaTheme="minorEastAsia" w:cstheme="minorBidi"/>
          <w:bCs w:val="0"/>
          <w:sz w:val="24"/>
          <w:szCs w:val="24"/>
          <w:lang w:eastAsia="ja-JP"/>
        </w:rPr>
      </w:pPr>
      <w:hyperlink w:anchor="_Toc198822491" w:history="1">
        <w:r w:rsidRPr="00B41874">
          <w:rPr>
            <w:rStyle w:val="Hyperlink"/>
          </w:rPr>
          <w:t>5.3 Recommendations</w:t>
        </w:r>
        <w:r>
          <w:rPr>
            <w:webHidden/>
          </w:rPr>
          <w:tab/>
        </w:r>
        <w:r>
          <w:rPr>
            <w:webHidden/>
          </w:rPr>
          <w:fldChar w:fldCharType="begin"/>
        </w:r>
        <w:r>
          <w:rPr>
            <w:webHidden/>
          </w:rPr>
          <w:instrText xml:space="preserve"> PAGEREF _Toc198822491 \h </w:instrText>
        </w:r>
        <w:r>
          <w:rPr>
            <w:webHidden/>
          </w:rPr>
        </w:r>
        <w:r>
          <w:rPr>
            <w:webHidden/>
          </w:rPr>
          <w:fldChar w:fldCharType="separate"/>
        </w:r>
        <w:r>
          <w:rPr>
            <w:webHidden/>
          </w:rPr>
          <w:t>27</w:t>
        </w:r>
        <w:r>
          <w:rPr>
            <w:webHidden/>
          </w:rPr>
          <w:fldChar w:fldCharType="end"/>
        </w:r>
      </w:hyperlink>
    </w:p>
    <w:p w14:paraId="37FB9B8C" w14:textId="307FEDD0" w:rsidR="009966D6" w:rsidRDefault="009966D6">
      <w:pPr>
        <w:pStyle w:val="TOC2"/>
        <w:rPr>
          <w:rFonts w:eastAsiaTheme="minorEastAsia" w:cstheme="minorBidi"/>
          <w:bCs w:val="0"/>
          <w:sz w:val="24"/>
          <w:szCs w:val="24"/>
          <w:lang w:eastAsia="ja-JP"/>
        </w:rPr>
      </w:pPr>
      <w:hyperlink w:anchor="_Toc198822492" w:history="1">
        <w:r w:rsidRPr="00B41874">
          <w:rPr>
            <w:rStyle w:val="Hyperlink"/>
          </w:rPr>
          <w:t>5.4 Conclusion</w:t>
        </w:r>
        <w:r>
          <w:rPr>
            <w:webHidden/>
          </w:rPr>
          <w:tab/>
        </w:r>
        <w:r>
          <w:rPr>
            <w:webHidden/>
          </w:rPr>
          <w:fldChar w:fldCharType="begin"/>
        </w:r>
        <w:r>
          <w:rPr>
            <w:webHidden/>
          </w:rPr>
          <w:instrText xml:space="preserve"> PAGEREF _Toc198822492 \h </w:instrText>
        </w:r>
        <w:r>
          <w:rPr>
            <w:webHidden/>
          </w:rPr>
        </w:r>
        <w:r>
          <w:rPr>
            <w:webHidden/>
          </w:rPr>
          <w:fldChar w:fldCharType="separate"/>
        </w:r>
        <w:r>
          <w:rPr>
            <w:webHidden/>
          </w:rPr>
          <w:t>28</w:t>
        </w:r>
        <w:r>
          <w:rPr>
            <w:webHidden/>
          </w:rPr>
          <w:fldChar w:fldCharType="end"/>
        </w:r>
      </w:hyperlink>
    </w:p>
    <w:p w14:paraId="4A8B14CA" w14:textId="59F0A8DF" w:rsidR="009966D6" w:rsidRDefault="009966D6">
      <w:pPr>
        <w:pStyle w:val="TOC1"/>
        <w:rPr>
          <w:rFonts w:eastAsiaTheme="minorEastAsia" w:cstheme="minorBidi"/>
          <w:b w:val="0"/>
          <w:iCs w:val="0"/>
          <w:sz w:val="24"/>
          <w:lang w:eastAsia="ja-JP"/>
        </w:rPr>
      </w:pPr>
      <w:hyperlink w:anchor="_Toc198822493" w:history="1">
        <w:r w:rsidRPr="00B41874">
          <w:rPr>
            <w:rStyle w:val="Hyperlink"/>
          </w:rPr>
          <w:t>References</w:t>
        </w:r>
        <w:r>
          <w:rPr>
            <w:webHidden/>
          </w:rPr>
          <w:tab/>
        </w:r>
        <w:r>
          <w:rPr>
            <w:webHidden/>
          </w:rPr>
          <w:fldChar w:fldCharType="begin"/>
        </w:r>
        <w:r>
          <w:rPr>
            <w:webHidden/>
          </w:rPr>
          <w:instrText xml:space="preserve"> PAGEREF _Toc198822493 \h </w:instrText>
        </w:r>
        <w:r>
          <w:rPr>
            <w:webHidden/>
          </w:rPr>
        </w:r>
        <w:r>
          <w:rPr>
            <w:webHidden/>
          </w:rPr>
          <w:fldChar w:fldCharType="separate"/>
        </w:r>
        <w:r>
          <w:rPr>
            <w:webHidden/>
          </w:rPr>
          <w:t>29</w:t>
        </w:r>
        <w:r>
          <w:rPr>
            <w:webHidden/>
          </w:rPr>
          <w:fldChar w:fldCharType="end"/>
        </w:r>
      </w:hyperlink>
    </w:p>
    <w:p w14:paraId="2E2287E5" w14:textId="54A9556F" w:rsidR="00A35418" w:rsidRPr="005412A4" w:rsidRDefault="006A7D90" w:rsidP="005412A4">
      <w:r w:rsidRPr="005412A4">
        <w:fldChar w:fldCharType="end"/>
      </w:r>
    </w:p>
    <w:p w14:paraId="7DC419C7" w14:textId="77777777" w:rsidR="00A35418" w:rsidRDefault="00A35418" w:rsidP="00055CE2">
      <w:pPr>
        <w:pStyle w:val="TOCHeading"/>
      </w:pPr>
      <w:bookmarkStart w:id="1" w:name="_Toc178262904"/>
      <w:bookmarkStart w:id="2" w:name="_Toc198822470"/>
      <w:r>
        <w:lastRenderedPageBreak/>
        <w:t>Figures and Tables</w:t>
      </w:r>
      <w:bookmarkEnd w:id="1"/>
      <w:bookmarkEnd w:id="2"/>
    </w:p>
    <w:p w14:paraId="671DF355" w14:textId="77777777" w:rsidR="00A35418" w:rsidRPr="00E004C2" w:rsidRDefault="00A35418" w:rsidP="00E004C2">
      <w:pPr>
        <w:pStyle w:val="Heading2"/>
      </w:pPr>
      <w:bookmarkStart w:id="3" w:name="_Toc178262905"/>
      <w:bookmarkStart w:id="4" w:name="_Toc198822471"/>
      <w:r w:rsidRPr="00E004C2">
        <w:t>List of Figures</w:t>
      </w:r>
      <w:bookmarkEnd w:id="3"/>
      <w:bookmarkEnd w:id="4"/>
    </w:p>
    <w:p w14:paraId="018D19D6" w14:textId="33366835" w:rsidR="008C1998" w:rsidRDefault="00A35418" w:rsidP="00A42867">
      <w:pPr>
        <w:pStyle w:val="TableofFigures"/>
        <w:tabs>
          <w:tab w:val="right" w:leader="dot" w:pos="9482"/>
        </w:tabs>
        <w:rPr>
          <w:rFonts w:asciiTheme="minorHAnsi" w:eastAsiaTheme="minorEastAsia" w:hAnsiTheme="minorHAnsi"/>
          <w:noProof/>
          <w:lang w:eastAsia="en-AU"/>
        </w:rPr>
      </w:pPr>
      <w:r>
        <w:rPr>
          <w:sz w:val="24"/>
        </w:rPr>
        <w:fldChar w:fldCharType="begin"/>
      </w:r>
      <w:r>
        <w:instrText xml:space="preserve"> TOC \h \z \c "Figure" </w:instrText>
      </w:r>
      <w:r>
        <w:rPr>
          <w:sz w:val="24"/>
        </w:rPr>
        <w:fldChar w:fldCharType="separate"/>
      </w:r>
      <w:hyperlink w:anchor="_Toc181092281" w:history="1">
        <w:r w:rsidR="008C1998" w:rsidRPr="002C6E46">
          <w:rPr>
            <w:rStyle w:val="Hyperlink"/>
            <w:noProof/>
          </w:rPr>
          <w:t>Figure 1. Annual distribution of publications included between 2008 to March 2024</w:t>
        </w:r>
        <w:r w:rsidR="008C1998">
          <w:rPr>
            <w:noProof/>
            <w:webHidden/>
          </w:rPr>
          <w:tab/>
        </w:r>
        <w:r w:rsidR="008C1998">
          <w:rPr>
            <w:noProof/>
            <w:webHidden/>
          </w:rPr>
          <w:fldChar w:fldCharType="begin"/>
        </w:r>
        <w:r w:rsidR="008C1998">
          <w:rPr>
            <w:noProof/>
            <w:webHidden/>
          </w:rPr>
          <w:instrText xml:space="preserve"> PAGEREF _Toc181092281 \h </w:instrText>
        </w:r>
        <w:r w:rsidR="008C1998">
          <w:rPr>
            <w:noProof/>
            <w:webHidden/>
          </w:rPr>
        </w:r>
        <w:r w:rsidR="008C1998">
          <w:rPr>
            <w:noProof/>
            <w:webHidden/>
          </w:rPr>
          <w:fldChar w:fldCharType="separate"/>
        </w:r>
        <w:r w:rsidR="00205E8A">
          <w:rPr>
            <w:noProof/>
            <w:webHidden/>
          </w:rPr>
          <w:t>10</w:t>
        </w:r>
        <w:r w:rsidR="008C1998">
          <w:rPr>
            <w:noProof/>
            <w:webHidden/>
          </w:rPr>
          <w:fldChar w:fldCharType="end"/>
        </w:r>
      </w:hyperlink>
    </w:p>
    <w:p w14:paraId="515C830F" w14:textId="1D24E2E9" w:rsidR="00965BCB" w:rsidRDefault="00A35418" w:rsidP="0069326F">
      <w:pPr>
        <w:pStyle w:val="Heading2"/>
        <w:rPr>
          <w:noProof/>
        </w:rPr>
      </w:pPr>
      <w:r>
        <w:fldChar w:fldCharType="end"/>
      </w:r>
      <w:bookmarkStart w:id="5" w:name="_Toc178262906"/>
      <w:bookmarkStart w:id="6" w:name="_Toc198822472"/>
      <w:r w:rsidRPr="006C420F">
        <w:t>List of Tables</w:t>
      </w:r>
      <w:bookmarkEnd w:id="5"/>
      <w:bookmarkEnd w:id="6"/>
      <w:r w:rsidRPr="006C420F">
        <w:rPr>
          <w:sz w:val="40"/>
        </w:rPr>
        <w:fldChar w:fldCharType="begin"/>
      </w:r>
      <w:r w:rsidRPr="006C420F">
        <w:instrText xml:space="preserve"> TOC \h \z \c "Table" </w:instrText>
      </w:r>
      <w:r w:rsidRPr="006C420F">
        <w:rPr>
          <w:sz w:val="40"/>
        </w:rPr>
        <w:fldChar w:fldCharType="separate"/>
      </w:r>
    </w:p>
    <w:p w14:paraId="651CCA49" w14:textId="1AFA65D3"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72" w:history="1">
        <w:r w:rsidRPr="00F4384C">
          <w:rPr>
            <w:rStyle w:val="Hyperlink"/>
            <w:noProof/>
          </w:rPr>
          <w:t>Table 1. Summary of included studies by theme</w:t>
        </w:r>
        <w:r>
          <w:rPr>
            <w:noProof/>
            <w:webHidden/>
          </w:rPr>
          <w:tab/>
        </w:r>
        <w:r>
          <w:rPr>
            <w:noProof/>
            <w:webHidden/>
          </w:rPr>
          <w:fldChar w:fldCharType="begin"/>
        </w:r>
        <w:r>
          <w:rPr>
            <w:noProof/>
            <w:webHidden/>
          </w:rPr>
          <w:instrText xml:space="preserve"> PAGEREF _Toc181092272 \h </w:instrText>
        </w:r>
        <w:r>
          <w:rPr>
            <w:noProof/>
            <w:webHidden/>
          </w:rPr>
        </w:r>
        <w:r>
          <w:rPr>
            <w:noProof/>
            <w:webHidden/>
          </w:rPr>
          <w:fldChar w:fldCharType="separate"/>
        </w:r>
        <w:r w:rsidR="00205E8A">
          <w:rPr>
            <w:noProof/>
            <w:webHidden/>
          </w:rPr>
          <w:t>9</w:t>
        </w:r>
        <w:r>
          <w:rPr>
            <w:noProof/>
            <w:webHidden/>
          </w:rPr>
          <w:fldChar w:fldCharType="end"/>
        </w:r>
      </w:hyperlink>
    </w:p>
    <w:p w14:paraId="1C894BAE" w14:textId="766A84AC"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73" w:history="1">
        <w:r w:rsidRPr="00F4384C">
          <w:rPr>
            <w:rStyle w:val="Hyperlink"/>
            <w:noProof/>
          </w:rPr>
          <w:t>Table 2. Summary of overall Quality Assessment results for primary studies by theme</w:t>
        </w:r>
        <w:r>
          <w:rPr>
            <w:noProof/>
            <w:webHidden/>
          </w:rPr>
          <w:tab/>
        </w:r>
        <w:r>
          <w:rPr>
            <w:noProof/>
            <w:webHidden/>
          </w:rPr>
          <w:fldChar w:fldCharType="begin"/>
        </w:r>
        <w:r>
          <w:rPr>
            <w:noProof/>
            <w:webHidden/>
          </w:rPr>
          <w:instrText xml:space="preserve"> PAGEREF _Toc181092273 \h </w:instrText>
        </w:r>
        <w:r>
          <w:rPr>
            <w:noProof/>
            <w:webHidden/>
          </w:rPr>
        </w:r>
        <w:r>
          <w:rPr>
            <w:noProof/>
            <w:webHidden/>
          </w:rPr>
          <w:fldChar w:fldCharType="separate"/>
        </w:r>
        <w:r w:rsidR="00205E8A">
          <w:rPr>
            <w:noProof/>
            <w:webHidden/>
          </w:rPr>
          <w:t>10</w:t>
        </w:r>
        <w:r>
          <w:rPr>
            <w:noProof/>
            <w:webHidden/>
          </w:rPr>
          <w:fldChar w:fldCharType="end"/>
        </w:r>
      </w:hyperlink>
    </w:p>
    <w:p w14:paraId="5A292109" w14:textId="512455CA"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74" w:history="1">
        <w:r w:rsidRPr="00F4384C">
          <w:rPr>
            <w:rStyle w:val="Hyperlink"/>
            <w:noProof/>
          </w:rPr>
          <w:t>Table 3. Theme 1 primary studies grouped by type of health system decarbonisation intervention</w:t>
        </w:r>
        <w:r>
          <w:rPr>
            <w:noProof/>
            <w:webHidden/>
          </w:rPr>
          <w:tab/>
        </w:r>
        <w:r>
          <w:rPr>
            <w:noProof/>
            <w:webHidden/>
          </w:rPr>
          <w:fldChar w:fldCharType="begin"/>
        </w:r>
        <w:r>
          <w:rPr>
            <w:noProof/>
            <w:webHidden/>
          </w:rPr>
          <w:instrText xml:space="preserve"> PAGEREF _Toc181092274 \h </w:instrText>
        </w:r>
        <w:r>
          <w:rPr>
            <w:noProof/>
            <w:webHidden/>
          </w:rPr>
        </w:r>
        <w:r>
          <w:rPr>
            <w:noProof/>
            <w:webHidden/>
          </w:rPr>
          <w:fldChar w:fldCharType="separate"/>
        </w:r>
        <w:r w:rsidR="00205E8A">
          <w:rPr>
            <w:noProof/>
            <w:webHidden/>
          </w:rPr>
          <w:t>12</w:t>
        </w:r>
        <w:r>
          <w:rPr>
            <w:noProof/>
            <w:webHidden/>
          </w:rPr>
          <w:fldChar w:fldCharType="end"/>
        </w:r>
      </w:hyperlink>
    </w:p>
    <w:p w14:paraId="76E53367" w14:textId="54D7CE69"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75" w:history="1">
        <w:r w:rsidRPr="00F4384C">
          <w:rPr>
            <w:rStyle w:val="Hyperlink"/>
            <w:noProof/>
          </w:rPr>
          <w:t>Table 4. Theme 1 primary studies grouped by category of health and aged care services</w:t>
        </w:r>
        <w:r>
          <w:rPr>
            <w:noProof/>
            <w:webHidden/>
          </w:rPr>
          <w:tab/>
        </w:r>
        <w:r>
          <w:rPr>
            <w:noProof/>
            <w:webHidden/>
          </w:rPr>
          <w:fldChar w:fldCharType="begin"/>
        </w:r>
        <w:r>
          <w:rPr>
            <w:noProof/>
            <w:webHidden/>
          </w:rPr>
          <w:instrText xml:space="preserve"> PAGEREF _Toc181092275 \h </w:instrText>
        </w:r>
        <w:r>
          <w:rPr>
            <w:noProof/>
            <w:webHidden/>
          </w:rPr>
        </w:r>
        <w:r>
          <w:rPr>
            <w:noProof/>
            <w:webHidden/>
          </w:rPr>
          <w:fldChar w:fldCharType="separate"/>
        </w:r>
        <w:r w:rsidR="00205E8A">
          <w:rPr>
            <w:noProof/>
            <w:webHidden/>
          </w:rPr>
          <w:t>13</w:t>
        </w:r>
        <w:r>
          <w:rPr>
            <w:noProof/>
            <w:webHidden/>
          </w:rPr>
          <w:fldChar w:fldCharType="end"/>
        </w:r>
      </w:hyperlink>
    </w:p>
    <w:p w14:paraId="51F1EE27" w14:textId="57785A5A"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76" w:history="1">
        <w:r w:rsidRPr="00F4384C">
          <w:rPr>
            <w:rStyle w:val="Hyperlink"/>
            <w:noProof/>
          </w:rPr>
          <w:t>Table 5. Theme 2 primary studies grouped by climate impact</w:t>
        </w:r>
        <w:r>
          <w:rPr>
            <w:noProof/>
            <w:webHidden/>
          </w:rPr>
          <w:tab/>
        </w:r>
        <w:r>
          <w:rPr>
            <w:noProof/>
            <w:webHidden/>
          </w:rPr>
          <w:fldChar w:fldCharType="begin"/>
        </w:r>
        <w:r>
          <w:rPr>
            <w:noProof/>
            <w:webHidden/>
          </w:rPr>
          <w:instrText xml:space="preserve"> PAGEREF _Toc181092276 \h </w:instrText>
        </w:r>
        <w:r>
          <w:rPr>
            <w:noProof/>
            <w:webHidden/>
          </w:rPr>
        </w:r>
        <w:r>
          <w:rPr>
            <w:noProof/>
            <w:webHidden/>
          </w:rPr>
          <w:fldChar w:fldCharType="separate"/>
        </w:r>
        <w:r w:rsidR="00205E8A">
          <w:rPr>
            <w:noProof/>
            <w:webHidden/>
          </w:rPr>
          <w:t>17</w:t>
        </w:r>
        <w:r>
          <w:rPr>
            <w:noProof/>
            <w:webHidden/>
          </w:rPr>
          <w:fldChar w:fldCharType="end"/>
        </w:r>
      </w:hyperlink>
    </w:p>
    <w:p w14:paraId="494A3232" w14:textId="0D529FD2"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77" w:history="1">
        <w:r w:rsidRPr="00F4384C">
          <w:rPr>
            <w:rStyle w:val="Hyperlink"/>
            <w:noProof/>
          </w:rPr>
          <w:t>Table 6. Theme 2 primary studies grouped by areas of health and aged care services</w:t>
        </w:r>
        <w:r>
          <w:rPr>
            <w:noProof/>
            <w:webHidden/>
          </w:rPr>
          <w:tab/>
        </w:r>
        <w:r>
          <w:rPr>
            <w:noProof/>
            <w:webHidden/>
          </w:rPr>
          <w:fldChar w:fldCharType="begin"/>
        </w:r>
        <w:r>
          <w:rPr>
            <w:noProof/>
            <w:webHidden/>
          </w:rPr>
          <w:instrText xml:space="preserve"> PAGEREF _Toc181092277 \h </w:instrText>
        </w:r>
        <w:r>
          <w:rPr>
            <w:noProof/>
            <w:webHidden/>
          </w:rPr>
        </w:r>
        <w:r>
          <w:rPr>
            <w:noProof/>
            <w:webHidden/>
          </w:rPr>
          <w:fldChar w:fldCharType="separate"/>
        </w:r>
        <w:r w:rsidR="00205E8A">
          <w:rPr>
            <w:noProof/>
            <w:webHidden/>
          </w:rPr>
          <w:t>17</w:t>
        </w:r>
        <w:r>
          <w:rPr>
            <w:noProof/>
            <w:webHidden/>
          </w:rPr>
          <w:fldChar w:fldCharType="end"/>
        </w:r>
      </w:hyperlink>
    </w:p>
    <w:p w14:paraId="3E7494CF" w14:textId="1F2FE2FF"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78" w:history="1">
        <w:r w:rsidRPr="00F4384C">
          <w:rPr>
            <w:rStyle w:val="Hyperlink"/>
            <w:noProof/>
          </w:rPr>
          <w:t>Table 7. Theme 3 primary studies grouped by economic sector</w:t>
        </w:r>
        <w:r>
          <w:rPr>
            <w:noProof/>
            <w:webHidden/>
          </w:rPr>
          <w:tab/>
        </w:r>
        <w:r>
          <w:rPr>
            <w:noProof/>
            <w:webHidden/>
          </w:rPr>
          <w:fldChar w:fldCharType="begin"/>
        </w:r>
        <w:r>
          <w:rPr>
            <w:noProof/>
            <w:webHidden/>
          </w:rPr>
          <w:instrText xml:space="preserve"> PAGEREF _Toc181092278 \h </w:instrText>
        </w:r>
        <w:r>
          <w:rPr>
            <w:noProof/>
            <w:webHidden/>
          </w:rPr>
        </w:r>
        <w:r>
          <w:rPr>
            <w:noProof/>
            <w:webHidden/>
          </w:rPr>
          <w:fldChar w:fldCharType="separate"/>
        </w:r>
        <w:r w:rsidR="00205E8A">
          <w:rPr>
            <w:noProof/>
            <w:webHidden/>
          </w:rPr>
          <w:t>20</w:t>
        </w:r>
        <w:r>
          <w:rPr>
            <w:noProof/>
            <w:webHidden/>
          </w:rPr>
          <w:fldChar w:fldCharType="end"/>
        </w:r>
      </w:hyperlink>
    </w:p>
    <w:p w14:paraId="197DB194" w14:textId="04256B84"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79" w:history="1">
        <w:r w:rsidRPr="00F4384C">
          <w:rPr>
            <w:rStyle w:val="Hyperlink"/>
            <w:noProof/>
          </w:rPr>
          <w:t>Table 8. Theme 4 primary studies grouped by climate impact</w:t>
        </w:r>
        <w:r>
          <w:rPr>
            <w:noProof/>
            <w:webHidden/>
          </w:rPr>
          <w:tab/>
        </w:r>
        <w:r>
          <w:rPr>
            <w:noProof/>
            <w:webHidden/>
          </w:rPr>
          <w:fldChar w:fldCharType="begin"/>
        </w:r>
        <w:r>
          <w:rPr>
            <w:noProof/>
            <w:webHidden/>
          </w:rPr>
          <w:instrText xml:space="preserve"> PAGEREF _Toc181092279 \h </w:instrText>
        </w:r>
        <w:r>
          <w:rPr>
            <w:noProof/>
            <w:webHidden/>
          </w:rPr>
        </w:r>
        <w:r>
          <w:rPr>
            <w:noProof/>
            <w:webHidden/>
          </w:rPr>
          <w:fldChar w:fldCharType="separate"/>
        </w:r>
        <w:r w:rsidR="00205E8A">
          <w:rPr>
            <w:noProof/>
            <w:webHidden/>
          </w:rPr>
          <w:t>24</w:t>
        </w:r>
        <w:r>
          <w:rPr>
            <w:noProof/>
            <w:webHidden/>
          </w:rPr>
          <w:fldChar w:fldCharType="end"/>
        </w:r>
      </w:hyperlink>
    </w:p>
    <w:p w14:paraId="06122F38" w14:textId="7DD9C7A6" w:rsidR="00965BCB" w:rsidRDefault="00965BCB" w:rsidP="00A42867">
      <w:pPr>
        <w:pStyle w:val="TableofFigures"/>
        <w:tabs>
          <w:tab w:val="right" w:leader="dot" w:pos="9482"/>
        </w:tabs>
        <w:rPr>
          <w:rFonts w:asciiTheme="minorHAnsi" w:eastAsiaTheme="minorEastAsia" w:hAnsiTheme="minorHAnsi"/>
          <w:noProof/>
          <w:lang w:eastAsia="en-AU"/>
        </w:rPr>
      </w:pPr>
      <w:hyperlink w:anchor="_Toc181092280" w:history="1">
        <w:r w:rsidRPr="00F4384C">
          <w:rPr>
            <w:rStyle w:val="Hyperlink"/>
            <w:noProof/>
          </w:rPr>
          <w:t>Table 9. Theme 4 primary studies grouped by economic sector</w:t>
        </w:r>
        <w:r>
          <w:rPr>
            <w:noProof/>
            <w:webHidden/>
          </w:rPr>
          <w:tab/>
        </w:r>
        <w:r>
          <w:rPr>
            <w:noProof/>
            <w:webHidden/>
          </w:rPr>
          <w:fldChar w:fldCharType="begin"/>
        </w:r>
        <w:r>
          <w:rPr>
            <w:noProof/>
            <w:webHidden/>
          </w:rPr>
          <w:instrText xml:space="preserve"> PAGEREF _Toc181092280 \h </w:instrText>
        </w:r>
        <w:r>
          <w:rPr>
            <w:noProof/>
            <w:webHidden/>
          </w:rPr>
        </w:r>
        <w:r>
          <w:rPr>
            <w:noProof/>
            <w:webHidden/>
          </w:rPr>
          <w:fldChar w:fldCharType="separate"/>
        </w:r>
        <w:r w:rsidR="00205E8A">
          <w:rPr>
            <w:noProof/>
            <w:webHidden/>
          </w:rPr>
          <w:t>24</w:t>
        </w:r>
        <w:r>
          <w:rPr>
            <w:noProof/>
            <w:webHidden/>
          </w:rPr>
          <w:fldChar w:fldCharType="end"/>
        </w:r>
      </w:hyperlink>
    </w:p>
    <w:p w14:paraId="52A17237" w14:textId="7AAB5F11" w:rsidR="00153960" w:rsidRPr="001A75C3" w:rsidRDefault="00A35418" w:rsidP="00D4516A">
      <w:r w:rsidRPr="006C420F">
        <w:fldChar w:fldCharType="end"/>
      </w:r>
      <w:r w:rsidR="00153960" w:rsidRPr="001A75C3">
        <w:br w:type="page"/>
      </w:r>
    </w:p>
    <w:p w14:paraId="100C0B50" w14:textId="0B9DBA02" w:rsidR="00F40769" w:rsidRDefault="00153960" w:rsidP="00153960">
      <w:pPr>
        <w:pStyle w:val="Heading1"/>
      </w:pPr>
      <w:bookmarkStart w:id="7" w:name="_Toc178262907"/>
      <w:bookmarkStart w:id="8" w:name="_Toc198822473"/>
      <w:r>
        <w:lastRenderedPageBreak/>
        <w:t>Version control</w:t>
      </w:r>
      <w:bookmarkEnd w:id="7"/>
      <w:bookmarkEnd w:id="8"/>
    </w:p>
    <w:p w14:paraId="5541B0EC" w14:textId="7389BEF9" w:rsidR="00EB0A9A" w:rsidRDefault="003E719B" w:rsidP="003E719B">
      <w:r>
        <w:t xml:space="preserve">This document was prepared in </w:t>
      </w:r>
      <w:r w:rsidR="003E3DF3">
        <w:t>October</w:t>
      </w:r>
      <w:r w:rsidR="00563404">
        <w:t xml:space="preserve"> 2024 by the National Health, Sustainability and Climate</w:t>
      </w:r>
      <w:r w:rsidR="00C95AE1">
        <w:t xml:space="preserve"> (NHSC)</w:t>
      </w:r>
      <w:r w:rsidR="00563404">
        <w:t xml:space="preserve"> Unit, Environmental Health and Climate Change Branch, Health Protection Policy and Surveillance Divi</w:t>
      </w:r>
      <w:r w:rsidR="00EB0A9A">
        <w:t>sion, interim Australian Centre for Disease Control, Australian Government Department of Health and Aged Care.</w:t>
      </w:r>
    </w:p>
    <w:p w14:paraId="0E922C59" w14:textId="0B6AB200" w:rsidR="0007080B" w:rsidRDefault="00C95AE1" w:rsidP="003E719B">
      <w:r>
        <w:t>This document</w:t>
      </w:r>
      <w:r w:rsidR="0007080B">
        <w:t xml:space="preserve"> </w:t>
      </w:r>
      <w:r w:rsidR="003519B9">
        <w:t xml:space="preserve">highlights the key findings from </w:t>
      </w:r>
      <w:r w:rsidR="00B34DA2">
        <w:t>a</w:t>
      </w:r>
      <w:r w:rsidR="003519B9">
        <w:t xml:space="preserve"> systematic mapping review</w:t>
      </w:r>
      <w:r w:rsidR="00B34DA2">
        <w:t xml:space="preserve"> </w:t>
      </w:r>
      <w:r>
        <w:t>written collaboratively between the NHSC Unit and the Healthy Environment and Lives (HEAL) Network.</w:t>
      </w:r>
      <w:r w:rsidR="000F2B2C">
        <w:t xml:space="preserve"> </w:t>
      </w:r>
      <w:r w:rsidR="00727103">
        <w:t>Changes to this document will be reflected in the below table when required.</w:t>
      </w:r>
      <w:r w:rsidR="00920D94">
        <w:t xml:space="preserve"> </w:t>
      </w:r>
    </w:p>
    <w:tbl>
      <w:tblPr>
        <w:tblStyle w:val="TableGrid"/>
        <w:tblW w:w="0" w:type="auto"/>
        <w:tblLook w:val="04A0" w:firstRow="1" w:lastRow="0" w:firstColumn="1" w:lastColumn="0" w:noHBand="0" w:noVBand="1"/>
      </w:tblPr>
      <w:tblGrid>
        <w:gridCol w:w="1898"/>
        <w:gridCol w:w="1898"/>
        <w:gridCol w:w="1898"/>
        <w:gridCol w:w="1899"/>
        <w:gridCol w:w="1899"/>
      </w:tblGrid>
      <w:tr w:rsidR="006252EE" w14:paraId="6F58AD61" w14:textId="77777777" w:rsidTr="000F7A0A">
        <w:trPr>
          <w:cnfStyle w:val="100000000000" w:firstRow="1" w:lastRow="0" w:firstColumn="0" w:lastColumn="0" w:oddVBand="0" w:evenVBand="0" w:oddHBand="0" w:evenHBand="0" w:firstRowFirstColumn="0" w:firstRowLastColumn="0" w:lastRowFirstColumn="0" w:lastRowLastColumn="0"/>
        </w:trPr>
        <w:tc>
          <w:tcPr>
            <w:tcW w:w="1898" w:type="dxa"/>
          </w:tcPr>
          <w:p w14:paraId="14F0B75A" w14:textId="1CFDED23" w:rsidR="006252EE" w:rsidRPr="000F7A0A" w:rsidRDefault="001B63CE" w:rsidP="005A2A35">
            <w:pPr>
              <w:pStyle w:val="TabletextHeader"/>
            </w:pPr>
            <w:r w:rsidRPr="000F7A0A">
              <w:t>#</w:t>
            </w:r>
          </w:p>
        </w:tc>
        <w:tc>
          <w:tcPr>
            <w:tcW w:w="1898" w:type="dxa"/>
          </w:tcPr>
          <w:p w14:paraId="71B6A819" w14:textId="4D64562C" w:rsidR="006252EE" w:rsidRPr="000F7A0A" w:rsidRDefault="00E3647A" w:rsidP="005A2A35">
            <w:pPr>
              <w:pStyle w:val="TabletextHeader"/>
            </w:pPr>
            <w:r w:rsidRPr="000F7A0A">
              <w:t>Revision description</w:t>
            </w:r>
          </w:p>
        </w:tc>
        <w:tc>
          <w:tcPr>
            <w:tcW w:w="1898" w:type="dxa"/>
          </w:tcPr>
          <w:p w14:paraId="075BADF6" w14:textId="1E899866" w:rsidR="006252EE" w:rsidRPr="000F7A0A" w:rsidRDefault="000F7A0A" w:rsidP="005A2A35">
            <w:pPr>
              <w:pStyle w:val="TabletextHeader"/>
            </w:pPr>
            <w:r>
              <w:t>Section</w:t>
            </w:r>
          </w:p>
        </w:tc>
        <w:tc>
          <w:tcPr>
            <w:tcW w:w="1899" w:type="dxa"/>
          </w:tcPr>
          <w:p w14:paraId="632D78FA" w14:textId="3429125C" w:rsidR="006252EE" w:rsidRPr="000F7A0A" w:rsidRDefault="000F7A0A" w:rsidP="005A2A35">
            <w:pPr>
              <w:pStyle w:val="TabletextHeader"/>
            </w:pPr>
            <w:r>
              <w:t>Date</w:t>
            </w:r>
          </w:p>
        </w:tc>
        <w:tc>
          <w:tcPr>
            <w:tcW w:w="1899" w:type="dxa"/>
          </w:tcPr>
          <w:p w14:paraId="6286FB04" w14:textId="248791BF" w:rsidR="006252EE" w:rsidRPr="000F7A0A" w:rsidRDefault="00E3647A" w:rsidP="005A2A35">
            <w:pPr>
              <w:pStyle w:val="TabletextHeader"/>
            </w:pPr>
            <w:r w:rsidRPr="000F7A0A">
              <w:t>Approved by</w:t>
            </w:r>
          </w:p>
        </w:tc>
      </w:tr>
      <w:tr w:rsidR="006252EE" w14:paraId="361F4AD2" w14:textId="77777777" w:rsidTr="00A90DE7">
        <w:trPr>
          <w:cnfStyle w:val="000000100000" w:firstRow="0" w:lastRow="0" w:firstColumn="0" w:lastColumn="0" w:oddVBand="0" w:evenVBand="0" w:oddHBand="1" w:evenHBand="0" w:firstRowFirstColumn="0" w:firstRowLastColumn="0" w:lastRowFirstColumn="0" w:lastRowLastColumn="0"/>
        </w:trPr>
        <w:tc>
          <w:tcPr>
            <w:tcW w:w="1898" w:type="dxa"/>
            <w:tcBorders>
              <w:left w:val="single" w:sz="4" w:space="0" w:color="00DCA1" w:themeColor="background2"/>
              <w:right w:val="single" w:sz="4" w:space="0" w:color="00DCA1" w:themeColor="background2"/>
            </w:tcBorders>
          </w:tcPr>
          <w:p w14:paraId="380055C7" w14:textId="4DE7DF6C" w:rsidR="006252EE" w:rsidRDefault="000F7A0A" w:rsidP="00D4516A">
            <w:pPr>
              <w:pStyle w:val="TabletextNormal"/>
            </w:pPr>
            <w:r>
              <w:t>1.0</w:t>
            </w:r>
          </w:p>
        </w:tc>
        <w:tc>
          <w:tcPr>
            <w:tcW w:w="1898" w:type="dxa"/>
            <w:tcBorders>
              <w:left w:val="single" w:sz="4" w:space="0" w:color="00DCA1" w:themeColor="background2"/>
              <w:right w:val="single" w:sz="4" w:space="0" w:color="00DCA1" w:themeColor="background2"/>
            </w:tcBorders>
          </w:tcPr>
          <w:p w14:paraId="7FE790BA" w14:textId="774C037E" w:rsidR="006252EE" w:rsidRDefault="000F7A0A" w:rsidP="00D4516A">
            <w:pPr>
              <w:pStyle w:val="TabletextNormal"/>
            </w:pPr>
            <w:r>
              <w:t>New document</w:t>
            </w:r>
          </w:p>
        </w:tc>
        <w:tc>
          <w:tcPr>
            <w:tcW w:w="1898" w:type="dxa"/>
            <w:tcBorders>
              <w:left w:val="single" w:sz="4" w:space="0" w:color="00DCA1" w:themeColor="background2"/>
              <w:right w:val="single" w:sz="4" w:space="0" w:color="00DCA1" w:themeColor="background2"/>
            </w:tcBorders>
          </w:tcPr>
          <w:p w14:paraId="71A81CD0" w14:textId="1BE2C7A4" w:rsidR="006252EE" w:rsidRDefault="000F7A0A" w:rsidP="00D4516A">
            <w:pPr>
              <w:pStyle w:val="TabletextNormal"/>
            </w:pPr>
            <w:r>
              <w:t>All</w:t>
            </w:r>
          </w:p>
        </w:tc>
        <w:tc>
          <w:tcPr>
            <w:tcW w:w="1899" w:type="dxa"/>
            <w:tcBorders>
              <w:left w:val="single" w:sz="4" w:space="0" w:color="00DCA1" w:themeColor="background2"/>
              <w:right w:val="single" w:sz="4" w:space="0" w:color="00DCA1" w:themeColor="background2"/>
            </w:tcBorders>
          </w:tcPr>
          <w:p w14:paraId="59665178" w14:textId="073BB392" w:rsidR="006252EE" w:rsidRDefault="00B8712F" w:rsidP="00D4516A">
            <w:pPr>
              <w:pStyle w:val="TabletextNormal"/>
            </w:pPr>
            <w:r>
              <w:t>October 2024</w:t>
            </w:r>
          </w:p>
        </w:tc>
        <w:tc>
          <w:tcPr>
            <w:tcW w:w="1899" w:type="dxa"/>
            <w:tcBorders>
              <w:left w:val="single" w:sz="4" w:space="0" w:color="00DCA1" w:themeColor="background2"/>
              <w:right w:val="single" w:sz="4" w:space="0" w:color="00DCA1" w:themeColor="background2"/>
            </w:tcBorders>
          </w:tcPr>
          <w:p w14:paraId="455056D0" w14:textId="0DA80C68" w:rsidR="008B0FF1" w:rsidRDefault="00582448" w:rsidP="00D4516A">
            <w:pPr>
              <w:pStyle w:val="TabletextNormal"/>
            </w:pPr>
            <w:r>
              <w:t>First Assistant Secretary</w:t>
            </w:r>
          </w:p>
        </w:tc>
      </w:tr>
    </w:tbl>
    <w:p w14:paraId="0847F612" w14:textId="57E223E1" w:rsidR="000D78AF" w:rsidRDefault="00E70D85" w:rsidP="000D78AF">
      <w:pPr>
        <w:pStyle w:val="Heading1"/>
      </w:pPr>
      <w:bookmarkStart w:id="9" w:name="_Toc175728264"/>
      <w:bookmarkStart w:id="10" w:name="_Toc177390321"/>
      <w:bookmarkStart w:id="11" w:name="_Toc178262908"/>
      <w:bookmarkStart w:id="12" w:name="_Toc198822474"/>
      <w:r>
        <w:lastRenderedPageBreak/>
        <w:t xml:space="preserve">Executive </w:t>
      </w:r>
      <w:r w:rsidR="006E465E">
        <w:t>s</w:t>
      </w:r>
      <w:r>
        <w:t>ummary</w:t>
      </w:r>
      <w:bookmarkEnd w:id="9"/>
      <w:bookmarkEnd w:id="10"/>
      <w:bookmarkEnd w:id="11"/>
      <w:bookmarkEnd w:id="12"/>
    </w:p>
    <w:p w14:paraId="7BB05A96" w14:textId="0DBEC416" w:rsidR="00B54507" w:rsidRDefault="00E70D85" w:rsidP="00703F87">
      <w:r>
        <w:t xml:space="preserve">Action 7.2 of the National Health and Climate Strategy commits the Australian Government </w:t>
      </w:r>
      <w:r w:rsidR="00C87C58">
        <w:t xml:space="preserve">to </w:t>
      </w:r>
      <w:r>
        <w:t>publishing a scan of</w:t>
      </w:r>
      <w:r w:rsidR="009C3D1E">
        <w:t xml:space="preserve"> research activities in</w:t>
      </w:r>
      <w:r>
        <w:t xml:space="preserve"> Australia</w:t>
      </w:r>
      <w:r w:rsidR="009C3D1E">
        <w:t xml:space="preserve"> on c</w:t>
      </w:r>
      <w:r>
        <w:t xml:space="preserve">limate </w:t>
      </w:r>
      <w:r w:rsidR="009C3D1E">
        <w:t xml:space="preserve">change </w:t>
      </w:r>
      <w:r>
        <w:t>and health</w:t>
      </w:r>
      <w:r w:rsidR="00C87C58">
        <w:t xml:space="preserve">. </w:t>
      </w:r>
      <w:r w:rsidR="00C60377">
        <w:t>In</w:t>
      </w:r>
      <w:r>
        <w:t xml:space="preserve"> </w:t>
      </w:r>
      <w:r w:rsidR="00F27294">
        <w:t xml:space="preserve">fulfilment of this action, and in </w:t>
      </w:r>
      <w:r>
        <w:t xml:space="preserve">partnership with the </w:t>
      </w:r>
      <w:r w:rsidR="00407692">
        <w:t>Healthy Environment and Lives (</w:t>
      </w:r>
      <w:r w:rsidR="00C95AE1">
        <w:t>HEAL</w:t>
      </w:r>
      <w:r w:rsidR="00407692">
        <w:t>)</w:t>
      </w:r>
      <w:r w:rsidR="00C95AE1">
        <w:t xml:space="preserve"> </w:t>
      </w:r>
      <w:r>
        <w:t>Network</w:t>
      </w:r>
      <w:r w:rsidR="00C60377">
        <w:t xml:space="preserve">, </w:t>
      </w:r>
      <w:r>
        <w:t>a systematic mapping review</w:t>
      </w:r>
      <w:r w:rsidR="00373327">
        <w:t xml:space="preserve"> </w:t>
      </w:r>
      <w:r>
        <w:t>of the Australian peer-reviewed literature on climate and health</w:t>
      </w:r>
      <w:r w:rsidR="00DB7EED">
        <w:t xml:space="preserve"> </w:t>
      </w:r>
      <w:r w:rsidR="00F27294">
        <w:t>interventions</w:t>
      </w:r>
      <w:r w:rsidR="00272091">
        <w:t xml:space="preserve"> </w:t>
      </w:r>
      <w:r w:rsidR="008C7412">
        <w:t xml:space="preserve">was undertaken </w:t>
      </w:r>
      <w:r w:rsidR="00272091">
        <w:t xml:space="preserve">to inform </w:t>
      </w:r>
      <w:r w:rsidR="00752386">
        <w:t>the prioritisation of future research</w:t>
      </w:r>
      <w:r w:rsidR="000D3F4C">
        <w:t xml:space="preserve"> and funding</w:t>
      </w:r>
      <w:r w:rsidR="00423141">
        <w:t xml:space="preserve">. </w:t>
      </w:r>
      <w:r w:rsidR="00A34FF3">
        <w:t>The</w:t>
      </w:r>
      <w:r w:rsidR="00373327">
        <w:t xml:space="preserve"> systematic mapping review</w:t>
      </w:r>
      <w:r w:rsidR="00A34FF3">
        <w:t xml:space="preserve"> </w:t>
      </w:r>
      <w:r w:rsidR="00407692">
        <w:t xml:space="preserve">(the review) </w:t>
      </w:r>
      <w:r w:rsidR="00A34FF3">
        <w:t xml:space="preserve">identified, described, and catalogued </w:t>
      </w:r>
      <w:r w:rsidR="00A34FF3" w:rsidRPr="001067D2">
        <w:t xml:space="preserve">the </w:t>
      </w:r>
      <w:r w:rsidR="001067D2">
        <w:t xml:space="preserve">Australian </w:t>
      </w:r>
      <w:r w:rsidR="00A34FF3" w:rsidRPr="001067D2">
        <w:t xml:space="preserve">evidence </w:t>
      </w:r>
      <w:r w:rsidR="001067D2">
        <w:t>on</w:t>
      </w:r>
      <w:r w:rsidR="00A34FF3" w:rsidRPr="001067D2">
        <w:t xml:space="preserve"> climate and health </w:t>
      </w:r>
      <w:r w:rsidR="001067D2">
        <w:t xml:space="preserve">interventions, and included </w:t>
      </w:r>
      <w:r w:rsidR="00B54507">
        <w:t>published</w:t>
      </w:r>
      <w:r w:rsidR="00B41625">
        <w:t xml:space="preserve"> peer-reviewed</w:t>
      </w:r>
      <w:r w:rsidR="00B54507">
        <w:t xml:space="preserve"> studies and literature reviews that proposed or implemented</w:t>
      </w:r>
      <w:r w:rsidR="00F17A4B">
        <w:t xml:space="preserve"> climate-health</w:t>
      </w:r>
      <w:r w:rsidR="00B54507">
        <w:t xml:space="preserve"> interventions</w:t>
      </w:r>
      <w:r w:rsidR="00100F33">
        <w:t>.</w:t>
      </w:r>
      <w:r w:rsidR="00627CC7">
        <w:t xml:space="preserve"> </w:t>
      </w:r>
      <w:r w:rsidR="00727103">
        <w:t xml:space="preserve">This document summarises </w:t>
      </w:r>
      <w:r w:rsidR="005068B7">
        <w:t>key findings.</w:t>
      </w:r>
    </w:p>
    <w:p w14:paraId="2C0BCEBA" w14:textId="501F4BBB" w:rsidR="00B54507" w:rsidRDefault="00B54507" w:rsidP="00B54507">
      <w:r>
        <w:t xml:space="preserve">Included research </w:t>
      </w:r>
      <w:r w:rsidRPr="00016FDD">
        <w:t>studies (n=</w:t>
      </w:r>
      <w:r w:rsidR="00C47747" w:rsidRPr="00016FDD">
        <w:t>81</w:t>
      </w:r>
      <w:r w:rsidRPr="007D64C2">
        <w:t xml:space="preserve">) were categorised under four themes: </w:t>
      </w:r>
      <w:r w:rsidR="00C22A6E" w:rsidRPr="007D64C2">
        <w:t>(</w:t>
      </w:r>
      <w:r w:rsidR="00F35071">
        <w:t xml:space="preserve">Theme </w:t>
      </w:r>
      <w:r w:rsidR="00C22A6E" w:rsidRPr="007D64C2">
        <w:t xml:space="preserve">1) </w:t>
      </w:r>
      <w:r w:rsidRPr="00A2531C">
        <w:t xml:space="preserve">Health system decarbonisation </w:t>
      </w:r>
      <w:r w:rsidRPr="007D64C2">
        <w:t>(n=1</w:t>
      </w:r>
      <w:r w:rsidR="00C47747" w:rsidRPr="007D64C2">
        <w:t>8</w:t>
      </w:r>
      <w:r w:rsidRPr="007D64C2">
        <w:t>)</w:t>
      </w:r>
      <w:r w:rsidR="00C22A6E" w:rsidRPr="007D64C2">
        <w:t>; (</w:t>
      </w:r>
      <w:r w:rsidR="00F35071">
        <w:t xml:space="preserve">Theme </w:t>
      </w:r>
      <w:r w:rsidR="00C22A6E" w:rsidRPr="007D64C2">
        <w:t xml:space="preserve">2) </w:t>
      </w:r>
      <w:r w:rsidRPr="00A2531C">
        <w:t xml:space="preserve">Health system adaptation, vulnerability and resilience </w:t>
      </w:r>
      <w:r w:rsidRPr="007D64C2">
        <w:t>(n=24)</w:t>
      </w:r>
      <w:r w:rsidR="00C22A6E" w:rsidRPr="007D64C2">
        <w:t>; (</w:t>
      </w:r>
      <w:r w:rsidR="00F35071">
        <w:t xml:space="preserve">Theme </w:t>
      </w:r>
      <w:r w:rsidR="00C22A6E" w:rsidRPr="007D64C2">
        <w:t xml:space="preserve">3) </w:t>
      </w:r>
      <w:r w:rsidRPr="00A2531C">
        <w:t xml:space="preserve">Health co-benefits of climate change mitigation </w:t>
      </w:r>
      <w:r w:rsidR="00E9462C" w:rsidRPr="00A2531C">
        <w:t>outside the health syste</w:t>
      </w:r>
      <w:r w:rsidR="00805784" w:rsidRPr="00A2531C">
        <w:t xml:space="preserve">m </w:t>
      </w:r>
      <w:r w:rsidRPr="007D64C2">
        <w:t>(n=</w:t>
      </w:r>
      <w:r w:rsidR="00C47747" w:rsidRPr="007D64C2">
        <w:t>7</w:t>
      </w:r>
      <w:r w:rsidRPr="007D64C2">
        <w:t>)</w:t>
      </w:r>
      <w:r w:rsidR="00C22A6E" w:rsidRPr="007D64C2">
        <w:t>; and (</w:t>
      </w:r>
      <w:r w:rsidR="00F35071">
        <w:t xml:space="preserve">Theme </w:t>
      </w:r>
      <w:r w:rsidR="00C22A6E" w:rsidRPr="007D64C2">
        <w:t xml:space="preserve">4) </w:t>
      </w:r>
      <w:r w:rsidRPr="00A2531C">
        <w:t xml:space="preserve">Adaptation to protect health in sectors outside the health system </w:t>
      </w:r>
      <w:r w:rsidRPr="007D64C2">
        <w:t>(n=26)</w:t>
      </w:r>
      <w:r w:rsidR="00C22A6E" w:rsidRPr="007D64C2">
        <w:t>.</w:t>
      </w:r>
      <w:r w:rsidR="00E94843" w:rsidRPr="007D64C2">
        <w:t xml:space="preserve"> </w:t>
      </w:r>
      <w:r w:rsidRPr="007D64C2">
        <w:t xml:space="preserve">Six additional </w:t>
      </w:r>
      <w:r w:rsidR="005415CA" w:rsidRPr="007D64C2">
        <w:t>research</w:t>
      </w:r>
      <w:r w:rsidR="005415CA">
        <w:t xml:space="preserve"> studies</w:t>
      </w:r>
      <w:r>
        <w:t xml:space="preserve"> </w:t>
      </w:r>
      <w:r w:rsidR="00EC260E">
        <w:t>spanned</w:t>
      </w:r>
      <w:r>
        <w:t xml:space="preserve"> </w:t>
      </w:r>
      <w:r w:rsidR="00EC260E">
        <w:t>several of these</w:t>
      </w:r>
      <w:r>
        <w:t xml:space="preserve"> themes.</w:t>
      </w:r>
    </w:p>
    <w:p w14:paraId="405D739C" w14:textId="08340E8F" w:rsidR="00881BDB" w:rsidRDefault="00A63F00" w:rsidP="00C22A6E">
      <w:r>
        <w:t xml:space="preserve">Overall, the review found </w:t>
      </w:r>
      <w:r w:rsidR="00C47D0C">
        <w:t xml:space="preserve">only </w:t>
      </w:r>
      <w:r w:rsidR="00794DF4">
        <w:t>limited</w:t>
      </w:r>
      <w:r>
        <w:t xml:space="preserve"> local, high-quality evidence across all four themes. Most </w:t>
      </w:r>
      <w:r w:rsidR="004A17F8">
        <w:t>health system decarbonisation</w:t>
      </w:r>
      <w:r w:rsidR="006738D1">
        <w:t xml:space="preserve"> studies</w:t>
      </w:r>
      <w:r w:rsidR="004D4A40">
        <w:t xml:space="preserve"> </w:t>
      </w:r>
      <w:r w:rsidR="008A426F">
        <w:t xml:space="preserve">(Theme 1) </w:t>
      </w:r>
      <w:r w:rsidR="004D4A40">
        <w:t>focused on hospital</w:t>
      </w:r>
      <w:r w:rsidR="00F40708">
        <w:t>-based</w:t>
      </w:r>
      <w:r w:rsidR="004D4A40">
        <w:t xml:space="preserve"> clinical care</w:t>
      </w:r>
      <w:r w:rsidR="003E2BD1">
        <w:t xml:space="preserve">. </w:t>
      </w:r>
      <w:r w:rsidR="00465C92">
        <w:t>In comparison</w:t>
      </w:r>
      <w:r w:rsidR="00810EA6">
        <w:t xml:space="preserve">, most of the health system adaptation, vulnerability and resilience </w:t>
      </w:r>
      <w:r w:rsidR="000A5416">
        <w:t>studies</w:t>
      </w:r>
      <w:r w:rsidR="008A426F">
        <w:t xml:space="preserve"> (Theme 2)</w:t>
      </w:r>
      <w:r w:rsidR="000A5416">
        <w:t xml:space="preserve"> focused on interventions in non-clinical settings</w:t>
      </w:r>
      <w:r w:rsidR="007E2306">
        <w:t xml:space="preserve">. </w:t>
      </w:r>
      <w:r w:rsidR="00573AC7">
        <w:t>Of all climate hazards, i</w:t>
      </w:r>
      <w:r w:rsidR="00F90857">
        <w:t xml:space="preserve">nterventions to </w:t>
      </w:r>
      <w:r w:rsidR="00B252AF">
        <w:t>address the</w:t>
      </w:r>
      <w:r w:rsidR="00F90857">
        <w:t xml:space="preserve"> health impacts of heat were the most stud</w:t>
      </w:r>
      <w:r w:rsidR="00B252AF">
        <w:t xml:space="preserve">ied </w:t>
      </w:r>
      <w:r w:rsidR="002B3627">
        <w:t>across</w:t>
      </w:r>
      <w:r w:rsidR="00B252AF">
        <w:t xml:space="preserve"> t</w:t>
      </w:r>
      <w:r w:rsidR="00197BEE">
        <w:t>he two adaptation</w:t>
      </w:r>
      <w:r w:rsidR="002B3627">
        <w:t>-related</w:t>
      </w:r>
      <w:r w:rsidR="00197BEE">
        <w:t xml:space="preserve"> themes</w:t>
      </w:r>
      <w:r w:rsidR="008A426F">
        <w:t xml:space="preserve"> (Themes 2 and 4)</w:t>
      </w:r>
      <w:r w:rsidR="00197BEE">
        <w:t xml:space="preserve">. </w:t>
      </w:r>
      <w:r w:rsidR="006B2022">
        <w:t xml:space="preserve">The interventions in these </w:t>
      </w:r>
      <w:r w:rsidR="005927E1">
        <w:t xml:space="preserve">two </w:t>
      </w:r>
      <w:r w:rsidR="006B2022">
        <w:t>themes</w:t>
      </w:r>
      <w:r w:rsidR="005927E1">
        <w:t xml:space="preserve"> also largely focused on addressing the direct</w:t>
      </w:r>
      <w:r w:rsidR="00266D4D">
        <w:t xml:space="preserve">, </w:t>
      </w:r>
      <w:r w:rsidR="005927E1">
        <w:t xml:space="preserve">physical health impacts of climate change, with fewer studies on </w:t>
      </w:r>
      <w:r w:rsidR="00917B81">
        <w:t xml:space="preserve">interventions to </w:t>
      </w:r>
      <w:r w:rsidR="005927E1">
        <w:t>ameliorat</w:t>
      </w:r>
      <w:r w:rsidR="00917B81">
        <w:t>e</w:t>
      </w:r>
      <w:r w:rsidR="005927E1">
        <w:t xml:space="preserve"> the psychosocial or mental health impacts of climate change. </w:t>
      </w:r>
      <w:r w:rsidR="006738D1">
        <w:t>There were few studies on the health co-benefits of climate change mitigation outside the health system</w:t>
      </w:r>
      <w:r w:rsidR="008A426F">
        <w:t xml:space="preserve"> (Theme 3)</w:t>
      </w:r>
      <w:r w:rsidR="006738D1">
        <w:t xml:space="preserve">. </w:t>
      </w:r>
      <w:r w:rsidR="00A03783">
        <w:t xml:space="preserve">Across all themes, </w:t>
      </w:r>
      <w:r w:rsidR="00ED3F36">
        <w:t xml:space="preserve">a limited number of </w:t>
      </w:r>
      <w:r w:rsidR="003139F2">
        <w:t xml:space="preserve">studies </w:t>
      </w:r>
      <w:r w:rsidR="00ED3F36">
        <w:t>had</w:t>
      </w:r>
      <w:r w:rsidR="003139F2">
        <w:t xml:space="preserve"> a focus on priority populations, including First Nations people.</w:t>
      </w:r>
    </w:p>
    <w:p w14:paraId="68953518" w14:textId="69755C2E" w:rsidR="00C22A6E" w:rsidRDefault="002C1DDC" w:rsidP="00C22A6E">
      <w:r>
        <w:t>Most of the included studies used qualitative or semi-quantitative survey methods, with fewer studies employing methods such as randomised control</w:t>
      </w:r>
      <w:r w:rsidR="00284E8A">
        <w:t>led</w:t>
      </w:r>
      <w:r>
        <w:t xml:space="preserve"> trials, comparative life cycle assessments, or other observational or modelling study designs. </w:t>
      </w:r>
      <w:r w:rsidR="00B4387D">
        <w:t xml:space="preserve">Many primary studies demonstrated limited stakeholder engagement and co-design </w:t>
      </w:r>
      <w:r w:rsidR="0079769C">
        <w:t>in the design, implementation and evaluation of interventions</w:t>
      </w:r>
      <w:r w:rsidR="00B4387D">
        <w:t>.</w:t>
      </w:r>
    </w:p>
    <w:p w14:paraId="1EF4D009" w14:textId="47B4A21F" w:rsidR="00C31043" w:rsidRDefault="00B4387D" w:rsidP="00C22A6E">
      <w:r>
        <w:t>T</w:t>
      </w:r>
      <w:r w:rsidR="00EF3B3E">
        <w:t xml:space="preserve">o </w:t>
      </w:r>
      <w:r w:rsidR="00A408A6">
        <w:t>support the policy agenda outlined in the National Health and Climate Strategy, t</w:t>
      </w:r>
      <w:r>
        <w:t>here is a need for</w:t>
      </w:r>
      <w:r w:rsidR="00C31043">
        <w:t xml:space="preserve"> </w:t>
      </w:r>
      <w:r w:rsidR="00A408A6">
        <w:t xml:space="preserve">a </w:t>
      </w:r>
      <w:r w:rsidR="00C31043">
        <w:t>sustained</w:t>
      </w:r>
      <w:r>
        <w:t xml:space="preserve"> </w:t>
      </w:r>
      <w:r w:rsidR="00A408A6">
        <w:t xml:space="preserve">increase in </w:t>
      </w:r>
      <w:r>
        <w:t xml:space="preserve">interdisciplinary research </w:t>
      </w:r>
      <w:r w:rsidR="00A408A6">
        <w:t>on climate and health interventions</w:t>
      </w:r>
      <w:r>
        <w:t xml:space="preserve">. </w:t>
      </w:r>
      <w:r w:rsidR="00C31043">
        <w:t>Evidence from l</w:t>
      </w:r>
      <w:r>
        <w:t xml:space="preserve">ocal </w:t>
      </w:r>
      <w:r w:rsidR="003F6439">
        <w:t>contexts</w:t>
      </w:r>
      <w:r>
        <w:t xml:space="preserve">, using robust methods </w:t>
      </w:r>
      <w:r w:rsidR="00CF476E">
        <w:t xml:space="preserve">and </w:t>
      </w:r>
      <w:r w:rsidR="005A729D">
        <w:t>stakeholder engagement</w:t>
      </w:r>
      <w:r>
        <w:t xml:space="preserve">, will support </w:t>
      </w:r>
      <w:r w:rsidR="00C31043">
        <w:t xml:space="preserve">effective </w:t>
      </w:r>
      <w:r w:rsidR="0025594B">
        <w:t>action on climate change and health in</w:t>
      </w:r>
      <w:r>
        <w:t xml:space="preserve"> Australia’s health system and communities. </w:t>
      </w:r>
      <w:r w:rsidR="00C31043">
        <w:br w:type="page"/>
      </w:r>
    </w:p>
    <w:p w14:paraId="5854730C" w14:textId="58FB06C8" w:rsidR="00B4387D" w:rsidRDefault="00C31043" w:rsidP="001A75C3">
      <w:pPr>
        <w:pStyle w:val="Heading1"/>
      </w:pPr>
      <w:bookmarkStart w:id="13" w:name="_Toc175728265"/>
      <w:bookmarkStart w:id="14" w:name="_Toc177390322"/>
      <w:bookmarkStart w:id="15" w:name="_Toc178262909"/>
      <w:bookmarkStart w:id="16" w:name="_Toc198822475"/>
      <w:r>
        <w:lastRenderedPageBreak/>
        <w:t>1 Introduction</w:t>
      </w:r>
      <w:bookmarkEnd w:id="13"/>
      <w:bookmarkEnd w:id="14"/>
      <w:bookmarkEnd w:id="15"/>
      <w:bookmarkEnd w:id="16"/>
    </w:p>
    <w:p w14:paraId="6C177B77" w14:textId="3C47DF8A" w:rsidR="00B12A60" w:rsidRDefault="00B12A60" w:rsidP="00C31043">
      <w:pPr>
        <w:pStyle w:val="Heading2"/>
      </w:pPr>
      <w:bookmarkStart w:id="17" w:name="_Toc175728266"/>
      <w:bookmarkStart w:id="18" w:name="_Toc177390323"/>
      <w:bookmarkStart w:id="19" w:name="_Toc178262910"/>
      <w:bookmarkStart w:id="20" w:name="_Toc198822476"/>
      <w:r>
        <w:t xml:space="preserve">1.1 Policy </w:t>
      </w:r>
      <w:r w:rsidR="006E465E">
        <w:t>c</w:t>
      </w:r>
      <w:r>
        <w:t>ontext</w:t>
      </w:r>
      <w:r w:rsidR="00447659">
        <w:t xml:space="preserve"> and </w:t>
      </w:r>
      <w:r w:rsidR="006E465E">
        <w:t>a</w:t>
      </w:r>
      <w:r w:rsidR="00447659">
        <w:t>im</w:t>
      </w:r>
      <w:bookmarkEnd w:id="17"/>
      <w:bookmarkEnd w:id="18"/>
      <w:bookmarkEnd w:id="19"/>
      <w:bookmarkEnd w:id="20"/>
    </w:p>
    <w:p w14:paraId="06CC4C37" w14:textId="59A8704D" w:rsidR="008B29F4" w:rsidRDefault="00B12A60" w:rsidP="001A75C3">
      <w:r>
        <w:t xml:space="preserve">Australia’s first National Health and Climate Strategy (the Strategy) </w:t>
      </w:r>
      <w:r w:rsidR="00373327">
        <w:t xml:space="preserve">was published in December 2023. The Strategy sets out a whole-of-government plan for achieving ‘healthy, climate-resilient communities, and a sustainable, resilient, high-quality, net zero health system’. The Strategy identifies the importance of coordinated climate and health </w:t>
      </w:r>
      <w:r w:rsidR="002F43F8">
        <w:t xml:space="preserve">research to realise this </w:t>
      </w:r>
      <w:proofErr w:type="gramStart"/>
      <w:r w:rsidR="004D42C5">
        <w:t>vision</w:t>
      </w:r>
      <w:r w:rsidR="008C209D">
        <w:t>,</w:t>
      </w:r>
      <w:r w:rsidR="000B3ADF">
        <w:t xml:space="preserve"> and</w:t>
      </w:r>
      <w:proofErr w:type="gramEnd"/>
      <w:r w:rsidR="002F43F8">
        <w:t xml:space="preserve"> includes ‘Research and Innovation’ as one of four Enablers </w:t>
      </w:r>
      <w:r w:rsidR="000B3ADF">
        <w:t>that will help achieve its core objectives.</w:t>
      </w:r>
    </w:p>
    <w:p w14:paraId="53D95D4D" w14:textId="2DE92F9D" w:rsidR="00022DF4" w:rsidRPr="00B12A60" w:rsidRDefault="000B3ADF" w:rsidP="00022DF4">
      <w:r>
        <w:t xml:space="preserve">Action 7.2 of the Strategy commits the Australian Government to commissioning and publishing a scan of Australian research activities pertaining to climate change and health, with a view to informing </w:t>
      </w:r>
      <w:r w:rsidR="004F2864">
        <w:t xml:space="preserve">the prioritisation of future research funding and policy decisions </w:t>
      </w:r>
      <w:r w:rsidR="00B1163F">
        <w:t xml:space="preserve">for </w:t>
      </w:r>
      <w:r w:rsidR="004F2864">
        <w:t>health adaptation and mitigation.</w:t>
      </w:r>
      <w:r w:rsidR="000006B3">
        <w:t xml:space="preserve"> </w:t>
      </w:r>
      <w:r w:rsidR="0081536D">
        <w:t>In fulfilment of</w:t>
      </w:r>
      <w:r w:rsidR="000006B3">
        <w:t xml:space="preserve"> Action 7.2, a systematic mapping review was undertaken in partnership with the Healthy Environment and Lives</w:t>
      </w:r>
      <w:r w:rsidR="00F106F6">
        <w:t xml:space="preserve"> (HEAL)</w:t>
      </w:r>
      <w:r w:rsidR="000006B3">
        <w:t xml:space="preserve"> Network</w:t>
      </w:r>
      <w:r w:rsidR="00030718">
        <w:t xml:space="preserve">. </w:t>
      </w:r>
      <w:r w:rsidR="00022DF4">
        <w:t>The</w:t>
      </w:r>
      <w:r w:rsidR="00022DF4" w:rsidRPr="005D06DD">
        <w:t xml:space="preserve"> review </w:t>
      </w:r>
      <w:r w:rsidR="00A506E8">
        <w:t>aimed</w:t>
      </w:r>
      <w:r w:rsidR="00022DF4" w:rsidRPr="005D06DD">
        <w:t xml:space="preserve"> to map and thematically understand the existing research on policies and interventions related to health and climate change adaptation and mitigation in Australia</w:t>
      </w:r>
      <w:r w:rsidR="0008508C">
        <w:t>. This report summarises the main findings of the systematic mapping review.</w:t>
      </w:r>
    </w:p>
    <w:p w14:paraId="38335EFD" w14:textId="76FADACB" w:rsidR="00C31043" w:rsidRDefault="00C31043" w:rsidP="00C31043">
      <w:pPr>
        <w:pStyle w:val="Heading2"/>
      </w:pPr>
      <w:bookmarkStart w:id="21" w:name="_Toc175728267"/>
      <w:bookmarkStart w:id="22" w:name="_Toc177390324"/>
      <w:bookmarkStart w:id="23" w:name="_Toc178262911"/>
      <w:bookmarkStart w:id="24" w:name="_Toc198822477"/>
      <w:r>
        <w:t>1.</w:t>
      </w:r>
      <w:r w:rsidR="008F3151">
        <w:t>2</w:t>
      </w:r>
      <w:r>
        <w:t xml:space="preserve"> </w:t>
      </w:r>
      <w:r w:rsidR="005A1311">
        <w:t>The</w:t>
      </w:r>
      <w:r w:rsidR="004C756C">
        <w:t xml:space="preserve"> </w:t>
      </w:r>
      <w:r w:rsidR="00117216">
        <w:t>c</w:t>
      </w:r>
      <w:r w:rsidR="004C756C">
        <w:t xml:space="preserve">limate and </w:t>
      </w:r>
      <w:r w:rsidR="00117216">
        <w:t>h</w:t>
      </w:r>
      <w:r w:rsidR="004C756C">
        <w:t xml:space="preserve">ealth </w:t>
      </w:r>
      <w:r w:rsidR="00117216">
        <w:t>r</w:t>
      </w:r>
      <w:r w:rsidR="004C756C">
        <w:t>esearch</w:t>
      </w:r>
      <w:r>
        <w:t xml:space="preserve"> </w:t>
      </w:r>
      <w:r w:rsidR="00117216">
        <w:t>l</w:t>
      </w:r>
      <w:r w:rsidR="00F712A4">
        <w:t>andscape</w:t>
      </w:r>
      <w:bookmarkEnd w:id="21"/>
      <w:bookmarkEnd w:id="22"/>
      <w:bookmarkEnd w:id="23"/>
      <w:bookmarkEnd w:id="24"/>
    </w:p>
    <w:p w14:paraId="2453C0C7" w14:textId="10458988" w:rsidR="005B4F38" w:rsidRDefault="00C31043" w:rsidP="002C0805">
      <w:r>
        <w:t>Climate change is undermining the environmental and social determinants of health by disrupting Earth’s natural systems</w:t>
      </w:r>
      <w:r w:rsidR="00667BB4">
        <w:t>,</w:t>
      </w:r>
      <w:r>
        <w:t xml:space="preserve"> and is one of the greatest threats to human health and wellbeing </w:t>
      </w:r>
      <w:r w:rsidRPr="005D06DD">
        <w:t xml:space="preserve">in Australia and worldwide </w:t>
      </w:r>
      <w:r w:rsidRPr="005D06DD">
        <w:fldChar w:fldCharType="begin"/>
      </w:r>
      <w:r>
        <w:instrText xml:space="preserve"> ADDIN EN.CITE &lt;EndNote&gt;&lt;Cite&gt;&lt;Author&gt;AAHMS&lt;/Author&gt;&lt;Year&gt;2022&lt;/Year&gt;&lt;RecNum&gt;83&lt;/RecNum&gt;&lt;DisplayText&gt;(AAHMS 2022)&lt;/DisplayText&gt;&lt;record&gt;&lt;rec-number&gt;83&lt;/rec-number&gt;&lt;foreign-keys&gt;&lt;key app="EN" db-id="2tvvdsaevdpwwzex5pfxx0p5f9d225t9sw5e" timestamp="1718428461"&gt;83&lt;/key&gt;&lt;/foreign-keys&gt;&lt;ref-type name="Report"&gt;27&lt;/ref-type&gt;&lt;contributors&gt;&lt;authors&gt;&lt;author&gt;AAHMS&lt;/author&gt;&lt;/authors&gt;&lt;/contributors&gt;&lt;titles&gt;&lt;title&gt;Climate change: An urgent health priority &lt;/title&gt;&lt;secondary-title&gt;Australian Academy of Health and Medical Sciences&lt;/secondary-title&gt;&lt;/titles&gt;&lt;dates&gt;&lt;year&gt;2022&lt;/year&gt;&lt;/dates&gt;&lt;publisher&gt;Australian Academy of Health and Medical Sciences&lt;/publisher&gt;&lt;urls&gt;&lt;related-urls&gt;&lt;url&gt;https://aahms.org/climate-change/&lt;/url&gt;&lt;/related-urls&gt;&lt;/urls&gt;&lt;/record&gt;&lt;/Cite&gt;&lt;/EndNote&gt;</w:instrText>
      </w:r>
      <w:r w:rsidRPr="005D06DD">
        <w:fldChar w:fldCharType="separate"/>
      </w:r>
      <w:r>
        <w:rPr>
          <w:noProof/>
        </w:rPr>
        <w:t>(AAHMS 2022)</w:t>
      </w:r>
      <w:r w:rsidRPr="005D06DD">
        <w:fldChar w:fldCharType="end"/>
      </w:r>
      <w:r w:rsidRPr="005D06DD">
        <w:t>.</w:t>
      </w:r>
      <w:r w:rsidR="0038437A">
        <w:t xml:space="preserve"> </w:t>
      </w:r>
      <w:r w:rsidR="00385FC9">
        <w:t xml:space="preserve">Since 2012, the number of scientific papers researching climate change </w:t>
      </w:r>
      <w:r w:rsidR="009B48F0">
        <w:t xml:space="preserve">and human health </w:t>
      </w:r>
      <w:r w:rsidR="00385FC9">
        <w:t xml:space="preserve">globally has increased </w:t>
      </w:r>
      <w:r w:rsidR="00385FC9" w:rsidRPr="005D06DD">
        <w:t xml:space="preserve">three-fold </w:t>
      </w:r>
      <w:r w:rsidR="00385FC9" w:rsidRPr="005D06DD">
        <w:fldChar w:fldCharType="begin">
          <w:fldData xml:space="preserve">PEVuZE5vdGU+PENpdGU+PEF1dGhvcj5Sb21hbmVsbG88L0F1dGhvcj48WWVhcj4yMDIzPC9ZZWFy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</w:fldData>
        </w:fldChar>
      </w:r>
      <w:r w:rsidR="00385FC9">
        <w:instrText xml:space="preserve"> ADDIN EN.CITE </w:instrText>
      </w:r>
      <w:r w:rsidR="00385FC9">
        <w:fldChar w:fldCharType="begin">
          <w:fldData xml:space="preserve">PEVuZE5vdGU+PENpdGU+PEF1dGhvcj5Sb21hbmVsbG88L0F1dGhvcj48WWVhcj4yMDIzPC9ZZWFy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</w:fldData>
        </w:fldChar>
      </w:r>
      <w:r w:rsidR="00385FC9">
        <w:instrText xml:space="preserve"> ADDIN EN.CITE.DATA </w:instrText>
      </w:r>
      <w:r w:rsidR="00385FC9">
        <w:fldChar w:fldCharType="end"/>
      </w:r>
      <w:r w:rsidR="00385FC9" w:rsidRPr="005D06DD">
        <w:fldChar w:fldCharType="separate"/>
      </w:r>
      <w:r w:rsidR="00385FC9">
        <w:rPr>
          <w:noProof/>
        </w:rPr>
        <w:t>(Romanello et al. 2023)</w:t>
      </w:r>
      <w:r w:rsidR="00385FC9" w:rsidRPr="005D06DD">
        <w:fldChar w:fldCharType="end"/>
      </w:r>
      <w:r w:rsidR="00385FC9" w:rsidRPr="005D06DD">
        <w:t xml:space="preserve">. </w:t>
      </w:r>
      <w:r w:rsidR="00385FC9">
        <w:t>However,</w:t>
      </w:r>
      <w:r w:rsidR="00C20312">
        <w:t xml:space="preserve"> </w:t>
      </w:r>
      <w:r w:rsidR="00C36606">
        <w:t>most</w:t>
      </w:r>
      <w:r w:rsidR="00C20312">
        <w:t xml:space="preserve"> </w:t>
      </w:r>
      <w:r w:rsidR="00C36606">
        <w:t xml:space="preserve">of the </w:t>
      </w:r>
      <w:r w:rsidR="00547B26">
        <w:t xml:space="preserve">extant </w:t>
      </w:r>
      <w:r w:rsidR="009B48F0">
        <w:t xml:space="preserve">climate change and health </w:t>
      </w:r>
      <w:r w:rsidR="00547B26">
        <w:t>literature focuses on estimating the health impact</w:t>
      </w:r>
      <w:r w:rsidR="00A35C8B">
        <w:t>s of exposure to climate hazards</w:t>
      </w:r>
      <w:r w:rsidR="00DA7BDD">
        <w:t xml:space="preserve"> </w:t>
      </w:r>
      <w:r w:rsidR="00DA7BDD" w:rsidRPr="005D06DD">
        <w:fldChar w:fldCharType="begin">
          <w:fldData xml:space="preserve">PEVuZE5vdGU+PENpdGU+PEF1dGhvcj5Sb21hbmVsbG88L0F1dGhvcj48WWVhcj4yMDIzPC9ZZWFy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</w:fldData>
        </w:fldChar>
      </w:r>
      <w:r w:rsidR="00DA7BDD">
        <w:instrText xml:space="preserve"> ADDIN EN.CITE </w:instrText>
      </w:r>
      <w:r w:rsidR="00DA7BDD">
        <w:fldChar w:fldCharType="begin">
          <w:fldData xml:space="preserve">PEVuZE5vdGU+PENpdGU+PEF1dGhvcj5Sb21hbmVsbG88L0F1dGhvcj48WWVhcj4yMDIzPC9ZZWFy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</w:fldData>
        </w:fldChar>
      </w:r>
      <w:r w:rsidR="00DA7BDD">
        <w:instrText xml:space="preserve"> ADDIN EN.CITE.DATA </w:instrText>
      </w:r>
      <w:r w:rsidR="00DA7BDD">
        <w:fldChar w:fldCharType="end"/>
      </w:r>
      <w:r w:rsidR="00DA7BDD" w:rsidRPr="005D06DD">
        <w:fldChar w:fldCharType="separate"/>
      </w:r>
      <w:r w:rsidR="00DA7BDD">
        <w:rPr>
          <w:noProof/>
        </w:rPr>
        <w:t>(Romanello et al. 2023)</w:t>
      </w:r>
      <w:r w:rsidR="00DA7BDD" w:rsidRPr="005D06DD">
        <w:fldChar w:fldCharType="end"/>
      </w:r>
      <w:r w:rsidR="00A35C8B">
        <w:t>.</w:t>
      </w:r>
      <w:r w:rsidR="00C43950">
        <w:t xml:space="preserve"> </w:t>
      </w:r>
      <w:r w:rsidR="00C01CDC">
        <w:t>Moving forward, i</w:t>
      </w:r>
      <w:r w:rsidR="00C07C4A" w:rsidRPr="005D06DD">
        <w:t xml:space="preserve">t is important that </w:t>
      </w:r>
      <w:r w:rsidR="006B5531">
        <w:t>academic research</w:t>
      </w:r>
      <w:r w:rsidR="006B5531" w:rsidRPr="005D06DD">
        <w:t xml:space="preserve"> </w:t>
      </w:r>
      <w:r w:rsidR="00C07C4A" w:rsidRPr="005D06DD">
        <w:t xml:space="preserve">explores and evaluates </w:t>
      </w:r>
      <w:r w:rsidR="00240222">
        <w:t xml:space="preserve">potential </w:t>
      </w:r>
      <w:r w:rsidR="00C07C4A" w:rsidRPr="005D06DD">
        <w:t xml:space="preserve">solutions </w:t>
      </w:r>
      <w:r w:rsidR="00240222">
        <w:t>to</w:t>
      </w:r>
      <w:r w:rsidR="00C07C4A" w:rsidRPr="005D06DD">
        <w:t xml:space="preserve"> reduce the impacts of climate change on population health and on the Australian h</w:t>
      </w:r>
      <w:r w:rsidR="00C07C4A">
        <w:t xml:space="preserve">ealth </w:t>
      </w:r>
      <w:r w:rsidR="00972216">
        <w:t xml:space="preserve">system </w:t>
      </w:r>
      <w:r w:rsidR="00E8525D">
        <w:t>to</w:t>
      </w:r>
      <w:r w:rsidR="00972216">
        <w:t xml:space="preserve"> improve health and wellbeing.</w:t>
      </w:r>
    </w:p>
    <w:p w14:paraId="2DC73B57" w14:textId="55D92B98" w:rsidR="005501D1" w:rsidRDefault="00C5103C" w:rsidP="00C5103C">
      <w:pPr>
        <w:pStyle w:val="Heading1"/>
      </w:pPr>
      <w:bookmarkStart w:id="25" w:name="_Toc175728268"/>
      <w:bookmarkStart w:id="26" w:name="_Toc177390325"/>
      <w:bookmarkStart w:id="27" w:name="_Toc178262912"/>
      <w:bookmarkStart w:id="28" w:name="_Toc198822478"/>
      <w:r>
        <w:lastRenderedPageBreak/>
        <w:t xml:space="preserve">2 </w:t>
      </w:r>
      <w:bookmarkEnd w:id="25"/>
      <w:r w:rsidR="003977D3">
        <w:t>Methods</w:t>
      </w:r>
      <w:bookmarkEnd w:id="26"/>
      <w:bookmarkEnd w:id="27"/>
      <w:bookmarkEnd w:id="28"/>
    </w:p>
    <w:p w14:paraId="79009B70" w14:textId="480C3A90" w:rsidR="0034775E" w:rsidRDefault="0034775E" w:rsidP="0034775E">
      <w:pPr>
        <w:pStyle w:val="Heading2"/>
      </w:pPr>
      <w:bookmarkStart w:id="29" w:name="_Toc178262913"/>
      <w:bookmarkStart w:id="30" w:name="_Toc175728271"/>
      <w:bookmarkStart w:id="31" w:name="_Toc177390326"/>
      <w:bookmarkStart w:id="32" w:name="_Toc175728269"/>
      <w:bookmarkStart w:id="33" w:name="_Toc198822479"/>
      <w:r>
        <w:t xml:space="preserve">2.1 </w:t>
      </w:r>
      <w:bookmarkEnd w:id="29"/>
      <w:r w:rsidR="00F106F6">
        <w:t>Overview</w:t>
      </w:r>
      <w:bookmarkEnd w:id="30"/>
      <w:bookmarkEnd w:id="31"/>
      <w:bookmarkEnd w:id="33"/>
    </w:p>
    <w:p w14:paraId="1B915651" w14:textId="5E0619FE" w:rsidR="00A60154" w:rsidRDefault="0034775E" w:rsidP="00D4516A">
      <w:r>
        <w:t>A systematic mapping review method</w:t>
      </w:r>
      <w:r w:rsidR="00F106F6">
        <w:t>ology</w:t>
      </w:r>
      <w:r>
        <w:t xml:space="preserve"> </w:t>
      </w:r>
      <w:r>
        <w:fldChar w:fldCharType="begin"/>
      </w:r>
      <w:r>
        <w:instrText xml:space="preserve"> ADDIN EN.CITE &lt;EndNote&gt;&lt;Cite&gt;&lt;Author&gt;James&lt;/Author&gt;&lt;Year&gt;2016&lt;/Year&gt;&lt;RecNum&gt;96&lt;/RecNum&gt;&lt;DisplayText&gt;(James et al. 2016)&lt;/DisplayText&gt;&lt;record&gt;&lt;rec-number&gt;96&lt;/rec-number&gt;&lt;foreign-keys&gt;&lt;key app="EN" db-id="2tvvdsaevdpwwzex5pfxx0p5f9d225t9sw5e" timestamp="1719506150"&gt;96&lt;/key&gt;&lt;/foreign-keys&gt;&lt;ref-type name="Journal Article"&gt;17&lt;/ref-type&gt;&lt;contributors&gt;&lt;authors&gt;&lt;author&gt;James, Katy L.&lt;/author&gt;&lt;author&gt;Randall, Nicola P.&lt;/author&gt;&lt;author&gt;Haddaway, Neal R.&lt;/author&gt;&lt;/authors&gt;&lt;/contributors&gt;&lt;titles&gt;&lt;title&gt;A methodology for systematic mapping in environmental sciences&lt;/title&gt;&lt;secondary-title&gt;Environmental Evidence&lt;/secondary-title&gt;&lt;/titles&gt;&lt;periodical&gt;&lt;full-title&gt;Environmental Evidence&lt;/full-title&gt;&lt;/periodical&gt;&lt;pages&gt;7&lt;/pages&gt;&lt;volume&gt;5&lt;/volume&gt;&lt;number&gt;1&lt;/number&gt;&lt;dates&gt;&lt;year&gt;2016&lt;/year&gt;&lt;pub-dates&gt;&lt;date&gt;2016/04/26&lt;/date&gt;&lt;/pub-dates&gt;&lt;/dates&gt;&lt;isbn&gt;2047-2382&lt;/isbn&gt;&lt;urls&gt;&lt;related-urls&gt;&lt;url&gt;https://doi.org/10.1186/s13750-016-0059-6&lt;/url&gt;&lt;/related-urls&gt;&lt;/urls&gt;&lt;electronic-resource-num&gt;10.1186/s13750-016-0059-6&lt;/electronic-resource-num&gt;&lt;/record&gt;&lt;/Cite&gt;&lt;/EndNote&gt;</w:instrText>
      </w:r>
      <w:r>
        <w:fldChar w:fldCharType="separate"/>
      </w:r>
      <w:r>
        <w:rPr>
          <w:noProof/>
        </w:rPr>
        <w:t>(James et al. 2016)</w:t>
      </w:r>
      <w:r>
        <w:fldChar w:fldCharType="end"/>
      </w:r>
      <w:r w:rsidRPr="005D06DD">
        <w:t xml:space="preserve"> </w:t>
      </w:r>
      <w:r>
        <w:t xml:space="preserve">was employed to collate, describe and catalogue the </w:t>
      </w:r>
      <w:r w:rsidR="00FC1C9C">
        <w:t xml:space="preserve">relevant Australian </w:t>
      </w:r>
      <w:r>
        <w:t xml:space="preserve">published </w:t>
      </w:r>
      <w:r w:rsidR="00FC1C9C">
        <w:t>evidence</w:t>
      </w:r>
      <w:r w:rsidRPr="007B4EB8">
        <w:t xml:space="preserve">. Research published between 1 January 2008 and 1 March 2024 was collected by searching and screening the peer-reviewed literature in three </w:t>
      </w:r>
      <w:r w:rsidR="00F106F6">
        <w:t xml:space="preserve">bibliographic </w:t>
      </w:r>
      <w:r w:rsidRPr="007B4EB8">
        <w:t xml:space="preserve">databases (Medline, Scopus, and Google Scholar). This process was complemented with manual searches of the literature cited in the </w:t>
      </w:r>
      <w:r w:rsidRPr="001A75C3">
        <w:rPr>
          <w:rStyle w:val="Emphasis"/>
        </w:rPr>
        <w:t xml:space="preserve">Medical Journal of Australia-Lancet </w:t>
      </w:r>
      <w:r w:rsidRPr="007B4EB8">
        <w:t>Countdown reports on health and climate change in Australia (2018-202</w:t>
      </w:r>
      <w:r w:rsidR="00406F90">
        <w:t>3</w:t>
      </w:r>
      <w:r w:rsidRPr="007B4EB8">
        <w:t xml:space="preserve">) and other published reviews. </w:t>
      </w:r>
      <w:r w:rsidR="005A1A99">
        <w:t xml:space="preserve">Relevant data was then extracted and </w:t>
      </w:r>
      <w:r w:rsidR="00000EA5">
        <w:t>collated about all included studies.</w:t>
      </w:r>
    </w:p>
    <w:p w14:paraId="786FCC22" w14:textId="52E2B351" w:rsidR="009E35D3" w:rsidRDefault="005775EB" w:rsidP="0034775E">
      <w:r>
        <w:t>Primary r</w:t>
      </w:r>
      <w:r w:rsidR="0034775E">
        <w:t xml:space="preserve">esearch studies were critically appraised using the Quality Assessment with Diverse Studies </w:t>
      </w:r>
      <w:r w:rsidR="0034775E" w:rsidRPr="005D06DD">
        <w:t>(</w:t>
      </w:r>
      <w:proofErr w:type="spellStart"/>
      <w:r w:rsidR="0034775E" w:rsidRPr="005D06DD">
        <w:t>QuADS</w:t>
      </w:r>
      <w:proofErr w:type="spellEnd"/>
      <w:r w:rsidR="0034775E" w:rsidRPr="005D06DD">
        <w:t xml:space="preserve">) tool </w:t>
      </w:r>
      <w:r w:rsidR="0034775E" w:rsidRPr="005D06DD">
        <w:fldChar w:fldCharType="begin"/>
      </w:r>
      <w:r w:rsidR="0034775E">
        <w:instrText xml:space="preserve"> ADDIN EN.CITE &lt;EndNote&gt;&lt;Cite&gt;&lt;Author&gt;Harrison&lt;/Author&gt;&lt;Year&gt;2021&lt;/Year&gt;&lt;RecNum&gt;14006&lt;/RecNum&gt;&lt;DisplayText&gt;(Harrison et al. 2021)&lt;/DisplayText&gt;&lt;record&gt;&lt;rec-number&gt;14006&lt;/rec-number&gt;&lt;foreign-keys&gt;&lt;key app="EN" db-id="wdxswrdfo2950cedzw8parp19r0df0tst52z" timestamp="1716530872"&gt;14006&lt;/key&gt;&lt;/foreign-keys&gt;&lt;ref-type name="Journal Article"&gt;17&lt;/ref-type&gt;&lt;contributors&gt;&lt;authors&gt;&lt;author&gt;Harrison, Reema&lt;/author&gt;&lt;author&gt;Jones, Benjamin&lt;/author&gt;&lt;author&gt;Gardner, Peter&lt;/author&gt;&lt;author&gt;Lawton, Rebecca&lt;/author&gt;&lt;/authors&gt;&lt;/contributors&gt;&lt;titles&gt;&lt;title&gt;Quality assessment with diverse studies (QuADS): an appraisal tool for methodological and reporting quality in systematic reviews of mixed- or multi-method studies&lt;/title&gt;&lt;secondary-title&gt;BMC health services research&lt;/secondary-title&gt;&lt;/titles&gt;&lt;periodical&gt;&lt;full-title&gt;BMC health services research&lt;/full-title&gt;&lt;/periodical&gt;&lt;pages&gt;144-144&lt;/pages&gt;&lt;volume&gt;21&lt;/volume&gt;&lt;number&gt;1&lt;/number&gt;&lt;keywords&gt;&lt;keyword&gt;Reproducibility of Results&lt;/keyword&gt;&lt;keyword&gt;Human beings&lt;/keyword&gt;&lt;keyword&gt;Systematic reviews (Medical research)&lt;/keyword&gt;&lt;keyword&gt;Aged, 80 and over&lt;/keyword&gt;&lt;keyword&gt;Older people&lt;/keyword&gt;&lt;keyword&gt;Experimental design&lt;/keyword&gt;&lt;keyword&gt;Quality control&lt;/keyword&gt;&lt;keyword&gt;Medicine, Experimental&lt;/keyword&gt;&lt;keyword&gt;Evaluation&lt;/keyword&gt;&lt;keyword&gt;Validity&lt;/keyword&gt;&lt;keyword&gt;Software&lt;/keyword&gt;&lt;keyword&gt;Feedback&lt;/keyword&gt;&lt;keyword&gt;Medical care&lt;/keyword&gt;&lt;keyword&gt;Public health&lt;/keyword&gt;&lt;/keywords&gt;&lt;dates&gt;&lt;year&gt;2021&lt;/year&gt;&lt;/dates&gt;&lt;pub-location&gt;England&lt;/pub-location&gt;&lt;publisher&gt;BioMed Central Ltd&lt;/publisher&gt;&lt;isbn&gt;1472-6963&lt;/isbn&gt;&lt;urls&gt;&lt;/urls&gt;&lt;electronic-resource-num&gt;10.1186/s12913-021-06122-y&lt;/electronic-resource-num&gt;&lt;/record&gt;&lt;/Cite&gt;&lt;/EndNote&gt;</w:instrText>
      </w:r>
      <w:r w:rsidR="0034775E" w:rsidRPr="005D06DD">
        <w:fldChar w:fldCharType="separate"/>
      </w:r>
      <w:r w:rsidR="0034775E">
        <w:rPr>
          <w:noProof/>
        </w:rPr>
        <w:t>(Harrison et al. 2021)</w:t>
      </w:r>
      <w:r w:rsidR="0034775E" w:rsidRPr="005D06DD">
        <w:fldChar w:fldCharType="end"/>
      </w:r>
      <w:r w:rsidR="0034775E">
        <w:t xml:space="preserve"> to highlight the strengths and weakness of the evidence base. </w:t>
      </w:r>
      <w:r w:rsidR="00672BA9">
        <w:t>As this</w:t>
      </w:r>
      <w:r w:rsidR="00672BA9" w:rsidRPr="00426D1A">
        <w:t xml:space="preserve"> review</w:t>
      </w:r>
      <w:r w:rsidR="00672BA9">
        <w:t xml:space="preserve"> </w:t>
      </w:r>
      <w:r w:rsidR="00672BA9" w:rsidRPr="00426D1A">
        <w:t>thematically outline</w:t>
      </w:r>
      <w:r w:rsidR="00531835">
        <w:t>s</w:t>
      </w:r>
      <w:r w:rsidR="00672BA9" w:rsidRPr="00426D1A">
        <w:t xml:space="preserve"> the content of the evidence bas</w:t>
      </w:r>
      <w:r w:rsidR="00672BA9">
        <w:t>e,</w:t>
      </w:r>
      <w:r w:rsidR="00672BA9" w:rsidRPr="00426D1A">
        <w:t xml:space="preserve"> the </w:t>
      </w:r>
      <w:r w:rsidR="00672BA9" w:rsidRPr="00174F81">
        <w:t>results</w:t>
      </w:r>
      <w:r w:rsidR="00672BA9" w:rsidRPr="00426D1A">
        <w:t xml:space="preserve"> of individual stud</w:t>
      </w:r>
      <w:r w:rsidR="00672BA9">
        <w:t>ies</w:t>
      </w:r>
      <w:r w:rsidR="00C90A1C">
        <w:t xml:space="preserve"> were not analysed</w:t>
      </w:r>
      <w:r w:rsidR="00672BA9">
        <w:t>.</w:t>
      </w:r>
      <w:r w:rsidR="00406F90">
        <w:t xml:space="preserve"> </w:t>
      </w:r>
      <w:r w:rsidR="00B600F0">
        <w:t xml:space="preserve">For further information, please refer to the full methodology outlined in </w:t>
      </w:r>
      <w:r w:rsidR="000362D2" w:rsidRPr="007B4EB8">
        <w:t>Appendi</w:t>
      </w:r>
      <w:r w:rsidR="00B600F0">
        <w:t>x</w:t>
      </w:r>
      <w:r w:rsidR="005639E8">
        <w:t xml:space="preserve"> 1</w:t>
      </w:r>
      <w:r w:rsidR="00B600F0">
        <w:t>.</w:t>
      </w:r>
    </w:p>
    <w:p w14:paraId="12A00AAF" w14:textId="4886C1E9" w:rsidR="00BE642B" w:rsidRDefault="00BE642B" w:rsidP="00BE642B">
      <w:pPr>
        <w:pStyle w:val="Heading2"/>
      </w:pPr>
      <w:bookmarkStart w:id="34" w:name="_Toc177390327"/>
      <w:bookmarkStart w:id="35" w:name="_Toc178262914"/>
      <w:bookmarkStart w:id="36" w:name="_Toc198822480"/>
      <w:r>
        <w:t>2.</w:t>
      </w:r>
      <w:r w:rsidR="0034775E">
        <w:t>2</w:t>
      </w:r>
      <w:r>
        <w:t xml:space="preserve"> </w:t>
      </w:r>
      <w:r w:rsidR="00BF70CD">
        <w:t xml:space="preserve">Objectives and </w:t>
      </w:r>
      <w:r w:rsidR="00117216">
        <w:t>r</w:t>
      </w:r>
      <w:r w:rsidR="00BF70CD">
        <w:t xml:space="preserve">esearch </w:t>
      </w:r>
      <w:r w:rsidR="00117216">
        <w:t>q</w:t>
      </w:r>
      <w:r w:rsidR="00BF70CD">
        <w:t>uestions</w:t>
      </w:r>
      <w:bookmarkEnd w:id="32"/>
      <w:bookmarkEnd w:id="34"/>
      <w:bookmarkEnd w:id="35"/>
      <w:bookmarkEnd w:id="36"/>
      <w:r w:rsidR="00BF70CD">
        <w:t xml:space="preserve"> </w:t>
      </w:r>
    </w:p>
    <w:p w14:paraId="48C40572" w14:textId="4C27DA69" w:rsidR="00814316" w:rsidRDefault="00797668" w:rsidP="001E3B4C">
      <w:r>
        <w:t xml:space="preserve">The objectives and research questions </w:t>
      </w:r>
      <w:r w:rsidR="00F72FB7">
        <w:t xml:space="preserve">of </w:t>
      </w:r>
      <w:r w:rsidR="00BC227B">
        <w:t>the</w:t>
      </w:r>
      <w:r w:rsidR="00F72FB7">
        <w:t xml:space="preserve"> review </w:t>
      </w:r>
      <w:r>
        <w:t>were:</w:t>
      </w:r>
    </w:p>
    <w:p w14:paraId="6D535A44" w14:textId="41DFA5A0" w:rsidR="008D1008" w:rsidRPr="00590F6E" w:rsidRDefault="008D1008" w:rsidP="002B7551">
      <w:pPr>
        <w:pStyle w:val="ListNumber"/>
      </w:pPr>
      <w:r w:rsidRPr="001A75C3">
        <w:rPr>
          <w:rStyle w:val="Strong"/>
        </w:rPr>
        <w:t>Map the existing research on climate and health policies and interventions in Australia.</w:t>
      </w:r>
      <w:r>
        <w:t xml:space="preserve"> What evidence is available on policies and </w:t>
      </w:r>
      <w:r w:rsidRPr="002B7551">
        <w:t>interventions</w:t>
      </w:r>
      <w:r>
        <w:t xml:space="preserve"> related to health and climate change in Australia, in the areas of health adaptation and resilience, health system decarbonisation, and health co-benefits of climate change mitigation</w:t>
      </w:r>
      <w:r w:rsidR="00922F5F">
        <w:t xml:space="preserve"> outside </w:t>
      </w:r>
      <w:r w:rsidR="00FA2A5C">
        <w:t>the health system</w:t>
      </w:r>
      <w:r>
        <w:t xml:space="preserve">? </w:t>
      </w:r>
    </w:p>
    <w:p w14:paraId="6A29A9D1" w14:textId="6A551CC4" w:rsidR="008D1008" w:rsidRPr="00590F6E" w:rsidRDefault="00926E3D" w:rsidP="002B7551">
      <w:pPr>
        <w:pStyle w:val="ListNumber"/>
      </w:pPr>
      <w:r w:rsidRPr="001A75C3">
        <w:rPr>
          <w:rStyle w:val="Strong"/>
        </w:rPr>
        <w:t xml:space="preserve">Highlight strengths and weaknesses in the evidence base. </w:t>
      </w:r>
      <w:r>
        <w:t>What are the strengths and weaknesses of the current research field on health and climate change policies and interventions in Australia?</w:t>
      </w:r>
    </w:p>
    <w:p w14:paraId="1443A802" w14:textId="3D2CC5A5" w:rsidR="005C3DBE" w:rsidRDefault="00926E3D" w:rsidP="002B7551">
      <w:pPr>
        <w:pStyle w:val="ListNumber"/>
      </w:pPr>
      <w:r w:rsidRPr="001A75C3">
        <w:rPr>
          <w:rStyle w:val="Strong"/>
        </w:rPr>
        <w:t xml:space="preserve">Identify research and evidence gaps. </w:t>
      </w:r>
      <w:r>
        <w:t xml:space="preserve">What are the main </w:t>
      </w:r>
      <w:r w:rsidR="00925D11">
        <w:t>research</w:t>
      </w:r>
      <w:r>
        <w:t xml:space="preserve"> gaps in relation to health adaptation and resilience, health system decarbonisation, and the health co-benefits of climate change mitigation </w:t>
      </w:r>
      <w:r w:rsidR="005E1C50">
        <w:t>outside the health system</w:t>
      </w:r>
      <w:r>
        <w:t>?</w:t>
      </w:r>
    </w:p>
    <w:p w14:paraId="01B08A5B" w14:textId="016E919E" w:rsidR="00B369EA" w:rsidRDefault="008D1008" w:rsidP="00B369EA">
      <w:pPr>
        <w:pStyle w:val="Heading2"/>
      </w:pPr>
      <w:bookmarkStart w:id="37" w:name="_Toc175728270"/>
      <w:bookmarkStart w:id="38" w:name="_Toc177390328"/>
      <w:bookmarkStart w:id="39" w:name="_Toc178262915"/>
      <w:bookmarkStart w:id="40" w:name="_Toc198822481"/>
      <w:r>
        <w:t>2.</w:t>
      </w:r>
      <w:r w:rsidR="0034775E">
        <w:t>3</w:t>
      </w:r>
      <w:r>
        <w:t xml:space="preserve"> Research </w:t>
      </w:r>
      <w:r w:rsidR="00117216">
        <w:t>t</w:t>
      </w:r>
      <w:r>
        <w:t>hemes</w:t>
      </w:r>
      <w:bookmarkEnd w:id="37"/>
      <w:bookmarkEnd w:id="38"/>
      <w:bookmarkEnd w:id="39"/>
      <w:bookmarkEnd w:id="40"/>
    </w:p>
    <w:p w14:paraId="00C2C668" w14:textId="25B9DA4D" w:rsidR="0026468C" w:rsidRDefault="00861AD8" w:rsidP="007632A3">
      <w:r>
        <w:t>A</w:t>
      </w:r>
      <w:r w:rsidR="00F26F69" w:rsidRPr="006058E0">
        <w:t xml:space="preserve">rticles were grouped </w:t>
      </w:r>
      <w:r w:rsidR="00FE6226" w:rsidRPr="006058E0">
        <w:t>under four themes</w:t>
      </w:r>
      <w:r w:rsidR="003D4B85" w:rsidRPr="006058E0">
        <w:t xml:space="preserve">: </w:t>
      </w:r>
      <w:r w:rsidR="00BF31E6" w:rsidRPr="006058E0">
        <w:t xml:space="preserve">1) </w:t>
      </w:r>
      <w:r w:rsidR="00BF31E6" w:rsidRPr="004219B9">
        <w:t>health system decarbonisation</w:t>
      </w:r>
      <w:r w:rsidR="00BF31E6" w:rsidRPr="006058E0">
        <w:t xml:space="preserve">; 2) </w:t>
      </w:r>
      <w:r w:rsidR="00BF31E6" w:rsidRPr="004219B9">
        <w:t>h</w:t>
      </w:r>
      <w:r w:rsidR="00117216" w:rsidRPr="004219B9">
        <w:t xml:space="preserve">ealth system adaptation, vulnerability and </w:t>
      </w:r>
      <w:r w:rsidR="00696009" w:rsidRPr="004219B9">
        <w:t>resilience</w:t>
      </w:r>
      <w:r w:rsidR="00696009" w:rsidRPr="006058E0">
        <w:t>; 3</w:t>
      </w:r>
      <w:r w:rsidR="00B521B7" w:rsidRPr="006058E0">
        <w:t xml:space="preserve">) </w:t>
      </w:r>
      <w:r w:rsidR="00B521B7" w:rsidRPr="004219B9">
        <w:t>h</w:t>
      </w:r>
      <w:r w:rsidR="00117216" w:rsidRPr="004219B9">
        <w:t>ealth co-benefits of climate change mitigation</w:t>
      </w:r>
      <w:r w:rsidR="005E1C50" w:rsidRPr="004219B9">
        <w:t xml:space="preserve"> outside the health system</w:t>
      </w:r>
      <w:r w:rsidR="00B521B7" w:rsidRPr="006058E0">
        <w:t>; and 4)</w:t>
      </w:r>
      <w:r w:rsidR="00117216" w:rsidRPr="004219B9">
        <w:t xml:space="preserve"> </w:t>
      </w:r>
      <w:r w:rsidR="00B521B7" w:rsidRPr="004219B9">
        <w:t>a</w:t>
      </w:r>
      <w:r w:rsidR="00117216" w:rsidRPr="004219B9">
        <w:t>daptation to protect health outside the health system</w:t>
      </w:r>
      <w:r w:rsidR="00B521B7" w:rsidRPr="006058E0">
        <w:t>.</w:t>
      </w:r>
      <w:r w:rsidR="0026468C">
        <w:br w:type="page"/>
      </w:r>
    </w:p>
    <w:p w14:paraId="29408DB2" w14:textId="54CD3DCA" w:rsidR="0071230C" w:rsidRDefault="002B1F1A" w:rsidP="002B1F1A">
      <w:pPr>
        <w:pStyle w:val="Heading1"/>
      </w:pPr>
      <w:bookmarkStart w:id="41" w:name="_Toc175728274"/>
      <w:bookmarkStart w:id="42" w:name="_Toc177390329"/>
      <w:bookmarkStart w:id="43" w:name="_Toc178262916"/>
      <w:bookmarkStart w:id="44" w:name="_Toc198822482"/>
      <w:r>
        <w:lastRenderedPageBreak/>
        <w:t xml:space="preserve">3 </w:t>
      </w:r>
      <w:r w:rsidR="008B2FF1">
        <w:t xml:space="preserve">Overall </w:t>
      </w:r>
      <w:r w:rsidR="005A77DB">
        <w:t>s</w:t>
      </w:r>
      <w:r w:rsidR="008B2FF1">
        <w:t>umm</w:t>
      </w:r>
      <w:r w:rsidR="00F25724">
        <w:t xml:space="preserve">ary of the </w:t>
      </w:r>
      <w:r w:rsidR="005A77DB">
        <w:t>r</w:t>
      </w:r>
      <w:r w:rsidR="00F25724">
        <w:t>esearch</w:t>
      </w:r>
      <w:bookmarkEnd w:id="41"/>
      <w:bookmarkEnd w:id="42"/>
      <w:bookmarkEnd w:id="43"/>
      <w:bookmarkEnd w:id="44"/>
    </w:p>
    <w:p w14:paraId="509FDD24" w14:textId="06A343B2" w:rsidR="008E13A1" w:rsidRDefault="008E13A1" w:rsidP="008E13A1">
      <w:r w:rsidRPr="0049557B" w:rsidDel="00796638">
        <w:t>7303 titles were identified through bibliographic database searches with 25 additional articles added through manual searches. After removing duplicates, 68</w:t>
      </w:r>
      <w:r w:rsidDel="00796638">
        <w:t>33</w:t>
      </w:r>
      <w:r w:rsidRPr="0049557B" w:rsidDel="00796638">
        <w:t xml:space="preserve"> titles and abstracts were screened, and 256 full-text articles were obtained and assessed for eligibility. From these 256 articles, 81 articles were ultimately included in the </w:t>
      </w:r>
      <w:r w:rsidR="00DA3341">
        <w:t>review.</w:t>
      </w:r>
    </w:p>
    <w:p w14:paraId="5A61CA3B" w14:textId="34601598" w:rsidR="00E971DE" w:rsidRDefault="008E13A1" w:rsidP="00E004C2">
      <w:r>
        <w:t>Of the 81 articles included in the synthesis, 48 were original research studies</w:t>
      </w:r>
      <w:r w:rsidR="007F1CC2">
        <w:t xml:space="preserve"> </w:t>
      </w:r>
      <w:r>
        <w:t>and 33 were</w:t>
      </w:r>
      <w:r w:rsidR="00840496">
        <w:t xml:space="preserve"> evidence</w:t>
      </w:r>
      <w:r>
        <w:t xml:space="preserve"> reviews</w:t>
      </w:r>
      <w:r w:rsidR="007F1CC2">
        <w:t xml:space="preserve">. </w:t>
      </w:r>
      <w:r>
        <w:t>Table 1 shows</w:t>
      </w:r>
      <w:r w:rsidR="00B85541">
        <w:t xml:space="preserve"> the</w:t>
      </w:r>
      <w:r>
        <w:t xml:space="preserve"> allocation of these articles to the four themes. For a complete list of each article’s study characteristics grouped by theme, please refer to </w:t>
      </w:r>
      <w:r w:rsidR="007F1CC2">
        <w:t xml:space="preserve">Appendix 9 (primary studies) and Appendix 10 (reviews) in the Appendices document. </w:t>
      </w:r>
    </w:p>
    <w:p w14:paraId="34068F11" w14:textId="0D663D6B" w:rsidR="00525D0C" w:rsidRDefault="00E004C2" w:rsidP="00E004C2">
      <w:pPr>
        <w:pStyle w:val="Caption"/>
      </w:pPr>
      <w:bookmarkStart w:id="45" w:name="_Toc181092272"/>
      <w:r>
        <w:t xml:space="preserve">Table </w:t>
      </w:r>
      <w:r>
        <w:fldChar w:fldCharType="begin"/>
      </w:r>
      <w:r>
        <w:instrText xml:space="preserve"> SEQ Table \* ARABIC </w:instrText>
      </w:r>
      <w:r>
        <w:fldChar w:fldCharType="separate"/>
      </w:r>
      <w:r w:rsidR="00EB2E4F">
        <w:rPr>
          <w:noProof/>
        </w:rPr>
        <w:t>1</w:t>
      </w:r>
      <w:r>
        <w:fldChar w:fldCharType="end"/>
      </w:r>
      <w:r w:rsidR="00525D0C">
        <w:t>. Summary of included studies by theme</w:t>
      </w:r>
      <w:bookmarkEnd w:id="45"/>
    </w:p>
    <w:tbl>
      <w:tblPr>
        <w:tblStyle w:val="TableGrid"/>
        <w:tblW w:w="9513" w:type="dxa"/>
        <w:tblLook w:val="04A0" w:firstRow="1" w:lastRow="0" w:firstColumn="1" w:lastColumn="0" w:noHBand="0" w:noVBand="1"/>
      </w:tblPr>
      <w:tblGrid>
        <w:gridCol w:w="4410"/>
        <w:gridCol w:w="1701"/>
        <w:gridCol w:w="1701"/>
        <w:gridCol w:w="1701"/>
      </w:tblGrid>
      <w:tr w:rsidR="005A7794" w14:paraId="4CFAB3AF" w14:textId="77777777">
        <w:trPr>
          <w:cnfStyle w:val="100000000000" w:firstRow="1" w:lastRow="0" w:firstColumn="0" w:lastColumn="0" w:oddVBand="0" w:evenVBand="0" w:oddHBand="0" w:evenHBand="0" w:firstRowFirstColumn="0" w:firstRowLastColumn="0" w:lastRowFirstColumn="0" w:lastRowLastColumn="0"/>
        </w:trPr>
        <w:tc>
          <w:tcPr>
            <w:tcW w:w="4410" w:type="dxa"/>
          </w:tcPr>
          <w:p w14:paraId="692E767C" w14:textId="77777777" w:rsidR="005A7794" w:rsidRPr="007B2A22" w:rsidRDefault="005A7794" w:rsidP="005A2A35">
            <w:pPr>
              <w:pStyle w:val="TabletextHeader"/>
            </w:pPr>
            <w:r>
              <w:t>Theme</w:t>
            </w:r>
          </w:p>
        </w:tc>
        <w:tc>
          <w:tcPr>
            <w:tcW w:w="1701" w:type="dxa"/>
          </w:tcPr>
          <w:p w14:paraId="36845E7F" w14:textId="77777777" w:rsidR="005A7794" w:rsidRPr="007B2A22" w:rsidRDefault="005A7794" w:rsidP="005A2A35">
            <w:pPr>
              <w:pStyle w:val="TabletextHeader"/>
            </w:pPr>
            <w:r>
              <w:t>Primary studies (total, n=48)</w:t>
            </w:r>
          </w:p>
        </w:tc>
        <w:tc>
          <w:tcPr>
            <w:tcW w:w="1701" w:type="dxa"/>
          </w:tcPr>
          <w:p w14:paraId="0F29F3C0" w14:textId="77777777" w:rsidR="005A7794" w:rsidRPr="007B2A22" w:rsidRDefault="005A7794" w:rsidP="005A2A35">
            <w:pPr>
              <w:pStyle w:val="TabletextHeader"/>
            </w:pPr>
            <w:r>
              <w:t>Reviews (total, n=33*)</w:t>
            </w:r>
          </w:p>
        </w:tc>
        <w:tc>
          <w:tcPr>
            <w:tcW w:w="1701" w:type="dxa"/>
          </w:tcPr>
          <w:p w14:paraId="5778B669" w14:textId="77777777" w:rsidR="005A7794" w:rsidRPr="007B2A22" w:rsidRDefault="005A7794" w:rsidP="005A2A35">
            <w:pPr>
              <w:pStyle w:val="TabletextHeader"/>
            </w:pPr>
            <w:r>
              <w:t>Total studies</w:t>
            </w:r>
          </w:p>
        </w:tc>
      </w:tr>
      <w:tr w:rsidR="005A7794" w14:paraId="6D5099AC" w14:textId="77777777">
        <w:trPr>
          <w:cnfStyle w:val="000000100000" w:firstRow="0" w:lastRow="0" w:firstColumn="0" w:lastColumn="0" w:oddVBand="0" w:evenVBand="0" w:oddHBand="1" w:evenHBand="0" w:firstRowFirstColumn="0" w:firstRowLastColumn="0" w:lastRowFirstColumn="0" w:lastRowLastColumn="0"/>
        </w:trPr>
        <w:tc>
          <w:tcPr>
            <w:tcW w:w="4410" w:type="dxa"/>
            <w:shd w:val="clear" w:color="auto" w:fill="C5FFEF" w:themeFill="background2" w:themeFillTint="33"/>
          </w:tcPr>
          <w:p w14:paraId="48CC1CBC" w14:textId="77777777" w:rsidR="005A7794" w:rsidRPr="009A3D96" w:rsidRDefault="005A7794" w:rsidP="005A2A35">
            <w:pPr>
              <w:pStyle w:val="Tabletextnumbered"/>
            </w:pPr>
            <w:r>
              <w:t>Health system decarbonisation</w:t>
            </w:r>
          </w:p>
        </w:tc>
        <w:tc>
          <w:tcPr>
            <w:tcW w:w="1701" w:type="dxa"/>
          </w:tcPr>
          <w:p w14:paraId="5977422B" w14:textId="4BFE0CB9" w:rsidR="005A7794" w:rsidRDefault="002E5238" w:rsidP="005A2A35">
            <w:pPr>
              <w:pStyle w:val="TabletextNormal"/>
            </w:pPr>
            <w:r>
              <w:t>13</w:t>
            </w:r>
          </w:p>
        </w:tc>
        <w:tc>
          <w:tcPr>
            <w:tcW w:w="1701" w:type="dxa"/>
          </w:tcPr>
          <w:p w14:paraId="4F325EB6" w14:textId="5DD48504" w:rsidR="005A7794" w:rsidRDefault="002E5238" w:rsidP="005A2A35">
            <w:pPr>
              <w:pStyle w:val="TabletextNormal"/>
            </w:pPr>
            <w:r>
              <w:t>5</w:t>
            </w:r>
          </w:p>
        </w:tc>
        <w:tc>
          <w:tcPr>
            <w:tcW w:w="1701" w:type="dxa"/>
          </w:tcPr>
          <w:p w14:paraId="5A6845F4" w14:textId="45B60DD7" w:rsidR="005A7794" w:rsidRDefault="00214C39" w:rsidP="005A2A35">
            <w:pPr>
              <w:pStyle w:val="TabletextNormal"/>
            </w:pPr>
            <w:r>
              <w:t>18</w:t>
            </w:r>
          </w:p>
        </w:tc>
      </w:tr>
      <w:tr w:rsidR="005A7794" w14:paraId="506E3D60" w14:textId="77777777">
        <w:tc>
          <w:tcPr>
            <w:tcW w:w="4410" w:type="dxa"/>
            <w:shd w:val="clear" w:color="auto" w:fill="C5FFEF" w:themeFill="background2" w:themeFillTint="33"/>
          </w:tcPr>
          <w:p w14:paraId="48245B3D" w14:textId="77777777" w:rsidR="005A7794" w:rsidRPr="009A3D96" w:rsidRDefault="005A7794" w:rsidP="005A2A35">
            <w:pPr>
              <w:pStyle w:val="Tabletextnumbered"/>
            </w:pPr>
            <w:r>
              <w:t>Health system adaptation, vulnerability and resilience</w:t>
            </w:r>
          </w:p>
        </w:tc>
        <w:tc>
          <w:tcPr>
            <w:tcW w:w="1701" w:type="dxa"/>
          </w:tcPr>
          <w:p w14:paraId="35CD0176" w14:textId="2BC3731A" w:rsidR="005A7794" w:rsidRDefault="002E5238" w:rsidP="005A2A35">
            <w:pPr>
              <w:pStyle w:val="TabletextNormal"/>
            </w:pPr>
            <w:r>
              <w:t>14</w:t>
            </w:r>
          </w:p>
        </w:tc>
        <w:tc>
          <w:tcPr>
            <w:tcW w:w="1701" w:type="dxa"/>
          </w:tcPr>
          <w:p w14:paraId="14BDDE97" w14:textId="3C5C346F" w:rsidR="005A7794" w:rsidRDefault="002E5238" w:rsidP="005A2A35">
            <w:pPr>
              <w:pStyle w:val="TabletextNormal"/>
            </w:pPr>
            <w:r>
              <w:t>10</w:t>
            </w:r>
          </w:p>
        </w:tc>
        <w:tc>
          <w:tcPr>
            <w:tcW w:w="1701" w:type="dxa"/>
          </w:tcPr>
          <w:p w14:paraId="53110EB6" w14:textId="730EA841" w:rsidR="005A7794" w:rsidRDefault="00214C39" w:rsidP="005A2A35">
            <w:pPr>
              <w:pStyle w:val="TabletextNormal"/>
            </w:pPr>
            <w:r>
              <w:t>24</w:t>
            </w:r>
          </w:p>
        </w:tc>
      </w:tr>
      <w:tr w:rsidR="005A7794" w14:paraId="2415B490" w14:textId="77777777">
        <w:trPr>
          <w:cnfStyle w:val="000000100000" w:firstRow="0" w:lastRow="0" w:firstColumn="0" w:lastColumn="0" w:oddVBand="0" w:evenVBand="0" w:oddHBand="1" w:evenHBand="0" w:firstRowFirstColumn="0" w:firstRowLastColumn="0" w:lastRowFirstColumn="0" w:lastRowLastColumn="0"/>
        </w:trPr>
        <w:tc>
          <w:tcPr>
            <w:tcW w:w="4410" w:type="dxa"/>
            <w:shd w:val="clear" w:color="auto" w:fill="C5FFEF" w:themeFill="background2" w:themeFillTint="33"/>
          </w:tcPr>
          <w:p w14:paraId="30355CE0" w14:textId="77777777" w:rsidR="005A7794" w:rsidRPr="009A3D96" w:rsidRDefault="005A7794" w:rsidP="005A2A35">
            <w:pPr>
              <w:pStyle w:val="Tabletextnumbered"/>
            </w:pPr>
            <w:r>
              <w:t>Health co-benefits of climate change mitigation outside the health system</w:t>
            </w:r>
          </w:p>
        </w:tc>
        <w:tc>
          <w:tcPr>
            <w:tcW w:w="1701" w:type="dxa"/>
          </w:tcPr>
          <w:p w14:paraId="0A38BE6B" w14:textId="04237B33" w:rsidR="005A7794" w:rsidRDefault="002E5238" w:rsidP="005A2A35">
            <w:pPr>
              <w:pStyle w:val="TabletextNormal"/>
            </w:pPr>
            <w:r>
              <w:t>4</w:t>
            </w:r>
          </w:p>
        </w:tc>
        <w:tc>
          <w:tcPr>
            <w:tcW w:w="1701" w:type="dxa"/>
          </w:tcPr>
          <w:p w14:paraId="3DEDB576" w14:textId="38545E84" w:rsidR="005A7794" w:rsidRDefault="002E5238" w:rsidP="005A2A35">
            <w:pPr>
              <w:pStyle w:val="TabletextNormal"/>
            </w:pPr>
            <w:r>
              <w:t>3</w:t>
            </w:r>
          </w:p>
        </w:tc>
        <w:tc>
          <w:tcPr>
            <w:tcW w:w="1701" w:type="dxa"/>
          </w:tcPr>
          <w:p w14:paraId="6357383F" w14:textId="1459A9DF" w:rsidR="005A7794" w:rsidRDefault="00214C39" w:rsidP="005A2A35">
            <w:pPr>
              <w:pStyle w:val="TabletextNormal"/>
            </w:pPr>
            <w:r>
              <w:t>7</w:t>
            </w:r>
          </w:p>
        </w:tc>
      </w:tr>
      <w:tr w:rsidR="005A7794" w14:paraId="3AA8D0D3" w14:textId="77777777">
        <w:tc>
          <w:tcPr>
            <w:tcW w:w="4410" w:type="dxa"/>
            <w:shd w:val="clear" w:color="auto" w:fill="C5FFEF" w:themeFill="background2" w:themeFillTint="33"/>
          </w:tcPr>
          <w:p w14:paraId="6FBCAC76" w14:textId="77777777" w:rsidR="005A7794" w:rsidRPr="008133F2" w:rsidRDefault="005A7794" w:rsidP="005A2A35">
            <w:pPr>
              <w:pStyle w:val="Tabletextnumbered"/>
            </w:pPr>
            <w:r>
              <w:t>Adaptation to protect health outside the health system</w:t>
            </w:r>
          </w:p>
        </w:tc>
        <w:tc>
          <w:tcPr>
            <w:tcW w:w="1701" w:type="dxa"/>
          </w:tcPr>
          <w:p w14:paraId="343114E4" w14:textId="2C9EA960" w:rsidR="005A7794" w:rsidRDefault="002E5238" w:rsidP="005A2A35">
            <w:pPr>
              <w:pStyle w:val="TabletextNormal"/>
            </w:pPr>
            <w:r>
              <w:t>17</w:t>
            </w:r>
          </w:p>
        </w:tc>
        <w:tc>
          <w:tcPr>
            <w:tcW w:w="1701" w:type="dxa"/>
          </w:tcPr>
          <w:p w14:paraId="59FB4991" w14:textId="17BABFC7" w:rsidR="005A7794" w:rsidRDefault="002E5238" w:rsidP="005A2A35">
            <w:pPr>
              <w:pStyle w:val="TabletextNormal"/>
            </w:pPr>
            <w:r>
              <w:t>9</w:t>
            </w:r>
          </w:p>
        </w:tc>
        <w:tc>
          <w:tcPr>
            <w:tcW w:w="1701" w:type="dxa"/>
          </w:tcPr>
          <w:p w14:paraId="1842183E" w14:textId="16B8A180" w:rsidR="005A7794" w:rsidRDefault="00214C39" w:rsidP="005A2A35">
            <w:pPr>
              <w:pStyle w:val="TabletextNormal"/>
            </w:pPr>
            <w:r>
              <w:t>26</w:t>
            </w:r>
          </w:p>
        </w:tc>
      </w:tr>
    </w:tbl>
    <w:p w14:paraId="0779F237" w14:textId="1AFB43AD" w:rsidR="00986A10" w:rsidRPr="00EB2E4F" w:rsidRDefault="00C74A50" w:rsidP="00EB2E4F">
      <w:pPr>
        <w:pStyle w:val="Copyrightversotext"/>
      </w:pPr>
      <w:r w:rsidRPr="00EB2E4F">
        <w:t xml:space="preserve">* Includes the six MJA-Lancet Countdown Reports on Health and Climate Change, which were not assigned to a specific theme due to the diverse topics included. </w:t>
      </w:r>
    </w:p>
    <w:p w14:paraId="2265D8E6" w14:textId="6DD66B15" w:rsidR="00536CA8" w:rsidRDefault="005274B8" w:rsidP="00E004C2">
      <w:r>
        <w:t xml:space="preserve">A majority of </w:t>
      </w:r>
      <w:r w:rsidR="00536CA8">
        <w:t>included studies (</w:t>
      </w:r>
      <w:r w:rsidR="00536CA8" w:rsidRPr="00E13CE1">
        <w:t>27 primary studies and 20 reviews) were published in the last five</w:t>
      </w:r>
      <w:r w:rsidR="00D82DE8" w:rsidRPr="00E13CE1">
        <w:t xml:space="preserve"> complete</w:t>
      </w:r>
      <w:r w:rsidR="00536CA8" w:rsidRPr="00E13CE1">
        <w:t xml:space="preserve"> years (2019-2023)</w:t>
      </w:r>
      <w:r w:rsidR="0021452D" w:rsidRPr="00E13CE1">
        <w:t>,</w:t>
      </w:r>
      <w:r w:rsidR="00536CA8" w:rsidRPr="00E13CE1">
        <w:t xml:space="preserve"> and seven more studies (three primary </w:t>
      </w:r>
      <w:r w:rsidR="006C5756" w:rsidRPr="00E13CE1">
        <w:t xml:space="preserve">studies </w:t>
      </w:r>
      <w:r w:rsidR="00536CA8" w:rsidRPr="00E13CE1">
        <w:t>and four reviews) were published in the first two months of 2024</w:t>
      </w:r>
      <w:r w:rsidR="00B00BCF" w:rsidRPr="00E13CE1">
        <w:t xml:space="preserve"> (Figure 2)</w:t>
      </w:r>
      <w:r w:rsidR="00D265EA" w:rsidRPr="00E13CE1">
        <w:t>.</w:t>
      </w:r>
      <w:r w:rsidR="00E13CE1" w:rsidRPr="00E13CE1">
        <w:t xml:space="preserve"> </w:t>
      </w:r>
      <w:r w:rsidR="008B4801" w:rsidRPr="00E13CE1">
        <w:t>Of the 33 eligible reviews, only seven were systematic review</w:t>
      </w:r>
      <w:r w:rsidR="001D2FDE">
        <w:t>s.</w:t>
      </w:r>
    </w:p>
    <w:p w14:paraId="3848DB2D" w14:textId="77777777" w:rsidR="00536CA8" w:rsidRDefault="00536CA8" w:rsidP="00536CA8">
      <w:pPr>
        <w:keepNext/>
      </w:pPr>
      <w:r w:rsidRPr="005D06DD">
        <w:rPr>
          <w:noProof/>
        </w:rPr>
        <w:lastRenderedPageBreak/>
        <w:drawing>
          <wp:inline distT="0" distB="0" distL="0" distR="0" wp14:anchorId="3A094A88" wp14:editId="715C0FD7">
            <wp:extent cx="5772150" cy="2762250"/>
            <wp:effectExtent l="0" t="0" r="0" b="0"/>
            <wp:docPr id="1891906547" name="Chart 1" descr="Figure 1: Graph of annual distributions of publications included between 2008 and March 2024. Includes both primary studies and reviews. Shows an increase over time">
              <a:extLst xmlns:a="http://schemas.openxmlformats.org/drawingml/2006/main">
                <a:ext uri="{FF2B5EF4-FFF2-40B4-BE49-F238E27FC236}">
                  <a16:creationId xmlns:a16="http://schemas.microsoft.com/office/drawing/2014/main" id="{9BF6AC4E-6DED-B3D7-1FD7-A2749B4C6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30F6843" w14:textId="45EA5B9A" w:rsidR="00536CA8" w:rsidRDefault="00E004C2" w:rsidP="00E004C2">
      <w:pPr>
        <w:pStyle w:val="Caption"/>
      </w:pPr>
      <w:bookmarkStart w:id="46" w:name="_Toc175728290"/>
      <w:bookmarkStart w:id="47" w:name="_Toc181092281"/>
      <w:r>
        <w:t xml:space="preserve">Figure </w:t>
      </w:r>
      <w:r>
        <w:fldChar w:fldCharType="begin"/>
      </w:r>
      <w:r>
        <w:instrText xml:space="preserve"> SEQ Figure \* ARABIC </w:instrText>
      </w:r>
      <w:r>
        <w:fldChar w:fldCharType="separate"/>
      </w:r>
      <w:r>
        <w:rPr>
          <w:noProof/>
        </w:rPr>
        <w:t>1</w:t>
      </w:r>
      <w:r>
        <w:fldChar w:fldCharType="end"/>
      </w:r>
      <w:r w:rsidR="00536CA8">
        <w:t xml:space="preserve">. </w:t>
      </w:r>
      <w:r w:rsidR="00536CA8" w:rsidRPr="0084444A">
        <w:t>Annual distribution of publications included between 2008 to March 2024</w:t>
      </w:r>
      <w:bookmarkEnd w:id="46"/>
      <w:bookmarkEnd w:id="47"/>
    </w:p>
    <w:p w14:paraId="568080D8" w14:textId="30E534A7" w:rsidR="00536CA8" w:rsidRDefault="00E839D7" w:rsidP="00536CA8">
      <w:r>
        <w:t xml:space="preserve">Seven studies covered populations or health services from across </w:t>
      </w:r>
      <w:r w:rsidR="00A534A3">
        <w:t xml:space="preserve">all of Australia. </w:t>
      </w:r>
      <w:r w:rsidR="0069732C">
        <w:t xml:space="preserve">There </w:t>
      </w:r>
      <w:r w:rsidR="0069732C" w:rsidRPr="00BB4FB0">
        <w:t>were</w:t>
      </w:r>
      <w:r w:rsidR="0039328E" w:rsidRPr="00BB4FB0">
        <w:t xml:space="preserve"> </w:t>
      </w:r>
      <w:r w:rsidR="00536CA8" w:rsidRPr="00BB4FB0">
        <w:t>1</w:t>
      </w:r>
      <w:r w:rsidR="00E642CA">
        <w:t>4</w:t>
      </w:r>
      <w:r w:rsidR="0039328E">
        <w:t xml:space="preserve"> studies</w:t>
      </w:r>
      <w:r w:rsidR="00536CA8">
        <w:t xml:space="preserve"> focused on New South Wales (NSW), 1</w:t>
      </w:r>
      <w:r w:rsidR="004D6664">
        <w:t>1</w:t>
      </w:r>
      <w:r w:rsidR="00536CA8">
        <w:t xml:space="preserve"> on Victora (VIC), five on Queensland (QLD), six on South Australia (SA), one on Western Australia (WA), </w:t>
      </w:r>
      <w:r w:rsidR="004D6664">
        <w:t>two</w:t>
      </w:r>
      <w:r w:rsidR="00536CA8">
        <w:t xml:space="preserve"> on Tasmania (TAS), and </w:t>
      </w:r>
      <w:r w:rsidR="004D6664">
        <w:t>five</w:t>
      </w:r>
      <w:r w:rsidR="00536CA8">
        <w:t xml:space="preserve"> on the Northern Territory</w:t>
      </w:r>
      <w:r w:rsidR="00D5423E">
        <w:t xml:space="preserve"> (NT</w:t>
      </w:r>
      <w:r w:rsidR="00536CA8">
        <w:t xml:space="preserve">). </w:t>
      </w:r>
      <w:r w:rsidR="004D6664">
        <w:t>Of these articles, three</w:t>
      </w:r>
      <w:r w:rsidR="00536CA8">
        <w:t xml:space="preserve"> covered two jurisdictions each (</w:t>
      </w:r>
      <w:r w:rsidR="00A534A3">
        <w:t xml:space="preserve">NSW and VIC, </w:t>
      </w:r>
      <w:r w:rsidR="00536CA8">
        <w:t xml:space="preserve">SA and VIC, and WA and NT). There were no eligible studies from the Australian Capital Territory (ACT). </w:t>
      </w:r>
    </w:p>
    <w:p w14:paraId="0FCAFED7" w14:textId="7736A40D" w:rsidR="00713F95" w:rsidRDefault="00276459" w:rsidP="00986A10">
      <w:r>
        <w:t>The Quality Assessment found that m</w:t>
      </w:r>
      <w:r w:rsidR="00986A10">
        <w:t xml:space="preserve">ost </w:t>
      </w:r>
      <w:r w:rsidR="00850295">
        <w:t xml:space="preserve">of the </w:t>
      </w:r>
      <w:r w:rsidR="00986A10">
        <w:t>primary studies (n=35) were of moderate quality, with fewer studies</w:t>
      </w:r>
      <w:r w:rsidR="00004A01">
        <w:t xml:space="preserve"> of low quality (n=8) or high quality (n=5)</w:t>
      </w:r>
      <w:r w:rsidR="7E865CF2">
        <w:t xml:space="preserve"> (Table 2)</w:t>
      </w:r>
      <w:r w:rsidR="00211609">
        <w:t>.</w:t>
      </w:r>
      <w:r w:rsidR="00783EF7">
        <w:t xml:space="preserve"> </w:t>
      </w:r>
      <w:r w:rsidR="00450D36">
        <w:t xml:space="preserve">No studies were found to be of very low quality. </w:t>
      </w:r>
    </w:p>
    <w:p w14:paraId="000E0068" w14:textId="61AEAB51" w:rsidR="00A45B32" w:rsidRDefault="00EB2E4F" w:rsidP="00EB2E4F">
      <w:pPr>
        <w:pStyle w:val="Caption"/>
      </w:pPr>
      <w:bookmarkStart w:id="48" w:name="_Toc181092273"/>
      <w:r>
        <w:t xml:space="preserve">Table </w:t>
      </w:r>
      <w:r>
        <w:fldChar w:fldCharType="begin"/>
      </w:r>
      <w:r>
        <w:instrText xml:space="preserve"> SEQ Table \* ARABIC </w:instrText>
      </w:r>
      <w:r>
        <w:fldChar w:fldCharType="separate"/>
      </w:r>
      <w:r>
        <w:rPr>
          <w:noProof/>
        </w:rPr>
        <w:t>2</w:t>
      </w:r>
      <w:r>
        <w:fldChar w:fldCharType="end"/>
      </w:r>
      <w:r w:rsidR="00A45B32">
        <w:t>. Summary of overall Quality Assessment results for primary studies by theme</w:t>
      </w:r>
      <w:bookmarkEnd w:id="48"/>
    </w:p>
    <w:tbl>
      <w:tblPr>
        <w:tblStyle w:val="TableGrid"/>
        <w:tblW w:w="9466" w:type="dxa"/>
        <w:tblLook w:val="04A0" w:firstRow="1" w:lastRow="0" w:firstColumn="1" w:lastColumn="0" w:noHBand="0" w:noVBand="1"/>
      </w:tblPr>
      <w:tblGrid>
        <w:gridCol w:w="3782"/>
        <w:gridCol w:w="1421"/>
        <w:gridCol w:w="1421"/>
        <w:gridCol w:w="1421"/>
        <w:gridCol w:w="1421"/>
      </w:tblGrid>
      <w:tr w:rsidR="00ED2C9D" w14:paraId="73EC146C" w14:textId="77777777" w:rsidTr="007B07B3">
        <w:trPr>
          <w:cnfStyle w:val="100000000000" w:firstRow="1" w:lastRow="0" w:firstColumn="0" w:lastColumn="0" w:oddVBand="0" w:evenVBand="0" w:oddHBand="0" w:evenHBand="0" w:firstRowFirstColumn="0" w:firstRowLastColumn="0" w:lastRowFirstColumn="0" w:lastRowLastColumn="0"/>
          <w:trHeight w:val="351"/>
          <w:tblHeader/>
        </w:trPr>
        <w:tc>
          <w:tcPr>
            <w:tcW w:w="3782" w:type="dxa"/>
          </w:tcPr>
          <w:p w14:paraId="05127A81" w14:textId="77777777" w:rsidR="00ED2C9D" w:rsidRDefault="00ED2C9D" w:rsidP="005A2A35">
            <w:pPr>
              <w:pStyle w:val="TabletextHeader"/>
            </w:pPr>
          </w:p>
        </w:tc>
        <w:tc>
          <w:tcPr>
            <w:tcW w:w="1421" w:type="dxa"/>
          </w:tcPr>
          <w:p w14:paraId="30F24D74" w14:textId="77777777" w:rsidR="00ED2C9D" w:rsidRDefault="00ED2C9D" w:rsidP="005A2A35">
            <w:pPr>
              <w:pStyle w:val="TabletextHeader"/>
            </w:pPr>
          </w:p>
        </w:tc>
        <w:tc>
          <w:tcPr>
            <w:tcW w:w="2842" w:type="dxa"/>
            <w:gridSpan w:val="2"/>
          </w:tcPr>
          <w:p w14:paraId="5A922385" w14:textId="77777777" w:rsidR="00ED2C9D" w:rsidRDefault="00ED2C9D" w:rsidP="005A2A35">
            <w:pPr>
              <w:pStyle w:val="TabletextHeader"/>
            </w:pPr>
            <w:r>
              <w:t>Score*</w:t>
            </w:r>
          </w:p>
        </w:tc>
        <w:tc>
          <w:tcPr>
            <w:tcW w:w="1421" w:type="dxa"/>
          </w:tcPr>
          <w:p w14:paraId="336990FD" w14:textId="77777777" w:rsidR="00ED2C9D" w:rsidRDefault="00ED2C9D" w:rsidP="005A2A35">
            <w:pPr>
              <w:pStyle w:val="TabletextHeader"/>
            </w:pPr>
          </w:p>
        </w:tc>
      </w:tr>
      <w:tr w:rsidR="00ED2C9D" w14:paraId="6CC61AB5" w14:textId="77777777">
        <w:trPr>
          <w:cnfStyle w:val="000000100000" w:firstRow="0" w:lastRow="0" w:firstColumn="0" w:lastColumn="0" w:oddVBand="0" w:evenVBand="0" w:oddHBand="1" w:evenHBand="0" w:firstRowFirstColumn="0" w:firstRowLastColumn="0" w:lastRowFirstColumn="0" w:lastRowLastColumn="0"/>
          <w:trHeight w:val="351"/>
        </w:trPr>
        <w:tc>
          <w:tcPr>
            <w:tcW w:w="3782" w:type="dxa"/>
            <w:shd w:val="clear" w:color="auto" w:fill="00DCA1" w:themeFill="background2"/>
          </w:tcPr>
          <w:p w14:paraId="42D85D42" w14:textId="77777777" w:rsidR="00ED2C9D" w:rsidRPr="007B2A22" w:rsidRDefault="00ED2C9D" w:rsidP="005A2A35">
            <w:pPr>
              <w:pStyle w:val="TabletextHeader"/>
            </w:pPr>
            <w:r>
              <w:t>Theme</w:t>
            </w:r>
          </w:p>
        </w:tc>
        <w:tc>
          <w:tcPr>
            <w:tcW w:w="1421" w:type="dxa"/>
            <w:shd w:val="clear" w:color="auto" w:fill="00DCA1" w:themeFill="background2"/>
          </w:tcPr>
          <w:p w14:paraId="017E87B8" w14:textId="77777777" w:rsidR="00ED2C9D" w:rsidRPr="007B2A22" w:rsidRDefault="00ED2C9D" w:rsidP="005A2A35">
            <w:pPr>
              <w:pStyle w:val="TabletextHeader"/>
            </w:pPr>
            <w:r>
              <w:t>Very low (0)</w:t>
            </w:r>
          </w:p>
        </w:tc>
        <w:tc>
          <w:tcPr>
            <w:tcW w:w="1421" w:type="dxa"/>
            <w:shd w:val="clear" w:color="auto" w:fill="00DCA1" w:themeFill="background2"/>
          </w:tcPr>
          <w:p w14:paraId="6E29500B" w14:textId="77777777" w:rsidR="00ED2C9D" w:rsidRPr="007B2A22" w:rsidRDefault="00ED2C9D" w:rsidP="005A2A35">
            <w:pPr>
              <w:pStyle w:val="TabletextHeader"/>
            </w:pPr>
            <w:r>
              <w:t>Low (1)</w:t>
            </w:r>
          </w:p>
        </w:tc>
        <w:tc>
          <w:tcPr>
            <w:tcW w:w="1421" w:type="dxa"/>
            <w:shd w:val="clear" w:color="auto" w:fill="00DCA1" w:themeFill="background2"/>
          </w:tcPr>
          <w:p w14:paraId="41F0AAA9" w14:textId="77777777" w:rsidR="00ED2C9D" w:rsidRDefault="00ED2C9D" w:rsidP="005A2A35">
            <w:pPr>
              <w:pStyle w:val="TabletextHeader"/>
            </w:pPr>
            <w:r>
              <w:t>Moderate (2)</w:t>
            </w:r>
          </w:p>
        </w:tc>
        <w:tc>
          <w:tcPr>
            <w:tcW w:w="1421" w:type="dxa"/>
            <w:shd w:val="clear" w:color="auto" w:fill="00DCA1" w:themeFill="background2"/>
          </w:tcPr>
          <w:p w14:paraId="48CFF3BB" w14:textId="77777777" w:rsidR="00ED2C9D" w:rsidRPr="007B2A22" w:rsidRDefault="00ED2C9D" w:rsidP="005A2A35">
            <w:pPr>
              <w:pStyle w:val="TabletextHeader"/>
            </w:pPr>
            <w:r>
              <w:t>High (3)</w:t>
            </w:r>
          </w:p>
        </w:tc>
      </w:tr>
      <w:tr w:rsidR="00ED2C9D" w14:paraId="56228FF4" w14:textId="77777777">
        <w:trPr>
          <w:trHeight w:val="355"/>
        </w:trPr>
        <w:tc>
          <w:tcPr>
            <w:tcW w:w="3782" w:type="dxa"/>
            <w:shd w:val="clear" w:color="auto" w:fill="C5FFEF" w:themeFill="background2" w:themeFillTint="33"/>
          </w:tcPr>
          <w:p w14:paraId="06FB806D" w14:textId="77777777" w:rsidR="00ED2C9D" w:rsidRPr="009A3D96" w:rsidRDefault="00ED2C9D" w:rsidP="00D61CDA">
            <w:pPr>
              <w:pStyle w:val="Tabletextnumbered"/>
            </w:pPr>
            <w:r>
              <w:t>Health system decarbonisation</w:t>
            </w:r>
          </w:p>
        </w:tc>
        <w:tc>
          <w:tcPr>
            <w:tcW w:w="1421" w:type="dxa"/>
          </w:tcPr>
          <w:p w14:paraId="797A9402" w14:textId="77777777" w:rsidR="00ED2C9D" w:rsidRDefault="00ED2C9D" w:rsidP="00EB2E4F">
            <w:pPr>
              <w:pStyle w:val="TabletextNormal"/>
            </w:pPr>
            <w:r>
              <w:t>0</w:t>
            </w:r>
          </w:p>
        </w:tc>
        <w:tc>
          <w:tcPr>
            <w:tcW w:w="1421" w:type="dxa"/>
          </w:tcPr>
          <w:p w14:paraId="6E8D1CB1" w14:textId="77777777" w:rsidR="00ED2C9D" w:rsidRDefault="00ED2C9D" w:rsidP="00EB2E4F">
            <w:pPr>
              <w:pStyle w:val="TabletextNormal"/>
            </w:pPr>
            <w:r>
              <w:t>3</w:t>
            </w:r>
          </w:p>
        </w:tc>
        <w:tc>
          <w:tcPr>
            <w:tcW w:w="1421" w:type="dxa"/>
          </w:tcPr>
          <w:p w14:paraId="369297D4" w14:textId="77777777" w:rsidR="00ED2C9D" w:rsidRDefault="00ED2C9D" w:rsidP="00EB2E4F">
            <w:pPr>
              <w:pStyle w:val="TabletextNormal"/>
            </w:pPr>
            <w:r>
              <w:t>9</w:t>
            </w:r>
          </w:p>
        </w:tc>
        <w:tc>
          <w:tcPr>
            <w:tcW w:w="1421" w:type="dxa"/>
          </w:tcPr>
          <w:p w14:paraId="30D77EA7" w14:textId="77777777" w:rsidR="00ED2C9D" w:rsidRDefault="00ED2C9D" w:rsidP="00EB2E4F">
            <w:pPr>
              <w:pStyle w:val="TabletextNormal"/>
            </w:pPr>
            <w:r>
              <w:t>1</w:t>
            </w:r>
          </w:p>
        </w:tc>
      </w:tr>
      <w:tr w:rsidR="00ED2C9D" w14:paraId="1EA2FC74" w14:textId="77777777">
        <w:trPr>
          <w:cnfStyle w:val="000000100000" w:firstRow="0" w:lastRow="0" w:firstColumn="0" w:lastColumn="0" w:oddVBand="0" w:evenVBand="0" w:oddHBand="1" w:evenHBand="0" w:firstRowFirstColumn="0" w:firstRowLastColumn="0" w:lastRowFirstColumn="0" w:lastRowLastColumn="0"/>
          <w:trHeight w:val="622"/>
        </w:trPr>
        <w:tc>
          <w:tcPr>
            <w:tcW w:w="3782" w:type="dxa"/>
            <w:shd w:val="clear" w:color="auto" w:fill="C5FFEF" w:themeFill="background2" w:themeFillTint="33"/>
          </w:tcPr>
          <w:p w14:paraId="06F961D4" w14:textId="77777777" w:rsidR="00ED2C9D" w:rsidRPr="009A3D96" w:rsidRDefault="00ED2C9D" w:rsidP="00D61CDA">
            <w:pPr>
              <w:pStyle w:val="Tabletextnumbered"/>
            </w:pPr>
            <w:r>
              <w:t>Health system adaptation, vulnerability and resilience</w:t>
            </w:r>
          </w:p>
        </w:tc>
        <w:tc>
          <w:tcPr>
            <w:tcW w:w="1421" w:type="dxa"/>
          </w:tcPr>
          <w:p w14:paraId="282AC1DB" w14:textId="77777777" w:rsidR="00ED2C9D" w:rsidRDefault="00ED2C9D" w:rsidP="00EB2E4F">
            <w:pPr>
              <w:pStyle w:val="TabletextNormal"/>
            </w:pPr>
            <w:r>
              <w:t>0</w:t>
            </w:r>
          </w:p>
        </w:tc>
        <w:tc>
          <w:tcPr>
            <w:tcW w:w="1421" w:type="dxa"/>
          </w:tcPr>
          <w:p w14:paraId="0B5BBF1C" w14:textId="77777777" w:rsidR="00ED2C9D" w:rsidRDefault="00ED2C9D" w:rsidP="00EB2E4F">
            <w:pPr>
              <w:pStyle w:val="TabletextNormal"/>
            </w:pPr>
            <w:r>
              <w:t>2</w:t>
            </w:r>
          </w:p>
        </w:tc>
        <w:tc>
          <w:tcPr>
            <w:tcW w:w="1421" w:type="dxa"/>
          </w:tcPr>
          <w:p w14:paraId="59BF52C3" w14:textId="77777777" w:rsidR="00ED2C9D" w:rsidRDefault="00ED2C9D" w:rsidP="00EB2E4F">
            <w:pPr>
              <w:pStyle w:val="TabletextNormal"/>
            </w:pPr>
            <w:r>
              <w:t>10</w:t>
            </w:r>
          </w:p>
        </w:tc>
        <w:tc>
          <w:tcPr>
            <w:tcW w:w="1421" w:type="dxa"/>
          </w:tcPr>
          <w:p w14:paraId="1BD6E885" w14:textId="77777777" w:rsidR="00ED2C9D" w:rsidRDefault="00ED2C9D" w:rsidP="00EB2E4F">
            <w:pPr>
              <w:pStyle w:val="TabletextNormal"/>
            </w:pPr>
            <w:r>
              <w:t>2</w:t>
            </w:r>
          </w:p>
        </w:tc>
      </w:tr>
      <w:tr w:rsidR="00ED2C9D" w14:paraId="7FEF53EE" w14:textId="77777777">
        <w:trPr>
          <w:trHeight w:val="630"/>
        </w:trPr>
        <w:tc>
          <w:tcPr>
            <w:tcW w:w="3782" w:type="dxa"/>
            <w:shd w:val="clear" w:color="auto" w:fill="C5FFEF" w:themeFill="background2" w:themeFillTint="33"/>
          </w:tcPr>
          <w:p w14:paraId="6DBBA237" w14:textId="77777777" w:rsidR="00ED2C9D" w:rsidRPr="009A3D96" w:rsidRDefault="00ED2C9D" w:rsidP="00D61CDA">
            <w:pPr>
              <w:pStyle w:val="Tabletextnumbered"/>
            </w:pPr>
            <w:r>
              <w:t>Health co-benefits of climate change mitigation outside the health system</w:t>
            </w:r>
          </w:p>
        </w:tc>
        <w:tc>
          <w:tcPr>
            <w:tcW w:w="1421" w:type="dxa"/>
          </w:tcPr>
          <w:p w14:paraId="524AFB09" w14:textId="77777777" w:rsidR="00ED2C9D" w:rsidRDefault="00ED2C9D" w:rsidP="00EB2E4F">
            <w:pPr>
              <w:pStyle w:val="TabletextNormal"/>
            </w:pPr>
            <w:r>
              <w:t>0</w:t>
            </w:r>
          </w:p>
        </w:tc>
        <w:tc>
          <w:tcPr>
            <w:tcW w:w="1421" w:type="dxa"/>
          </w:tcPr>
          <w:p w14:paraId="218D6735" w14:textId="77777777" w:rsidR="00ED2C9D" w:rsidRDefault="00ED2C9D" w:rsidP="00EB2E4F">
            <w:pPr>
              <w:pStyle w:val="TabletextNormal"/>
            </w:pPr>
            <w:r>
              <w:t>0</w:t>
            </w:r>
          </w:p>
        </w:tc>
        <w:tc>
          <w:tcPr>
            <w:tcW w:w="1421" w:type="dxa"/>
          </w:tcPr>
          <w:p w14:paraId="48BD150D" w14:textId="77777777" w:rsidR="00ED2C9D" w:rsidRDefault="00ED2C9D" w:rsidP="00EB2E4F">
            <w:pPr>
              <w:pStyle w:val="TabletextNormal"/>
            </w:pPr>
            <w:r>
              <w:t>3</w:t>
            </w:r>
          </w:p>
        </w:tc>
        <w:tc>
          <w:tcPr>
            <w:tcW w:w="1421" w:type="dxa"/>
          </w:tcPr>
          <w:p w14:paraId="18DD616D" w14:textId="77777777" w:rsidR="00ED2C9D" w:rsidRDefault="00ED2C9D" w:rsidP="00EB2E4F">
            <w:pPr>
              <w:pStyle w:val="TabletextNormal"/>
            </w:pPr>
            <w:r>
              <w:t>1</w:t>
            </w:r>
          </w:p>
        </w:tc>
      </w:tr>
      <w:tr w:rsidR="00ED2C9D" w14:paraId="179F040C" w14:textId="77777777">
        <w:trPr>
          <w:cnfStyle w:val="000000100000" w:firstRow="0" w:lastRow="0" w:firstColumn="0" w:lastColumn="0" w:oddVBand="0" w:evenVBand="0" w:oddHBand="1" w:evenHBand="0" w:firstRowFirstColumn="0" w:firstRowLastColumn="0" w:lastRowFirstColumn="0" w:lastRowLastColumn="0"/>
          <w:trHeight w:val="622"/>
        </w:trPr>
        <w:tc>
          <w:tcPr>
            <w:tcW w:w="3782" w:type="dxa"/>
            <w:shd w:val="clear" w:color="auto" w:fill="C5FFEF" w:themeFill="background2" w:themeFillTint="33"/>
          </w:tcPr>
          <w:p w14:paraId="1B73E0A7" w14:textId="77777777" w:rsidR="00ED2C9D" w:rsidRPr="008133F2" w:rsidRDefault="00ED2C9D" w:rsidP="00D61CDA">
            <w:pPr>
              <w:pStyle w:val="Tabletextnumbered"/>
            </w:pPr>
            <w:r>
              <w:t>Adaptation to protect health outside the health system</w:t>
            </w:r>
          </w:p>
        </w:tc>
        <w:tc>
          <w:tcPr>
            <w:tcW w:w="1421" w:type="dxa"/>
          </w:tcPr>
          <w:p w14:paraId="477E1EA4" w14:textId="77777777" w:rsidR="00ED2C9D" w:rsidRDefault="00ED2C9D" w:rsidP="00EB2E4F">
            <w:pPr>
              <w:pStyle w:val="TabletextNormal"/>
            </w:pPr>
            <w:r>
              <w:t>0</w:t>
            </w:r>
          </w:p>
        </w:tc>
        <w:tc>
          <w:tcPr>
            <w:tcW w:w="1421" w:type="dxa"/>
          </w:tcPr>
          <w:p w14:paraId="4C6A475A" w14:textId="77777777" w:rsidR="00ED2C9D" w:rsidRDefault="00ED2C9D" w:rsidP="00EB2E4F">
            <w:pPr>
              <w:pStyle w:val="TabletextNormal"/>
            </w:pPr>
            <w:r>
              <w:t>3</w:t>
            </w:r>
          </w:p>
        </w:tc>
        <w:tc>
          <w:tcPr>
            <w:tcW w:w="1421" w:type="dxa"/>
          </w:tcPr>
          <w:p w14:paraId="2440365E" w14:textId="77777777" w:rsidR="00ED2C9D" w:rsidRDefault="00ED2C9D" w:rsidP="00EB2E4F">
            <w:pPr>
              <w:pStyle w:val="TabletextNormal"/>
            </w:pPr>
            <w:r>
              <w:t>13</w:t>
            </w:r>
          </w:p>
        </w:tc>
        <w:tc>
          <w:tcPr>
            <w:tcW w:w="1421" w:type="dxa"/>
          </w:tcPr>
          <w:p w14:paraId="4E72727D" w14:textId="77777777" w:rsidR="00ED2C9D" w:rsidRDefault="00ED2C9D" w:rsidP="00EB2E4F">
            <w:pPr>
              <w:pStyle w:val="TabletextNormal"/>
            </w:pPr>
            <w:r>
              <w:t>1</w:t>
            </w:r>
          </w:p>
        </w:tc>
      </w:tr>
    </w:tbl>
    <w:p w14:paraId="2DFA3B26" w14:textId="2A09169E" w:rsidR="00631F34" w:rsidRPr="00FE2E75" w:rsidRDefault="00A45B32" w:rsidP="00EB2E4F">
      <w:pPr>
        <w:pStyle w:val="TabletextNormal"/>
      </w:pPr>
      <w:r>
        <w:t xml:space="preserve">*Scores corresponding to </w:t>
      </w:r>
      <w:proofErr w:type="spellStart"/>
      <w:r>
        <w:t>QuADS</w:t>
      </w:r>
      <w:proofErr w:type="spellEnd"/>
      <w:r>
        <w:t xml:space="preserve"> quality assessment tool</w:t>
      </w:r>
    </w:p>
    <w:p w14:paraId="530A70AF" w14:textId="0BAB029D" w:rsidR="002A45D8" w:rsidRDefault="00EA783F" w:rsidP="00B52F0C">
      <w:pPr>
        <w:pStyle w:val="Heading1"/>
      </w:pPr>
      <w:bookmarkStart w:id="49" w:name="_Toc175728275"/>
      <w:bookmarkStart w:id="50" w:name="_Toc177390330"/>
      <w:bookmarkStart w:id="51" w:name="_Toc178262917"/>
      <w:bookmarkStart w:id="52" w:name="_Toc198822483"/>
      <w:r>
        <w:lastRenderedPageBreak/>
        <w:t xml:space="preserve">4 </w:t>
      </w:r>
      <w:r w:rsidR="002A45D8">
        <w:t xml:space="preserve">Summary of the </w:t>
      </w:r>
      <w:r w:rsidR="005A77DB">
        <w:t>r</w:t>
      </w:r>
      <w:r w:rsidR="002A45D8">
        <w:t xml:space="preserve">esearch by </w:t>
      </w:r>
      <w:r w:rsidR="005A77DB">
        <w:t>t</w:t>
      </w:r>
      <w:r w:rsidR="002A45D8">
        <w:t>heme</w:t>
      </w:r>
      <w:bookmarkEnd w:id="49"/>
      <w:bookmarkEnd w:id="50"/>
      <w:bookmarkEnd w:id="51"/>
      <w:bookmarkEnd w:id="52"/>
    </w:p>
    <w:p w14:paraId="3B314C92" w14:textId="6DF774D7" w:rsidR="00294394" w:rsidRDefault="00E15B88" w:rsidP="00B52F0C">
      <w:pPr>
        <w:pStyle w:val="Heading2"/>
      </w:pPr>
      <w:bookmarkStart w:id="53" w:name="_Toc175728276"/>
      <w:bookmarkStart w:id="54" w:name="_Toc177390331"/>
      <w:bookmarkStart w:id="55" w:name="_Toc178262918"/>
      <w:bookmarkStart w:id="56" w:name="_Toc198822484"/>
      <w:r>
        <w:t xml:space="preserve">4.1 Theme 1: Health </w:t>
      </w:r>
      <w:r w:rsidR="005A77DB">
        <w:t>s</w:t>
      </w:r>
      <w:r>
        <w:t xml:space="preserve">ystem </w:t>
      </w:r>
      <w:r w:rsidR="005A77DB">
        <w:t>d</w:t>
      </w:r>
      <w:r>
        <w:t>ecarbonisation</w:t>
      </w:r>
      <w:bookmarkEnd w:id="53"/>
      <w:bookmarkEnd w:id="54"/>
      <w:bookmarkEnd w:id="55"/>
      <w:bookmarkEnd w:id="56"/>
    </w:p>
    <w:p w14:paraId="015C514F" w14:textId="77777777" w:rsidR="00EB2E4F" w:rsidRDefault="00EB2E4F" w:rsidP="00EB2E4F">
      <w:pPr>
        <w:pStyle w:val="BoxTextGreen"/>
      </w:pPr>
      <w:r w:rsidRPr="00EB2E4F">
        <w:rPr>
          <w:rStyle w:val="Strong"/>
        </w:rPr>
        <w:t>Health system decarbonisation</w:t>
      </w:r>
      <w:r>
        <w:t xml:space="preserve">: this theme includes studies that explore emissions reduction and sustainability interventions within the Australian health system. It includes: </w:t>
      </w:r>
    </w:p>
    <w:p w14:paraId="4DA802A3" w14:textId="63FAF2B7" w:rsidR="00EB2E4F" w:rsidRDefault="00EB2E4F" w:rsidP="00EB2E4F">
      <w:pPr>
        <w:pStyle w:val="BoxBulletGreen"/>
      </w:pPr>
      <w:r>
        <w:t xml:space="preserve">Life Cycle Assessment studies, which report on the greenhouse gas emissions footprint of equipment and supplies used in healthcare settings. </w:t>
      </w:r>
    </w:p>
    <w:p w14:paraId="211B812E" w14:textId="46B0C160" w:rsidR="00EB2E4F" w:rsidRPr="00EB2E4F" w:rsidRDefault="00EB2E4F" w:rsidP="00EB2E4F">
      <w:pPr>
        <w:pStyle w:val="BoxBulletGreen"/>
      </w:pPr>
      <w:r>
        <w:t>Studies that assess behaviour- and system-change interventions to reduce greenhouse gas emissions in healthcare settings.</w:t>
      </w:r>
    </w:p>
    <w:p w14:paraId="4E1F4CA4" w14:textId="36E7E30D" w:rsidR="00967828" w:rsidRDefault="00967828" w:rsidP="00967828">
      <w:pPr>
        <w:pStyle w:val="Heading3"/>
      </w:pPr>
      <w:bookmarkStart w:id="57" w:name="_Toc178262919"/>
      <w:r>
        <w:t xml:space="preserve">4.1.1 </w:t>
      </w:r>
      <w:r w:rsidR="00CA4F03">
        <w:t>Results</w:t>
      </w:r>
      <w:bookmarkEnd w:id="57"/>
    </w:p>
    <w:p w14:paraId="7E5B18BB" w14:textId="651532D1" w:rsidR="00927E33" w:rsidRDefault="00282467" w:rsidP="001A75C3">
      <w:r>
        <w:t xml:space="preserve">There were 13 primary research </w:t>
      </w:r>
      <w:proofErr w:type="gramStart"/>
      <w:r>
        <w:t>studies</w:t>
      </w:r>
      <w:proofErr w:type="gramEnd"/>
      <w:r>
        <w:t xml:space="preserve"> and five reviews included in this theme (total n=18). Of the 13 primary studies, only two studies evaluated</w:t>
      </w:r>
      <w:r w:rsidR="00506FF1">
        <w:t xml:space="preserve"> </w:t>
      </w:r>
      <w:r>
        <w:t>interventions</w:t>
      </w:r>
      <w:r w:rsidR="00506FF1">
        <w:t xml:space="preserve"> that were impl</w:t>
      </w:r>
      <w:r w:rsidR="00420EED">
        <w:t>emented in</w:t>
      </w:r>
      <w:r>
        <w:t xml:space="preserve"> a healthcare setting</w:t>
      </w:r>
      <w:r w:rsidR="0010733C">
        <w:t>.</w:t>
      </w:r>
      <w:r>
        <w:t xml:space="preserve"> </w:t>
      </w:r>
      <w:r w:rsidR="0010733C">
        <w:t>T</w:t>
      </w:r>
      <w:r>
        <w:t xml:space="preserve">he first </w:t>
      </w:r>
      <w:r w:rsidR="0010733C">
        <w:t>of these two studies was</w:t>
      </w:r>
      <w:r>
        <w:t xml:space="preserve"> a quality improvement study to reduce volatile anaesthetic gases </w:t>
      </w:r>
      <w:r>
        <w:rPr>
          <w:noProof/>
        </w:rPr>
        <w:t>in operating theatres of a Brisbane hospital (Wyssusek et al. 2022)</w:t>
      </w:r>
      <w:r w:rsidR="0010733C">
        <w:rPr>
          <w:noProof/>
        </w:rPr>
        <w:t>.</w:t>
      </w:r>
      <w:r>
        <w:rPr>
          <w:noProof/>
        </w:rPr>
        <w:t xml:space="preserve"> </w:t>
      </w:r>
      <w:r w:rsidR="0010733C">
        <w:rPr>
          <w:noProof/>
        </w:rPr>
        <w:t>T</w:t>
      </w:r>
      <w:r>
        <w:rPr>
          <w:noProof/>
        </w:rPr>
        <w:t xml:space="preserve">he second </w:t>
      </w:r>
      <w:r w:rsidR="0010733C">
        <w:rPr>
          <w:noProof/>
        </w:rPr>
        <w:t>was</w:t>
      </w:r>
      <w:r>
        <w:rPr>
          <w:noProof/>
        </w:rPr>
        <w:t xml:space="preserve"> an evaluation of an intervention to reduce the frequency of ordering of non-urgent blood tests in a Sydney hospital (McAlister et al. 2023). </w:t>
      </w:r>
    </w:p>
    <w:p w14:paraId="253F6C3C" w14:textId="4610AC33" w:rsidR="00E17133" w:rsidRDefault="007379B1" w:rsidP="001A75C3">
      <w:r>
        <w:t xml:space="preserve">There were three </w:t>
      </w:r>
      <w:r w:rsidR="00EA2B8E">
        <w:t>other</w:t>
      </w:r>
      <w:r>
        <w:t xml:space="preserve"> studies in </w:t>
      </w:r>
      <w:r w:rsidR="007E5BBB">
        <w:t>healthcare settings</w:t>
      </w:r>
      <w:r w:rsidR="00EA3030">
        <w:t xml:space="preserve"> that used a variety of methods</w:t>
      </w:r>
      <w:r w:rsidR="007E5BBB">
        <w:t>.</w:t>
      </w:r>
      <w:r w:rsidR="000A27DE">
        <w:t xml:space="preserve"> The first</w:t>
      </w:r>
      <w:r w:rsidR="00AD08B3" w:rsidRPr="005D06DD">
        <w:t xml:space="preserve"> </w:t>
      </w:r>
      <w:r w:rsidR="000A27DE">
        <w:t xml:space="preserve">study </w:t>
      </w:r>
      <w:r w:rsidR="00613941">
        <w:t>outlined</w:t>
      </w:r>
      <w:r w:rsidR="00AD08B3" w:rsidRPr="005D06DD">
        <w:t xml:space="preserve"> a variety of interventions suggested by health leaders </w:t>
      </w:r>
      <w:r w:rsidR="00AD08B3" w:rsidRPr="005D06DD">
        <w:fldChar w:fldCharType="begin"/>
      </w:r>
      <w:r w:rsidR="00AD08B3">
        <w:instrText xml:space="preserve"> ADDIN EN.CITE &lt;EndNote&gt;&lt;Cite&gt;&lt;Author&gt;Charlesworth&lt;/Author&gt;&lt;Year&gt;2019&lt;/Year&gt;&lt;RecNum&gt;4&lt;/RecNum&gt;&lt;DisplayText&gt;(Charlesworth and Jamieson 2019)&lt;/DisplayText&gt;&lt;record&gt;&lt;rec-number&gt;4&lt;/rec-number&gt;&lt;foreign-keys&gt;&lt;key app="EN" db-id="2tvvdsaevdpwwzex5pfxx0p5f9d225t9sw5e" timestamp="1715161418"&gt;4&lt;/key&gt;&lt;/foreign-keys&gt;&lt;ref-type name="Journal Article"&gt;17&lt;/ref-type&gt;&lt;contributors&gt;&lt;authors&gt;&lt;author&gt;Charlesworth, Kate E.&lt;/author&gt;&lt;author&gt;Jamieson, Maggie&lt;/author&gt;&lt;/authors&gt;&lt;/contributors&gt;&lt;titles&gt;&lt;title&gt;Healthcare in a carbon-constrained world&lt;/title&gt;&lt;secondary-title&gt;Australian Health Review&lt;/secondary-title&gt;&lt;/titles&gt;&lt;periodical&gt;&lt;full-title&gt;Australian Health Review&lt;/full-title&gt;&lt;/periodical&gt;&lt;pages&gt;241-245&lt;/pages&gt;&lt;volume&gt;43&lt;/volume&gt;&lt;number&gt;3&lt;/number&gt;&lt;dates&gt;&lt;year&gt;2019&lt;/year&gt;&lt;/dates&gt;&lt;pub-location&gt;Australia&lt;/pub-location&gt;&lt;publisher&gt;CSIRO Pub&lt;/publisher&gt;&lt;accession-num&gt;29731002&lt;/accession-num&gt;&lt;urls&gt;&lt;related-urls&gt;&lt;url&gt;https://ezproxy.canberra.edu.au/login?url=https://search.ebscohost.com/login.aspx?direct=true&amp;amp;db=cmedm&amp;amp;AN=29731002&amp;amp;site=ehost-live&lt;/url&gt;&lt;/related-urls&gt;&lt;/urls&gt;&lt;electronic-resource-num&gt;10.1071/AH17184&lt;/electronic-resource-num&gt;&lt;/record&gt;&lt;/Cite&gt;&lt;/EndNote&gt;</w:instrText>
      </w:r>
      <w:r w:rsidR="00AD08B3" w:rsidRPr="005D06DD">
        <w:fldChar w:fldCharType="separate"/>
      </w:r>
      <w:r w:rsidR="00AD08B3">
        <w:rPr>
          <w:noProof/>
        </w:rPr>
        <w:t>(Charlesworth and Jamieson 2019)</w:t>
      </w:r>
      <w:r w:rsidR="00AD08B3" w:rsidRPr="005D06DD">
        <w:fldChar w:fldCharType="end"/>
      </w:r>
      <w:r w:rsidR="00421CB3">
        <w:t>.</w:t>
      </w:r>
      <w:r w:rsidR="00793CE7">
        <w:t xml:space="preserve"> </w:t>
      </w:r>
      <w:r w:rsidR="000A27DE">
        <w:t>The second</w:t>
      </w:r>
      <w:r w:rsidR="00AD08B3" w:rsidRPr="005D06DD">
        <w:t xml:space="preserve"> examined the potential impacts of </w:t>
      </w:r>
      <w:r w:rsidR="00421CB3">
        <w:t xml:space="preserve">more </w:t>
      </w:r>
      <w:r w:rsidR="00AD08B3" w:rsidRPr="005D06DD">
        <w:t>environmental</w:t>
      </w:r>
      <w:r w:rsidR="00421CB3">
        <w:t>ly sustainable</w:t>
      </w:r>
      <w:r w:rsidR="00AD08B3" w:rsidRPr="005D06DD">
        <w:t xml:space="preserve"> practices within dialysis units</w:t>
      </w:r>
      <w:r w:rsidR="00AD08B3" w:rsidRPr="005D06DD">
        <w:fldChar w:fldCharType="begin"/>
      </w:r>
      <w:r w:rsidR="00AD08B3">
        <w:instrText xml:space="preserve"> ADDIN EN.CITE &lt;EndNote&gt;&lt;Cite&gt;&lt;Author&gt;Talbot&lt;/Author&gt;&lt;Year&gt;2022&lt;/Year&gt;&lt;RecNum&gt;38&lt;/RecNum&gt;&lt;DisplayText&gt;(Talbot et al. 2022)&lt;/DisplayText&gt;&lt;record&gt;&lt;rec-number&gt;38&lt;/rec-number&gt;&lt;foreign-keys&gt;&lt;key app="EN" db-id="2tvvdsaevdpwwzex5pfxx0p5f9d225t9sw5e" timestamp="1715161418"&gt;38&lt;/key&gt;&lt;/foreign-keys&gt;&lt;ref-type name="Journal Article"&gt;17&lt;/ref-type&gt;&lt;contributors&gt;&lt;authors&gt;&lt;author&gt;Talbot, Benjamin&lt;/author&gt;&lt;author&gt;Barraclough, Katherine&lt;/author&gt;&lt;author&gt;Sypek, Matthew&lt;/author&gt;&lt;author&gt;Gois, Pedro&lt;/author&gt;&lt;author&gt;Arnold, Leila&lt;/author&gt;&lt;author&gt;McDonald, Stephen&lt;/author&gt;&lt;author&gt;Knight, John&lt;/author&gt;&lt;/authors&gt;&lt;/contributors&gt;&lt;titles&gt;&lt;title&gt;A survey of environmental sustainability practices in dialysis facilities in Australia and New Zealand&lt;/title&gt;&lt;secondary-title&gt;Clinical Journal of the American Society of Nephrology&lt;/secondary-title&gt;&lt;/titles&gt;&lt;periodical&gt;&lt;full-title&gt;Clinical Journal of the American Society of Nephrology&lt;/full-title&gt;&lt;/periodical&gt;&lt;pages&gt;1792-1799&lt;/pages&gt;&lt;volume&gt;17&lt;/volume&gt;&lt;number&gt;12&lt;/number&gt;&lt;dates&gt;&lt;year&gt;2022&lt;/year&gt;&lt;/dates&gt;&lt;pub-location&gt;United States&lt;/pub-location&gt;&lt;publisher&gt;Wolters Kluwer Health&lt;/publisher&gt;&lt;accession-num&gt;36368770&lt;/accession-num&gt;&lt;urls&gt;&lt;related-urls&gt;&lt;url&gt;https://ezproxy.canberra.edu.au/login?url=https://search.ebscohost.com/login.aspx?direct=true&amp;amp;db=cmedm&amp;amp;AN=36368770&amp;amp;site=ehost-live&lt;/url&gt;&lt;/related-urls&gt;&lt;/urls&gt;&lt;electronic-resource-num&gt;10.2215/CJN.08090722&lt;/electronic-resource-num&gt;&lt;/record&gt;&lt;/Cite&gt;&lt;/EndNote&gt;</w:instrText>
      </w:r>
      <w:r w:rsidR="00AD08B3" w:rsidRPr="005D06DD">
        <w:fldChar w:fldCharType="separate"/>
      </w:r>
      <w:r w:rsidR="00DA53A0">
        <w:t xml:space="preserve"> </w:t>
      </w:r>
      <w:r w:rsidR="00AD08B3">
        <w:rPr>
          <w:noProof/>
        </w:rPr>
        <w:t>(Talbot et al. 2022)</w:t>
      </w:r>
      <w:r w:rsidR="00AD08B3" w:rsidRPr="005D06DD">
        <w:fldChar w:fldCharType="end"/>
      </w:r>
      <w:r w:rsidR="000A27DE">
        <w:t>.</w:t>
      </w:r>
      <w:r w:rsidR="00421CB3">
        <w:t xml:space="preserve"> </w:t>
      </w:r>
      <w:r w:rsidR="00181C4A">
        <w:t xml:space="preserve">The third </w:t>
      </w:r>
      <w:r w:rsidR="00421CB3">
        <w:t xml:space="preserve">study </w:t>
      </w:r>
      <w:r w:rsidR="00AD08B3" w:rsidRPr="005D06DD">
        <w:t xml:space="preserve">examined the predicted carbon emission savings from use of telehealth in rural Australia </w:t>
      </w:r>
      <w:r w:rsidR="00AD08B3" w:rsidRPr="005D06DD">
        <w:fldChar w:fldCharType="begin"/>
      </w:r>
      <w:r w:rsidR="00AD08B3">
        <w:instrText xml:space="preserve"> ADDIN EN.CITE &lt;EndNote&gt;&lt;Cite&gt;&lt;Author&gt;Ellis&lt;/Author&gt;&lt;Year&gt;2013&lt;/Year&gt;&lt;RecNum&gt;13&lt;/RecNum&gt;&lt;DisplayText&gt;(Ellis et al. 2013)&lt;/DisplayText&gt;&lt;record&gt;&lt;rec-number&gt;13&lt;/rec-number&gt;&lt;foreign-keys&gt;&lt;key app="EN" db-id="2tvvdsaevdpwwzex5pfxx0p5f9d225t9sw5e" timestamp="1715161418"&gt;13&lt;/key&gt;&lt;/foreign-keys&gt;&lt;ref-type name="Journal Article"&gt;17&lt;/ref-type&gt;&lt;contributors&gt;&lt;authors&gt;&lt;author&gt;Ellis, Isabelle&lt;/author&gt;&lt;author&gt;Cheek, Colleen&lt;/author&gt;&lt;author&gt;Jaffray, Linda&lt;/author&gt;&lt;author&gt;Skinner, Timothy&lt;/author&gt;&lt;/authors&gt;&lt;/contributors&gt;&lt;titles&gt;&lt;title&gt;Making a case for telehealth: measuring the carbon cost of health-related travel&lt;/title&gt;&lt;secondary-title&gt;Rural and Remote Health&lt;/secondary-title&gt;&lt;/titles&gt;&lt;periodical&gt;&lt;full-title&gt;Rural and remote health&lt;/full-title&gt;&lt;/periodical&gt;&lt;pages&gt;2723&lt;/pages&gt;&lt;volume&gt;13&lt;/volume&gt;&lt;number&gt;4&lt;/number&gt;&lt;dates&gt;&lt;year&gt;2013&lt;/year&gt;&lt;/dates&gt;&lt;pub-location&gt;Australia&lt;/pub-location&gt;&lt;publisher&gt;James Cook University&lt;/publisher&gt;&lt;accession-num&gt;24299428&lt;/accession-num&gt;&lt;urls&gt;&lt;related-urls&gt;&lt;url&gt;https://ezproxy.canberra.edu.au/login?url=https://search.ebscohost.com/login.aspx?direct=true&amp;amp;db=cmedm&amp;amp;AN=24299428&amp;amp;site=ehost-live&lt;/url&gt;&lt;/related-urls&gt;&lt;/urls&gt;&lt;/record&gt;&lt;/Cite&gt;&lt;/EndNote&gt;</w:instrText>
      </w:r>
      <w:r w:rsidR="00AD08B3" w:rsidRPr="005D06DD">
        <w:fldChar w:fldCharType="separate"/>
      </w:r>
      <w:r w:rsidR="00AD08B3">
        <w:rPr>
          <w:noProof/>
        </w:rPr>
        <w:t>(Ellis et al. 2013)</w:t>
      </w:r>
      <w:r w:rsidR="00AD08B3" w:rsidRPr="005D06DD">
        <w:fldChar w:fldCharType="end"/>
      </w:r>
      <w:r w:rsidR="00AD08B3" w:rsidRPr="005D06DD">
        <w:t xml:space="preserve">. </w:t>
      </w:r>
      <w:r w:rsidR="00B5146C" w:rsidDel="00B5146C">
        <w:t xml:space="preserve"> </w:t>
      </w:r>
    </w:p>
    <w:p w14:paraId="34C2FD84" w14:textId="528D224D" w:rsidR="007D0D5C" w:rsidRPr="001A75C3" w:rsidRDefault="00880EA3" w:rsidP="001A75C3">
      <w:r>
        <w:t xml:space="preserve">There </w:t>
      </w:r>
      <w:r w:rsidR="009349F8">
        <w:t>were</w:t>
      </w:r>
      <w:r>
        <w:t xml:space="preserve"> </w:t>
      </w:r>
      <w:r w:rsidR="00367DA5">
        <w:t xml:space="preserve">seven </w:t>
      </w:r>
      <w:r w:rsidR="004537FC">
        <w:t xml:space="preserve">Life Cycle Assessment (LCA) </w:t>
      </w:r>
      <w:r w:rsidR="00CA2D9B">
        <w:t>studies</w:t>
      </w:r>
      <w:r w:rsidR="00367DA5">
        <w:t>. Four of these studies</w:t>
      </w:r>
      <w:r w:rsidR="000D4A46">
        <w:t xml:space="preserve"> </w:t>
      </w:r>
      <w:r w:rsidR="000D4A46" w:rsidRPr="005D06DD">
        <w:t>compared CO</w:t>
      </w:r>
      <w:r w:rsidR="000D4A46" w:rsidRPr="005D06DD">
        <w:rPr>
          <w:vertAlign w:val="subscript"/>
        </w:rPr>
        <w:t>2</w:t>
      </w:r>
      <w:r w:rsidR="000D4A46" w:rsidRPr="001A75C3">
        <w:t>e emissions associated with reusable and single-use medical equipment</w:t>
      </w:r>
      <w:r w:rsidR="004A15B6" w:rsidRPr="001A75C3">
        <w:t>.</w:t>
      </w:r>
      <w:r w:rsidR="000D4A46" w:rsidRPr="001A75C3">
        <w:t xml:space="preserve"> </w:t>
      </w:r>
      <w:r w:rsidR="00164FDB" w:rsidRPr="001A75C3">
        <w:t xml:space="preserve">These four studies compared, respectively: </w:t>
      </w:r>
      <w:r w:rsidR="000D4A46" w:rsidRPr="001A75C3">
        <w:t>reusable plastic trays with single-use plastic anaesthetic drug trays</w:t>
      </w:r>
      <w:r w:rsidR="00F64AB5" w:rsidRPr="001A75C3">
        <w:t xml:space="preserve"> </w:t>
      </w:r>
      <w:r w:rsidR="00F64AB5" w:rsidRPr="00164FDB">
        <w:fldChar w:fldCharType="begin"/>
      </w:r>
      <w:r w:rsidR="00F64AB5" w:rsidRPr="00164FDB">
        <w:instrText xml:space="preserve"> ADDIN EN.CITE &lt;EndNote&gt;&lt;Cite&gt;&lt;Author&gt;McGain&lt;/Author&gt;&lt;Year&gt;2010&lt;/Year&gt;&lt;RecNum&gt;100&lt;/RecNum&gt;&lt;DisplayText&gt;(McGain et al. 2010)&lt;/DisplayText&gt;&lt;record&gt;&lt;rec-number&gt;100&lt;/rec-number&gt;&lt;foreign-keys&gt;&lt;key app="EN" db-id="2tvvdsaevdpwwzex5pfxx0p5f9d225t9sw5e" timestamp="1719929032"&gt;100&lt;/key&gt;&lt;/foreign-keys&gt;&lt;ref-type name="Journal Article"&gt;17&lt;/ref-type&gt;&lt;contributors&gt;&lt;authors&gt;&lt;author&gt;McGain, F.&lt;/author&gt;&lt;author&gt;McAlister, S.&lt;/author&gt;&lt;author&gt;McGavin, A.&lt;/author&gt;&lt;author&gt;Story, D.&lt;/author&gt;&lt;/authors&gt;&lt;/contributors&gt;&lt;titles&gt;&lt;title&gt;The financial and environmental costs of reusable and single-use plastic anaesthetic drug trays&lt;/title&gt;&lt;secondary-title&gt;Anaesthesia and Intensive Care&lt;/secondary-title&gt;&lt;/titles&gt;&lt;periodical&gt;&lt;full-title&gt;Anaesthesia and Intensive Care&lt;/full-title&gt;&lt;/periodical&gt;&lt;pages&gt;538-544&lt;/pages&gt;&lt;volume&gt;38&lt;/volume&gt;&lt;number&gt;3&lt;/number&gt;&lt;dates&gt;&lt;year&gt;2010&lt;/year&gt;&lt;pub-dates&gt;&lt;date&gt;2010/05/01&lt;/date&gt;&lt;/pub-dates&gt;&lt;/dates&gt;&lt;publisher&gt;SAGE Publications Ltd&lt;/publisher&gt;&lt;isbn&gt;0310-057X&lt;/isbn&gt;&lt;urls&gt;&lt;related-urls&gt;&lt;url&gt;https://doi.org/10.1177/0310057X1003800320&lt;/url&gt;&lt;/related-urls&gt;&lt;/urls&gt;&lt;electronic-resource-num&gt;10.1177/0310057X1003800320&lt;/electronic-resource-num&gt;&lt;access-date&gt;2024/07/02&lt;/access-date&gt;&lt;/record&gt;&lt;/Cite&gt;&lt;/EndNote&gt;</w:instrText>
      </w:r>
      <w:r w:rsidR="00F64AB5" w:rsidRPr="00164FDB">
        <w:fldChar w:fldCharType="separate"/>
      </w:r>
      <w:r w:rsidR="00F64AB5" w:rsidRPr="00164FDB">
        <w:rPr>
          <w:noProof/>
        </w:rPr>
        <w:t>(McGain et al. 2010)</w:t>
      </w:r>
      <w:r w:rsidR="00F64AB5" w:rsidRPr="00164FDB">
        <w:fldChar w:fldCharType="end"/>
      </w:r>
      <w:r w:rsidR="00164FDB" w:rsidRPr="001A75C3">
        <w:t xml:space="preserve">; </w:t>
      </w:r>
      <w:r w:rsidR="004E7A4D" w:rsidRPr="001A75C3">
        <w:t xml:space="preserve">reusable and single-use central venous catheter insertion kits </w:t>
      </w:r>
      <w:r w:rsidR="004E7A4D" w:rsidRPr="00164FDB">
        <w:fldChar w:fldCharType="begin"/>
      </w:r>
      <w:r w:rsidR="004E7A4D" w:rsidRPr="00164FDB">
        <w:instrText xml:space="preserve"> ADDIN EN.CITE &lt;EndNote&gt;&lt;Cite&gt;&lt;Author&gt;McGain&lt;/Author&gt;&lt;Year&gt;2012&lt;/Year&gt;&lt;RecNum&gt;99&lt;/RecNum&gt;&lt;DisplayText&gt;(McGain et al. 2012)&lt;/DisplayText&gt;&lt;record&gt;&lt;rec-number&gt;99&lt;/rec-number&gt;&lt;foreign-keys&gt;&lt;key app="EN" db-id="2tvvdsaevdpwwzex5pfxx0p5f9d225t9sw5e" timestamp="1719928954"&gt;99&lt;/key&gt;&lt;/foreign-keys&gt;&lt;ref-type name="Journal Article"&gt;17&lt;/ref-type&gt;&lt;contributors&gt;&lt;authors&gt;&lt;author&gt;McGain, Forbes&lt;/author&gt;&lt;author&gt;McAlister, Scott&lt;/author&gt;&lt;author&gt;McGavin, Andrew&lt;/author&gt;&lt;author&gt;Story, David&lt;/author&gt;&lt;/authors&gt;&lt;/contributors&gt;&lt;titles&gt;&lt;title&gt;A Life Cycle Assessment of reusable and single-use central venous catheter insertion kits&lt;/title&gt;&lt;secondary-title&gt;Anesthesia and Analgesia&lt;/secondary-title&gt;&lt;/titles&gt;&lt;periodical&gt;&lt;full-title&gt;Anesthesia and analgesia&lt;/full-title&gt;&lt;/periodical&gt;&lt;pages&gt;1073-1080&lt;/pages&gt;&lt;volume&gt;114&lt;/volume&gt;&lt;number&gt;5&lt;/number&gt;&lt;dates&gt;&lt;year&gt;2012&lt;/year&gt;&lt;/dates&gt;&lt;isbn&gt;0003-2999&lt;/isbn&gt;&lt;urls&gt;&lt;related-urls&gt;&lt;url&gt;https://journals.lww.com/anesthesia-analgesia/fulltext/2012/05000/a_life_cycle_assessment_of_reusable_and_single_use.23.aspx&lt;/url&gt;&lt;/related-urls&gt;&lt;/urls&gt;&lt;/record&gt;&lt;/Cite&gt;&lt;/EndNote&gt;</w:instrText>
      </w:r>
      <w:r w:rsidR="004E7A4D" w:rsidRPr="00164FDB">
        <w:fldChar w:fldCharType="separate"/>
      </w:r>
      <w:r w:rsidR="004E7A4D" w:rsidRPr="00164FDB">
        <w:rPr>
          <w:noProof/>
        </w:rPr>
        <w:t>(McGain et al. 2012)</w:t>
      </w:r>
      <w:r w:rsidR="004E7A4D" w:rsidRPr="00164FDB">
        <w:fldChar w:fldCharType="end"/>
      </w:r>
      <w:r w:rsidR="00164FDB" w:rsidRPr="001A75C3">
        <w:t xml:space="preserve">; </w:t>
      </w:r>
      <w:r w:rsidR="00943D39" w:rsidRPr="001A75C3">
        <w:t xml:space="preserve">reusable and single-use anaesthetic equipment, including anaesthetic circuits, face masks, laryngeal mask airways, and direct and </w:t>
      </w:r>
      <w:proofErr w:type="spellStart"/>
      <w:r w:rsidR="00943D39" w:rsidRPr="001A75C3">
        <w:t>videolaryngoscope</w:t>
      </w:r>
      <w:proofErr w:type="spellEnd"/>
      <w:r w:rsidR="00943D39" w:rsidRPr="001A75C3">
        <w:t xml:space="preserve"> blades and handles</w:t>
      </w:r>
      <w:r w:rsidR="00C52EBD" w:rsidRPr="001A75C3">
        <w:t xml:space="preserve"> (McGain et al. 2017)</w:t>
      </w:r>
      <w:r w:rsidR="00164FDB" w:rsidRPr="001A75C3">
        <w:t xml:space="preserve">; and </w:t>
      </w:r>
      <w:r w:rsidR="001E15CE" w:rsidRPr="001A75C3">
        <w:t>reusable and single</w:t>
      </w:r>
      <w:r w:rsidR="001A75C3" w:rsidRPr="001A75C3">
        <w:t>-</w:t>
      </w:r>
      <w:r w:rsidR="001E15CE" w:rsidRPr="001A75C3">
        <w:t xml:space="preserve">use ureteroscopes </w:t>
      </w:r>
      <w:r w:rsidR="001E15CE" w:rsidRPr="00164FDB">
        <w:fldChar w:fldCharType="begin"/>
      </w:r>
      <w:r w:rsidR="001E15CE" w:rsidRPr="00164FDB">
        <w:instrText xml:space="preserve"> ADDIN EN.CITE &lt;EndNote&gt;&lt;Cite&gt;&lt;Author&gt;Davis&lt;/Author&gt;&lt;Year&gt;2018&lt;/Year&gt;&lt;RecNum&gt;101&lt;/RecNum&gt;&lt;DisplayText&gt;(Davis et al. 2018)&lt;/DisplayText&gt;&lt;record&gt;&lt;rec-number&gt;101&lt;/rec-number&gt;&lt;foreign-keys&gt;&lt;key app="EN" db-id="2tvvdsaevdpwwzex5pfxx0p5f9d225t9sw5e" timestamp="1720026794"&gt;101&lt;/key&gt;&lt;/foreign-keys&gt;&lt;ref-type name="Journal Article"&gt;17&lt;/ref-type&gt;&lt;contributors&gt;&lt;authors&gt;&lt;author&gt;Davis, Niall F.&lt;/author&gt;&lt;author&gt;McGrath, Shannon&lt;/author&gt;&lt;author&gt;Quinlan, Mark&lt;/author&gt;&lt;author&gt;Jack, Gregory&lt;/author&gt;&lt;author&gt;Lawrentschuk, Nathan&lt;/author&gt;&lt;author&gt;Bolton, Damien M.&lt;/author&gt;&lt;/authors&gt;&lt;/contributors&gt;&lt;titles&gt;&lt;title&gt;Carbon footprint in flexible ureteroscopy: A comparative study on the environmental impact of reusable and single-use ureteroscopes&lt;/title&gt;&lt;secondary-title&gt;Journal of Endourology&lt;/secondary-title&gt;&lt;/titles&gt;&lt;periodical&gt;&lt;full-title&gt;Journal of Endourology&lt;/full-title&gt;&lt;/periodical&gt;&lt;pages&gt;214-217&lt;/pages&gt;&lt;volume&gt;32&lt;/volume&gt;&lt;number&gt;3&lt;/number&gt;&lt;dates&gt;&lt;year&gt;2018&lt;/year&gt;&lt;pub-dates&gt;&lt;date&gt;2018/03/01&lt;/date&gt;&lt;/pub-dates&gt;&lt;/dates&gt;&lt;publisher&gt;Mary Ann Liebert, Inc., publishers&lt;/publisher&gt;&lt;isbn&gt;0892-7790&lt;/isbn&gt;&lt;urls&gt;&lt;related-urls&gt;&lt;url&gt;https://doi.org/10.1089/end.2018.0001&lt;/url&gt;&lt;/related-urls&gt;&lt;/urls&gt;&lt;electronic-resource-num&gt;10.1089/end.2018.0001&lt;/electronic-resource-num&gt;&lt;access-date&gt;2024/07/03&lt;/access-date&gt;&lt;/record&gt;&lt;/Cite&gt;&lt;/EndNote&gt;</w:instrText>
      </w:r>
      <w:r w:rsidR="001E15CE" w:rsidRPr="00164FDB">
        <w:fldChar w:fldCharType="separate"/>
      </w:r>
      <w:r w:rsidR="001E15CE" w:rsidRPr="00164FDB">
        <w:rPr>
          <w:noProof/>
        </w:rPr>
        <w:t>(Davis et al. 2018)</w:t>
      </w:r>
      <w:r w:rsidR="001E15CE" w:rsidRPr="00164FDB">
        <w:fldChar w:fldCharType="end"/>
      </w:r>
      <w:r w:rsidR="001E15CE" w:rsidRPr="001A75C3">
        <w:t>.</w:t>
      </w:r>
      <w:r w:rsidR="00717F5E">
        <w:t xml:space="preserve"> </w:t>
      </w:r>
    </w:p>
    <w:p w14:paraId="6D6A8310" w14:textId="1D15DDFE" w:rsidR="0052438C" w:rsidRDefault="00367DA5" w:rsidP="0052438C">
      <w:r>
        <w:t>The other three</w:t>
      </w:r>
      <w:r w:rsidR="0052438C" w:rsidRPr="003E70DE">
        <w:t xml:space="preserve"> LCA studies estimated the </w:t>
      </w:r>
      <w:r w:rsidR="0052438C">
        <w:t>emissions</w:t>
      </w:r>
      <w:r w:rsidR="0052438C" w:rsidRPr="003E70DE">
        <w:t xml:space="preserve"> footprint o</w:t>
      </w:r>
      <w:r w:rsidR="004537FC">
        <w:t xml:space="preserve">f </w:t>
      </w:r>
      <w:r w:rsidR="00357BEB">
        <w:t>pathology tests (including</w:t>
      </w:r>
      <w:r w:rsidR="0052438C" w:rsidRPr="003E70DE">
        <w:t xml:space="preserve"> full blood examination, urea and electrolyte levels</w:t>
      </w:r>
      <w:r w:rsidR="0052438C">
        <w:t>,</w:t>
      </w:r>
      <w:r w:rsidR="0052438C" w:rsidRPr="003E70DE">
        <w:t xml:space="preserve"> coagulation profile, C-reactive protein concentration, and arterial blood gases</w:t>
      </w:r>
      <w:r w:rsidR="00357BEB">
        <w:t>)</w:t>
      </w:r>
      <w:r w:rsidR="0052438C" w:rsidRPr="003E70DE">
        <w:t xml:space="preserve"> </w:t>
      </w:r>
      <w:r w:rsidR="0052438C" w:rsidRPr="003E70DE">
        <w:fldChar w:fldCharType="begin"/>
      </w:r>
      <w:r w:rsidR="0052438C" w:rsidRPr="003E70DE">
        <w:instrText xml:space="preserve"> ADDIN EN.CITE &lt;EndNote&gt;&lt;Cite&gt;&lt;Author&gt;McAlister&lt;/Author&gt;&lt;Year&gt;2020&lt;/Year&gt;&lt;RecNum&gt;86&lt;/RecNum&gt;&lt;DisplayText&gt;(McAlister et al. 2020)&lt;/DisplayText&gt;&lt;record&gt;&lt;rec-number&gt;86&lt;/rec-number&gt;&lt;foreign-keys&gt;&lt;key app="EN" db-id="2tvvdsaevdpwwzex5pfxx0p5f9d225t9sw5e" timestamp="1718549327"&gt;86&lt;/key&gt;&lt;/foreign-keys&gt;&lt;ref-type name="Journal Article"&gt;17&lt;/ref-type&gt;&lt;contributors&gt;&lt;authors&gt;&lt;author&gt;McAlister, Scott&lt;/author&gt;&lt;author&gt;Barratt, Alexandra L.&lt;/author&gt;&lt;author&gt;Bell, Katy J. L.&lt;/author&gt;&lt;author&gt;McGain, Forbes&lt;/author&gt;&lt;/authors&gt;&lt;/contributors&gt;&lt;titles&gt;&lt;title&gt;The carbon footprint of pathology testing&lt;/title&gt;&lt;secondary-title&gt;Medical Journal of Australia&lt;/secondary-title&gt;&lt;/titles&gt;&lt;periodical&gt;&lt;full-title&gt;Medical journal of Australia&lt;/full-title&gt;&lt;/periodical&gt;&lt;pages&gt;377-382&lt;/pages&gt;&lt;volume&gt;212&lt;/volume&gt;&lt;number&gt;8&lt;/number&gt;&lt;keywords&gt;&lt;keyword&gt;Environmental policy&lt;/keyword&gt;&lt;keyword&gt;Climate change&lt;/keyword&gt;&lt;/keywords&gt;&lt;dates&gt;&lt;year&gt;2020&lt;/year&gt;&lt;pub-dates&gt;&lt;date&gt;2020/05/01&lt;/date&gt;&lt;/pub-dates&gt;&lt;/dates&gt;&lt;publisher&gt;John Wiley &amp;amp; Sons, Ltd&lt;/publisher&gt;&lt;isbn&gt;0025-729X&lt;/isbn&gt;&lt;urls&gt;&lt;related-urls&gt;&lt;url&gt;https://doi.org/10.5694/mja2.50583&lt;/url&gt;&lt;/related-urls&gt;&lt;/urls&gt;&lt;electronic-resource-num&gt;https://doi.org/10.5694/mja2.50583&lt;/electronic-resource-num&gt;&lt;access-date&gt;2024/06/16&lt;/access-date&gt;&lt;/record&gt;&lt;/Cite&gt;&lt;/EndNote&gt;</w:instrText>
      </w:r>
      <w:r w:rsidR="0052438C" w:rsidRPr="003E70DE">
        <w:fldChar w:fldCharType="separate"/>
      </w:r>
      <w:r w:rsidR="0052438C" w:rsidRPr="003E70DE">
        <w:rPr>
          <w:noProof/>
        </w:rPr>
        <w:t>(McAlister et al. 2020)</w:t>
      </w:r>
      <w:r w:rsidR="0052438C" w:rsidRPr="003E70DE">
        <w:fldChar w:fldCharType="end"/>
      </w:r>
      <w:r w:rsidR="0052438C">
        <w:t>;</w:t>
      </w:r>
      <w:r w:rsidR="0052438C" w:rsidRPr="003E70DE">
        <w:t xml:space="preserve"> hospital diagnostic imaging </w:t>
      </w:r>
      <w:r w:rsidR="00357BEB">
        <w:t>(</w:t>
      </w:r>
      <w:r w:rsidR="0052438C" w:rsidRPr="003E70DE">
        <w:t>including computerised tomography, magnetic resonance imaging, ultrasound, chest X-ray, and mobile chest X-ray</w:t>
      </w:r>
      <w:r w:rsidR="006C4D45">
        <w:t>)</w:t>
      </w:r>
      <w:r w:rsidR="0052438C" w:rsidRPr="003E70DE">
        <w:t xml:space="preserve"> </w:t>
      </w:r>
      <w:r w:rsidR="0052438C" w:rsidRPr="003E70DE">
        <w:fldChar w:fldCharType="begin"/>
      </w:r>
      <w:r w:rsidR="0052438C" w:rsidRPr="003E70DE">
        <w:instrText xml:space="preserve"> ADDIN EN.CITE &lt;EndNote&gt;&lt;Cite&gt;&lt;Author&gt;McAlister&lt;/Author&gt;&lt;Year&gt;2022&lt;/Year&gt;&lt;RecNum&gt;87&lt;/RecNum&gt;&lt;DisplayText&gt;(McAlister et al. 2022)&lt;/DisplayText&gt;&lt;record&gt;&lt;rec-number&gt;87&lt;/rec-number&gt;&lt;foreign-keys&gt;&lt;key app="EN" db-id="2tvvdsaevdpwwzex5pfxx0p5f9d225t9sw5e" timestamp="1718549481"&gt;87&lt;/key&gt;&lt;/foreign-keys&gt;&lt;ref-type name="Journal Article"&gt;17&lt;/ref-type&gt;&lt;contributors&gt;&lt;authors&gt;&lt;author&gt;McAlister, Scott&lt;/author&gt;&lt;author&gt;McGain, Forbes&lt;/author&gt;&lt;author&gt;Breth-Petersen, Matilde&lt;/author&gt;&lt;author&gt;Story, David&lt;/author&gt;&lt;author&gt;Charlesworth, Kate&lt;/author&gt;&lt;author&gt;Ison, Glenn&lt;/author&gt;&lt;author&gt;Barratt, Alexandra&lt;/author&gt;&lt;/authors&gt;&lt;/contributors&gt;&lt;titles&gt;&lt;title&gt;The carbon footprint of hospital diagnostic imaging in Australia&lt;/title&gt;&lt;secondary-title&gt;The Lancet Regional Health – Western Pacific&lt;/secondary-title&gt;&lt;/titles&gt;&lt;periodical&gt;&lt;full-title&gt;The Lancet Regional Health – Western Pacific&lt;/full-title&gt;&lt;/periodical&gt;&lt;volume&gt;24&lt;/volume&gt;&lt;dates&gt;&lt;year&gt;2022&lt;/year&gt;&lt;/dates&gt;&lt;publisher&gt;Elsevier&lt;/publisher&gt;&lt;isbn&gt;2666-6065&lt;/isbn&gt;&lt;urls&gt;&lt;related-urls&gt;&lt;url&gt;https://doi.org/10.1016/j.lanwpc.2022.100459&lt;/url&gt;&lt;/related-urls&gt;&lt;/urls&gt;&lt;electronic-resource-num&gt;10.1016/j.lanwpc.2022.100459&lt;/electronic-resource-num&gt;&lt;access-date&gt;2024/06/16&lt;/access-date&gt;&lt;/record&gt;&lt;/Cite&gt;&lt;/EndNote&gt;</w:instrText>
      </w:r>
      <w:r w:rsidR="0052438C" w:rsidRPr="003E70DE">
        <w:fldChar w:fldCharType="separate"/>
      </w:r>
      <w:r w:rsidR="0052438C" w:rsidRPr="003E70DE">
        <w:rPr>
          <w:noProof/>
        </w:rPr>
        <w:t>(McAlister et al. 2022)</w:t>
      </w:r>
      <w:r w:rsidR="0052438C" w:rsidRPr="003E70DE">
        <w:fldChar w:fldCharType="end"/>
      </w:r>
      <w:r w:rsidR="0052438C">
        <w:t>;</w:t>
      </w:r>
      <w:r w:rsidR="0052438C" w:rsidRPr="003E70DE">
        <w:t xml:space="preserve"> and oral versus intravenous perioperative paracetamol use </w:t>
      </w:r>
      <w:r w:rsidR="0052438C" w:rsidRPr="003E70DE">
        <w:fldChar w:fldCharType="begin"/>
      </w:r>
      <w:r w:rsidR="0052438C" w:rsidRPr="003E70DE">
        <w:instrText xml:space="preserve"> ADDIN EN.CITE &lt;EndNote&gt;&lt;Cite&gt;&lt;Author&gt;Davies&lt;/Author&gt;&lt;Year&gt;2024&lt;/Year&gt;&lt;RecNum&gt;125&lt;/RecNum&gt;&lt;DisplayText&gt;(Davies et al. 2024)&lt;/DisplayText&gt;&lt;record&gt;&lt;rec-number&gt;125&lt;/rec-number&gt;&lt;foreign-keys&gt;&lt;key app="EN" db-id="2tvvdsaevdpwwzex5pfxx0p5f9d225t9sw5e" timestamp="1722070221"&gt;125&lt;/key&gt;&lt;/foreign-keys&gt;&lt;ref-type name="Journal Article"&gt;17&lt;/ref-type&gt;&lt;contributors&gt;&lt;authors&gt;&lt;author&gt;Davies, Jessica F&lt;/author&gt;&lt;author&gt;McAlister, Scott&lt;/author&gt;&lt;author&gt;Eckelman, Matthew J &lt;/author&gt;&lt;author&gt;McGain, Forbes &lt;/author&gt;&lt;author&gt;Seglenieks, Richard &lt;/author&gt;&lt;author&gt;Gutman, Elena N&lt;/author&gt;&lt;author&gt;Groome, Jonathan &lt;/author&gt;&lt;author&gt;Palipane, Natasha&lt;/author&gt;&lt;author&gt;Latoff, Katherine  &lt;/author&gt;&lt;author&gt;Nielsen, Dominic &lt;/author&gt;&lt;author&gt;Sherman, Jodi D&lt;/author&gt;&lt;author&gt;TRA2SH&lt;/author&gt;&lt;author&gt;GASP&lt;/author&gt;&lt;author&gt;WAAREN&lt;/author&gt;&lt;/authors&gt;&lt;/contributors&gt;&lt;titles&gt;&lt;title&gt;Environmental and financial impacts of perioperative paracetamol use: a multicentre international life-cycle analysis&lt;/title&gt;&lt;secondary-title&gt;British Journal of Anaesthesia&lt;/secondary-title&gt;&lt;/titles&gt;&lt;periodical&gt;&lt;full-title&gt;British Journal of Anaesthesia&lt;/full-title&gt;&lt;/periodical&gt;&lt;keywords&gt;&lt;keyword&gt;environment&lt;/keyword&gt;&lt;keyword&gt;life-cycle assessment&lt;/keyword&gt;&lt;keyword&gt;paracetamol&lt;/keyword&gt;&lt;keyword&gt;perioperative medicine&lt;/keyword&gt;&lt;keyword&gt;pharmaceuticals&lt;/keyword&gt;&lt;/keywords&gt;&lt;dates&gt;&lt;year&gt;2024&lt;/year&gt;&lt;/dates&gt;&lt;urls&gt;&lt;related-urls&gt;&lt;url&gt;https://doi.org/10.1016/j.bja.2023.11.053&lt;/url&gt;&lt;/related-urls&gt;&lt;/urls&gt;&lt;/record&gt;&lt;/Cite&gt;&lt;/EndNote&gt;</w:instrText>
      </w:r>
      <w:r w:rsidR="0052438C" w:rsidRPr="003E70DE">
        <w:fldChar w:fldCharType="separate"/>
      </w:r>
      <w:r w:rsidR="0052438C" w:rsidRPr="003E70DE">
        <w:rPr>
          <w:noProof/>
        </w:rPr>
        <w:t>(Davies et al. 2024)</w:t>
      </w:r>
      <w:r w:rsidR="0052438C" w:rsidRPr="003E70DE">
        <w:fldChar w:fldCharType="end"/>
      </w:r>
      <w:r w:rsidR="0052438C" w:rsidRPr="003E70DE">
        <w:t>.</w:t>
      </w:r>
      <w:r w:rsidR="0052438C">
        <w:t xml:space="preserve"> </w:t>
      </w:r>
    </w:p>
    <w:p w14:paraId="1F812D06" w14:textId="0FE5FE2E" w:rsidR="00FD3FC4" w:rsidRDefault="00C573EB" w:rsidP="001A75C3">
      <w:r w:rsidRPr="001A75C3">
        <w:t>O</w:t>
      </w:r>
      <w:r w:rsidR="00FD3FC4" w:rsidRPr="001A75C3">
        <w:t xml:space="preserve">ne study </w:t>
      </w:r>
      <w:r w:rsidR="0037276D" w:rsidRPr="001A75C3">
        <w:t xml:space="preserve">in this theme </w:t>
      </w:r>
      <w:r w:rsidR="007A5C97" w:rsidRPr="001A75C3">
        <w:t xml:space="preserve">reported on </w:t>
      </w:r>
      <w:r w:rsidR="000A271A" w:rsidRPr="001A75C3">
        <w:t>anaesthetists</w:t>
      </w:r>
      <w:r w:rsidR="004E6195" w:rsidRPr="001A75C3">
        <w:t>’</w:t>
      </w:r>
      <w:r w:rsidR="000A271A" w:rsidRPr="001A75C3">
        <w:t xml:space="preserve"> </w:t>
      </w:r>
      <w:r w:rsidR="007A5C97" w:rsidRPr="001A75C3">
        <w:t xml:space="preserve">perspectives </w:t>
      </w:r>
      <w:r w:rsidR="00E409FA" w:rsidRPr="001A75C3">
        <w:t xml:space="preserve">on the emissions footprint of anaesthesia and identified future opportunities and challenges for reducing </w:t>
      </w:r>
      <w:r w:rsidR="00FF28E3" w:rsidRPr="001A75C3">
        <w:t xml:space="preserve">the impact of </w:t>
      </w:r>
      <w:r w:rsidR="00E409FA" w:rsidRPr="001A75C3">
        <w:t>anaesthesia on the environment (</w:t>
      </w:r>
      <w:r w:rsidR="007A5C97" w:rsidRPr="005D06DD">
        <w:fldChar w:fldCharType="begin"/>
      </w:r>
      <w:r w:rsidR="007A5C97">
        <w:instrText xml:space="preserve"> ADDIN EN.CITE &lt;EndNote&gt;&lt;Cite&gt;&lt;Author&gt;Breth-Petersen&lt;/Author&gt;&lt;Year&gt;2024&lt;/Year&gt;&lt;RecNum&gt;93&lt;/RecNum&gt;&lt;DisplayText&gt;(Breth-Petersen et al. 2024)&lt;/DisplayText&gt;&lt;record&gt;&lt;rec-number&gt;93&lt;/rec-number&gt;&lt;foreign-keys&gt;&lt;key app="EN" db-id="2tvvdsaevdpwwzex5pfxx0p5f9d225t9sw5e" timestamp="1719128958"&gt;93&lt;/key&gt;&lt;/foreign-keys&gt;&lt;ref-type name="Journal Article"&gt;17&lt;/ref-type&gt;&lt;contributors&gt;&lt;authors&gt;&lt;author&gt;Breth-Petersen, Matilde&lt;/author&gt;&lt;author&gt;Barratt, Alexandra L.&lt;/author&gt;&lt;author&gt;McGain, Forbes&lt;/author&gt;&lt;author&gt;Skowno, Justin J.&lt;/author&gt;&lt;author&gt;Zhong, George&lt;/author&gt;&lt;author&gt;Weatherall, Andrew D.&lt;/author&gt;&lt;author&gt;Bell, Katy J. L.&lt;/author&gt;&lt;author&gt;Pickles, Kristen M.&lt;/author&gt;&lt;/authors&gt;&lt;/contributors&gt;&lt;titles&gt;&lt;title&gt;Exploring anaesthetists’ views on the carbon footprint of anaesthesia and identifying opportunities and challenges for reducing its impact on the environment&lt;/title&gt;&lt;secondary-title&gt;Anaesthesia and Intensive Care&lt;/secondary-title&gt;&lt;/titles&gt;&lt;periodical&gt;&lt;full-title&gt;Anaesthesia and Intensive Care&lt;/full-title&gt;&lt;/periodical&gt;&lt;pages&gt;91-104&lt;/pages&gt;&lt;volume&gt;52&lt;/volume&gt;&lt;number&gt;2&lt;/number&gt;&lt;dates&gt;&lt;year&gt;2024&lt;/year&gt;&lt;pub-dates&gt;&lt;date&gt;2024/03/01&lt;/date&gt;&lt;/pub-dates&gt;&lt;/dates&gt;&lt;publisher&gt;SAGE Publications Ltd&lt;/publisher&gt;&lt;isbn&gt;0310-057X&lt;/isbn&gt;&lt;urls&gt;&lt;related-urls&gt;&lt;url&gt;https://doi.org/10.1177/0310057X231212211&lt;/url&gt;&lt;/related-urls&gt;&lt;/urls&gt;&lt;electronic-resource-num&gt;10.1177/0310057X231212211&lt;/electronic-resource-num&gt;&lt;access-date&gt;2024/06/23&lt;/access-date&gt;&lt;/record&gt;&lt;/Cite&gt;&lt;/EndNote&gt;</w:instrText>
      </w:r>
      <w:r w:rsidR="007A5C97" w:rsidRPr="005D06DD">
        <w:fldChar w:fldCharType="separate"/>
      </w:r>
      <w:r w:rsidR="007A5C97">
        <w:rPr>
          <w:noProof/>
        </w:rPr>
        <w:t>Breth-Petersen et al. 2024)</w:t>
      </w:r>
      <w:r w:rsidR="007A5C97" w:rsidRPr="005D06DD">
        <w:fldChar w:fldCharType="end"/>
      </w:r>
      <w:r w:rsidR="00E409FA">
        <w:t>.</w:t>
      </w:r>
      <w:r w:rsidR="00E22E5E">
        <w:t xml:space="preserve"> </w:t>
      </w:r>
    </w:p>
    <w:p w14:paraId="4BF08A9C" w14:textId="1F02FEFA" w:rsidR="008969CF" w:rsidRDefault="00597130" w:rsidP="001A75C3">
      <w:r>
        <w:t>Of the</w:t>
      </w:r>
      <w:r w:rsidR="0037276D">
        <w:t xml:space="preserve"> </w:t>
      </w:r>
      <w:r w:rsidR="009612D0">
        <w:t>13 primary research studies</w:t>
      </w:r>
      <w:r>
        <w:t>, nine</w:t>
      </w:r>
      <w:r w:rsidR="009612D0">
        <w:t xml:space="preserve"> were conducted in metropolitan areas </w:t>
      </w:r>
      <w:r w:rsidR="009612D0" w:rsidRPr="00C32E3B">
        <w:fldChar w:fldCharType="begin">
          <w:fldData xml:space="preserve">PEVuZE5vdGU+PENpdGU+PEF1dGhvcj5NY0FsaXN0ZXI8L0F1dGhvcj48WWVhcj4yMDIzPC9ZZWFy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==
</w:fldData>
        </w:fldChar>
      </w:r>
      <w:r w:rsidR="009612D0" w:rsidRPr="00C32E3B">
        <w:instrText xml:space="preserve"> ADDIN EN.CITE </w:instrText>
      </w:r>
      <w:r w:rsidR="009612D0" w:rsidRPr="00C32E3B">
        <w:fldChar w:fldCharType="begin">
          <w:fldData xml:space="preserve">PEVuZE5vdGU+PENpdGU+PEF1dGhvcj5NY0FsaXN0ZXI8L0F1dGhvcj48WWVhcj4yMDIzPC9ZZWFy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==
</w:fldData>
        </w:fldChar>
      </w:r>
      <w:r w:rsidR="009612D0" w:rsidRPr="00C32E3B">
        <w:instrText xml:space="preserve"> ADDIN EN.CITE.DATA </w:instrText>
      </w:r>
      <w:r w:rsidR="009612D0" w:rsidRPr="00C32E3B">
        <w:fldChar w:fldCharType="end"/>
      </w:r>
      <w:r w:rsidR="009612D0" w:rsidRPr="00C32E3B">
        <w:fldChar w:fldCharType="separate"/>
      </w:r>
      <w:r w:rsidR="009612D0" w:rsidRPr="00C32E3B">
        <w:rPr>
          <w:noProof/>
        </w:rPr>
        <w:t>(McAlister et al. 2023; Wyssusek et al. 2022; Breth-Petersen et al. 2024; McGain et al. 2010; McGain et al. 2012; McGain et al. 2017; Davis et al. 2018; McAlister et al. 2020; McAlister et al. 2022)</w:t>
      </w:r>
      <w:r w:rsidR="009612D0" w:rsidRPr="00C32E3B">
        <w:fldChar w:fldCharType="end"/>
      </w:r>
      <w:r w:rsidR="009612D0" w:rsidRPr="001A75C3">
        <w:t xml:space="preserve">. Only one </w:t>
      </w:r>
      <w:r w:rsidR="009612D0" w:rsidRPr="001A75C3">
        <w:lastRenderedPageBreak/>
        <w:t xml:space="preserve">primary study was conducted in rural Australia </w:t>
      </w:r>
      <w:r w:rsidR="009612D0" w:rsidRPr="005D06DD">
        <w:fldChar w:fldCharType="begin"/>
      </w:r>
      <w:r w:rsidR="009612D0">
        <w:instrText xml:space="preserve"> ADDIN EN.CITE &lt;EndNote&gt;&lt;Cite&gt;&lt;Author&gt;Ellis&lt;/Author&gt;&lt;Year&gt;2013&lt;/Year&gt;&lt;RecNum&gt;13&lt;/RecNum&gt;&lt;DisplayText&gt;(Ellis et al. 2013)&lt;/DisplayText&gt;&lt;record&gt;&lt;rec-number&gt;13&lt;/rec-number&gt;&lt;foreign-keys&gt;&lt;key app="EN" db-id="2tvvdsaevdpwwzex5pfxx0p5f9d225t9sw5e" timestamp="1715161418"&gt;13&lt;/key&gt;&lt;/foreign-keys&gt;&lt;ref-type name="Journal Article"&gt;17&lt;/ref-type&gt;&lt;contributors&gt;&lt;authors&gt;&lt;author&gt;Ellis, Isabelle&lt;/author&gt;&lt;author&gt;Cheek, Colleen&lt;/author&gt;&lt;author&gt;Jaffray, Linda&lt;/author&gt;&lt;author&gt;Skinner, Timothy&lt;/author&gt;&lt;/authors&gt;&lt;/contributors&gt;&lt;titles&gt;&lt;title&gt;Making a case for telehealth: measuring the carbon cost of health-related travel&lt;/title&gt;&lt;secondary-title&gt;Rural and Remote Health&lt;/secondary-title&gt;&lt;/titles&gt;&lt;periodical&gt;&lt;full-title&gt;Rural and remote health&lt;/full-title&gt;&lt;/periodical&gt;&lt;pages&gt;2723&lt;/pages&gt;&lt;volume&gt;13&lt;/volume&gt;&lt;number&gt;4&lt;/number&gt;&lt;dates&gt;&lt;year&gt;2013&lt;/year&gt;&lt;/dates&gt;&lt;pub-location&gt;Australia&lt;/pub-location&gt;&lt;publisher&gt;James Cook University&lt;/publisher&gt;&lt;accession-num&gt;24299428&lt;/accession-num&gt;&lt;urls&gt;&lt;related-urls&gt;&lt;url&gt;https://ezproxy.canberra.edu.au/login?url=https://search.ebscohost.com/login.aspx?direct=true&amp;amp;db=cmedm&amp;amp;AN=24299428&amp;amp;site=ehost-live&lt;/url&gt;&lt;/related-urls&gt;&lt;/urls&gt;&lt;/record&gt;&lt;/Cite&gt;&lt;/EndNote&gt;</w:instrText>
      </w:r>
      <w:r w:rsidR="009612D0" w:rsidRPr="005D06DD">
        <w:fldChar w:fldCharType="separate"/>
      </w:r>
      <w:r w:rsidR="009612D0">
        <w:rPr>
          <w:noProof/>
        </w:rPr>
        <w:t>(Ellis et al. 2013)</w:t>
      </w:r>
      <w:r w:rsidR="009612D0" w:rsidRPr="005D06DD">
        <w:fldChar w:fldCharType="end"/>
      </w:r>
      <w:r>
        <w:t>.</w:t>
      </w:r>
      <w:r w:rsidR="009612D0">
        <w:t xml:space="preserve"> </w:t>
      </w:r>
      <w:r w:rsidR="001F1CB2">
        <w:t>T</w:t>
      </w:r>
      <w:r w:rsidR="00A11084">
        <w:t>hree studies did not have a specific geographical focus</w:t>
      </w:r>
      <w:r w:rsidR="00F46CC5">
        <w:t xml:space="preserve"> (Charl</w:t>
      </w:r>
      <w:r w:rsidR="00005915">
        <w:t>esworth and Jamieson 2019; Talbot et al. 2022;</w:t>
      </w:r>
      <w:r w:rsidR="001913C6">
        <w:t xml:space="preserve"> Davies et al. 2024).</w:t>
      </w:r>
    </w:p>
    <w:p w14:paraId="1D6515D5" w14:textId="3A72F4BC" w:rsidR="00152D6B" w:rsidRPr="001A75C3" w:rsidRDefault="00282229" w:rsidP="001A75C3">
      <w:r>
        <w:t xml:space="preserve">The five reviews in this theme covered topics </w:t>
      </w:r>
      <w:r w:rsidRPr="000E64E3">
        <w:t xml:space="preserve">including energy sources, water use, waste management, and travel/transport, in healthcare services outside </w:t>
      </w:r>
      <w:r w:rsidRPr="000E64E3">
        <w:fldChar w:fldCharType="begin"/>
      </w:r>
      <w:r w:rsidRPr="000E64E3">
        <w:instrText xml:space="preserve"> ADDIN EN.CITE &lt;EndNote&gt;&lt;Cite&gt;&lt;Author&gt;Duindam&lt;/Author&gt;&lt;Year&gt;2022&lt;/Year&gt;&lt;RecNum&gt;12&lt;/RecNum&gt;&lt;DisplayText&gt;(Duindam 2022)&lt;/DisplayText&gt;&lt;record&gt;&lt;rec-number&gt;12&lt;/rec-number&gt;&lt;foreign-keys&gt;&lt;key app="EN" db-id="2tvvdsaevdpwwzex5pfxx0p5f9d225t9sw5e" timestamp="1715161418"&gt;12&lt;/key&gt;&lt;/foreign-keys&gt;&lt;ref-type name="Journal Article"&gt;17&lt;/ref-type&gt;&lt;contributors&gt;&lt;authors&gt;&lt;author&gt;Duindam, D. &lt;/author&gt;&lt;/authors&gt;&lt;/contributors&gt;&lt;titles&gt;&lt;title&gt;Transitioning to Sustainable Healthcare: Decarbonising Healthcare Clinics, a Literature Review&lt;/title&gt;&lt;secondary-title&gt;Challenges&lt;/secondary-title&gt;&lt;/titles&gt;&lt;periodical&gt;&lt;full-title&gt;Challenges&lt;/full-title&gt;&lt;/periodical&gt;&lt;pages&gt;68&lt;/pages&gt;&lt;volume&gt;13&lt;/volume&gt;&lt;number&gt;2&lt;/number&gt;&lt;dates&gt;&lt;year&gt;2022&lt;/year&gt;&lt;/dates&gt;&lt;urls&gt;&lt;related-urls&gt;&lt;url&gt;https://www.mdpi.com/2078-1547/13/2/68&lt;/url&gt;&lt;/related-urls&gt;&lt;/urls&gt;&lt;/record&gt;&lt;/Cite&gt;&lt;/EndNote&gt;</w:instrText>
      </w:r>
      <w:r w:rsidRPr="000E64E3">
        <w:fldChar w:fldCharType="separate"/>
      </w:r>
      <w:r w:rsidRPr="000E64E3">
        <w:rPr>
          <w:noProof/>
        </w:rPr>
        <w:t>(Duindam 2022)</w:t>
      </w:r>
      <w:r w:rsidRPr="000E64E3">
        <w:fldChar w:fldCharType="end"/>
      </w:r>
      <w:r w:rsidRPr="001A75C3">
        <w:t xml:space="preserve"> and within hospitals </w:t>
      </w:r>
      <w:r w:rsidRPr="000E64E3">
        <w:fldChar w:fldCharType="begin"/>
      </w:r>
      <w:r w:rsidRPr="000E64E3">
        <w:instrText xml:space="preserve"> ADDIN EN.CITE &lt;EndNote&gt;&lt;Cite&gt;&lt;Author&gt;Pencheon&lt;/Author&gt;&lt;Year&gt;2009&lt;/Year&gt;&lt;RecNum&gt;33&lt;/RecNum&gt;&lt;DisplayText&gt;(Pencheon et al. 2009)&lt;/DisplayText&gt;&lt;record&gt;&lt;rec-number&gt;33&lt;/rec-number&gt;&lt;foreign-keys&gt;&lt;key app="EN" db-id="2tvvdsaevdpwwzex5pfxx0p5f9d225t9sw5e" timestamp="1715161418"&gt;33&lt;/key&gt;&lt;/foreign-keys&gt;&lt;ref-type name="Journal Article"&gt;17&lt;/ref-type&gt;&lt;contributors&gt;&lt;authors&gt;&lt;author&gt;Pencheon, David&lt;/author&gt;&lt;author&gt;Rissel, Chris E.&lt;/author&gt;&lt;author&gt;Hadfield, Glen&lt;/author&gt;&lt;author&gt;Madden, D. Lynne&lt;/author&gt;&lt;/authors&gt;&lt;/contributors&gt;&lt;titles&gt;&lt;title&gt;Health sector leadership in mitigating climate change: experience from the UK and NSW&lt;/title&gt;&lt;secondary-title&gt;New South Wales Public Health Bulletin&lt;/secondary-title&gt;&lt;/titles&gt;&lt;periodical&gt;&lt;full-title&gt;New South Wales public health bulletin&lt;/full-title&gt;&lt;/periodical&gt;&lt;pages&gt;173-176&lt;/pages&gt;&lt;volume&gt;20&lt;/volume&gt;&lt;number&gt;11-12&lt;/number&gt;&lt;dates&gt;&lt;year&gt;2009&lt;/year&gt;&lt;/dates&gt;&lt;pub-location&gt;Australia&lt;/pub-location&gt;&lt;publisher&gt;NSW Health Dept&lt;/publisher&gt;&lt;accession-num&gt;20132739&lt;/accession-num&gt;&lt;urls&gt;&lt;related-urls&gt;&lt;url&gt;https://ezproxy.canberra.edu.au/login?url=https://search.ebscohost.com/login.aspx?direct=true&amp;amp;db=cmedm&amp;amp;AN=20132739&amp;amp;site=ehost-live&lt;/url&gt;&lt;url&gt;https://www.publish.csiro.au/nb/pdf/NB09044&lt;/url&gt;&lt;/related-urls&gt;&lt;/urls&gt;&lt;electronic-resource-num&gt;10.1071/NB09044&lt;/electronic-resource-num&gt;&lt;/record&gt;&lt;/Cite&gt;&lt;/EndNote&gt;</w:instrText>
      </w:r>
      <w:r w:rsidRPr="000E64E3">
        <w:fldChar w:fldCharType="separate"/>
      </w:r>
      <w:r w:rsidRPr="000E64E3">
        <w:rPr>
          <w:noProof/>
        </w:rPr>
        <w:t>(Pencheon et al. 2009)</w:t>
      </w:r>
      <w:r w:rsidRPr="000E64E3">
        <w:fldChar w:fldCharType="end"/>
      </w:r>
      <w:r w:rsidRPr="001A75C3">
        <w:t xml:space="preserve">; opportunities to green operating theatres </w:t>
      </w:r>
      <w:r w:rsidRPr="000E64E3">
        <w:fldChar w:fldCharType="begin"/>
      </w:r>
      <w:r w:rsidRPr="000E64E3">
        <w:instrText xml:space="preserve"> ADDIN EN.CITE &lt;EndNote&gt;&lt;Cite&gt;&lt;Author&gt;Wyssusek&lt;/Author&gt;&lt;Year&gt;2019&lt;/Year&gt;&lt;RecNum&gt;50&lt;/RecNum&gt;&lt;DisplayText&gt;(Wyssusek et al. 2019)&lt;/DisplayText&gt;&lt;record&gt;&lt;rec-number&gt;50&lt;/rec-number&gt;&lt;foreign-keys&gt;&lt;key app="EN" db-id="2tvvdsaevdpwwzex5pfxx0p5f9d225t9sw5e" timestamp="1715161418"&gt;50&lt;/key&gt;&lt;/foreign-keys&gt;&lt;ref-type name="Journal Article"&gt;17&lt;/ref-type&gt;&lt;contributors&gt;&lt;authors&gt;&lt;author&gt;Wyssusek, Kerstin H.&lt;/author&gt;&lt;author&gt;Keys, Maggie T.&lt;/author&gt;&lt;author&gt;van Zundert, André A. J.&lt;/author&gt;&lt;/authors&gt;&lt;/contributors&gt;&lt;titles&gt;&lt;title&gt;Operating room greening initiatives - the old, the new, and the way forward: A narrative review&lt;/title&gt;&lt;secondary-title&gt;Waste Management and Research&lt;/secondary-title&gt;&lt;/titles&gt;&lt;periodical&gt;&lt;full-title&gt;Waste Management and Research&lt;/full-title&gt;&lt;/periodical&gt;&lt;pages&gt;3-19&lt;/pages&gt;&lt;volume&gt;37&lt;/volume&gt;&lt;number&gt;1&lt;/number&gt;&lt;dates&gt;&lt;year&gt;2019&lt;/year&gt;&lt;/dates&gt;&lt;pub-location&gt;England&lt;/pub-location&gt;&lt;publisher&gt;Sage Pulbications&lt;/publisher&gt;&lt;accession-num&gt;30132405&lt;/accession-num&gt;&lt;urls&gt;&lt;related-urls&gt;&lt;url&gt;https://ezproxy.canberra.edu.au/login?url=https://search.ebscohost.com/login.aspx?direct=true&amp;amp;db=cmedm&amp;amp;AN=30132405&amp;amp;site=ehost-live&lt;/url&gt;&lt;url&gt;https://journals.sagepub.com/doi/10.1177/0734242X18793937&lt;/url&gt;&lt;/related-urls&gt;&lt;/urls&gt;&lt;electronic-resource-num&gt;10.1177/0734242X18793937&lt;/electronic-resource-num&gt;&lt;/record&gt;&lt;/Cite&gt;&lt;/EndNote&gt;</w:instrText>
      </w:r>
      <w:r w:rsidRPr="000E64E3">
        <w:fldChar w:fldCharType="separate"/>
      </w:r>
      <w:r w:rsidRPr="000E64E3">
        <w:rPr>
          <w:noProof/>
        </w:rPr>
        <w:t>(Wyssusek et al. 2019)</w:t>
      </w:r>
      <w:r w:rsidRPr="000E64E3">
        <w:fldChar w:fldCharType="end"/>
      </w:r>
      <w:r w:rsidRPr="001A75C3">
        <w:t xml:space="preserve">; reducing greenhouse gas emissions from nitrous oxide use </w:t>
      </w:r>
      <w:r w:rsidRPr="000E64E3">
        <w:fldChar w:fldCharType="begin"/>
      </w:r>
      <w:r w:rsidRPr="000E64E3">
        <w:instrText xml:space="preserve"> ADDIN EN.CITE &lt;EndNote&gt;&lt;Cite&gt;&lt;Author&gt;Liu&lt;/Author&gt;&lt;Year&gt;2023&lt;/Year&gt;&lt;RecNum&gt;23&lt;/RecNum&gt;&lt;DisplayText&gt;(Liu et al. 2023)&lt;/DisplayText&gt;&lt;record&gt;&lt;rec-number&gt;23&lt;/rec-number&gt;&lt;foreign-keys&gt;&lt;key app="EN" db-id="2tvvdsaevdpwwzex5pfxx0p5f9d225t9sw5e" timestamp="1715161418"&gt;23&lt;/key&gt;&lt;/foreign-keys&gt;&lt;ref-type name="Journal Article"&gt;17&lt;/ref-type&gt;&lt;contributors&gt;&lt;authors&gt;&lt;author&gt;Liu, Yigang&lt;/author&gt;&lt;author&gt;Lee-Archer, Paul&lt;/author&gt;&lt;author&gt;Sheridan, Nicole M.&lt;/author&gt;&lt;author&gt;Seglenieks, Richard&lt;/author&gt;&lt;author&gt;McGain, Forbes&lt;/author&gt;&lt;author&gt;Eley, Victoria A.&lt;/author&gt;&lt;/authors&gt;&lt;/contributors&gt;&lt;titles&gt;&lt;title&gt;Nitrous Oxide Use in Australian Health Care: Strategies to Reduce the Climate Impact&lt;/title&gt;&lt;secondary-title&gt;Anesthesia and Analgesia&lt;/secondary-title&gt;&lt;/titles&gt;&lt;periodical&gt;&lt;full-title&gt;Anesthesia and analgesia&lt;/full-title&gt;&lt;/periodical&gt;&lt;pages&gt;819-829&lt;/pages&gt;&lt;volume&gt;137&lt;/volume&gt;&lt;number&gt;4&lt;/number&gt;&lt;dates&gt;&lt;year&gt;2023&lt;/year&gt;&lt;/dates&gt;&lt;pub-location&gt;United States&lt;/pub-location&gt;&lt;publisher&gt;Lippincott Williams &amp;amp; Wilkins&lt;/publisher&gt;&lt;accession-num&gt;37471292&lt;/accession-num&gt;&lt;urls&gt;&lt;related-urls&gt;&lt;url&gt;https://ezproxy.canberra.edu.au/login?url=https://search.ebscohost.com/login.aspx?direct=true&amp;amp;db=cmedm&amp;amp;AN=37471292&amp;amp;site=ehost-live&lt;/url&gt;&lt;/related-urls&gt;&lt;/urls&gt;&lt;electronic-resource-num&gt;10.1213/ANE.0000000000006620&lt;/electronic-resource-num&gt;&lt;/record&gt;&lt;/Cite&gt;&lt;/EndNote&gt;</w:instrText>
      </w:r>
      <w:r w:rsidRPr="000E64E3">
        <w:fldChar w:fldCharType="separate"/>
      </w:r>
      <w:r w:rsidRPr="000E64E3">
        <w:rPr>
          <w:noProof/>
        </w:rPr>
        <w:t>(Liu et al. 2023)</w:t>
      </w:r>
      <w:r w:rsidRPr="000E64E3">
        <w:fldChar w:fldCharType="end"/>
      </w:r>
      <w:r w:rsidR="00A001E1" w:rsidRPr="001A75C3">
        <w:t>;</w:t>
      </w:r>
      <w:r w:rsidR="00346666" w:rsidRPr="001A75C3">
        <w:t xml:space="preserve"> </w:t>
      </w:r>
      <w:r w:rsidR="00A001E1" w:rsidRPr="001A75C3">
        <w:t xml:space="preserve">and improving </w:t>
      </w:r>
      <w:r w:rsidR="00346666" w:rsidRPr="001A75C3">
        <w:t xml:space="preserve">environmental sustainability in hospitals </w:t>
      </w:r>
      <w:r w:rsidR="00ED4267" w:rsidRPr="44B7D28D">
        <w:fldChar w:fldCharType="begin"/>
      </w:r>
      <w:r w:rsidR="00ED4267" w:rsidRPr="44B7D28D">
        <w:instrText xml:space="preserve"> ADDIN EN.CITE &lt;EndNote&gt;&lt;Cite&gt;&lt;Author&gt;McGain&lt;/Author&gt;&lt;Year&gt;2014&lt;/Year&gt;&lt;RecNum&gt;94&lt;/RecNum&gt;&lt;DisplayText&gt;(McGain and Naylor 2014)&lt;/DisplayText&gt;&lt;record&gt;&lt;rec-number&gt;94&lt;/rec-number&gt;&lt;foreign-keys&gt;&lt;key app="EN" db-id="2tvvdsaevdpwwzex5pfxx0p5f9d225t9sw5e" timestamp="1719129124"&gt;94&lt;/key&gt;&lt;/foreign-keys&gt;&lt;ref-type name="Journal Article"&gt;17&lt;/ref-type&gt;&lt;contributors&gt;&lt;authors&gt;&lt;author&gt;McGain, Forbes&lt;/author&gt;&lt;author&gt;Naylor, Chris&lt;/author&gt;&lt;/authors&gt;&lt;/contributors&gt;&lt;titles&gt;&lt;title&gt;Environmental sustainability in hospitals – a systematic review and research agenda&lt;/title&gt;&lt;secondary-title&gt;Journal of Health Services Research and Policy&lt;/secondary-title&gt;&lt;/titles&gt;&lt;periodical&gt;&lt;full-title&gt;Journal of Health Services Research and Policy&lt;/full-title&gt;&lt;/periodical&gt;&lt;pages&gt;245-252&lt;/pages&gt;&lt;volume&gt;19&lt;/volume&gt;&lt;number&gt;4&lt;/number&gt;&lt;dates&gt;&lt;year&gt;2014&lt;/year&gt;&lt;pub-dates&gt;&lt;date&gt;2014/10/01&lt;/date&gt;&lt;/pub-dates&gt;&lt;/dates&gt;&lt;publisher&gt;SAGE Publications&lt;/publisher&gt;&lt;isbn&gt;1355-8196&lt;/isbn&gt;&lt;urls&gt;&lt;related-urls&gt;&lt;url&gt;https://doi.org/10.1177/1355819614534836&lt;/url&gt;&lt;/related-urls&gt;&lt;/urls&gt;&lt;electronic-resource-num&gt;10.1177/1355819614534836&lt;/electronic-resource-num&gt;&lt;access-date&gt;2024/06/23&lt;/access-date&gt;&lt;/record&gt;&lt;/Cite&gt;&lt;/EndNote&gt;</w:instrText>
      </w:r>
      <w:r w:rsidR="00ED4267" w:rsidRPr="44B7D28D">
        <w:fldChar w:fldCharType="separate"/>
      </w:r>
      <w:r w:rsidR="00346666" w:rsidRPr="44B7D28D">
        <w:rPr>
          <w:noProof/>
        </w:rPr>
        <w:t>(McGain and Naylor 2014)</w:t>
      </w:r>
      <w:r w:rsidR="00ED4267" w:rsidRPr="44B7D28D">
        <w:fldChar w:fldCharType="end"/>
      </w:r>
      <w:r w:rsidR="00BE350F" w:rsidRPr="001A75C3">
        <w:t>.</w:t>
      </w:r>
      <w:r w:rsidR="00A5482C" w:rsidRPr="001A75C3">
        <w:t xml:space="preserve"> </w:t>
      </w:r>
    </w:p>
    <w:p w14:paraId="4A035103" w14:textId="681CB05E" w:rsidR="00152D6B" w:rsidRDefault="00152D6B" w:rsidP="00152D6B">
      <w:pPr>
        <w:pStyle w:val="Heading3"/>
      </w:pPr>
      <w:bookmarkStart w:id="58" w:name="_Toc178262920"/>
      <w:r>
        <w:t xml:space="preserve">4.1.2 </w:t>
      </w:r>
      <w:r w:rsidR="004B0C11">
        <w:t xml:space="preserve">Thematic </w:t>
      </w:r>
      <w:r>
        <w:t>mapping</w:t>
      </w:r>
      <w:bookmarkEnd w:id="58"/>
    </w:p>
    <w:p w14:paraId="5404C203" w14:textId="3C3DD092" w:rsidR="004D447C" w:rsidRDefault="004D447C" w:rsidP="001A75C3">
      <w:r>
        <w:t xml:space="preserve">The </w:t>
      </w:r>
      <w:r w:rsidR="003449FD">
        <w:t xml:space="preserve">13 primary studies have been </w:t>
      </w:r>
      <w:r w:rsidR="00140946">
        <w:t xml:space="preserve">thematically grouped by </w:t>
      </w:r>
      <w:r w:rsidR="00734780">
        <w:t>type</w:t>
      </w:r>
      <w:r w:rsidR="007371E1">
        <w:t xml:space="preserve"> of </w:t>
      </w:r>
      <w:r w:rsidR="00734780">
        <w:t>health system</w:t>
      </w:r>
      <w:r w:rsidR="007371E1">
        <w:t xml:space="preserve"> decarbonisation intervention </w:t>
      </w:r>
      <w:r w:rsidR="00140946">
        <w:t xml:space="preserve">(Table 3) and </w:t>
      </w:r>
      <w:r w:rsidR="00734780">
        <w:t>category</w:t>
      </w:r>
      <w:r w:rsidR="004F0271">
        <w:t xml:space="preserve"> of health and aged care services (Table 4) </w:t>
      </w:r>
      <w:r w:rsidR="00AD7F3A">
        <w:t>to</w:t>
      </w:r>
      <w:r w:rsidR="004F0271">
        <w:t xml:space="preserve"> </w:t>
      </w:r>
      <w:r w:rsidR="00490C4D">
        <w:t xml:space="preserve">provide a framework for understanding the types of interventions included in Theme 1. </w:t>
      </w:r>
      <w:r w:rsidR="00091798">
        <w:t xml:space="preserve">Some studies may appear in more than one category. </w:t>
      </w:r>
    </w:p>
    <w:p w14:paraId="1FE24D86" w14:textId="7E8643C4" w:rsidR="002A487F" w:rsidRDefault="00E004C2" w:rsidP="00E004C2">
      <w:pPr>
        <w:pStyle w:val="Caption"/>
      </w:pPr>
      <w:bookmarkStart w:id="59" w:name="_Toc181092274"/>
      <w:r>
        <w:t xml:space="preserve">Table </w:t>
      </w:r>
      <w:r>
        <w:fldChar w:fldCharType="begin"/>
      </w:r>
      <w:r>
        <w:instrText xml:space="preserve"> SEQ Table \* ARABIC </w:instrText>
      </w:r>
      <w:r>
        <w:fldChar w:fldCharType="separate"/>
      </w:r>
      <w:r w:rsidR="00EB2E4F">
        <w:rPr>
          <w:noProof/>
        </w:rPr>
        <w:t>3</w:t>
      </w:r>
      <w:r>
        <w:fldChar w:fldCharType="end"/>
      </w:r>
      <w:r w:rsidR="002A487F">
        <w:t xml:space="preserve">. Theme 1 primary studies grouped by </w:t>
      </w:r>
      <w:r w:rsidR="00734780">
        <w:t>type of health system decarbonisation intervention</w:t>
      </w:r>
      <w:bookmarkEnd w:id="59"/>
      <w:r w:rsidR="00734780">
        <w:t xml:space="preserve"> </w:t>
      </w:r>
    </w:p>
    <w:tbl>
      <w:tblPr>
        <w:tblStyle w:val="TableGrid"/>
        <w:tblW w:w="0" w:type="auto"/>
        <w:tblLook w:val="04A0" w:firstRow="1" w:lastRow="0" w:firstColumn="1" w:lastColumn="0" w:noHBand="0" w:noVBand="1"/>
      </w:tblPr>
      <w:tblGrid>
        <w:gridCol w:w="1187"/>
        <w:gridCol w:w="1484"/>
        <w:gridCol w:w="1002"/>
        <w:gridCol w:w="944"/>
        <w:gridCol w:w="1190"/>
        <w:gridCol w:w="833"/>
        <w:gridCol w:w="1156"/>
        <w:gridCol w:w="853"/>
        <w:gridCol w:w="843"/>
      </w:tblGrid>
      <w:tr w:rsidR="00B86918" w14:paraId="62CA22BD"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9492" w:type="dxa"/>
            <w:gridSpan w:val="9"/>
          </w:tcPr>
          <w:p w14:paraId="5B3030B9" w14:textId="5167F3E6" w:rsidR="00B86918" w:rsidRPr="00637DBD" w:rsidRDefault="00734780" w:rsidP="005A2A35">
            <w:pPr>
              <w:pStyle w:val="TabletextHeader"/>
            </w:pPr>
            <w:r>
              <w:t>Type of health system decarbonisation intervention</w:t>
            </w:r>
          </w:p>
        </w:tc>
      </w:tr>
      <w:tr w:rsidR="00282470" w14:paraId="39A16A3F"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1271" w:type="dxa"/>
            <w:shd w:val="clear" w:color="auto" w:fill="C5FFEF" w:themeFill="background2" w:themeFillTint="33"/>
          </w:tcPr>
          <w:p w14:paraId="7FA39E53" w14:textId="77777777" w:rsidR="00282470" w:rsidRDefault="00282470" w:rsidP="00EB2E4F">
            <w:pPr>
              <w:pStyle w:val="TabletextNormal"/>
            </w:pPr>
            <w:r>
              <w:t>Built environment, energy and water</w:t>
            </w:r>
          </w:p>
        </w:tc>
        <w:tc>
          <w:tcPr>
            <w:tcW w:w="995" w:type="dxa"/>
            <w:shd w:val="clear" w:color="auto" w:fill="C5FFEF" w:themeFill="background2" w:themeFillTint="33"/>
          </w:tcPr>
          <w:p w14:paraId="42FDC50C" w14:textId="77777777" w:rsidR="00282470" w:rsidRDefault="00282470" w:rsidP="00EB2E4F">
            <w:pPr>
              <w:pStyle w:val="TabletextNormal"/>
            </w:pPr>
            <w:r>
              <w:t>Changing models of care</w:t>
            </w:r>
          </w:p>
        </w:tc>
        <w:tc>
          <w:tcPr>
            <w:tcW w:w="1071" w:type="dxa"/>
            <w:shd w:val="clear" w:color="auto" w:fill="C5FFEF" w:themeFill="background2" w:themeFillTint="33"/>
          </w:tcPr>
          <w:p w14:paraId="1C7D309B" w14:textId="3CDB9D0F" w:rsidR="00282470" w:rsidRDefault="00282470" w:rsidP="00EB2E4F">
            <w:pPr>
              <w:pStyle w:val="TabletextNormal"/>
            </w:pPr>
            <w:r>
              <w:t>Preventing ill health</w:t>
            </w:r>
          </w:p>
        </w:tc>
        <w:tc>
          <w:tcPr>
            <w:tcW w:w="1021" w:type="dxa"/>
            <w:shd w:val="clear" w:color="auto" w:fill="C5FFEF" w:themeFill="background2" w:themeFillTint="33"/>
          </w:tcPr>
          <w:p w14:paraId="09BE7C95" w14:textId="00393794" w:rsidR="00282470" w:rsidRDefault="00282470" w:rsidP="00EB2E4F">
            <w:pPr>
              <w:pStyle w:val="TabletextNormal"/>
            </w:pPr>
            <w:r>
              <w:t>Reducing low-value care</w:t>
            </w:r>
          </w:p>
        </w:tc>
        <w:tc>
          <w:tcPr>
            <w:tcW w:w="1015" w:type="dxa"/>
            <w:shd w:val="clear" w:color="auto" w:fill="C5FFEF" w:themeFill="background2" w:themeFillTint="33"/>
          </w:tcPr>
          <w:p w14:paraId="6BBE2489" w14:textId="4C8E0363" w:rsidR="00282470" w:rsidRDefault="00282470" w:rsidP="00EB2E4F">
            <w:pPr>
              <w:pStyle w:val="TabletextNormal"/>
            </w:pPr>
            <w:r>
              <w:t>Medicines and gases</w:t>
            </w:r>
          </w:p>
        </w:tc>
        <w:tc>
          <w:tcPr>
            <w:tcW w:w="1037" w:type="dxa"/>
            <w:shd w:val="clear" w:color="auto" w:fill="C5FFEF" w:themeFill="background2" w:themeFillTint="33"/>
          </w:tcPr>
          <w:p w14:paraId="788C95C0" w14:textId="658C8699" w:rsidR="00282470" w:rsidRDefault="00282470" w:rsidP="00EB2E4F">
            <w:pPr>
              <w:pStyle w:val="TabletextNormal"/>
            </w:pPr>
            <w:r>
              <w:t>Food and catering</w:t>
            </w:r>
          </w:p>
        </w:tc>
        <w:tc>
          <w:tcPr>
            <w:tcW w:w="1237" w:type="dxa"/>
            <w:shd w:val="clear" w:color="auto" w:fill="C5FFEF" w:themeFill="background2" w:themeFillTint="33"/>
          </w:tcPr>
          <w:p w14:paraId="4459DBDD" w14:textId="77777777" w:rsidR="00282470" w:rsidRDefault="00282470" w:rsidP="00EB2E4F">
            <w:pPr>
              <w:pStyle w:val="TabletextNormal"/>
            </w:pPr>
            <w:r>
              <w:t>Supply chains and procurement</w:t>
            </w:r>
          </w:p>
        </w:tc>
        <w:tc>
          <w:tcPr>
            <w:tcW w:w="927" w:type="dxa"/>
            <w:shd w:val="clear" w:color="auto" w:fill="C5FFEF" w:themeFill="background2" w:themeFillTint="33"/>
          </w:tcPr>
          <w:p w14:paraId="46548387" w14:textId="77777777" w:rsidR="00282470" w:rsidRDefault="00282470" w:rsidP="00EB2E4F">
            <w:pPr>
              <w:pStyle w:val="TabletextNormal"/>
            </w:pPr>
            <w:r>
              <w:t>Travel and transport</w:t>
            </w:r>
          </w:p>
        </w:tc>
        <w:tc>
          <w:tcPr>
            <w:tcW w:w="918" w:type="dxa"/>
            <w:shd w:val="clear" w:color="auto" w:fill="C5FFEF" w:themeFill="background2" w:themeFillTint="33"/>
          </w:tcPr>
          <w:p w14:paraId="3346AE81" w14:textId="77777777" w:rsidR="00282470" w:rsidRDefault="00282470" w:rsidP="00EB2E4F">
            <w:pPr>
              <w:pStyle w:val="TabletextNormal"/>
            </w:pPr>
            <w:r>
              <w:t>Waste and resource use</w:t>
            </w:r>
          </w:p>
        </w:tc>
      </w:tr>
      <w:tr w:rsidR="00282470" w14:paraId="1E578C91" w14:textId="77777777" w:rsidTr="00282470">
        <w:trPr>
          <w:cnfStyle w:val="000000100000" w:firstRow="0" w:lastRow="0" w:firstColumn="0" w:lastColumn="0" w:oddVBand="0" w:evenVBand="0" w:oddHBand="1" w:evenHBand="0" w:firstRowFirstColumn="0" w:firstRowLastColumn="0" w:lastRowFirstColumn="0" w:lastRowLastColumn="0"/>
        </w:trPr>
        <w:tc>
          <w:tcPr>
            <w:tcW w:w="1271" w:type="dxa"/>
          </w:tcPr>
          <w:p w14:paraId="0075D57F" w14:textId="0A0705B5" w:rsidR="00282470" w:rsidRPr="00E16571" w:rsidRDefault="00282470" w:rsidP="005412A4">
            <w:pPr>
              <w:pStyle w:val="TabletextNormal"/>
            </w:pPr>
            <w:r w:rsidRPr="00E16571">
              <w:fldChar w:fldCharType="begin"/>
            </w:r>
            <w:r w:rsidRPr="00E16571">
              <w:instrText xml:space="preserve"> ADDIN EN.CITE &lt;EndNote&gt;&lt;Cite&gt;&lt;Author&gt;Talbot&lt;/Author&gt;&lt;Year&gt;2022&lt;/Year&gt;&lt;RecNum&gt;38&lt;/RecNum&gt;&lt;DisplayText&gt;(Talbot et al. 2022)&lt;/DisplayText&gt;&lt;record&gt;&lt;rec-number&gt;38&lt;/rec-number&gt;&lt;foreign-keys&gt;&lt;key app="EN" db-id="2tvvdsaevdpwwzex5pfxx0p5f9d225t9sw5e" timestamp="1715161418"&gt;38&lt;/key&gt;&lt;/foreign-keys&gt;&lt;ref-type name="Journal Article"&gt;17&lt;/ref-type&gt;&lt;contributors&gt;&lt;authors&gt;&lt;author&gt;Talbot, Benjamin&lt;/author&gt;&lt;author&gt;Barraclough, Katherine&lt;/author&gt;&lt;author&gt;Sypek, Matthew&lt;/author&gt;&lt;author&gt;Gois, Pedro&lt;/author&gt;&lt;author&gt;Arnold, Leila&lt;/author&gt;&lt;author&gt;McDonald, Stephen&lt;/author&gt;&lt;author&gt;Knight, John&lt;/author&gt;&lt;/authors&gt;&lt;/contributors&gt;&lt;titles&gt;&lt;title&gt;A survey of environmental sustainability practices in dialysis facilities in Australia and New Zealand&lt;/title&gt;&lt;secondary-title&gt;Clinical Journal of the American Society of Nephrology&lt;/secondary-title&gt;&lt;/titles&gt;&lt;periodical&gt;&lt;full-title&gt;Clinical Journal of the American Society of Nephrology&lt;/full-title&gt;&lt;/periodical&gt;&lt;pages&gt;1792-1799&lt;/pages&gt;&lt;volume&gt;17&lt;/volume&gt;&lt;number&gt;12&lt;/number&gt;&lt;dates&gt;&lt;year&gt;2022&lt;/year&gt;&lt;/dates&gt;&lt;pub-location&gt;United States&lt;/pub-location&gt;&lt;publisher&gt;Wolters Kluwer Health&lt;/publisher&gt;&lt;accession-num&gt;36368770&lt;/accession-num&gt;&lt;urls&gt;&lt;related-urls&gt;&lt;url&gt;https://ezproxy.canberra.edu.au/login?url=https://search.ebscohost.com/login.aspx?direct=true&amp;amp;db=cmedm&amp;amp;AN=36368770&amp;amp;site=ehost-live&lt;/url&gt;&lt;/related-urls&gt;&lt;/urls&gt;&lt;electronic-resource-num&gt;10.2215/CJN.08090722&lt;/electronic-resource-num&gt;&lt;/record&gt;&lt;/Cite&gt;&lt;/EndNote&gt;</w:instrText>
            </w:r>
            <w:r w:rsidRPr="00E16571">
              <w:fldChar w:fldCharType="separate"/>
            </w:r>
            <w:r w:rsidRPr="00E16571">
              <w:t>(Talbot et al. 2022)</w:t>
            </w:r>
            <w:r w:rsidRPr="00E16571">
              <w:fldChar w:fldCharType="end"/>
            </w:r>
          </w:p>
        </w:tc>
        <w:tc>
          <w:tcPr>
            <w:tcW w:w="995" w:type="dxa"/>
          </w:tcPr>
          <w:p w14:paraId="438C1E1C" w14:textId="29269B68" w:rsidR="00282470" w:rsidRPr="005412A4" w:rsidRDefault="00282470" w:rsidP="005412A4">
            <w:r w:rsidRPr="005412A4">
              <w:fldChar w:fldCharType="begin"/>
            </w:r>
            <w:r w:rsidRPr="005412A4">
              <w:instrText xml:space="preserve"> ADDIN EN.CITE &lt;EndNote&gt;&lt;Cite&gt;&lt;Author&gt;Charlesworth&lt;/Author&gt;&lt;Year&gt;2019&lt;/Year&gt;&lt;RecNum&gt;4&lt;/RecNum&gt;&lt;DisplayText&gt;(Charlesworth and Jamieson 2019)&lt;/DisplayText&gt;&lt;record&gt;&lt;rec-number&gt;4&lt;/rec-number&gt;&lt;foreign-keys&gt;&lt;key app="EN" db-id="2tvvdsaevdpwwzex5pfxx0p5f9d225t9sw5e" timestamp="1715161418"&gt;4&lt;/key&gt;&lt;/foreign-keys&gt;&lt;ref-type name="Journal Article"&gt;17&lt;/ref-type&gt;&lt;contributors&gt;&lt;authors&gt;&lt;author&gt;Charlesworth, Kate E.&lt;/author&gt;&lt;author&gt;Jamieson, Maggie&lt;/author&gt;&lt;/authors&gt;&lt;/contributors&gt;&lt;titles&gt;&lt;title&gt;Healthcare in a carbon-constrained world&lt;/title&gt;&lt;secondary-title&gt;Australian Health Review&lt;/secondary-title&gt;&lt;/titles&gt;&lt;periodical&gt;&lt;full-title&gt;Australian Health Review&lt;/full-title&gt;&lt;/periodical&gt;&lt;pages&gt;241-245&lt;/pages&gt;&lt;volume&gt;43&lt;/volume&gt;&lt;number&gt;3&lt;/number&gt;&lt;dates&gt;&lt;year&gt;2019&lt;/year&gt;&lt;/dates&gt;&lt;pub-location&gt;Australia&lt;/pub-location&gt;&lt;publisher&gt;CSIRO Pub&lt;/publisher&gt;&lt;accession-num&gt;29731002&lt;/accession-num&gt;&lt;urls&gt;&lt;related-urls&gt;&lt;url&gt;https://ezproxy.canberra.edu.au/login?url=https://search.ebscohost.com/login.aspx?direct=true&amp;amp;db=cmedm&amp;amp;AN=29731002&amp;amp;site=ehost-live&lt;/url&gt;&lt;/related-urls&gt;&lt;/urls&gt;&lt;electronic-resource-num&gt;10.1071/AH17184&lt;/electronic-resource-num&gt;&lt;/record&gt;&lt;/Cite&gt;&lt;/EndNote&gt;</w:instrText>
            </w:r>
            <w:r w:rsidRPr="005412A4">
              <w:fldChar w:fldCharType="separate"/>
            </w:r>
            <w:r w:rsidRPr="005412A4">
              <w:t>(Charlesworth and Jamieson 2019)</w:t>
            </w:r>
            <w:r w:rsidRPr="005412A4">
              <w:fldChar w:fldCharType="end"/>
            </w:r>
          </w:p>
        </w:tc>
        <w:tc>
          <w:tcPr>
            <w:tcW w:w="1071" w:type="dxa"/>
          </w:tcPr>
          <w:p w14:paraId="716C021E" w14:textId="77777777" w:rsidR="00282470" w:rsidRPr="00E16571" w:rsidRDefault="00282470" w:rsidP="00282470">
            <w:pPr>
              <w:spacing w:before="0" w:after="60" w:line="240" w:lineRule="auto"/>
              <w:rPr>
                <w:sz w:val="14"/>
                <w:szCs w:val="14"/>
              </w:rPr>
            </w:pPr>
          </w:p>
        </w:tc>
        <w:tc>
          <w:tcPr>
            <w:tcW w:w="1021" w:type="dxa"/>
          </w:tcPr>
          <w:p w14:paraId="15E03D05" w14:textId="77777777" w:rsidR="00282470" w:rsidRDefault="00282470" w:rsidP="005412A4">
            <w:pPr>
              <w:pStyle w:val="TabletextNormal"/>
            </w:pPr>
            <w:r w:rsidRPr="00E16571">
              <w:fldChar w:fldCharType="begin"/>
            </w:r>
            <w:r w:rsidRPr="00E16571">
              <w:instrText xml:space="preserve"> ADDIN EN.CITE &lt;EndNote&gt;&lt;Cite&gt;&lt;Author&gt;McAlister&lt;/Author&gt;&lt;Year&gt;2020&lt;/Year&gt;&lt;RecNum&gt;86&lt;/RecNum&gt;&lt;DisplayText&gt;(McAlister et al. 2020)&lt;/DisplayText&gt;&lt;record&gt;&lt;rec-number&gt;86&lt;/rec-number&gt;&lt;foreign-keys&gt;&lt;key app="EN" db-id="2tvvdsaevdpwwzex5pfxx0p5f9d225t9sw5e" timestamp="1718549327"&gt;86&lt;/key&gt;&lt;/foreign-keys&gt;&lt;ref-type name="Journal Article"&gt;17&lt;/ref-type&gt;&lt;contributors&gt;&lt;authors&gt;&lt;author&gt;McAlister, Scott&lt;/author&gt;&lt;author&gt;Barratt, Alexandra L.&lt;/author&gt;&lt;author&gt;Bell, Katy J. L.&lt;/author&gt;&lt;author&gt;McGain, Forbes&lt;/author&gt;&lt;/authors&gt;&lt;/contributors&gt;&lt;titles&gt;&lt;title&gt;The carbon footprint of pathology testing&lt;/title&gt;&lt;secondary-title&gt;Medical Journal of Australia&lt;/secondary-title&gt;&lt;/titles&gt;&lt;periodical&gt;&lt;full-title&gt;Medical journal of Australia&lt;/full-title&gt;&lt;/periodical&gt;&lt;pages&gt;377-382&lt;/pages&gt;&lt;volume&gt;212&lt;/volume&gt;&lt;number&gt;8&lt;/number&gt;&lt;keywords&gt;&lt;keyword&gt;Environmental policy&lt;/keyword&gt;&lt;keyword&gt;Climate change&lt;/keyword&gt;&lt;/keywords&gt;&lt;dates&gt;&lt;year&gt;2020&lt;/year&gt;&lt;pub-dates&gt;&lt;date&gt;2020/05/01&lt;/date&gt;&lt;/pub-dates&gt;&lt;/dates&gt;&lt;publisher&gt;John Wiley &amp;amp; Sons, Ltd&lt;/publisher&gt;&lt;isbn&gt;0025-729X&lt;/isbn&gt;&lt;urls&gt;&lt;related-urls&gt;&lt;url&gt;https://doi.org/10.5694/mja2.50583&lt;/url&gt;&lt;/related-urls&gt;&lt;/urls&gt;&lt;electronic-resource-num&gt;https://doi.org/10.5694/mja2.50583&lt;/electronic-resource-num&gt;&lt;access-date&gt;2024/06/16&lt;/access-date&gt;&lt;/record&gt;&lt;/Cite&gt;&lt;/EndNote&gt;</w:instrText>
            </w:r>
            <w:r w:rsidRPr="00E16571">
              <w:fldChar w:fldCharType="separate"/>
            </w:r>
            <w:r w:rsidRPr="00E16571">
              <w:t>(McAlister et al. 2020)</w:t>
            </w:r>
            <w:r w:rsidRPr="00E16571">
              <w:fldChar w:fldCharType="end"/>
            </w:r>
          </w:p>
          <w:p w14:paraId="5691B58B" w14:textId="77777777" w:rsidR="00282470" w:rsidRDefault="00282470" w:rsidP="005412A4">
            <w:pPr>
              <w:pStyle w:val="TabletextNormal"/>
            </w:pPr>
            <w:r w:rsidRPr="00E16571">
              <w:fldChar w:fldCharType="begin"/>
            </w:r>
            <w:r w:rsidRPr="00E16571">
              <w:instrText xml:space="preserve"> ADDIN EN.CITE &lt;EndNote&gt;&lt;Cite&gt;&lt;Author&gt;McAlister&lt;/Author&gt;&lt;Year&gt;2022&lt;/Year&gt;&lt;RecNum&gt;87&lt;/RecNum&gt;&lt;DisplayText&gt;(McAlister et al. 2022)&lt;/DisplayText&gt;&lt;record&gt;&lt;rec-number&gt;87&lt;/rec-number&gt;&lt;foreign-keys&gt;&lt;key app="EN" db-id="2tvvdsaevdpwwzex5pfxx0p5f9d225t9sw5e" timestamp="1718549481"&gt;87&lt;/key&gt;&lt;/foreign-keys&gt;&lt;ref-type name="Journal Article"&gt;17&lt;/ref-type&gt;&lt;contributors&gt;&lt;authors&gt;&lt;author&gt;McAlister, Scott&lt;/author&gt;&lt;author&gt;McGain, Forbes&lt;/author&gt;&lt;author&gt;Breth-Petersen, Matilde&lt;/author&gt;&lt;author&gt;Story, David&lt;/author&gt;&lt;author&gt;Charlesworth, Kate&lt;/author&gt;&lt;author&gt;Ison, Glenn&lt;/author&gt;&lt;author&gt;Barratt, Alexandra&lt;/author&gt;&lt;/authors&gt;&lt;/contributors&gt;&lt;titles&gt;&lt;title&gt;The carbon footprint of hospital diagnostic imaging in Australia&lt;/title&gt;&lt;secondary-title&gt;The Lancet Regional Health – Western Pacific&lt;/secondary-title&gt;&lt;/titles&gt;&lt;periodical&gt;&lt;full-title&gt;The Lancet Regional Health – Western Pacific&lt;/full-title&gt;&lt;/periodical&gt;&lt;volume&gt;24&lt;/volume&gt;&lt;dates&gt;&lt;year&gt;2022&lt;/year&gt;&lt;/dates&gt;&lt;publisher&gt;Elsevier&lt;/publisher&gt;&lt;isbn&gt;2666-6065&lt;/isbn&gt;&lt;urls&gt;&lt;related-urls&gt;&lt;url&gt;https://doi.org/10.1016/j.lanwpc.2022.100459&lt;/url&gt;&lt;/related-urls&gt;&lt;/urls&gt;&lt;electronic-resource-num&gt;10.1016/j.lanwpc.2022.100459&lt;/electronic-resource-num&gt;&lt;access-date&gt;2024/06/16&lt;/access-date&gt;&lt;/record&gt;&lt;/Cite&gt;&lt;/EndNote&gt;</w:instrText>
            </w:r>
            <w:r w:rsidRPr="00E16571">
              <w:fldChar w:fldCharType="separate"/>
            </w:r>
            <w:r w:rsidRPr="00E16571">
              <w:t>(McAlister et al. 2022)</w:t>
            </w:r>
            <w:r w:rsidRPr="00E16571">
              <w:fldChar w:fldCharType="end"/>
            </w:r>
            <w:r w:rsidRPr="00E16571">
              <w:t xml:space="preserve"> </w:t>
            </w:r>
          </w:p>
          <w:p w14:paraId="579A3E6B" w14:textId="2EEE6F56" w:rsidR="00282470" w:rsidRPr="00E16571" w:rsidRDefault="00282470" w:rsidP="005412A4">
            <w:pPr>
              <w:pStyle w:val="TabletextNormal"/>
            </w:pPr>
            <w:r w:rsidRPr="00E16571">
              <w:fldChar w:fldCharType="begin"/>
            </w:r>
            <w:r w:rsidRPr="00E16571">
              <w:instrText xml:space="preserve"> ADDIN EN.CITE &lt;EndNote&gt;&lt;Cite&gt;&lt;Author&gt;McAlister&lt;/Author&gt;&lt;Year&gt;2023&lt;/Year&gt;&lt;RecNum&gt;25&lt;/RecNum&gt;&lt;DisplayText&gt;(McAlister et al. 2023)&lt;/DisplayText&gt;&lt;record&gt;&lt;rec-number&gt;25&lt;/rec-number&gt;&lt;foreign-keys&gt;&lt;key app="EN" db-id="2tvvdsaevdpwwzex5pfxx0p5f9d225t9sw5e" timestamp="1715161418"&gt;25&lt;/key&gt;&lt;/foreign-keys&gt;&lt;ref-type name="Journal Article"&gt;17&lt;/ref-type&gt;&lt;contributors&gt;&lt;authors&gt;&lt;author&gt;McAlister, Scott&lt;/author&gt;&lt;author&gt;Smyth, Brendan&lt;/author&gt;&lt;author&gt;Koprivic, Ivan&lt;/author&gt;&lt;author&gt;Luca Di Tanna, Gian&lt;/author&gt;&lt;author&gt;McGain, Forbes&lt;/author&gt;&lt;author&gt;Charlesworth, Kate&lt;/author&gt;&lt;author&gt;Brown, Mark A.&lt;/author&gt;&lt;author&gt;Konecny, Pam&lt;/author&gt;&lt;/authors&gt;&lt;/contributors&gt;&lt;titles&gt;&lt;title&gt;Carbon emissions and hospital pathology stewardship: A retrospective cohort analysis&lt;/title&gt;&lt;secondary-title&gt;Internal Medicine Journal&lt;/secondary-title&gt;&lt;/titles&gt;&lt;periodical&gt;&lt;full-title&gt;Internal medicine journal&lt;/full-title&gt;&lt;/periodical&gt;&lt;pages&gt;584-589&lt;/pages&gt;&lt;volume&gt;53&lt;/volume&gt;&lt;number&gt;4&lt;/number&gt;&lt;dates&gt;&lt;year&gt;2023&lt;/year&gt;&lt;/dates&gt;&lt;urls&gt;&lt;related-urls&gt;&lt;url&gt;https://onlinelibrary.wiley.com/doi/pdfdirect/10.1111/imj.15622?download=true&lt;/url&gt;&lt;/related-urls&gt;&lt;/urls&gt;&lt;/record&gt;&lt;/Cite&gt;&lt;/EndNote&gt;</w:instrText>
            </w:r>
            <w:r w:rsidRPr="00E16571">
              <w:fldChar w:fldCharType="separate"/>
            </w:r>
            <w:r w:rsidRPr="00E16571">
              <w:t>(McAlister et al. 2023)</w:t>
            </w:r>
            <w:r w:rsidRPr="00E16571">
              <w:fldChar w:fldCharType="end"/>
            </w:r>
            <w:r w:rsidRPr="00E16571">
              <w:t xml:space="preserve"> </w:t>
            </w:r>
          </w:p>
        </w:tc>
        <w:tc>
          <w:tcPr>
            <w:tcW w:w="1015" w:type="dxa"/>
          </w:tcPr>
          <w:p w14:paraId="7F24DDBA" w14:textId="77777777" w:rsidR="00282470" w:rsidRPr="00E16571" w:rsidRDefault="00282470" w:rsidP="00EB2E4F">
            <w:pPr>
              <w:pStyle w:val="TabletextNormal"/>
            </w:pPr>
            <w:r w:rsidRPr="00E16571">
              <w:fldChar w:fldCharType="begin"/>
            </w:r>
            <w:r w:rsidRPr="00E16571">
              <w:instrText xml:space="preserve"> ADDIN EN.CITE &lt;EndNote&gt;&lt;Cite&gt;&lt;Author&gt;Breth-Petersen&lt;/Author&gt;&lt;Year&gt;2023&lt;/Year&gt;&lt;RecNum&gt;10&lt;/RecNum&gt;&lt;DisplayText&gt;(Breth-Petersen et al. 2023)&lt;/DisplayText&gt;&lt;record&gt;&lt;rec-number&gt;10&lt;/rec-number&gt;&lt;foreign-keys&gt;&lt;key app="EN" db-id="zzfww2eeaxt5d6e55r050wxuwsazatf99d20" timestamp="1719461408"&gt;10&lt;/key&gt;&lt;/foreign-keys&gt;&lt;ref-type name="Journal Article"&gt;17&lt;/ref-type&gt;&lt;contributors&gt;&lt;authors&gt;&lt;author&gt;Breth-Petersen, Matilde&lt;/author&gt;&lt;author&gt;Barratt, Alexandra L.&lt;/author&gt;&lt;author&gt;McGain, Forbes&lt;/author&gt;&lt;author&gt;Skowno, Justin J.&lt;/author&gt;&lt;author&gt;Zhong, George&lt;/author&gt;&lt;author&gt;Weatherall, Andrew D.&lt;/author&gt;&lt;author&gt;Bell, Katy J. L.&lt;/author&gt;&lt;author&gt;Pickles, Kristen M.&lt;/author&gt;&lt;/authors&gt;&lt;/contributors&gt;&lt;titles&gt;&lt;title&gt;Exploring anaesthetists’ views on the carbon footprint of anaesthesia and identifying opportunities and challenges for reducing its impact on the environment&lt;/title&gt;&lt;secondary-title&gt;Anaesthesia and Intensive Care&lt;/secondary-title&gt;&lt;/titles&gt;&lt;periodical&gt;&lt;full-title&gt;Anaesthesia and Intensive Care&lt;/full-title&gt;&lt;/periodical&gt;&lt;pages&gt;91-104&lt;/pages&gt;&lt;volume&gt;52&lt;/volume&gt;&lt;number&gt;2&lt;/number&gt;&lt;dates&gt;&lt;year&gt;2023&lt;/year&gt;&lt;pub-dates&gt;&lt;date&gt;2024/03/01&lt;/date&gt;&lt;/pub-dates&gt;&lt;/dates&gt;&lt;publisher&gt;SAGE Publications Ltd&lt;/publisher&gt;&lt;isbn&gt;0310-057X&lt;/isbn&gt;&lt;urls&gt;&lt;related-urls&gt;&lt;url&gt;https://doi.org/10.1177/0310057X231212211&lt;/url&gt;&lt;/related-urls&gt;&lt;/urls&gt;&lt;electronic-resource-num&gt;10.1177/0310057X231212211&lt;/electronic-resource-num&gt;&lt;access-date&gt;2024/06/23&lt;/access-date&gt;&lt;/record&gt;&lt;/Cite&gt;&lt;/EndNote&gt;</w:instrText>
            </w:r>
            <w:r w:rsidRPr="00E16571">
              <w:fldChar w:fldCharType="separate"/>
            </w:r>
            <w:r w:rsidRPr="00E16571">
              <w:rPr>
                <w:noProof/>
              </w:rPr>
              <w:t>(Breth-Petersen et al. 2023)</w:t>
            </w:r>
            <w:r w:rsidRPr="00E16571">
              <w:fldChar w:fldCharType="end"/>
            </w:r>
            <w:r w:rsidRPr="00E16571">
              <w:t xml:space="preserve"> </w:t>
            </w:r>
          </w:p>
          <w:p w14:paraId="445B36EF" w14:textId="77777777" w:rsidR="00282470" w:rsidRDefault="00282470" w:rsidP="00EB2E4F">
            <w:pPr>
              <w:pStyle w:val="TabletextNormal"/>
            </w:pPr>
            <w:r w:rsidRPr="00E16571">
              <w:fldChar w:fldCharType="begin"/>
            </w:r>
            <w:r w:rsidRPr="00E16571">
              <w:instrText xml:space="preserve"> ADDIN EN.CITE &lt;EndNote&gt;&lt;Cite&gt;&lt;Author&gt;Davies&lt;/Author&gt;&lt;Year&gt;2024&lt;/Year&gt;&lt;RecNum&gt;125&lt;/RecNum&gt;&lt;DisplayText&gt;(Davies et al. 2024)&lt;/DisplayText&gt;&lt;record&gt;&lt;rec-number&gt;125&lt;/rec-number&gt;&lt;foreign-keys&gt;&lt;key app="EN" db-id="2tvvdsaevdpwwzex5pfxx0p5f9d225t9sw5e" timestamp="1722070221"&gt;125&lt;/key&gt;&lt;/foreign-keys&gt;&lt;ref-type name="Journal Article"&gt;17&lt;/ref-type&gt;&lt;contributors&gt;&lt;authors&gt;&lt;author&gt;Davies, Jessica F&lt;/author&gt;&lt;author&gt;McAlister, Scott&lt;/author&gt;&lt;author&gt;Eckelman, Matthew J &lt;/author&gt;&lt;author&gt;McGain, Forbes &lt;/author&gt;&lt;author&gt;Seglenieks, Richard &lt;/author&gt;&lt;author&gt;Gutman, Elena N&lt;/author&gt;&lt;author&gt;Groome, Jonathan &lt;/author&gt;&lt;author&gt;Palipane, Natasha&lt;/author&gt;&lt;author&gt;Latoff, Katherine  &lt;/author&gt;&lt;author&gt;Nielsen, Dominic &lt;/author&gt;&lt;author&gt;Sherman, Jodi D&lt;/author&gt;&lt;author&gt;TRA2SH&lt;/author&gt;&lt;author&gt;GASP&lt;/author&gt;&lt;author&gt;WAAREN&lt;/author&gt;&lt;/authors&gt;&lt;/contributors&gt;&lt;titles&gt;&lt;title&gt;Environmental and financial impacts of perioperative paracetamol use: a multicentre international life-cycle analysis&lt;/title&gt;&lt;secondary-title&gt;British Journal of Anaesthesia&lt;/secondary-title&gt;&lt;/titles&gt;&lt;periodical&gt;&lt;full-title&gt;British Journal of Anaesthesia&lt;/full-title&gt;&lt;/periodical&gt;&lt;keywords&gt;&lt;keyword&gt;environment&lt;/keyword&gt;&lt;keyword&gt;life-cycle assessment&lt;/keyword&gt;&lt;keyword&gt;paracetamol&lt;/keyword&gt;&lt;keyword&gt;perioperative medicine&lt;/keyword&gt;&lt;keyword&gt;pharmaceuticals&lt;/keyword&gt;&lt;/keywords&gt;&lt;dates&gt;&lt;year&gt;2024&lt;/year&gt;&lt;/dates&gt;&lt;urls&gt;&lt;related-urls&gt;&lt;url&gt;https://doi.org/10.1016/j.bja.2023.11.053&lt;/url&gt;&lt;/related-urls&gt;&lt;/urls&gt;&lt;/record&gt;&lt;/Cite&gt;&lt;/EndNote&gt;</w:instrText>
            </w:r>
            <w:r w:rsidRPr="00E16571">
              <w:fldChar w:fldCharType="separate"/>
            </w:r>
            <w:r w:rsidRPr="00E16571">
              <w:t>(Davies et al. 2024)</w:t>
            </w:r>
            <w:r w:rsidRPr="00E16571">
              <w:fldChar w:fldCharType="end"/>
            </w:r>
            <w:r w:rsidRPr="00E16571">
              <w:t xml:space="preserve"> </w:t>
            </w:r>
          </w:p>
          <w:p w14:paraId="53598316" w14:textId="7A574D28" w:rsidR="00282470" w:rsidRPr="005412A4" w:rsidRDefault="00282470" w:rsidP="005412A4">
            <w:r w:rsidRPr="005412A4">
              <w:fldChar w:fldCharType="begin"/>
            </w:r>
            <w:r w:rsidRPr="005412A4">
              <w:instrText xml:space="preserve"> ADDIN EN.CITE &lt;EndNote&gt;&lt;Cite&gt;&lt;Author&gt;Wyssusek&lt;/Author&gt;&lt;Year&gt;2022&lt;/Year&gt;&lt;RecNum&gt;49&lt;/RecNum&gt;&lt;DisplayText&gt;(Wyssusek et al. 2022)&lt;/DisplayText&gt;&lt;record&gt;&lt;rec-number&gt;49&lt;/rec-number&gt;&lt;foreign-keys&gt;&lt;key app="EN" db-id="2tvvdsaevdpwwzex5pfxx0p5f9d225t9sw5e" timestamp="1715161418"&gt;49&lt;/key&gt;&lt;/foreign-keys&gt;&lt;ref-type name="Journal Article"&gt;17&lt;/ref-type&gt;&lt;contributors&gt;&lt;authors&gt;&lt;author&gt;Wyssusek, Kerstin&lt;/author&gt;&lt;author&gt;Chan, Ka Lo&lt;/author&gt;&lt;author&gt;Eames, Gerard&lt;/author&gt;&lt;author&gt;Whately, Yasmin&lt;/author&gt;&lt;/authors&gt;&lt;/contributors&gt;&lt;titles&gt;&lt;title&gt;Greenhouse gas reduction in anaesthesia practice: a departmental environmental strategy&lt;/title&gt;&lt;secondary-title&gt;BMJ Open Quality&lt;/secondary-title&gt;&lt;/titles&gt;&lt;periodical&gt;&lt;full-title&gt;BMJ open quality&lt;/full-title&gt;&lt;/periodical&gt;&lt;volume&gt;11&lt;/volume&gt;&lt;number&gt;3&lt;/number&gt;&lt;dates&gt;&lt;year&gt;2022&lt;/year&gt;&lt;/dates&gt;&lt;pub-location&gt;England&lt;/pub-location&gt;&lt;publisher&gt;BMJ Publishing Group&lt;/publisher&gt;&lt;accession-num&gt;36002191&lt;/accession-num&gt;&lt;urls&gt;&lt;related-urls&gt;&lt;url&gt;https://ezproxy.canberra.edu.au/login?url=https://search.ebscohost.com/login.aspx?direct=true&amp;amp;db=cmedm&amp;amp;AN=36002191&amp;amp;site=ehost-live&lt;/url&gt;&lt;/related-urls&gt;&lt;/urls&gt;&lt;electronic-resource-num&gt;10.1136/bmjoq-2022-001867&lt;/electronic-resource-num&gt;&lt;/record&gt;&lt;/Cite&gt;&lt;/EndNote&gt;</w:instrText>
            </w:r>
            <w:r w:rsidRPr="005412A4">
              <w:fldChar w:fldCharType="separate"/>
            </w:r>
            <w:r w:rsidRPr="005412A4">
              <w:t>(</w:t>
            </w:r>
            <w:proofErr w:type="spellStart"/>
            <w:r w:rsidRPr="005412A4">
              <w:t>Wyssusek</w:t>
            </w:r>
            <w:proofErr w:type="spellEnd"/>
            <w:r w:rsidRPr="005412A4">
              <w:t xml:space="preserve"> et al. 2022)</w:t>
            </w:r>
            <w:r w:rsidRPr="005412A4">
              <w:fldChar w:fldCharType="end"/>
            </w:r>
          </w:p>
        </w:tc>
        <w:tc>
          <w:tcPr>
            <w:tcW w:w="1037" w:type="dxa"/>
          </w:tcPr>
          <w:p w14:paraId="2C06B245" w14:textId="2988DE2D" w:rsidR="00282470" w:rsidRPr="00E16571" w:rsidRDefault="00282470" w:rsidP="00282470">
            <w:pPr>
              <w:spacing w:before="0" w:after="60" w:line="240" w:lineRule="auto"/>
              <w:rPr>
                <w:sz w:val="14"/>
                <w:szCs w:val="14"/>
              </w:rPr>
            </w:pPr>
          </w:p>
        </w:tc>
        <w:tc>
          <w:tcPr>
            <w:tcW w:w="1237" w:type="dxa"/>
          </w:tcPr>
          <w:p w14:paraId="17F1BB4A" w14:textId="70293D4D" w:rsidR="00282470" w:rsidRPr="00E16571" w:rsidRDefault="00282470" w:rsidP="005412A4">
            <w:pPr>
              <w:pStyle w:val="TabletextNormal"/>
            </w:pPr>
            <w:r w:rsidRPr="00E16571">
              <w:fldChar w:fldCharType="begin"/>
            </w:r>
            <w:r w:rsidRPr="00E16571">
              <w:instrText xml:space="preserve"> ADDIN EN.CITE &lt;EndNote&gt;&lt;Cite&gt;&lt;Author&gt;Talbot&lt;/Author&gt;&lt;Year&gt;2022&lt;/Year&gt;&lt;RecNum&gt;38&lt;/RecNum&gt;&lt;DisplayText&gt;(Talbot et al. 2022)&lt;/DisplayText&gt;&lt;record&gt;&lt;rec-number&gt;38&lt;/rec-number&gt;&lt;foreign-keys&gt;&lt;key app="EN" db-id="2tvvdsaevdpwwzex5pfxx0p5f9d225t9sw5e" timestamp="1715161418"&gt;38&lt;/key&gt;&lt;/foreign-keys&gt;&lt;ref-type name="Journal Article"&gt;17&lt;/ref-type&gt;&lt;contributors&gt;&lt;authors&gt;&lt;author&gt;Talbot, Benjamin&lt;/author&gt;&lt;author&gt;Barraclough, Katherine&lt;/author&gt;&lt;author&gt;Sypek, Matthew&lt;/author&gt;&lt;author&gt;Gois, Pedro&lt;/author&gt;&lt;author&gt;Arnold, Leila&lt;/author&gt;&lt;author&gt;McDonald, Stephen&lt;/author&gt;&lt;author&gt;Knight, John&lt;/author&gt;&lt;/authors&gt;&lt;/contributors&gt;&lt;titles&gt;&lt;title&gt;A survey of environmental sustainability practices in dialysis facilities in Australia and New Zealand&lt;/title&gt;&lt;secondary-title&gt;Clinical Journal of the American Society of Nephrology&lt;/secondary-title&gt;&lt;/titles&gt;&lt;periodical&gt;&lt;full-title&gt;Clinical Journal of the American Society of Nephrology&lt;/full-title&gt;&lt;/periodical&gt;&lt;pages&gt;1792-1799&lt;/pages&gt;&lt;volume&gt;17&lt;/volume&gt;&lt;number&gt;12&lt;/number&gt;&lt;dates&gt;&lt;year&gt;2022&lt;/year&gt;&lt;/dates&gt;&lt;pub-location&gt;United States&lt;/pub-location&gt;&lt;publisher&gt;Wolters Kluwer Health&lt;/publisher&gt;&lt;accession-num&gt;36368770&lt;/accession-num&gt;&lt;urls&gt;&lt;related-urls&gt;&lt;url&gt;https://ezproxy.canberra.edu.au/login?url=https://search.ebscohost.com/login.aspx?direct=true&amp;amp;db=cmedm&amp;amp;AN=36368770&amp;amp;site=ehost-live&lt;/url&gt;&lt;/related-urls&gt;&lt;/urls&gt;&lt;electronic-resource-num&gt;10.2215/CJN.08090722&lt;/electronic-resource-num&gt;&lt;/record&gt;&lt;/Cite&gt;&lt;/EndNote&gt;</w:instrText>
            </w:r>
            <w:r w:rsidRPr="00E16571">
              <w:fldChar w:fldCharType="separate"/>
            </w:r>
            <w:r w:rsidRPr="00E16571">
              <w:t>(Talbot et al. 2022)</w:t>
            </w:r>
            <w:r w:rsidRPr="00E16571">
              <w:fldChar w:fldCharType="end"/>
            </w:r>
          </w:p>
        </w:tc>
        <w:tc>
          <w:tcPr>
            <w:tcW w:w="927" w:type="dxa"/>
          </w:tcPr>
          <w:p w14:paraId="0A0F507F" w14:textId="77777777" w:rsidR="00282470" w:rsidRDefault="00282470" w:rsidP="005412A4">
            <w:pPr>
              <w:pStyle w:val="TabletextNormal"/>
            </w:pPr>
            <w:r w:rsidRPr="00E16571">
              <w:fldChar w:fldCharType="begin"/>
            </w:r>
            <w:r w:rsidRPr="00E16571">
              <w:instrText xml:space="preserve"> ADDIN EN.CITE &lt;EndNote&gt;&lt;Cite&gt;&lt;Author&gt;Ellis&lt;/Author&gt;&lt;Year&gt;2013&lt;/Year&gt;&lt;RecNum&gt;13&lt;/RecNum&gt;&lt;DisplayText&gt;(Ellis et al. 2013)&lt;/DisplayText&gt;&lt;record&gt;&lt;rec-number&gt;13&lt;/rec-number&gt;&lt;foreign-keys&gt;&lt;key app="EN" db-id="2tvvdsaevdpwwzex5pfxx0p5f9d225t9sw5e" timestamp="1715161418"&gt;13&lt;/key&gt;&lt;/foreign-keys&gt;&lt;ref-type name="Journal Article"&gt;17&lt;/ref-type&gt;&lt;contributors&gt;&lt;authors&gt;&lt;author&gt;Ellis, Isabelle&lt;/author&gt;&lt;author&gt;Cheek, Colleen&lt;/author&gt;&lt;author&gt;Jaffray, Linda&lt;/author&gt;&lt;author&gt;Skinner, Timothy&lt;/author&gt;&lt;/authors&gt;&lt;/contributors&gt;&lt;titles&gt;&lt;title&gt;Making a case for telehealth: measuring the carbon cost of health-related travel&lt;/title&gt;&lt;secondary-title&gt;Rural and Remote Health&lt;/secondary-title&gt;&lt;/titles&gt;&lt;periodical&gt;&lt;full-title&gt;Rural and remote health&lt;/full-title&gt;&lt;/periodical&gt;&lt;pages&gt;2723&lt;/pages&gt;&lt;volume&gt;13&lt;/volume&gt;&lt;number&gt;4&lt;/number&gt;&lt;dates&gt;&lt;year&gt;2013&lt;/year&gt;&lt;/dates&gt;&lt;pub-location&gt;Australia&lt;/pub-location&gt;&lt;publisher&gt;James Cook University&lt;/publisher&gt;&lt;accession-num&gt;24299428&lt;/accession-num&gt;&lt;urls&gt;&lt;related-urls&gt;&lt;url&gt;https://ezproxy.canberra.edu.au/login?url=https://search.ebscohost.com/login.aspx?direct=true&amp;amp;db=cmedm&amp;amp;AN=24299428&amp;amp;site=ehost-live&lt;/url&gt;&lt;/related-urls&gt;&lt;/urls&gt;&lt;/record&gt;&lt;/Cite&gt;&lt;/EndNote&gt;</w:instrText>
            </w:r>
            <w:r w:rsidRPr="00E16571">
              <w:fldChar w:fldCharType="separate"/>
            </w:r>
            <w:r w:rsidRPr="00E16571">
              <w:t>(Ellis et al. 2013)</w:t>
            </w:r>
            <w:r w:rsidRPr="00E16571">
              <w:fldChar w:fldCharType="end"/>
            </w:r>
            <w:r w:rsidRPr="00E16571">
              <w:t xml:space="preserve"> </w:t>
            </w:r>
          </w:p>
          <w:p w14:paraId="2FAABE88" w14:textId="638540AE" w:rsidR="00282470" w:rsidRPr="00E16571" w:rsidRDefault="00282470" w:rsidP="005412A4">
            <w:pPr>
              <w:pStyle w:val="TabletextNormal"/>
            </w:pPr>
            <w:r w:rsidRPr="00E16571">
              <w:fldChar w:fldCharType="begin"/>
            </w:r>
            <w:r w:rsidRPr="00E16571">
              <w:instrText xml:space="preserve"> ADDIN EN.CITE &lt;EndNote&gt;&lt;Cite&gt;&lt;Author&gt;Talbot&lt;/Author&gt;&lt;Year&gt;2022&lt;/Year&gt;&lt;RecNum&gt;38&lt;/RecNum&gt;&lt;DisplayText&gt;(Talbot et al. 2022)&lt;/DisplayText&gt;&lt;record&gt;&lt;rec-number&gt;38&lt;/rec-number&gt;&lt;foreign-keys&gt;&lt;key app="EN" db-id="2tvvdsaevdpwwzex5pfxx0p5f9d225t9sw5e" timestamp="1715161418"&gt;38&lt;/key&gt;&lt;/foreign-keys&gt;&lt;ref-type name="Journal Article"&gt;17&lt;/ref-type&gt;&lt;contributors&gt;&lt;authors&gt;&lt;author&gt;Talbot, Benjamin&lt;/author&gt;&lt;author&gt;Barraclough, Katherine&lt;/author&gt;&lt;author&gt;Sypek, Matthew&lt;/author&gt;&lt;author&gt;Gois, Pedro&lt;/author&gt;&lt;author&gt;Arnold, Leila&lt;/author&gt;&lt;author&gt;McDonald, Stephen&lt;/author&gt;&lt;author&gt;Knight, John&lt;/author&gt;&lt;/authors&gt;&lt;/contributors&gt;&lt;titles&gt;&lt;title&gt;A survey of environmental sustainability practices in dialysis facilities in Australia and New Zealand&lt;/title&gt;&lt;secondary-title&gt;Clinical Journal of the American Society of Nephrology&lt;/secondary-title&gt;&lt;/titles&gt;&lt;periodical&gt;&lt;full-title&gt;Clinical Journal of the American Society of Nephrology&lt;/full-title&gt;&lt;/periodical&gt;&lt;pages&gt;1792-1799&lt;/pages&gt;&lt;volume&gt;17&lt;/volume&gt;&lt;number&gt;12&lt;/number&gt;&lt;dates&gt;&lt;year&gt;2022&lt;/year&gt;&lt;/dates&gt;&lt;pub-location&gt;United States&lt;/pub-location&gt;&lt;publisher&gt;Wolters Kluwer Health&lt;/publisher&gt;&lt;accession-num&gt;36368770&lt;/accession-num&gt;&lt;urls&gt;&lt;related-urls&gt;&lt;url&gt;https://ezproxy.canberra.edu.au/login?url=https://search.ebscohost.com/login.aspx?direct=true&amp;amp;db=cmedm&amp;amp;AN=36368770&amp;amp;site=ehost-live&lt;/url&gt;&lt;/related-urls&gt;&lt;/urls&gt;&lt;electronic-resource-num&gt;10.2215/CJN.08090722&lt;/electronic-resource-num&gt;&lt;/record&gt;&lt;/Cite&gt;&lt;/EndNote&gt;</w:instrText>
            </w:r>
            <w:r w:rsidRPr="00E16571">
              <w:fldChar w:fldCharType="separate"/>
            </w:r>
            <w:r w:rsidRPr="00E16571">
              <w:t>(Talbot et al. 2022)</w:t>
            </w:r>
            <w:r w:rsidRPr="00E16571">
              <w:fldChar w:fldCharType="end"/>
            </w:r>
          </w:p>
        </w:tc>
        <w:tc>
          <w:tcPr>
            <w:tcW w:w="918" w:type="dxa"/>
          </w:tcPr>
          <w:p w14:paraId="2465C051" w14:textId="77777777" w:rsidR="00282470" w:rsidRDefault="00282470" w:rsidP="005412A4">
            <w:pPr>
              <w:pStyle w:val="TabletextNormal"/>
            </w:pPr>
            <w:r w:rsidRPr="00E16571">
              <w:fldChar w:fldCharType="begin"/>
            </w:r>
            <w:r w:rsidRPr="00E16571">
              <w:instrText xml:space="preserve"> ADDIN EN.CITE &lt;EndNote&gt;&lt;Cite&gt;&lt;Author&gt;Davis&lt;/Author&gt;&lt;Year&gt;2018&lt;/Year&gt;&lt;RecNum&gt;101&lt;/RecNum&gt;&lt;DisplayText&gt;(Davis et al. 2018)&lt;/DisplayText&gt;&lt;record&gt;&lt;rec-number&gt;101&lt;/rec-number&gt;&lt;foreign-keys&gt;&lt;key app="EN" db-id="2tvvdsaevdpwwzex5pfxx0p5f9d225t9sw5e" timestamp="1720026794"&gt;101&lt;/key&gt;&lt;/foreign-keys&gt;&lt;ref-type name="Journal Article"&gt;17&lt;/ref-type&gt;&lt;contributors&gt;&lt;authors&gt;&lt;author&gt;Davis, Niall F.&lt;/author&gt;&lt;author&gt;McGrath, Shannon&lt;/author&gt;&lt;author&gt;Quinlan, Mark&lt;/author&gt;&lt;author&gt;Jack, Gregory&lt;/author&gt;&lt;author&gt;Lawrentschuk, Nathan&lt;/author&gt;&lt;author&gt;Bolton, Damien M.&lt;/author&gt;&lt;/authors&gt;&lt;/contributors&gt;&lt;titles&gt;&lt;title&gt;Carbon footprint in flexible ureteroscopy: A comparative study on the environmental impact of reusable and single-use ureteroscopes&lt;/title&gt;&lt;secondary-title&gt;Journal of Endourology&lt;/secondary-title&gt;&lt;/titles&gt;&lt;periodical&gt;&lt;full-title&gt;Journal of Endourology&lt;/full-title&gt;&lt;/periodical&gt;&lt;pages&gt;214-217&lt;/pages&gt;&lt;volume&gt;32&lt;/volume&gt;&lt;number&gt;3&lt;/number&gt;&lt;dates&gt;&lt;year&gt;2018&lt;/year&gt;&lt;pub-dates&gt;&lt;date&gt;2018/03/01&lt;/date&gt;&lt;/pub-dates&gt;&lt;/dates&gt;&lt;publisher&gt;Mary Ann Liebert, Inc., publishers&lt;/publisher&gt;&lt;isbn&gt;0892-7790&lt;/isbn&gt;&lt;urls&gt;&lt;related-urls&gt;&lt;url&gt;https://doi.org/10.1089/end.2018.0001&lt;/url&gt;&lt;/related-urls&gt;&lt;/urls&gt;&lt;electronic-resource-num&gt;10.1089/end.2018.0001&lt;/electronic-resource-num&gt;&lt;access-date&gt;2024/07/03&lt;/access-date&gt;&lt;/record&gt;&lt;/Cite&gt;&lt;/EndNote&gt;</w:instrText>
            </w:r>
            <w:r w:rsidRPr="00E16571">
              <w:fldChar w:fldCharType="separate"/>
            </w:r>
            <w:r w:rsidRPr="00E16571">
              <w:t>(Davis et al. 2018)</w:t>
            </w:r>
            <w:r w:rsidRPr="00E16571">
              <w:fldChar w:fldCharType="end"/>
            </w:r>
            <w:r w:rsidRPr="00E16571">
              <w:t xml:space="preserve"> </w:t>
            </w:r>
          </w:p>
          <w:p w14:paraId="1349C8DA" w14:textId="6DBDC61A" w:rsidR="00282470" w:rsidRPr="00E16571" w:rsidRDefault="00282470" w:rsidP="005412A4">
            <w:pPr>
              <w:pStyle w:val="TabletextNormal"/>
            </w:pPr>
            <w:r w:rsidRPr="00E16571">
              <w:fldChar w:fldCharType="begin"/>
            </w:r>
            <w:r w:rsidRPr="00E16571">
              <w:instrText xml:space="preserve"> ADDIN EN.CITE &lt;EndNote&gt;&lt;Cite&gt;&lt;Author&gt;McGain&lt;/Author&gt;&lt;Year&gt;2010&lt;/Year&gt;&lt;RecNum&gt;100&lt;/RecNum&gt;&lt;DisplayText&gt;(McGain et al. 2010)&lt;/DisplayText&gt;&lt;record&gt;&lt;rec-number&gt;100&lt;/rec-number&gt;&lt;foreign-keys&gt;&lt;key app="EN" db-id="2tvvdsaevdpwwzex5pfxx0p5f9d225t9sw5e" timestamp="1719929032"&gt;100&lt;/key&gt;&lt;/foreign-keys&gt;&lt;ref-type name="Journal Article"&gt;17&lt;/ref-type&gt;&lt;contributors&gt;&lt;authors&gt;&lt;author&gt;McGain, F.&lt;/author&gt;&lt;author&gt;McAlister, S.&lt;/author&gt;&lt;author&gt;McGavin, A.&lt;/author&gt;&lt;author&gt;Story, D.&lt;/author&gt;&lt;/authors&gt;&lt;/contributors&gt;&lt;titles&gt;&lt;title&gt;The financial and environmental costs of reusable and single-use plastic anaesthetic drug trays&lt;/title&gt;&lt;secondary-title&gt;Anaesthesia and Intensive Care&lt;/secondary-title&gt;&lt;/titles&gt;&lt;periodical&gt;&lt;full-title&gt;Anaesthesia and Intensive Care&lt;/full-title&gt;&lt;/periodical&gt;&lt;pages&gt;538-544&lt;/pages&gt;&lt;volume&gt;38&lt;/volume&gt;&lt;number&gt;3&lt;/number&gt;&lt;dates&gt;&lt;year&gt;2010&lt;/year&gt;&lt;pub-dates&gt;&lt;date&gt;2010/05/01&lt;/date&gt;&lt;/pub-dates&gt;&lt;/dates&gt;&lt;publisher&gt;SAGE Publications Ltd&lt;/publisher&gt;&lt;isbn&gt;0310-057X&lt;/isbn&gt;&lt;urls&gt;&lt;related-urls&gt;&lt;url&gt;https://doi.org/10.1177/0310057X1003800320&lt;/url&gt;&lt;/related-urls&gt;&lt;/urls&gt;&lt;electronic-resource-num&gt;10.1177/0310057X1003800320&lt;/electronic-resource-num&gt;&lt;access-date&gt;2024/07/02&lt;/access-date&gt;&lt;/record&gt;&lt;/Cite&gt;&lt;/EndNote&gt;</w:instrText>
            </w:r>
            <w:r w:rsidRPr="00E16571">
              <w:fldChar w:fldCharType="separate"/>
            </w:r>
            <w:r w:rsidRPr="00E16571">
              <w:t>(McGain et al. 2010)</w:t>
            </w:r>
            <w:r w:rsidRPr="00E16571">
              <w:fldChar w:fldCharType="end"/>
            </w:r>
            <w:r w:rsidRPr="00E16571">
              <w:t xml:space="preserve"> </w:t>
            </w:r>
          </w:p>
          <w:p w14:paraId="103F3737" w14:textId="77777777" w:rsidR="00282470" w:rsidRPr="00E16571" w:rsidRDefault="00282470" w:rsidP="005412A4">
            <w:pPr>
              <w:pStyle w:val="TabletextNormal"/>
            </w:pPr>
            <w:r w:rsidRPr="00E16571">
              <w:fldChar w:fldCharType="begin"/>
            </w:r>
            <w:r w:rsidRPr="00E16571">
              <w:instrText xml:space="preserve"> ADDIN EN.CITE &lt;EndNote&gt;&lt;Cite&gt;&lt;Author&gt;McGain&lt;/Author&gt;&lt;Year&gt;2012&lt;/Year&gt;&lt;RecNum&gt;99&lt;/RecNum&gt;&lt;DisplayText&gt;(McGain et al. 2012)&lt;/DisplayText&gt;&lt;record&gt;&lt;rec-number&gt;99&lt;/rec-number&gt;&lt;foreign-keys&gt;&lt;key app="EN" db-id="2tvvdsaevdpwwzex5pfxx0p5f9d225t9sw5e" timestamp="1719928954"&gt;99&lt;/key&gt;&lt;/foreign-keys&gt;&lt;ref-type name="Journal Article"&gt;17&lt;/ref-type&gt;&lt;contributors&gt;&lt;authors&gt;&lt;author&gt;McGain, Forbes&lt;/author&gt;&lt;author&gt;McAlister, Scott&lt;/author&gt;&lt;author&gt;McGavin, Andrew&lt;/author&gt;&lt;author&gt;Story, David&lt;/author&gt;&lt;/authors&gt;&lt;/contributors&gt;&lt;titles&gt;&lt;title&gt;A Life Cycle Assessment of reusable and single-use central venous catheter insertion kits&lt;/title&gt;&lt;secondary-title&gt;Anesthesia and Analgesia&lt;/secondary-title&gt;&lt;/titles&gt;&lt;periodical&gt;&lt;full-title&gt;Anesthesia and analgesia&lt;/full-title&gt;&lt;/periodical&gt;&lt;pages&gt;1073-1080&lt;/pages&gt;&lt;volume&gt;114&lt;/volume&gt;&lt;number&gt;5&lt;/number&gt;&lt;dates&gt;&lt;year&gt;2012&lt;/year&gt;&lt;/dates&gt;&lt;isbn&gt;0003-2999&lt;/isbn&gt;&lt;urls&gt;&lt;related-urls&gt;&lt;url&gt;https://journals.lww.com/anesthesia-analgesia/fulltext/2012/05000/a_life_cycle_assessment_of_reusable_and_single_use.23.aspx&lt;/url&gt;&lt;/related-urls&gt;&lt;/urls&gt;&lt;/record&gt;&lt;/Cite&gt;&lt;/EndNote&gt;</w:instrText>
            </w:r>
            <w:r w:rsidRPr="00E16571">
              <w:fldChar w:fldCharType="separate"/>
            </w:r>
            <w:r w:rsidRPr="00E16571">
              <w:t>(McGain et al. 2012)</w:t>
            </w:r>
            <w:r w:rsidRPr="00E16571">
              <w:fldChar w:fldCharType="end"/>
            </w:r>
            <w:r w:rsidRPr="00E16571">
              <w:t xml:space="preserve"> </w:t>
            </w:r>
          </w:p>
          <w:p w14:paraId="03B47691" w14:textId="77777777" w:rsidR="00282470" w:rsidRPr="00E16571" w:rsidRDefault="00282470" w:rsidP="005412A4">
            <w:pPr>
              <w:pStyle w:val="TabletextNormal"/>
            </w:pPr>
            <w:r w:rsidRPr="00E16571">
              <w:fldChar w:fldCharType="begin"/>
            </w:r>
            <w:r w:rsidRPr="00E16571">
              <w:instrText xml:space="preserve"> ADDIN EN.CITE &lt;EndNote&gt;&lt;Cite&gt;&lt;Author&gt;McGain&lt;/Author&gt;&lt;Year&gt;2017&lt;/Year&gt;&lt;RecNum&gt;98&lt;/RecNum&gt;&lt;DisplayText&gt;(McGain et al. 2017)&lt;/DisplayText&gt;&lt;record&gt;&lt;rec-number&gt;98&lt;/rec-number&gt;&lt;foreign-keys&gt;&lt;key app="EN" db-id="2tvvdsaevdpwwzex5pfxx0p5f9d225t9sw5e" timestamp="1719928901"&gt;98&lt;/key&gt;&lt;/foreign-keys&gt;&lt;ref-type name="Journal Article"&gt;17&lt;/ref-type&gt;&lt;contributors&gt;&lt;authors&gt;&lt;author&gt;McGain, F.&lt;/author&gt;&lt;author&gt;Story, D.&lt;/author&gt;&lt;author&gt;Lim, T.&lt;/author&gt;&lt;author&gt;McAlister, S.&lt;/author&gt;&lt;/authors&gt;&lt;/contributors&gt;&lt;titles&gt;&lt;title&gt;Financial and environmental costs of reusable and single-use anaesthetic equipment&lt;/title&gt;&lt;secondary-title&gt;British Journal of Anaesthesia&lt;/secondary-title&gt;&lt;/titles&gt;&lt;periodical&gt;&lt;full-title&gt;British Journal of Anaesthesia&lt;/full-title&gt;&lt;/periodical&gt;&lt;pages&gt;862-869&lt;/pages&gt;&lt;volume&gt;118&lt;/volume&gt;&lt;number&gt;6&lt;/number&gt;&lt;keywords&gt;&lt;keyword&gt;life cycle assessment&lt;/keyword&gt;&lt;keyword&gt;environment&lt;/keyword&gt;&lt;keyword&gt;footprint&lt;/keyword&gt;&lt;keyword&gt;health economics&lt;/keyword&gt;&lt;keyword&gt;anaesthesia&lt;/keyword&gt;&lt;/keywords&gt;&lt;dates&gt;&lt;year&gt;2017&lt;/year&gt;&lt;pub-dates&gt;&lt;date&gt;2017/06/01/&lt;/date&gt;&lt;/pub-dates&gt;&lt;/dates&gt;&lt;isbn&gt;0007-0912&lt;/isbn&gt;&lt;urls&gt;&lt;related-urls&gt;&lt;url&gt;https://www.sciencedirect.com/science/article/pii/S0007091217300508&lt;/url&gt;&lt;/related-urls&gt;&lt;/urls&gt;&lt;electronic-resource-num&gt;https://doi.org/10.1093/bja/aex098&lt;/electronic-resource-num&gt;&lt;/record&gt;&lt;/Cite&gt;&lt;/EndNote&gt;</w:instrText>
            </w:r>
            <w:r w:rsidRPr="00E16571">
              <w:fldChar w:fldCharType="separate"/>
            </w:r>
            <w:r w:rsidRPr="00E16571">
              <w:t>(McGain et al. 2017)</w:t>
            </w:r>
            <w:r w:rsidRPr="00E16571">
              <w:fldChar w:fldCharType="end"/>
            </w:r>
            <w:r w:rsidRPr="00E16571">
              <w:t xml:space="preserve"> </w:t>
            </w:r>
          </w:p>
          <w:p w14:paraId="445C272C" w14:textId="6435EC3B" w:rsidR="00282470" w:rsidRPr="00E16571" w:rsidRDefault="00282470" w:rsidP="005412A4">
            <w:pPr>
              <w:pStyle w:val="TabletextNormal"/>
            </w:pPr>
            <w:r w:rsidRPr="00E16571">
              <w:fldChar w:fldCharType="begin"/>
            </w:r>
            <w:r w:rsidRPr="00E16571">
              <w:instrText xml:space="preserve"> ADDIN EN.CITE &lt;EndNote&gt;&lt;Cite&gt;&lt;Author&gt;Talbot&lt;/Author&gt;&lt;Year&gt;2022&lt;/Year&gt;&lt;RecNum&gt;38&lt;/RecNum&gt;&lt;DisplayText&gt;(Talbot et al. 2022)&lt;/DisplayText&gt;&lt;record&gt;&lt;rec-number&gt;38&lt;/rec-number&gt;&lt;foreign-keys&gt;&lt;key app="EN" db-id="2tvvdsaevdpwwzex5pfxx0p5f9d225t9sw5e" timestamp="1715161418"&gt;38&lt;/key&gt;&lt;/foreign-keys&gt;&lt;ref-type name="Journal Article"&gt;17&lt;/ref-type&gt;&lt;contributors&gt;&lt;authors&gt;&lt;author&gt;Talbot, Benjamin&lt;/author&gt;&lt;author&gt;Barraclough, Katherine&lt;/author&gt;&lt;author&gt;Sypek, Matthew&lt;/author&gt;&lt;author&gt;Gois, Pedro&lt;/author&gt;&lt;author&gt;Arnold, Leila&lt;/author&gt;&lt;author&gt;McDonald, Stephen&lt;/author&gt;&lt;author&gt;Knight, John&lt;/author&gt;&lt;/authors&gt;&lt;/contributors&gt;&lt;titles&gt;&lt;title&gt;A survey of environmental sustainability practices in dialysis facilities in Australia and New Zealand&lt;/title&gt;&lt;secondary-title&gt;Clinical Journal of the American Society of Nephrology&lt;/secondary-title&gt;&lt;/titles&gt;&lt;periodical&gt;&lt;full-title&gt;Clinical Journal of the American Society of Nephrology&lt;/full-title&gt;&lt;/periodical&gt;&lt;pages&gt;1792-1799&lt;/pages&gt;&lt;volume&gt;17&lt;/volume&gt;&lt;number&gt;12&lt;/number&gt;&lt;dates&gt;&lt;year&gt;2022&lt;/year&gt;&lt;/dates&gt;&lt;pub-location&gt;United States&lt;/pub-location&gt;&lt;publisher&gt;Wolters Kluwer Health&lt;/publisher&gt;&lt;accession-num&gt;36368770&lt;/accession-num&gt;&lt;urls&gt;&lt;related-urls&gt;&lt;url&gt;https://ezproxy.canberra.edu.au/login?url=https://search.ebscohost.com/login.aspx?direct=true&amp;amp;db=cmedm&amp;amp;AN=36368770&amp;amp;site=ehost-live&lt;/url&gt;&lt;/related-urls&gt;&lt;/urls&gt;&lt;electronic-resource-num&gt;10.2215/CJN.08090722&lt;/electronic-resource-num&gt;&lt;/record&gt;&lt;/Cite&gt;&lt;/EndNote&gt;</w:instrText>
            </w:r>
            <w:r w:rsidRPr="00E16571">
              <w:fldChar w:fldCharType="separate"/>
            </w:r>
            <w:r w:rsidRPr="00E16571">
              <w:t>(Talbot et al. 2022)</w:t>
            </w:r>
            <w:r w:rsidRPr="00E16571">
              <w:fldChar w:fldCharType="end"/>
            </w:r>
          </w:p>
        </w:tc>
      </w:tr>
      <w:tr w:rsidR="00282470" w14:paraId="491EE31B" w14:textId="77777777" w:rsidTr="00282470">
        <w:tc>
          <w:tcPr>
            <w:tcW w:w="1271" w:type="dxa"/>
          </w:tcPr>
          <w:p w14:paraId="4011954F" w14:textId="40FB6CE8" w:rsidR="00282470" w:rsidRPr="002D5E3E" w:rsidRDefault="00282470" w:rsidP="00EB2E4F">
            <w:pPr>
              <w:pStyle w:val="TabletextNormal"/>
            </w:pPr>
            <w:r>
              <w:t>1</w:t>
            </w:r>
          </w:p>
        </w:tc>
        <w:tc>
          <w:tcPr>
            <w:tcW w:w="995" w:type="dxa"/>
          </w:tcPr>
          <w:p w14:paraId="7D99D8A7" w14:textId="088DE1EB" w:rsidR="00282470" w:rsidRPr="00EB2E4F" w:rsidRDefault="00282470" w:rsidP="00EB2E4F">
            <w:pPr>
              <w:pStyle w:val="TabletextNormal"/>
            </w:pPr>
            <w:r w:rsidRPr="00EB2E4F">
              <w:t>1</w:t>
            </w:r>
          </w:p>
        </w:tc>
        <w:tc>
          <w:tcPr>
            <w:tcW w:w="1071" w:type="dxa"/>
          </w:tcPr>
          <w:p w14:paraId="12198086" w14:textId="3C36BBD5" w:rsidR="00282470" w:rsidRPr="002D5E3E" w:rsidRDefault="00282470" w:rsidP="00EB2E4F">
            <w:pPr>
              <w:pStyle w:val="TabletextNormal"/>
            </w:pPr>
            <w:r>
              <w:t>0</w:t>
            </w:r>
          </w:p>
        </w:tc>
        <w:tc>
          <w:tcPr>
            <w:tcW w:w="1021" w:type="dxa"/>
          </w:tcPr>
          <w:p w14:paraId="77643FE9" w14:textId="76667565" w:rsidR="00282470" w:rsidRPr="002D5E3E" w:rsidRDefault="00282470" w:rsidP="00EB2E4F">
            <w:pPr>
              <w:pStyle w:val="TabletextNormal"/>
              <w:rPr>
                <w:rFonts w:cstheme="minorHAnsi"/>
                <w:color w:val="000000"/>
              </w:rPr>
            </w:pPr>
            <w:r>
              <w:t>3</w:t>
            </w:r>
          </w:p>
        </w:tc>
        <w:tc>
          <w:tcPr>
            <w:tcW w:w="1015" w:type="dxa"/>
          </w:tcPr>
          <w:p w14:paraId="5BF4C66D" w14:textId="3658EDF1" w:rsidR="00282470" w:rsidRPr="00EB2E4F" w:rsidRDefault="00282470" w:rsidP="00EB2E4F">
            <w:pPr>
              <w:pStyle w:val="TabletextNormal"/>
            </w:pPr>
            <w:r w:rsidRPr="00EB2E4F">
              <w:t>3</w:t>
            </w:r>
          </w:p>
        </w:tc>
        <w:tc>
          <w:tcPr>
            <w:tcW w:w="1037" w:type="dxa"/>
          </w:tcPr>
          <w:p w14:paraId="586D3C4E" w14:textId="204D3515" w:rsidR="00282470" w:rsidRPr="002D5E3E" w:rsidRDefault="00282470" w:rsidP="00EB2E4F">
            <w:pPr>
              <w:pStyle w:val="TabletextNormal"/>
            </w:pPr>
            <w:r>
              <w:t>0</w:t>
            </w:r>
          </w:p>
        </w:tc>
        <w:tc>
          <w:tcPr>
            <w:tcW w:w="1237" w:type="dxa"/>
          </w:tcPr>
          <w:p w14:paraId="71AF6E13" w14:textId="7E5500B5" w:rsidR="00282470" w:rsidRPr="002D5E3E" w:rsidRDefault="00282470" w:rsidP="00EB2E4F">
            <w:pPr>
              <w:pStyle w:val="TabletextNormal"/>
            </w:pPr>
            <w:r>
              <w:t>1</w:t>
            </w:r>
          </w:p>
        </w:tc>
        <w:tc>
          <w:tcPr>
            <w:tcW w:w="927" w:type="dxa"/>
          </w:tcPr>
          <w:p w14:paraId="721EC4C3" w14:textId="1E091698" w:rsidR="00282470" w:rsidRPr="002D5E3E" w:rsidRDefault="00282470" w:rsidP="00EB2E4F">
            <w:pPr>
              <w:pStyle w:val="TabletextNormal"/>
            </w:pPr>
            <w:r>
              <w:t>2</w:t>
            </w:r>
          </w:p>
        </w:tc>
        <w:tc>
          <w:tcPr>
            <w:tcW w:w="918" w:type="dxa"/>
          </w:tcPr>
          <w:p w14:paraId="216F6268" w14:textId="5DB47BFD" w:rsidR="00282470" w:rsidRPr="002D5E3E" w:rsidRDefault="00282470" w:rsidP="00EB2E4F">
            <w:pPr>
              <w:pStyle w:val="TabletextNormal"/>
            </w:pPr>
            <w:r>
              <w:t>5</w:t>
            </w:r>
          </w:p>
        </w:tc>
      </w:tr>
    </w:tbl>
    <w:p w14:paraId="18D11204" w14:textId="5AFE624B" w:rsidR="009064A5" w:rsidRPr="009064A5" w:rsidRDefault="00E004C2" w:rsidP="00E004C2">
      <w:pPr>
        <w:pStyle w:val="Caption"/>
      </w:pPr>
      <w:bookmarkStart w:id="60" w:name="_Toc181092275"/>
      <w:r>
        <w:lastRenderedPageBreak/>
        <w:t xml:space="preserve">Table </w:t>
      </w:r>
      <w:r>
        <w:fldChar w:fldCharType="begin"/>
      </w:r>
      <w:r>
        <w:instrText xml:space="preserve"> SEQ Table \* ARABIC </w:instrText>
      </w:r>
      <w:r>
        <w:fldChar w:fldCharType="separate"/>
      </w:r>
      <w:r w:rsidR="00EB2E4F">
        <w:rPr>
          <w:noProof/>
        </w:rPr>
        <w:t>4</w:t>
      </w:r>
      <w:r>
        <w:fldChar w:fldCharType="end"/>
      </w:r>
      <w:r w:rsidR="009064A5" w:rsidRPr="009064A5">
        <w:t xml:space="preserve">. Theme 1 primary studies grouped by </w:t>
      </w:r>
      <w:r w:rsidR="00734780">
        <w:t>category</w:t>
      </w:r>
      <w:r w:rsidR="009064A5" w:rsidRPr="009064A5">
        <w:t xml:space="preserve"> of health and aged care services</w:t>
      </w:r>
      <w:bookmarkEnd w:id="60"/>
    </w:p>
    <w:tbl>
      <w:tblPr>
        <w:tblStyle w:val="TableGrid"/>
        <w:tblW w:w="0" w:type="auto"/>
        <w:tblLook w:val="04A0" w:firstRow="1" w:lastRow="0" w:firstColumn="1" w:lastColumn="0" w:noHBand="0" w:noVBand="1"/>
      </w:tblPr>
      <w:tblGrid>
        <w:gridCol w:w="1235"/>
        <w:gridCol w:w="1115"/>
        <w:gridCol w:w="1072"/>
        <w:gridCol w:w="945"/>
        <w:gridCol w:w="1194"/>
        <w:gridCol w:w="1089"/>
        <w:gridCol w:w="856"/>
        <w:gridCol w:w="1105"/>
        <w:gridCol w:w="881"/>
      </w:tblGrid>
      <w:tr w:rsidR="00B25465" w14:paraId="6CF48AD7" w14:textId="3645A4AC" w:rsidTr="007B07B3">
        <w:trPr>
          <w:cnfStyle w:val="100000000000" w:firstRow="1" w:lastRow="0" w:firstColumn="0" w:lastColumn="0" w:oddVBand="0" w:evenVBand="0" w:oddHBand="0" w:evenHBand="0" w:firstRowFirstColumn="0" w:firstRowLastColumn="0" w:lastRowFirstColumn="0" w:lastRowLastColumn="0"/>
          <w:tblHeader/>
        </w:trPr>
        <w:tc>
          <w:tcPr>
            <w:tcW w:w="9492" w:type="dxa"/>
            <w:gridSpan w:val="9"/>
          </w:tcPr>
          <w:p w14:paraId="28CB360C" w14:textId="03D09A0D" w:rsidR="00B25465" w:rsidRDefault="00B25465" w:rsidP="005A2A35">
            <w:pPr>
              <w:pStyle w:val="TabletextHeader"/>
            </w:pPr>
            <w:r>
              <w:t>Category of health and aged care services</w:t>
            </w:r>
          </w:p>
        </w:tc>
      </w:tr>
      <w:tr w:rsidR="006C23EA" w14:paraId="04ED06C9" w14:textId="4485C588" w:rsidTr="007B07B3">
        <w:trPr>
          <w:cnfStyle w:val="100000000000" w:firstRow="1" w:lastRow="0" w:firstColumn="0" w:lastColumn="0" w:oddVBand="0" w:evenVBand="0" w:oddHBand="0" w:evenHBand="0" w:firstRowFirstColumn="0" w:firstRowLastColumn="0" w:lastRowFirstColumn="0" w:lastRowLastColumn="0"/>
          <w:tblHeader/>
        </w:trPr>
        <w:tc>
          <w:tcPr>
            <w:tcW w:w="1082" w:type="dxa"/>
            <w:shd w:val="clear" w:color="auto" w:fill="C5FFEF" w:themeFill="background2" w:themeFillTint="33"/>
          </w:tcPr>
          <w:p w14:paraId="0E82A3E0" w14:textId="210CC2A6" w:rsidR="00C877C6" w:rsidRDefault="00C877C6" w:rsidP="00EB2E4F">
            <w:pPr>
              <w:pStyle w:val="TabletextNormal"/>
            </w:pPr>
            <w:r>
              <w:t>Healthcare (general)</w:t>
            </w:r>
          </w:p>
        </w:tc>
        <w:tc>
          <w:tcPr>
            <w:tcW w:w="1126" w:type="dxa"/>
            <w:shd w:val="clear" w:color="auto" w:fill="C5FFEF" w:themeFill="background2" w:themeFillTint="33"/>
          </w:tcPr>
          <w:p w14:paraId="7C7F3F1B" w14:textId="4036B9CC" w:rsidR="00C877C6" w:rsidRDefault="00C877C6" w:rsidP="00EB2E4F">
            <w:pPr>
              <w:pStyle w:val="TabletextNormal"/>
            </w:pPr>
            <w:r>
              <w:t>Hospitals (excl. psychiatric)</w:t>
            </w:r>
          </w:p>
        </w:tc>
        <w:tc>
          <w:tcPr>
            <w:tcW w:w="1081" w:type="dxa"/>
            <w:shd w:val="clear" w:color="auto" w:fill="C5FFEF" w:themeFill="background2" w:themeFillTint="33"/>
          </w:tcPr>
          <w:p w14:paraId="38A4E951" w14:textId="77777777" w:rsidR="00C877C6" w:rsidRDefault="00C877C6" w:rsidP="00EB2E4F">
            <w:pPr>
              <w:pStyle w:val="TabletextNormal"/>
            </w:pPr>
            <w:r>
              <w:t>Psychiatric hospitals</w:t>
            </w:r>
          </w:p>
        </w:tc>
        <w:tc>
          <w:tcPr>
            <w:tcW w:w="965" w:type="dxa"/>
            <w:shd w:val="clear" w:color="auto" w:fill="C5FFEF" w:themeFill="background2" w:themeFillTint="33"/>
          </w:tcPr>
          <w:p w14:paraId="2997A1AB" w14:textId="77777777" w:rsidR="00C877C6" w:rsidRDefault="00C877C6" w:rsidP="00EB2E4F">
            <w:pPr>
              <w:pStyle w:val="TabletextNormal"/>
            </w:pPr>
            <w:r>
              <w:t>General practice</w:t>
            </w:r>
          </w:p>
        </w:tc>
        <w:tc>
          <w:tcPr>
            <w:tcW w:w="1215" w:type="dxa"/>
            <w:shd w:val="clear" w:color="auto" w:fill="C5FFEF" w:themeFill="background2" w:themeFillTint="33"/>
          </w:tcPr>
          <w:p w14:paraId="3921DD69" w14:textId="77777777" w:rsidR="00C877C6" w:rsidRDefault="00C877C6" w:rsidP="00EB2E4F">
            <w:pPr>
              <w:pStyle w:val="TabletextNormal"/>
            </w:pPr>
            <w:r>
              <w:t>Specialist medical services</w:t>
            </w:r>
          </w:p>
        </w:tc>
        <w:tc>
          <w:tcPr>
            <w:tcW w:w="1107" w:type="dxa"/>
            <w:shd w:val="clear" w:color="auto" w:fill="C5FFEF" w:themeFill="background2" w:themeFillTint="33"/>
          </w:tcPr>
          <w:p w14:paraId="6337D923" w14:textId="77777777" w:rsidR="00C877C6" w:rsidRDefault="00C877C6" w:rsidP="00EB2E4F">
            <w:pPr>
              <w:pStyle w:val="TabletextNormal"/>
            </w:pPr>
            <w:r>
              <w:t>Pathology and diagnostic imaging</w:t>
            </w:r>
          </w:p>
        </w:tc>
        <w:tc>
          <w:tcPr>
            <w:tcW w:w="883" w:type="dxa"/>
            <w:shd w:val="clear" w:color="auto" w:fill="C5FFEF" w:themeFill="background2" w:themeFillTint="33"/>
          </w:tcPr>
          <w:p w14:paraId="7092054E" w14:textId="77777777" w:rsidR="00C877C6" w:rsidRDefault="00C877C6" w:rsidP="00EB2E4F">
            <w:pPr>
              <w:pStyle w:val="TabletextNormal"/>
            </w:pPr>
            <w:r>
              <w:t>Allied health</w:t>
            </w:r>
          </w:p>
        </w:tc>
        <w:tc>
          <w:tcPr>
            <w:tcW w:w="1115" w:type="dxa"/>
            <w:shd w:val="clear" w:color="auto" w:fill="C5FFEF" w:themeFill="background2" w:themeFillTint="33"/>
          </w:tcPr>
          <w:p w14:paraId="2CE26943" w14:textId="77777777" w:rsidR="00C877C6" w:rsidRDefault="00C877C6" w:rsidP="00EB2E4F">
            <w:pPr>
              <w:pStyle w:val="TabletextNormal"/>
            </w:pPr>
            <w:r>
              <w:t>Ambulance</w:t>
            </w:r>
          </w:p>
        </w:tc>
        <w:tc>
          <w:tcPr>
            <w:tcW w:w="918" w:type="dxa"/>
            <w:shd w:val="clear" w:color="auto" w:fill="C5FFEF" w:themeFill="background2" w:themeFillTint="33"/>
          </w:tcPr>
          <w:p w14:paraId="5AF7BF35" w14:textId="5D87F171" w:rsidR="00C877C6" w:rsidRDefault="00C877C6" w:rsidP="00EB2E4F">
            <w:pPr>
              <w:pStyle w:val="TabletextNormal"/>
            </w:pPr>
            <w:r>
              <w:t>Aged Care</w:t>
            </w:r>
          </w:p>
        </w:tc>
      </w:tr>
      <w:tr w:rsidR="006C23EA" w14:paraId="4189F107" w14:textId="42A3EDA0" w:rsidTr="006C23EA">
        <w:trPr>
          <w:cnfStyle w:val="000000100000" w:firstRow="0" w:lastRow="0" w:firstColumn="0" w:lastColumn="0" w:oddVBand="0" w:evenVBand="0" w:oddHBand="1" w:evenHBand="0" w:firstRowFirstColumn="0" w:firstRowLastColumn="0" w:lastRowFirstColumn="0" w:lastRowLastColumn="0"/>
        </w:trPr>
        <w:tc>
          <w:tcPr>
            <w:tcW w:w="1082" w:type="dxa"/>
          </w:tcPr>
          <w:p w14:paraId="3A3D015D" w14:textId="77777777" w:rsidR="00C877C6" w:rsidRDefault="00C877C6" w:rsidP="00EB2E4F">
            <w:pPr>
              <w:pStyle w:val="TabletextNormal"/>
            </w:pPr>
            <w:r w:rsidRPr="00E16571">
              <w:fldChar w:fldCharType="begin"/>
            </w:r>
            <w:r w:rsidRPr="00E16571">
              <w:instrText xml:space="preserve"> ADDIN EN.CITE &lt;EndNote&gt;&lt;Cite&gt;&lt;Author&gt;Charlesworth&lt;/Author&gt;&lt;Year&gt;2019&lt;/Year&gt;&lt;RecNum&gt;4&lt;/RecNum&gt;&lt;DisplayText&gt;(Charlesworth and Jamieson 2019)&lt;/DisplayText&gt;&lt;record&gt;&lt;rec-number&gt;4&lt;/rec-number&gt;&lt;foreign-keys&gt;&lt;key app="EN" db-id="2tvvdsaevdpwwzex5pfxx0p5f9d225t9sw5e" timestamp="1715161418"&gt;4&lt;/key&gt;&lt;/foreign-keys&gt;&lt;ref-type name="Journal Article"&gt;17&lt;/ref-type&gt;&lt;contributors&gt;&lt;authors&gt;&lt;author&gt;Charlesworth, Kate E.&lt;/author&gt;&lt;author&gt;Jamieson, Maggie&lt;/author&gt;&lt;/authors&gt;&lt;/contributors&gt;&lt;titles&gt;&lt;title&gt;Healthcare in a carbon-constrained world&lt;/title&gt;&lt;secondary-title&gt;Australian Health Review&lt;/secondary-title&gt;&lt;/titles&gt;&lt;periodical&gt;&lt;full-title&gt;Australian Health Review&lt;/full-title&gt;&lt;/periodical&gt;&lt;pages&gt;241-245&lt;/pages&gt;&lt;volume&gt;43&lt;/volume&gt;&lt;number&gt;3&lt;/number&gt;&lt;dates&gt;&lt;year&gt;2019&lt;/year&gt;&lt;/dates&gt;&lt;pub-location&gt;Australia&lt;/pub-location&gt;&lt;publisher&gt;CSIRO Pub&lt;/publisher&gt;&lt;accession-num&gt;29731002&lt;/accession-num&gt;&lt;urls&gt;&lt;related-urls&gt;&lt;url&gt;https://ezproxy.canberra.edu.au/login?url=https://search.ebscohost.com/login.aspx?direct=true&amp;amp;db=cmedm&amp;amp;AN=29731002&amp;amp;site=ehost-live&lt;/url&gt;&lt;/related-urls&gt;&lt;/urls&gt;&lt;electronic-resource-num&gt;10.1071/AH17184&lt;/electronic-resource-num&gt;&lt;/record&gt;&lt;/Cite&gt;&lt;/EndNote&gt;</w:instrText>
            </w:r>
            <w:r w:rsidRPr="00E16571">
              <w:fldChar w:fldCharType="separate"/>
            </w:r>
            <w:r w:rsidRPr="00E16571">
              <w:rPr>
                <w:noProof/>
              </w:rPr>
              <w:t>(Charlesworth and Jamieson 2019)</w:t>
            </w:r>
            <w:r w:rsidRPr="00E16571">
              <w:fldChar w:fldCharType="end"/>
            </w:r>
            <w:r w:rsidRPr="00E16571">
              <w:t xml:space="preserve"> </w:t>
            </w:r>
          </w:p>
          <w:p w14:paraId="6A1C4979" w14:textId="0674646B" w:rsidR="00C877C6" w:rsidRPr="005412A4" w:rsidRDefault="00C877C6" w:rsidP="005412A4">
            <w:r w:rsidRPr="005412A4">
              <w:fldChar w:fldCharType="begin"/>
            </w:r>
            <w:r w:rsidRPr="005412A4">
              <w:instrText xml:space="preserve"> ADDIN EN.CITE &lt;EndNote&gt;&lt;Cite&gt;&lt;Author&gt;Ellis&lt;/Author&gt;&lt;Year&gt;2013&lt;/Year&gt;&lt;RecNum&gt;13&lt;/RecNum&gt;&lt;DisplayText&gt;(Ellis et al. 2013)&lt;/DisplayText&gt;&lt;record&gt;&lt;rec-number&gt;13&lt;/rec-number&gt;&lt;foreign-keys&gt;&lt;key app="EN" db-id="2tvvdsaevdpwwzex5pfxx0p5f9d225t9sw5e" timestamp="1715161418"&gt;13&lt;/key&gt;&lt;/foreign-keys&gt;&lt;ref-type name="Journal Article"&gt;17&lt;/ref-type&gt;&lt;contributors&gt;&lt;authors&gt;&lt;author&gt;Ellis, Isabelle&lt;/author&gt;&lt;author&gt;Cheek, Colleen&lt;/author&gt;&lt;author&gt;Jaffray, Linda&lt;/author&gt;&lt;author&gt;Skinner, Timothy&lt;/author&gt;&lt;/authors&gt;&lt;/contributors&gt;&lt;titles&gt;&lt;title&gt;Making a case for telehealth: measuring the carbon cost of health-related travel&lt;/title&gt;&lt;secondary-title&gt;Rural and Remote Health&lt;/secondary-title&gt;&lt;/titles&gt;&lt;periodical&gt;&lt;full-title&gt;Rural and remote health&lt;/full-title&gt;&lt;/periodical&gt;&lt;pages&gt;2723&lt;/pages&gt;&lt;volume&gt;13&lt;/volume&gt;&lt;number&gt;4&lt;/number&gt;&lt;dates&gt;&lt;year&gt;2013&lt;/year&gt;&lt;/dates&gt;&lt;pub-location&gt;Australia&lt;/pub-location&gt;&lt;publisher&gt;James Cook University&lt;/publisher&gt;&lt;accession-num&gt;24299428&lt;/accession-num&gt;&lt;urls&gt;&lt;related-urls&gt;&lt;url&gt;https://ezproxy.canberra.edu.au/login?url=https://search.ebscohost.com/login.aspx?direct=true&amp;amp;db=cmedm&amp;amp;AN=24299428&amp;amp;site=ehost-live&lt;/url&gt;&lt;/related-urls&gt;&lt;/urls&gt;&lt;/record&gt;&lt;/Cite&gt;&lt;/EndNote&gt;</w:instrText>
            </w:r>
            <w:r w:rsidRPr="005412A4">
              <w:fldChar w:fldCharType="separate"/>
            </w:r>
            <w:r w:rsidRPr="005412A4">
              <w:t>(Ellis et al. 2013)</w:t>
            </w:r>
            <w:r w:rsidRPr="005412A4">
              <w:fldChar w:fldCharType="end"/>
            </w:r>
          </w:p>
        </w:tc>
        <w:tc>
          <w:tcPr>
            <w:tcW w:w="1126" w:type="dxa"/>
          </w:tcPr>
          <w:p w14:paraId="1429FF86" w14:textId="7AFC6252" w:rsidR="00C877C6" w:rsidRPr="005412A4" w:rsidRDefault="00C877C6" w:rsidP="005412A4">
            <w:r w:rsidRPr="005412A4">
              <w:fldChar w:fldCharType="begin"/>
            </w:r>
            <w:r w:rsidRPr="005412A4">
              <w:instrText xml:space="preserve"> ADDIN EN.CITE &lt;EndNote&gt;&lt;Cite&gt;&lt;Author&gt;Davies&lt;/Author&gt;&lt;Year&gt;2024&lt;/Year&gt;&lt;RecNum&gt;125&lt;/RecNum&gt;&lt;DisplayText&gt;(Davies et al. 2024)&lt;/DisplayText&gt;&lt;record&gt;&lt;rec-number&gt;125&lt;/rec-number&gt;&lt;foreign-keys&gt;&lt;key app="EN" db-id="2tvvdsaevdpwwzex5pfxx0p5f9d225t9sw5e" timestamp="1722070221"&gt;125&lt;/key&gt;&lt;/foreign-keys&gt;&lt;ref-type name="Journal Article"&gt;17&lt;/ref-type&gt;&lt;contributors&gt;&lt;authors&gt;&lt;author&gt;Davies, Jessica F&lt;/author&gt;&lt;author&gt;McAlister, Scott&lt;/author&gt;&lt;author&gt;Eckelman, Matthew J &lt;/author&gt;&lt;author&gt;McGain, Forbes &lt;/author&gt;&lt;author&gt;Seglenieks, Richard &lt;/author&gt;&lt;author&gt;Gutman, Elena N&lt;/author&gt;&lt;author&gt;Groome, Jonathan &lt;/author&gt;&lt;author&gt;Palipane, Natasha&lt;/author&gt;&lt;author&gt;Latoff, Katherine  &lt;/author&gt;&lt;author&gt;Nielsen, Dominic &lt;/author&gt;&lt;author&gt;Sherman, Jodi D&lt;/author&gt;&lt;author&gt;TRA2SH&lt;/author&gt;&lt;author&gt;GASP&lt;/author&gt;&lt;author&gt;WAAREN&lt;/author&gt;&lt;/authors&gt;&lt;/contributors&gt;&lt;titles&gt;&lt;title&gt;Environmental and financial impacts of perioperative paracetamol use: a multicentre international life-cycle analysis&lt;/title&gt;&lt;secondary-title&gt;British Journal of Anaesthesia&lt;/secondary-title&gt;&lt;/titles&gt;&lt;periodical&gt;&lt;full-title&gt;British Journal of Anaesthesia&lt;/full-title&gt;&lt;/periodical&gt;&lt;keywords&gt;&lt;keyword&gt;environment&lt;/keyword&gt;&lt;keyword&gt;life-cycle assessment&lt;/keyword&gt;&lt;keyword&gt;paracetamol&lt;/keyword&gt;&lt;keyword&gt;perioperative medicine&lt;/keyword&gt;&lt;keyword&gt;pharmaceuticals&lt;/keyword&gt;&lt;/keywords&gt;&lt;dates&gt;&lt;year&gt;2024&lt;/year&gt;&lt;/dates&gt;&lt;urls&gt;&lt;related-urls&gt;&lt;url&gt;https://doi.org/10.1016/j.bja.2023.11.053&lt;/url&gt;&lt;/related-urls&gt;&lt;/urls&gt;&lt;/record&gt;&lt;/Cite&gt;&lt;/EndNote&gt;</w:instrText>
            </w:r>
            <w:r w:rsidRPr="005412A4">
              <w:fldChar w:fldCharType="separate"/>
            </w:r>
            <w:r w:rsidRPr="005412A4">
              <w:t>(Davies et al. 2024)</w:t>
            </w:r>
            <w:r w:rsidRPr="005412A4">
              <w:fldChar w:fldCharType="end"/>
            </w:r>
            <w:r w:rsidRPr="005412A4">
              <w:t xml:space="preserve"> </w:t>
            </w:r>
          </w:p>
        </w:tc>
        <w:tc>
          <w:tcPr>
            <w:tcW w:w="1081" w:type="dxa"/>
          </w:tcPr>
          <w:p w14:paraId="2A3C7B7E" w14:textId="77777777" w:rsidR="00C877C6" w:rsidRPr="00E16571" w:rsidRDefault="00C877C6" w:rsidP="007C3B65">
            <w:pPr>
              <w:spacing w:before="0" w:after="60" w:line="240" w:lineRule="auto"/>
              <w:rPr>
                <w:sz w:val="14"/>
                <w:szCs w:val="14"/>
              </w:rPr>
            </w:pPr>
          </w:p>
        </w:tc>
        <w:tc>
          <w:tcPr>
            <w:tcW w:w="965" w:type="dxa"/>
          </w:tcPr>
          <w:p w14:paraId="6D5A5302" w14:textId="77777777" w:rsidR="00C877C6" w:rsidRPr="00E16571" w:rsidRDefault="00C877C6" w:rsidP="007C3B65">
            <w:pPr>
              <w:spacing w:before="0" w:after="60" w:line="240" w:lineRule="auto"/>
              <w:rPr>
                <w:sz w:val="14"/>
                <w:szCs w:val="14"/>
              </w:rPr>
            </w:pPr>
          </w:p>
        </w:tc>
        <w:tc>
          <w:tcPr>
            <w:tcW w:w="1215" w:type="dxa"/>
          </w:tcPr>
          <w:p w14:paraId="69998FFF" w14:textId="77777777" w:rsidR="00C877C6" w:rsidRPr="00E16571" w:rsidRDefault="00C877C6" w:rsidP="00EB2E4F">
            <w:pPr>
              <w:pStyle w:val="TabletextNormal"/>
              <w:rPr>
                <w:noProof/>
              </w:rPr>
            </w:pPr>
            <w:r w:rsidRPr="00E16571">
              <w:rPr>
                <w:noProof/>
              </w:rPr>
              <w:t>(Breth-Petersen et al. 2023)</w:t>
            </w:r>
          </w:p>
          <w:p w14:paraId="6D3C5D9E" w14:textId="77777777" w:rsidR="00C877C6" w:rsidRDefault="00C877C6" w:rsidP="00EB2E4F">
            <w:pPr>
              <w:pStyle w:val="TabletextNormal"/>
            </w:pPr>
            <w:r w:rsidRPr="00E16571">
              <w:fldChar w:fldCharType="begin"/>
            </w:r>
            <w:r w:rsidRPr="00E16571">
              <w:instrText xml:space="preserve"> ADDIN EN.CITE &lt;EndNote&gt;&lt;Cite&gt;&lt;Author&gt;Davis&lt;/Author&gt;&lt;Year&gt;2018&lt;/Year&gt;&lt;RecNum&gt;101&lt;/RecNum&gt;&lt;DisplayText&gt;(Davis et al. 2018)&lt;/DisplayText&gt;&lt;record&gt;&lt;rec-number&gt;101&lt;/rec-number&gt;&lt;foreign-keys&gt;&lt;key app="EN" db-id="2tvvdsaevdpwwzex5pfxx0p5f9d225t9sw5e" timestamp="1720026794"&gt;101&lt;/key&gt;&lt;/foreign-keys&gt;&lt;ref-type name="Journal Article"&gt;17&lt;/ref-type&gt;&lt;contributors&gt;&lt;authors&gt;&lt;author&gt;Davis, Niall F.&lt;/author&gt;&lt;author&gt;McGrath, Shannon&lt;/author&gt;&lt;author&gt;Quinlan, Mark&lt;/author&gt;&lt;author&gt;Jack, Gregory&lt;/author&gt;&lt;author&gt;Lawrentschuk, Nathan&lt;/author&gt;&lt;author&gt;Bolton, Damien M.&lt;/author&gt;&lt;/authors&gt;&lt;/contributors&gt;&lt;titles&gt;&lt;title&gt;Carbon footprint in flexible ureteroscopy: A comparative study on the environmental impact of reusable and single-use ureteroscopes&lt;/title&gt;&lt;secondary-title&gt;Journal of Endourology&lt;/secondary-title&gt;&lt;/titles&gt;&lt;periodical&gt;&lt;full-title&gt;Journal of Endourology&lt;/full-title&gt;&lt;/periodical&gt;&lt;pages&gt;214-217&lt;/pages&gt;&lt;volume&gt;32&lt;/volume&gt;&lt;number&gt;3&lt;/number&gt;&lt;dates&gt;&lt;year&gt;2018&lt;/year&gt;&lt;pub-dates&gt;&lt;date&gt;2018/03/01&lt;/date&gt;&lt;/pub-dates&gt;&lt;/dates&gt;&lt;publisher&gt;Mary Ann Liebert, Inc., publishers&lt;/publisher&gt;&lt;isbn&gt;0892-7790&lt;/isbn&gt;&lt;urls&gt;&lt;related-urls&gt;&lt;url&gt;https://doi.org/10.1089/end.2018.0001&lt;/url&gt;&lt;/related-urls&gt;&lt;/urls&gt;&lt;electronic-resource-num&gt;10.1089/end.2018.0001&lt;/electronic-resource-num&gt;&lt;access-date&gt;2024/07/03&lt;/access-date&gt;&lt;/record&gt;&lt;/Cite&gt;&lt;/EndNote&gt;</w:instrText>
            </w:r>
            <w:r w:rsidRPr="00E16571">
              <w:fldChar w:fldCharType="separate"/>
            </w:r>
            <w:r w:rsidRPr="00E16571">
              <w:t>(Davis et al. 2018)</w:t>
            </w:r>
            <w:r w:rsidRPr="00E16571">
              <w:fldChar w:fldCharType="end"/>
            </w:r>
            <w:r w:rsidRPr="00E16571">
              <w:t xml:space="preserve"> </w:t>
            </w:r>
          </w:p>
          <w:p w14:paraId="1FBA3490" w14:textId="77777777" w:rsidR="00C877C6" w:rsidRDefault="00C877C6" w:rsidP="00EB2E4F">
            <w:pPr>
              <w:pStyle w:val="TabletextNormal"/>
            </w:pPr>
            <w:r w:rsidRPr="00E16571">
              <w:fldChar w:fldCharType="begin"/>
            </w:r>
            <w:r w:rsidRPr="00E16571">
              <w:instrText xml:space="preserve"> ADDIN EN.CITE &lt;EndNote&gt;&lt;Cite&gt;&lt;Author&gt;McGain&lt;/Author&gt;&lt;Year&gt;2010&lt;/Year&gt;&lt;RecNum&gt;100&lt;/RecNum&gt;&lt;DisplayText&gt;(McGain et al. 2010)&lt;/DisplayText&gt;&lt;record&gt;&lt;rec-number&gt;100&lt;/rec-number&gt;&lt;foreign-keys&gt;&lt;key app="EN" db-id="2tvvdsaevdpwwzex5pfxx0p5f9d225t9sw5e" timestamp="1719929032"&gt;100&lt;/key&gt;&lt;/foreign-keys&gt;&lt;ref-type name="Journal Article"&gt;17&lt;/ref-type&gt;&lt;contributors&gt;&lt;authors&gt;&lt;author&gt;McGain, F.&lt;/author&gt;&lt;author&gt;McAlister, S.&lt;/author&gt;&lt;author&gt;McGavin, A.&lt;/author&gt;&lt;author&gt;Story, D.&lt;/author&gt;&lt;/authors&gt;&lt;/contributors&gt;&lt;titles&gt;&lt;title&gt;The financial and environmental costs of reusable and single-use plastic anaesthetic drug trays&lt;/title&gt;&lt;secondary-title&gt;Anaesthesia and Intensive Care&lt;/secondary-title&gt;&lt;/titles&gt;&lt;periodical&gt;&lt;full-title&gt;Anaesthesia and Intensive Care&lt;/full-title&gt;&lt;/periodical&gt;&lt;pages&gt;538-544&lt;/pages&gt;&lt;volume&gt;38&lt;/volume&gt;&lt;number&gt;3&lt;/number&gt;&lt;dates&gt;&lt;year&gt;2010&lt;/year&gt;&lt;pub-dates&gt;&lt;date&gt;2010/05/01&lt;/date&gt;&lt;/pub-dates&gt;&lt;/dates&gt;&lt;publisher&gt;SAGE Publications Ltd&lt;/publisher&gt;&lt;isbn&gt;0310-057X&lt;/isbn&gt;&lt;urls&gt;&lt;related-urls&gt;&lt;url&gt;https://doi.org/10.1177/0310057X1003800320&lt;/url&gt;&lt;/related-urls&gt;&lt;/urls&gt;&lt;electronic-resource-num&gt;10.1177/0310057X1003800320&lt;/electronic-resource-num&gt;&lt;access-date&gt;2024/07/02&lt;/access-date&gt;&lt;/record&gt;&lt;/Cite&gt;&lt;/EndNote&gt;</w:instrText>
            </w:r>
            <w:r w:rsidRPr="00E16571">
              <w:fldChar w:fldCharType="separate"/>
            </w:r>
            <w:r w:rsidRPr="00E16571">
              <w:t>(McGain et al. 2010)</w:t>
            </w:r>
            <w:r w:rsidRPr="00E16571">
              <w:fldChar w:fldCharType="end"/>
            </w:r>
            <w:r w:rsidRPr="00E16571">
              <w:t xml:space="preserve"> </w:t>
            </w:r>
          </w:p>
          <w:p w14:paraId="13FE0DC4" w14:textId="3FE06CC9" w:rsidR="00C877C6" w:rsidRPr="00E16571" w:rsidRDefault="00C877C6" w:rsidP="00EB2E4F">
            <w:pPr>
              <w:pStyle w:val="TabletextNormal"/>
            </w:pPr>
            <w:r w:rsidRPr="00E16571">
              <w:fldChar w:fldCharType="begin"/>
            </w:r>
            <w:r w:rsidRPr="00E16571">
              <w:instrText xml:space="preserve"> ADDIN EN.CITE &lt;EndNote&gt;&lt;Cite&gt;&lt;Author&gt;McGain&lt;/Author&gt;&lt;Year&gt;2012&lt;/Year&gt;&lt;RecNum&gt;99&lt;/RecNum&gt;&lt;DisplayText&gt;(McGain et al. 2012)&lt;/DisplayText&gt;&lt;record&gt;&lt;rec-number&gt;99&lt;/rec-number&gt;&lt;foreign-keys&gt;&lt;key app="EN" db-id="2tvvdsaevdpwwzex5pfxx0p5f9d225t9sw5e" timestamp="1719928954"&gt;99&lt;/key&gt;&lt;/foreign-keys&gt;&lt;ref-type name="Journal Article"&gt;17&lt;/ref-type&gt;&lt;contributors&gt;&lt;authors&gt;&lt;author&gt;McGain, Forbes&lt;/author&gt;&lt;author&gt;McAlister, Scott&lt;/author&gt;&lt;author&gt;McGavin, Andrew&lt;/author&gt;&lt;author&gt;Story, David&lt;/author&gt;&lt;/authors&gt;&lt;/contributors&gt;&lt;titles&gt;&lt;title&gt;A Life Cycle Assessment of reusable and single-use central venous catheter insertion kits&lt;/title&gt;&lt;secondary-title&gt;Anesthesia and Analgesia&lt;/secondary-title&gt;&lt;/titles&gt;&lt;periodical&gt;&lt;full-title&gt;Anesthesia and analgesia&lt;/full-title&gt;&lt;/periodical&gt;&lt;pages&gt;1073-1080&lt;/pages&gt;&lt;volume&gt;114&lt;/volume&gt;&lt;number&gt;5&lt;/number&gt;&lt;dates&gt;&lt;year&gt;2012&lt;/year&gt;&lt;/dates&gt;&lt;isbn&gt;0003-2999&lt;/isbn&gt;&lt;urls&gt;&lt;related-urls&gt;&lt;url&gt;https://journals.lww.com/anesthesia-analgesia/fulltext/2012/05000/a_life_cycle_assessment_of_reusable_and_single_use.23.aspx&lt;/url&gt;&lt;/related-urls&gt;&lt;/urls&gt;&lt;/record&gt;&lt;/Cite&gt;&lt;/EndNote&gt;</w:instrText>
            </w:r>
            <w:r w:rsidRPr="00E16571">
              <w:fldChar w:fldCharType="separate"/>
            </w:r>
            <w:r w:rsidRPr="00E16571">
              <w:t>(McGain et al. 2012)</w:t>
            </w:r>
            <w:r w:rsidRPr="00E16571">
              <w:fldChar w:fldCharType="end"/>
            </w:r>
          </w:p>
          <w:p w14:paraId="3B18D20C" w14:textId="77777777" w:rsidR="00C877C6" w:rsidRDefault="00C877C6" w:rsidP="005412A4">
            <w:pPr>
              <w:pStyle w:val="TabletextNormal"/>
            </w:pPr>
            <w:r w:rsidRPr="00E16571">
              <w:fldChar w:fldCharType="begin"/>
            </w:r>
            <w:r w:rsidRPr="00E16571">
              <w:instrText xml:space="preserve"> ADDIN EN.CITE &lt;EndNote&gt;&lt;Cite&gt;&lt;Author&gt;McGain&lt;/Author&gt;&lt;Year&gt;2017&lt;/Year&gt;&lt;RecNum&gt;98&lt;/RecNum&gt;&lt;DisplayText&gt;(McGain et al. 2017)&lt;/DisplayText&gt;&lt;record&gt;&lt;rec-number&gt;98&lt;/rec-number&gt;&lt;foreign-keys&gt;&lt;key app="EN" db-id="2tvvdsaevdpwwzex5pfxx0p5f9d225t9sw5e" timestamp="1719928901"&gt;98&lt;/key&gt;&lt;/foreign-keys&gt;&lt;ref-type name="Journal Article"&gt;17&lt;/ref-type&gt;&lt;contributors&gt;&lt;authors&gt;&lt;author&gt;McGain, F.&lt;/author&gt;&lt;author&gt;Story, D.&lt;/author&gt;&lt;author&gt;Lim, T.&lt;/author&gt;&lt;author&gt;McAlister, S.&lt;/author&gt;&lt;/authors&gt;&lt;/contributors&gt;&lt;titles&gt;&lt;title&gt;Financial and environmental costs of reusable and single-use anaesthetic equipment&lt;/title&gt;&lt;secondary-title&gt;British Journal of Anaesthesia&lt;/secondary-title&gt;&lt;/titles&gt;&lt;periodical&gt;&lt;full-title&gt;British Journal of Anaesthesia&lt;/full-title&gt;&lt;/periodical&gt;&lt;pages&gt;862-869&lt;/pages&gt;&lt;volume&gt;118&lt;/volume&gt;&lt;number&gt;6&lt;/number&gt;&lt;keywords&gt;&lt;keyword&gt;life cycle assessment&lt;/keyword&gt;&lt;keyword&gt;environment&lt;/keyword&gt;&lt;keyword&gt;footprint&lt;/keyword&gt;&lt;keyword&gt;health economics&lt;/keyword&gt;&lt;keyword&gt;anaesthesia&lt;/keyword&gt;&lt;/keywords&gt;&lt;dates&gt;&lt;year&gt;2017&lt;/year&gt;&lt;pub-dates&gt;&lt;date&gt;2017/06/01/&lt;/date&gt;&lt;/pub-dates&gt;&lt;/dates&gt;&lt;isbn&gt;0007-0912&lt;/isbn&gt;&lt;urls&gt;&lt;related-urls&gt;&lt;url&gt;https://www.sciencedirect.com/science/article/pii/S0007091217300508&lt;/url&gt;&lt;/related-urls&gt;&lt;/urls&gt;&lt;electronic-resource-num&gt;https://doi.org/10.1093/bja/aex098&lt;/electronic-resource-num&gt;&lt;/record&gt;&lt;/Cite&gt;&lt;/EndNote&gt;</w:instrText>
            </w:r>
            <w:r w:rsidRPr="00E16571">
              <w:fldChar w:fldCharType="separate"/>
            </w:r>
            <w:r w:rsidRPr="00E16571">
              <w:t>(McGain et al. 2017)</w:t>
            </w:r>
            <w:r w:rsidRPr="00E16571">
              <w:fldChar w:fldCharType="end"/>
            </w:r>
            <w:r w:rsidRPr="00E16571">
              <w:t xml:space="preserve"> </w:t>
            </w:r>
          </w:p>
          <w:p w14:paraId="019A9CD6" w14:textId="77777777" w:rsidR="00C877C6" w:rsidRDefault="00C877C6" w:rsidP="005412A4">
            <w:pPr>
              <w:pStyle w:val="TabletextNormal"/>
            </w:pPr>
            <w:r w:rsidRPr="00E16571">
              <w:fldChar w:fldCharType="begin"/>
            </w:r>
            <w:r w:rsidRPr="00E16571">
              <w:instrText xml:space="preserve"> ADDIN EN.CITE &lt;EndNote&gt;&lt;Cite&gt;&lt;Author&gt;Talbot&lt;/Author&gt;&lt;Year&gt;2022&lt;/Year&gt;&lt;RecNum&gt;38&lt;/RecNum&gt;&lt;DisplayText&gt;(Talbot et al. 2022)&lt;/DisplayText&gt;&lt;record&gt;&lt;rec-number&gt;38&lt;/rec-number&gt;&lt;foreign-keys&gt;&lt;key app="EN" db-id="2tvvdsaevdpwwzex5pfxx0p5f9d225t9sw5e" timestamp="1715161418"&gt;38&lt;/key&gt;&lt;/foreign-keys&gt;&lt;ref-type name="Journal Article"&gt;17&lt;/ref-type&gt;&lt;contributors&gt;&lt;authors&gt;&lt;author&gt;Talbot, Benjamin&lt;/author&gt;&lt;author&gt;Barraclough, Katherine&lt;/author&gt;&lt;author&gt;Sypek, Matthew&lt;/author&gt;&lt;author&gt;Gois, Pedro&lt;/author&gt;&lt;author&gt;Arnold, Leila&lt;/author&gt;&lt;author&gt;McDonald, Stephen&lt;/author&gt;&lt;author&gt;Knight, John&lt;/author&gt;&lt;/authors&gt;&lt;/contributors&gt;&lt;titles&gt;&lt;title&gt;A survey of environmental sustainability practices in dialysis facilities in Australia and New Zealand&lt;/title&gt;&lt;secondary-title&gt;Clinical Journal of the American Society of Nephrology&lt;/secondary-title&gt;&lt;/titles&gt;&lt;periodical&gt;&lt;full-title&gt;Clinical Journal of the American Society of Nephrology&lt;/full-title&gt;&lt;/periodical&gt;&lt;pages&gt;1792-1799&lt;/pages&gt;&lt;volume&gt;17&lt;/volume&gt;&lt;number&gt;12&lt;/number&gt;&lt;dates&gt;&lt;year&gt;2022&lt;/year&gt;&lt;/dates&gt;&lt;pub-location&gt;United States&lt;/pub-location&gt;&lt;publisher&gt;Wolters Kluwer Health&lt;/publisher&gt;&lt;accession-num&gt;36368770&lt;/accession-num&gt;&lt;urls&gt;&lt;related-urls&gt;&lt;url&gt;https://ezproxy.canberra.edu.au/login?url=https://search.ebscohost.com/login.aspx?direct=true&amp;amp;db=cmedm&amp;amp;AN=36368770&amp;amp;site=ehost-live&lt;/url&gt;&lt;/related-urls&gt;&lt;/urls&gt;&lt;electronic-resource-num&gt;10.2215/CJN.08090722&lt;/electronic-resource-num&gt;&lt;/record&gt;&lt;/Cite&gt;&lt;/EndNote&gt;</w:instrText>
            </w:r>
            <w:r w:rsidRPr="00E16571">
              <w:fldChar w:fldCharType="separate"/>
            </w:r>
            <w:r w:rsidRPr="00E16571">
              <w:t>(Talbot et al. 2022)</w:t>
            </w:r>
            <w:r w:rsidRPr="00E16571">
              <w:fldChar w:fldCharType="end"/>
            </w:r>
            <w:r w:rsidRPr="00E16571">
              <w:t xml:space="preserve"> </w:t>
            </w:r>
          </w:p>
          <w:p w14:paraId="3D2F6372" w14:textId="423EE316" w:rsidR="00C877C6" w:rsidRPr="00E16571" w:rsidRDefault="00C877C6" w:rsidP="005412A4">
            <w:pPr>
              <w:pStyle w:val="TabletextNormal"/>
            </w:pPr>
            <w:r w:rsidRPr="00E16571">
              <w:fldChar w:fldCharType="begin"/>
            </w:r>
            <w:r w:rsidRPr="00E16571">
              <w:instrText xml:space="preserve"> ADDIN EN.CITE &lt;EndNote&gt;&lt;Cite&gt;&lt;Author&gt;Wyssusek&lt;/Author&gt;&lt;Year&gt;2022&lt;/Year&gt;&lt;RecNum&gt;49&lt;/RecNum&gt;&lt;DisplayText&gt;(Wyssusek et al. 2022)&lt;/DisplayText&gt;&lt;record&gt;&lt;rec-number&gt;49&lt;/rec-number&gt;&lt;foreign-keys&gt;&lt;key app="EN" db-id="2tvvdsaevdpwwzex5pfxx0p5f9d225t9sw5e" timestamp="1715161418"&gt;49&lt;/key&gt;&lt;/foreign-keys&gt;&lt;ref-type name="Journal Article"&gt;17&lt;/ref-type&gt;&lt;contributors&gt;&lt;authors&gt;&lt;author&gt;Wyssusek, Kerstin&lt;/author&gt;&lt;author&gt;Chan, Ka Lo&lt;/author&gt;&lt;author&gt;Eames, Gerard&lt;/author&gt;&lt;author&gt;Whately, Yasmin&lt;/author&gt;&lt;/authors&gt;&lt;/contributors&gt;&lt;titles&gt;&lt;title&gt;Greenhouse gas reduction in anaesthesia practice: a departmental environmental strategy&lt;/title&gt;&lt;secondary-title&gt;BMJ Open Quality&lt;/secondary-title&gt;&lt;/titles&gt;&lt;periodical&gt;&lt;full-title&gt;BMJ open quality&lt;/full-title&gt;&lt;/periodical&gt;&lt;volume&gt;11&lt;/volume&gt;&lt;number&gt;3&lt;/number&gt;&lt;dates&gt;&lt;year&gt;2022&lt;/year&gt;&lt;/dates&gt;&lt;pub-location&gt;England&lt;/pub-location&gt;&lt;publisher&gt;BMJ Publishing Group&lt;/publisher&gt;&lt;accession-num&gt;36002191&lt;/accession-num&gt;&lt;urls&gt;&lt;related-urls&gt;&lt;url&gt;https://ezproxy.canberra.edu.au/login?url=https://search.ebscohost.com/login.aspx?direct=true&amp;amp;db=cmedm&amp;amp;AN=36002191&amp;amp;site=ehost-live&lt;/url&gt;&lt;/related-urls&gt;&lt;/urls&gt;&lt;electronic-resource-num&gt;10.1136/bmjoq-2022-001867&lt;/electronic-resource-num&gt;&lt;/record&gt;&lt;/Cite&gt;&lt;/EndNote&gt;</w:instrText>
            </w:r>
            <w:r w:rsidRPr="00E16571">
              <w:fldChar w:fldCharType="separate"/>
            </w:r>
            <w:r w:rsidRPr="00E16571">
              <w:t>(</w:t>
            </w:r>
            <w:proofErr w:type="spellStart"/>
            <w:r w:rsidRPr="00E16571">
              <w:t>Wyssusek</w:t>
            </w:r>
            <w:proofErr w:type="spellEnd"/>
            <w:r w:rsidRPr="00E16571">
              <w:t xml:space="preserve"> et al. 2022)</w:t>
            </w:r>
            <w:r w:rsidRPr="00E16571">
              <w:fldChar w:fldCharType="end"/>
            </w:r>
          </w:p>
        </w:tc>
        <w:tc>
          <w:tcPr>
            <w:tcW w:w="1107" w:type="dxa"/>
          </w:tcPr>
          <w:p w14:paraId="69EDF11C" w14:textId="77777777" w:rsidR="00C877C6" w:rsidRDefault="00C877C6" w:rsidP="00EB2E4F">
            <w:pPr>
              <w:pStyle w:val="TabletextNormal"/>
            </w:pPr>
            <w:r w:rsidRPr="00E16571">
              <w:fldChar w:fldCharType="begin"/>
            </w:r>
            <w:r w:rsidRPr="00E16571">
              <w:instrText xml:space="preserve"> ADDIN EN.CITE &lt;EndNote&gt;&lt;Cite&gt;&lt;Author&gt;McAlister&lt;/Author&gt;&lt;Year&gt;2020&lt;/Year&gt;&lt;RecNum&gt;86&lt;/RecNum&gt;&lt;DisplayText&gt;(McAlister et al. 2020)&lt;/DisplayText&gt;&lt;record&gt;&lt;rec-number&gt;86&lt;/rec-number&gt;&lt;foreign-keys&gt;&lt;key app="EN" db-id="2tvvdsaevdpwwzex5pfxx0p5f9d225t9sw5e" timestamp="1718549327"&gt;86&lt;/key&gt;&lt;/foreign-keys&gt;&lt;ref-type name="Journal Article"&gt;17&lt;/ref-type&gt;&lt;contributors&gt;&lt;authors&gt;&lt;author&gt;McAlister, Scott&lt;/author&gt;&lt;author&gt;Barratt, Alexandra L.&lt;/author&gt;&lt;author&gt;Bell, Katy J. L.&lt;/author&gt;&lt;author&gt;McGain, Forbes&lt;/author&gt;&lt;/authors&gt;&lt;/contributors&gt;&lt;titles&gt;&lt;title&gt;The carbon footprint of pathology testing&lt;/title&gt;&lt;secondary-title&gt;Medical Journal of Australia&lt;/secondary-title&gt;&lt;/titles&gt;&lt;periodical&gt;&lt;full-title&gt;Medical journal of Australia&lt;/full-title&gt;&lt;/periodical&gt;&lt;pages&gt;377-382&lt;/pages&gt;&lt;volume&gt;212&lt;/volume&gt;&lt;number&gt;8&lt;/number&gt;&lt;keywords&gt;&lt;keyword&gt;Environmental policy&lt;/keyword&gt;&lt;keyword&gt;Climate change&lt;/keyword&gt;&lt;/keywords&gt;&lt;dates&gt;&lt;year&gt;2020&lt;/year&gt;&lt;pub-dates&gt;&lt;date&gt;2020/05/01&lt;/date&gt;&lt;/pub-dates&gt;&lt;/dates&gt;&lt;publisher&gt;John Wiley &amp;amp; Sons, Ltd&lt;/publisher&gt;&lt;isbn&gt;0025-729X&lt;/isbn&gt;&lt;urls&gt;&lt;related-urls&gt;&lt;url&gt;https://doi.org/10.5694/mja2.50583&lt;/url&gt;&lt;/related-urls&gt;&lt;/urls&gt;&lt;electronic-resource-num&gt;https://doi.org/10.5694/mja2.50583&lt;/electronic-resource-num&gt;&lt;access-date&gt;2024/06/16&lt;/access-date&gt;&lt;/record&gt;&lt;/Cite&gt;&lt;/EndNote&gt;</w:instrText>
            </w:r>
            <w:r w:rsidRPr="00E16571">
              <w:fldChar w:fldCharType="separate"/>
            </w:r>
            <w:r w:rsidRPr="00E16571">
              <w:t>(McAlister et al. 2020)</w:t>
            </w:r>
            <w:r w:rsidRPr="00E16571">
              <w:fldChar w:fldCharType="end"/>
            </w:r>
            <w:r w:rsidRPr="00E16571">
              <w:t xml:space="preserve"> </w:t>
            </w:r>
          </w:p>
          <w:p w14:paraId="238147B5" w14:textId="77777777" w:rsidR="00C877C6" w:rsidRDefault="00C877C6" w:rsidP="00EB2E4F">
            <w:pPr>
              <w:pStyle w:val="TabletextNormal"/>
            </w:pPr>
            <w:r w:rsidRPr="00E16571">
              <w:fldChar w:fldCharType="begin"/>
            </w:r>
            <w:r w:rsidRPr="00E16571">
              <w:instrText xml:space="preserve"> ADDIN EN.CITE &lt;EndNote&gt;&lt;Cite&gt;&lt;Author&gt;McAlister&lt;/Author&gt;&lt;Year&gt;2022&lt;/Year&gt;&lt;RecNum&gt;87&lt;/RecNum&gt;&lt;DisplayText&gt;(McAlister et al. 2022)&lt;/DisplayText&gt;&lt;record&gt;&lt;rec-number&gt;87&lt;/rec-number&gt;&lt;foreign-keys&gt;&lt;key app="EN" db-id="2tvvdsaevdpwwzex5pfxx0p5f9d225t9sw5e" timestamp="1718549481"&gt;87&lt;/key&gt;&lt;/foreign-keys&gt;&lt;ref-type name="Journal Article"&gt;17&lt;/ref-type&gt;&lt;contributors&gt;&lt;authors&gt;&lt;author&gt;McAlister, Scott&lt;/author&gt;&lt;author&gt;McGain, Forbes&lt;/author&gt;&lt;author&gt;Breth-Petersen, Matilde&lt;/author&gt;&lt;author&gt;Story, David&lt;/author&gt;&lt;author&gt;Charlesworth, Kate&lt;/author&gt;&lt;author&gt;Ison, Glenn&lt;/author&gt;&lt;author&gt;Barratt, Alexandra&lt;/author&gt;&lt;/authors&gt;&lt;/contributors&gt;&lt;titles&gt;&lt;title&gt;The carbon footprint of hospital diagnostic imaging in Australia&lt;/title&gt;&lt;secondary-title&gt;The Lancet Regional Health – Western Pacific&lt;/secondary-title&gt;&lt;/titles&gt;&lt;periodical&gt;&lt;full-title&gt;The Lancet Regional Health – Western Pacific&lt;/full-title&gt;&lt;/periodical&gt;&lt;volume&gt;24&lt;/volume&gt;&lt;dates&gt;&lt;year&gt;2022&lt;/year&gt;&lt;/dates&gt;&lt;publisher&gt;Elsevier&lt;/publisher&gt;&lt;isbn&gt;2666-6065&lt;/isbn&gt;&lt;urls&gt;&lt;related-urls&gt;&lt;url&gt;https://doi.org/10.1016/j.lanwpc.2022.100459&lt;/url&gt;&lt;/related-urls&gt;&lt;/urls&gt;&lt;electronic-resource-num&gt;10.1016/j.lanwpc.2022.100459&lt;/electronic-resource-num&gt;&lt;access-date&gt;2024/06/16&lt;/access-date&gt;&lt;/record&gt;&lt;/Cite&gt;&lt;/EndNote&gt;</w:instrText>
            </w:r>
            <w:r w:rsidRPr="00E16571">
              <w:fldChar w:fldCharType="separate"/>
            </w:r>
            <w:r w:rsidRPr="00E16571">
              <w:t>(McAlister et al. 2022)</w:t>
            </w:r>
            <w:r w:rsidRPr="00E16571">
              <w:fldChar w:fldCharType="end"/>
            </w:r>
            <w:r w:rsidRPr="00E16571">
              <w:t xml:space="preserve"> </w:t>
            </w:r>
          </w:p>
          <w:p w14:paraId="5E06DFA8" w14:textId="6847BF42" w:rsidR="00C877C6" w:rsidRPr="00E16571" w:rsidRDefault="00C877C6" w:rsidP="005412A4">
            <w:pPr>
              <w:pStyle w:val="TabletextNormal"/>
            </w:pPr>
            <w:r w:rsidRPr="00E16571">
              <w:fldChar w:fldCharType="begin"/>
            </w:r>
            <w:r w:rsidRPr="00E16571">
              <w:instrText xml:space="preserve"> ADDIN EN.CITE &lt;EndNote&gt;&lt;Cite&gt;&lt;Author&gt;McAlister&lt;/Author&gt;&lt;Year&gt;2023&lt;/Year&gt;&lt;RecNum&gt;25&lt;/RecNum&gt;&lt;DisplayText&gt;(McAlister et al. 2023)&lt;/DisplayText&gt;&lt;record&gt;&lt;rec-number&gt;25&lt;/rec-number&gt;&lt;foreign-keys&gt;&lt;key app="EN" db-id="2tvvdsaevdpwwzex5pfxx0p5f9d225t9sw5e" timestamp="1715161418"&gt;25&lt;/key&gt;&lt;/foreign-keys&gt;&lt;ref-type name="Journal Article"&gt;17&lt;/ref-type&gt;&lt;contributors&gt;&lt;authors&gt;&lt;author&gt;McAlister, Scott&lt;/author&gt;&lt;author&gt;Smyth, Brendan&lt;/author&gt;&lt;author&gt;Koprivic, Ivan&lt;/author&gt;&lt;author&gt;Luca Di Tanna, Gian&lt;/author&gt;&lt;author&gt;McGain, Forbes&lt;/author&gt;&lt;author&gt;Charlesworth, Kate&lt;/author&gt;&lt;author&gt;Brown, Mark A.&lt;/author&gt;&lt;author&gt;Konecny, Pam&lt;/author&gt;&lt;/authors&gt;&lt;/contributors&gt;&lt;titles&gt;&lt;title&gt;Carbon emissions and hospital pathology stewardship: A retrospective cohort analysis&lt;/title&gt;&lt;secondary-title&gt;Internal Medicine Journal&lt;/secondary-title&gt;&lt;/titles&gt;&lt;periodical&gt;&lt;full-title&gt;Internal medicine journal&lt;/full-title&gt;&lt;/periodical&gt;&lt;pages&gt;584-589&lt;/pages&gt;&lt;volume&gt;53&lt;/volume&gt;&lt;number&gt;4&lt;/number&gt;&lt;dates&gt;&lt;year&gt;2023&lt;/year&gt;&lt;/dates&gt;&lt;urls&gt;&lt;related-urls&gt;&lt;url&gt;https://onlinelibrary.wiley.com/doi/pdfdirect/10.1111/imj.15622?download=true&lt;/url&gt;&lt;/related-urls&gt;&lt;/urls&gt;&lt;/record&gt;&lt;/Cite&gt;&lt;/EndNote&gt;</w:instrText>
            </w:r>
            <w:r w:rsidRPr="00E16571">
              <w:fldChar w:fldCharType="separate"/>
            </w:r>
            <w:r w:rsidRPr="00E16571">
              <w:t>(McAlister et al. 2023)</w:t>
            </w:r>
            <w:r w:rsidRPr="00E16571">
              <w:fldChar w:fldCharType="end"/>
            </w:r>
          </w:p>
        </w:tc>
        <w:tc>
          <w:tcPr>
            <w:tcW w:w="883" w:type="dxa"/>
          </w:tcPr>
          <w:p w14:paraId="48BF28AA" w14:textId="77777777" w:rsidR="00C877C6" w:rsidRPr="00E16571" w:rsidRDefault="00C877C6" w:rsidP="007C3B65">
            <w:pPr>
              <w:spacing w:before="0" w:after="60" w:line="240" w:lineRule="auto"/>
              <w:rPr>
                <w:sz w:val="14"/>
                <w:szCs w:val="14"/>
              </w:rPr>
            </w:pPr>
          </w:p>
        </w:tc>
        <w:tc>
          <w:tcPr>
            <w:tcW w:w="1115" w:type="dxa"/>
          </w:tcPr>
          <w:p w14:paraId="6887EC87" w14:textId="77777777" w:rsidR="00C877C6" w:rsidRPr="00E16571" w:rsidRDefault="00C877C6" w:rsidP="007C3B65">
            <w:pPr>
              <w:spacing w:before="0" w:after="60" w:line="240" w:lineRule="auto"/>
              <w:rPr>
                <w:sz w:val="14"/>
                <w:szCs w:val="14"/>
              </w:rPr>
            </w:pPr>
          </w:p>
        </w:tc>
        <w:tc>
          <w:tcPr>
            <w:tcW w:w="918" w:type="dxa"/>
          </w:tcPr>
          <w:p w14:paraId="25DFE4CC" w14:textId="77777777" w:rsidR="00C877C6" w:rsidRPr="00E16571" w:rsidRDefault="00C877C6" w:rsidP="007C3B65">
            <w:pPr>
              <w:spacing w:after="60" w:line="240" w:lineRule="auto"/>
              <w:rPr>
                <w:sz w:val="14"/>
                <w:szCs w:val="14"/>
              </w:rPr>
            </w:pPr>
          </w:p>
        </w:tc>
      </w:tr>
      <w:tr w:rsidR="006C23EA" w14:paraId="583C37E6" w14:textId="00C4AE54" w:rsidTr="006C23EA">
        <w:tc>
          <w:tcPr>
            <w:tcW w:w="1082" w:type="dxa"/>
          </w:tcPr>
          <w:p w14:paraId="47B843AC" w14:textId="193961E7" w:rsidR="00C877C6" w:rsidRPr="00EB2E4F" w:rsidRDefault="00C877C6" w:rsidP="00EB2E4F">
            <w:pPr>
              <w:pStyle w:val="TabletextNormal"/>
            </w:pPr>
            <w:r w:rsidRPr="00EB2E4F">
              <w:t>2</w:t>
            </w:r>
          </w:p>
        </w:tc>
        <w:tc>
          <w:tcPr>
            <w:tcW w:w="1126" w:type="dxa"/>
          </w:tcPr>
          <w:p w14:paraId="0308F8FA" w14:textId="496D8B3F" w:rsidR="00C877C6" w:rsidRPr="00EB2E4F" w:rsidRDefault="00C877C6" w:rsidP="00EB2E4F">
            <w:pPr>
              <w:pStyle w:val="TabletextNormal"/>
            </w:pPr>
            <w:r w:rsidRPr="00EB2E4F">
              <w:t>1</w:t>
            </w:r>
          </w:p>
        </w:tc>
        <w:tc>
          <w:tcPr>
            <w:tcW w:w="1081" w:type="dxa"/>
          </w:tcPr>
          <w:p w14:paraId="0A4439FC" w14:textId="4FD550C3" w:rsidR="00C877C6" w:rsidRPr="002D5E3E" w:rsidRDefault="00C877C6" w:rsidP="00EB2E4F">
            <w:pPr>
              <w:pStyle w:val="TabletextNormal"/>
            </w:pPr>
            <w:r>
              <w:t>0</w:t>
            </w:r>
          </w:p>
        </w:tc>
        <w:tc>
          <w:tcPr>
            <w:tcW w:w="965" w:type="dxa"/>
          </w:tcPr>
          <w:p w14:paraId="76711DA3" w14:textId="458839FB" w:rsidR="00C877C6" w:rsidRPr="002D5E3E" w:rsidRDefault="00C877C6" w:rsidP="00EB2E4F">
            <w:pPr>
              <w:pStyle w:val="TabletextNormal"/>
            </w:pPr>
            <w:r>
              <w:t>0</w:t>
            </w:r>
          </w:p>
        </w:tc>
        <w:tc>
          <w:tcPr>
            <w:tcW w:w="1215" w:type="dxa"/>
          </w:tcPr>
          <w:p w14:paraId="6C8AE3AC" w14:textId="3883ABB7" w:rsidR="00C877C6" w:rsidRPr="00EB2E4F" w:rsidRDefault="00C877C6" w:rsidP="00EB2E4F">
            <w:pPr>
              <w:pStyle w:val="TabletextNormal"/>
            </w:pPr>
            <w:r w:rsidRPr="00EB2E4F">
              <w:t>7</w:t>
            </w:r>
          </w:p>
        </w:tc>
        <w:tc>
          <w:tcPr>
            <w:tcW w:w="1107" w:type="dxa"/>
          </w:tcPr>
          <w:p w14:paraId="274D3CF0" w14:textId="2E5F6F23" w:rsidR="00C877C6" w:rsidRPr="00EB2E4F" w:rsidRDefault="00C877C6" w:rsidP="00EB2E4F">
            <w:pPr>
              <w:pStyle w:val="TabletextNormal"/>
            </w:pPr>
            <w:r w:rsidRPr="00EB2E4F">
              <w:t>3</w:t>
            </w:r>
          </w:p>
        </w:tc>
        <w:tc>
          <w:tcPr>
            <w:tcW w:w="883" w:type="dxa"/>
          </w:tcPr>
          <w:p w14:paraId="59279BFA" w14:textId="162536AA" w:rsidR="00C877C6" w:rsidRPr="002D5E3E" w:rsidRDefault="00C877C6" w:rsidP="00EB2E4F">
            <w:pPr>
              <w:pStyle w:val="TabletextNormal"/>
            </w:pPr>
            <w:r>
              <w:t>0</w:t>
            </w:r>
          </w:p>
        </w:tc>
        <w:tc>
          <w:tcPr>
            <w:tcW w:w="1115" w:type="dxa"/>
          </w:tcPr>
          <w:p w14:paraId="5F97A906" w14:textId="2CAEE17D" w:rsidR="00C877C6" w:rsidRPr="002D5E3E" w:rsidRDefault="00C877C6" w:rsidP="00EB2E4F">
            <w:pPr>
              <w:pStyle w:val="TabletextNormal"/>
            </w:pPr>
            <w:r>
              <w:t>0</w:t>
            </w:r>
          </w:p>
        </w:tc>
        <w:tc>
          <w:tcPr>
            <w:tcW w:w="918" w:type="dxa"/>
          </w:tcPr>
          <w:p w14:paraId="14607222" w14:textId="7A5086D3" w:rsidR="00C877C6" w:rsidRDefault="006C23EA" w:rsidP="00EB2E4F">
            <w:pPr>
              <w:pStyle w:val="TabletextNormal"/>
            </w:pPr>
            <w:r>
              <w:t>0</w:t>
            </w:r>
          </w:p>
        </w:tc>
      </w:tr>
    </w:tbl>
    <w:p w14:paraId="595F513C" w14:textId="40F765CC" w:rsidR="00957F02" w:rsidRDefault="00957F02" w:rsidP="00957F02">
      <w:pPr>
        <w:pStyle w:val="Heading3"/>
      </w:pPr>
      <w:bookmarkStart w:id="61" w:name="_Toc178262921"/>
      <w:r>
        <w:t>4.1.</w:t>
      </w:r>
      <w:r w:rsidR="00152D6B">
        <w:t>3</w:t>
      </w:r>
      <w:r>
        <w:t xml:space="preserve"> </w:t>
      </w:r>
      <w:r w:rsidR="00925D11">
        <w:t>Research</w:t>
      </w:r>
      <w:r w:rsidR="009F2B78">
        <w:t xml:space="preserve"> gaps</w:t>
      </w:r>
      <w:bookmarkEnd w:id="61"/>
    </w:p>
    <w:p w14:paraId="0639B4AF" w14:textId="4DBF3FD0" w:rsidR="00957F02" w:rsidRDefault="00957F02" w:rsidP="00957F02">
      <w:r w:rsidRPr="008C1287">
        <w:t xml:space="preserve">Overall, the evidence base </w:t>
      </w:r>
      <w:r w:rsidR="00C02310">
        <w:t>on health system decarbonisation</w:t>
      </w:r>
      <w:r w:rsidRPr="008C1287">
        <w:t xml:space="preserve"> is sparse in Australia, indicative of an emerging research field. The studies covered a limited set of health services, notably anaesthesia/analgesia services, which use volatile anaesthetic gases such as desflurane, sevoflurane and nitrous oxide (four primary studies and one review). These and the remaining studies predominantly reflect the work of a small number of sustainable healthcare leaders in anaesthesia, renal medicine, hospital management, and hospital building energy and waste management. </w:t>
      </w:r>
    </w:p>
    <w:p w14:paraId="05DE7091" w14:textId="1C4DDA09" w:rsidR="00957F02" w:rsidRPr="00867EA1" w:rsidRDefault="00957F02" w:rsidP="00957F02">
      <w:r w:rsidRPr="008C1287">
        <w:t xml:space="preserve">There is emerging research in other areas of clinical practice such as pathology testing and diagnostic imaging </w:t>
      </w:r>
      <w:r w:rsidRPr="008C1287">
        <w:fldChar w:fldCharType="begin">
          <w:fldData xml:space="preserve">PEVuZE5vdGU+PENpdGU+PEF1dGhvcj5NY0FsaXN0ZXI8L0F1dGhvcj48WWVhcj4yMDIwPC9ZZWFy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</w:fldData>
        </w:fldChar>
      </w:r>
      <w:r w:rsidRPr="008C1287">
        <w:instrText xml:space="preserve"> ADDIN EN.CITE </w:instrText>
      </w:r>
      <w:r w:rsidRPr="008C1287">
        <w:fldChar w:fldCharType="begin">
          <w:fldData xml:space="preserve">PEVuZE5vdGU+PENpdGU+PEF1dGhvcj5NY0FsaXN0ZXI8L0F1dGhvcj48WWVhcj4yMDIwPC9ZZWFy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</w:fldData>
        </w:fldChar>
      </w:r>
      <w:r w:rsidRPr="008C1287">
        <w:instrText xml:space="preserve"> ADDIN EN.CITE.DATA </w:instrText>
      </w:r>
      <w:r w:rsidRPr="008C1287">
        <w:fldChar w:fldCharType="end"/>
      </w:r>
      <w:r w:rsidRPr="008C1287">
        <w:fldChar w:fldCharType="separate"/>
      </w:r>
      <w:r w:rsidRPr="008C1287">
        <w:rPr>
          <w:noProof/>
        </w:rPr>
        <w:t>(McAlister et al. 2020; McAlister et al. 2022)</w:t>
      </w:r>
      <w:r w:rsidRPr="008C1287">
        <w:fldChar w:fldCharType="end"/>
      </w:r>
      <w:r w:rsidRPr="008C1287">
        <w:t xml:space="preserve">, which can inform the implementation of interventions. However, there is an absence of </w:t>
      </w:r>
      <w:r>
        <w:t xml:space="preserve">interventional </w:t>
      </w:r>
      <w:r w:rsidRPr="008C1287">
        <w:t xml:space="preserve">research </w:t>
      </w:r>
      <w:r>
        <w:t>about decarbonising other areas of clinical practice</w:t>
      </w:r>
      <w:r w:rsidRPr="008C1287">
        <w:t>,</w:t>
      </w:r>
      <w:r>
        <w:t xml:space="preserve"> especially in non-hospital settings. There is a need for more studies </w:t>
      </w:r>
      <w:r w:rsidRPr="00867EA1">
        <w:t xml:space="preserve">conducted in a </w:t>
      </w:r>
      <w:r w:rsidRPr="0047751A">
        <w:t xml:space="preserve">wider range of healthcare settings, </w:t>
      </w:r>
      <w:r w:rsidRPr="00867EA1">
        <w:t>such as in primary care and allied health contexts</w:t>
      </w:r>
      <w:r w:rsidR="002C4687">
        <w:t>, as well as in aged care settings</w:t>
      </w:r>
      <w:r w:rsidRPr="0047751A">
        <w:t xml:space="preserve">. </w:t>
      </w:r>
      <w:r w:rsidRPr="00867EA1">
        <w:t xml:space="preserve">Future research should also consider evaluating interventions conducted in </w:t>
      </w:r>
      <w:r w:rsidRPr="0047751A">
        <w:t xml:space="preserve">rural, regional, and remote health service areas </w:t>
      </w:r>
      <w:r w:rsidRPr="00867EA1">
        <w:t>of</w:t>
      </w:r>
      <w:r w:rsidRPr="00E004C2">
        <w:t xml:space="preserve"> </w:t>
      </w:r>
      <w:r w:rsidRPr="00867EA1">
        <w:t>Australia.</w:t>
      </w:r>
    </w:p>
    <w:p w14:paraId="768C57DB" w14:textId="2A2DAA95" w:rsidR="00957F02" w:rsidRPr="00184C65" w:rsidRDefault="00957F02" w:rsidP="00957F02">
      <w:r>
        <w:t>The studies identified sought to improve sustainability and reduce emissions through initiatives such as reducing</w:t>
      </w:r>
      <w:r w:rsidR="00C02310">
        <w:t xml:space="preserve"> </w:t>
      </w:r>
      <w:r w:rsidR="00A551BE">
        <w:t>the</w:t>
      </w:r>
      <w:r>
        <w:t xml:space="preserve"> consumption of anaesthetic gases or restricting blood tests within a specific hospital department. T</w:t>
      </w:r>
      <w:r w:rsidRPr="008C1287">
        <w:t xml:space="preserve">here is a notable gap around the potential for environmental co-benefits of health system reform to reduce medical overuse and low-value care, shift healthcare delivery towards primary care, and increase primordial and primary </w:t>
      </w:r>
      <w:r w:rsidRPr="00184C65">
        <w:t xml:space="preserve">prevention interventions </w:t>
      </w:r>
      <w:r w:rsidRPr="00184C65">
        <w:fldChar w:fldCharType="begin"/>
      </w:r>
      <w:r w:rsidRPr="00184C65">
        <w:instrText xml:space="preserve"> ADDIN EN.CITE &lt;EndNote&gt;&lt;Cite&gt;&lt;Author&gt;Barratt&lt;/Author&gt;&lt;Year&gt;2022&lt;/Year&gt;&lt;RecNum&gt;102&lt;/RecNum&gt;&lt;DisplayText&gt;(Barratt et al. 2022)&lt;/DisplayText&gt;&lt;record&gt;&lt;rec-number&gt;102&lt;/rec-number&gt;&lt;foreign-keys&gt;&lt;key app="EN" db-id="2tvvdsaevdpwwzex5pfxx0p5f9d225t9sw5e" timestamp="1720245458"&gt;102&lt;/key&gt;&lt;/foreign-keys&gt;&lt;ref-type name="Journal Article"&gt;17&lt;/ref-type&gt;&lt;contributors&gt;&lt;authors&gt;&lt;author&gt;Barratt, Alexandra L.&lt;/author&gt;&lt;author&gt;Bell, Katy J. L.&lt;/author&gt;&lt;author&gt;Charlesworth, Kate&lt;/author&gt;&lt;author&gt;McGain, Forbes&lt;/author&gt;&lt;/authors&gt;&lt;/contributors&gt;&lt;titles&gt;&lt;title&gt;High value health care is low carbon health care&lt;/title&gt;&lt;secondary-title&gt;The Medical Journal of Australia&lt;/secondary-title&gt;&lt;/titles&gt;&lt;periodical&gt;&lt;full-title&gt;The Medical journal of Australia&lt;/full-title&gt;&lt;/periodical&gt;&lt;pages&gt;67-68&lt;/pages&gt;&lt;volume&gt;216&lt;/volume&gt;&lt;number&gt;2&lt;/number&gt;&lt;keywords&gt;&lt;keyword&gt;Health services&lt;/keyword&gt;&lt;keyword&gt;Pathology&lt;/keyword&gt;&lt;keyword&gt;Pathology services&lt;/keyword&gt;&lt;keyword&gt;Vitamin D&lt;/keyword&gt;&lt;keyword&gt;Climate change&lt;/keyword&gt;&lt;/keywords&gt;&lt;dates&gt;&lt;year&gt;2022&lt;/year&gt;&lt;pub-dates&gt;&lt;date&gt;2022/02/07&lt;/date&gt;&lt;/pub-dates&gt;&lt;/dates&gt;&lt;publisher&gt;John Wiley &amp;amp; Sons, Ltd&lt;/publisher&gt;&lt;isbn&gt;0025-729X&lt;/isbn&gt;&lt;urls&gt;&lt;related-urls&gt;&lt;url&gt;https://doi.org/10.5694/mja2.51331&lt;/url&gt;&lt;/related-urls&gt;&lt;/urls&gt;&lt;electronic-resource-num&gt;https://doi.org/10.5694/mja2.51331&lt;/electronic-resource-num&gt;&lt;access-date&gt;2024/07/05&lt;/access-date&gt;&lt;/record&gt;&lt;/Cite&gt;&lt;/EndNote&gt;</w:instrText>
      </w:r>
      <w:r w:rsidRPr="00184C65">
        <w:fldChar w:fldCharType="separate"/>
      </w:r>
      <w:r w:rsidRPr="00184C65">
        <w:rPr>
          <w:noProof/>
        </w:rPr>
        <w:t xml:space="preserve">(Barratt et al. </w:t>
      </w:r>
      <w:r w:rsidRPr="00184C65">
        <w:rPr>
          <w:noProof/>
        </w:rPr>
        <w:lastRenderedPageBreak/>
        <w:t>2022)</w:t>
      </w:r>
      <w:r w:rsidRPr="00184C65">
        <w:fldChar w:fldCharType="end"/>
      </w:r>
      <w:r w:rsidRPr="00184C65">
        <w:t xml:space="preserve">. Future studies are needed to assess opportunities for </w:t>
      </w:r>
      <w:r w:rsidR="00184C65" w:rsidRPr="00184C65">
        <w:t>broader</w:t>
      </w:r>
      <w:r w:rsidRPr="00184C65">
        <w:t xml:space="preserve"> </w:t>
      </w:r>
      <w:r w:rsidRPr="0047751A">
        <w:t xml:space="preserve">health system reform </w:t>
      </w:r>
      <w:r w:rsidRPr="00184C65">
        <w:t xml:space="preserve">to reduce demand for emissions-intensive, hospital-based care. </w:t>
      </w:r>
    </w:p>
    <w:p w14:paraId="1C291F9D" w14:textId="70956131" w:rsidR="003019F5" w:rsidRDefault="00957F02" w:rsidP="001A75C3">
      <w:r>
        <w:t xml:space="preserve">Studies </w:t>
      </w:r>
      <w:r w:rsidRPr="00184C65">
        <w:t xml:space="preserve">that </w:t>
      </w:r>
      <w:r w:rsidRPr="0047751A">
        <w:t>measure the environmental impact of healthcare products and procedures</w:t>
      </w:r>
      <w:r w:rsidRPr="00184C65">
        <w:t xml:space="preserve"> can help clinicians to make informed decisions to decarbonise the health system. </w:t>
      </w:r>
      <w:r>
        <w:t xml:space="preserve">Future LCAs on a broader range of healthcare products and procedures </w:t>
      </w:r>
      <w:r w:rsidR="00EA0D12">
        <w:t xml:space="preserve">could help </w:t>
      </w:r>
      <w:r>
        <w:t>to inform clinical interventions that support transitioning to low carbon high-value care, and to inform procurement and reimbursement decisions.</w:t>
      </w:r>
    </w:p>
    <w:p w14:paraId="2A25898B" w14:textId="1C1D9416" w:rsidR="002A0B69" w:rsidRPr="00E004C2" w:rsidRDefault="002A0B69" w:rsidP="00D4516A">
      <w:pPr>
        <w:pStyle w:val="Heading2"/>
      </w:pPr>
      <w:bookmarkStart w:id="62" w:name="_Toc175728278"/>
      <w:bookmarkStart w:id="63" w:name="_Toc178262922"/>
      <w:bookmarkStart w:id="64" w:name="_Toc198822485"/>
      <w:r w:rsidRPr="00E004C2">
        <w:t xml:space="preserve">4.2 Theme 2: Health </w:t>
      </w:r>
      <w:r w:rsidR="00396402" w:rsidRPr="00E004C2">
        <w:t>s</w:t>
      </w:r>
      <w:r w:rsidRPr="00E004C2">
        <w:t xml:space="preserve">ystem </w:t>
      </w:r>
      <w:r w:rsidR="006341B0" w:rsidRPr="00E004C2">
        <w:t>a</w:t>
      </w:r>
      <w:r w:rsidRPr="00E004C2">
        <w:t>daptation</w:t>
      </w:r>
      <w:r w:rsidR="002C7967" w:rsidRPr="00E004C2">
        <w:t xml:space="preserve">, </w:t>
      </w:r>
      <w:r w:rsidR="006341B0" w:rsidRPr="00E004C2">
        <w:t>v</w:t>
      </w:r>
      <w:r w:rsidR="002C7967" w:rsidRPr="00E004C2">
        <w:t xml:space="preserve">ulnerability and </w:t>
      </w:r>
      <w:r w:rsidR="006341B0" w:rsidRPr="00E004C2">
        <w:t>r</w:t>
      </w:r>
      <w:r w:rsidR="002C7967" w:rsidRPr="00E004C2">
        <w:t>esilience</w:t>
      </w:r>
      <w:bookmarkStart w:id="65" w:name="_Toc177390332"/>
      <w:bookmarkEnd w:id="62"/>
      <w:bookmarkEnd w:id="63"/>
      <w:bookmarkEnd w:id="64"/>
      <w:r w:rsidR="002C7967" w:rsidRPr="00E004C2">
        <w:t xml:space="preserve"> </w:t>
      </w:r>
      <w:bookmarkEnd w:id="65"/>
    </w:p>
    <w:p w14:paraId="0CA4C918" w14:textId="77777777" w:rsidR="002B7551" w:rsidRDefault="002B7551" w:rsidP="00D4516A">
      <w:pPr>
        <w:pStyle w:val="BoxTextGreen"/>
      </w:pPr>
      <w:r w:rsidRPr="002B7551">
        <w:rPr>
          <w:rStyle w:val="Strong"/>
        </w:rPr>
        <w:t>Health system adaptation, vulnerability and resilience</w:t>
      </w:r>
      <w:r>
        <w:t>: this theme includes studies of interventions to support the health system to adapt to climate change. It includes:</w:t>
      </w:r>
    </w:p>
    <w:p w14:paraId="28C362BB" w14:textId="60D045CF" w:rsidR="002B7551" w:rsidRDefault="002B7551" w:rsidP="00D4516A">
      <w:pPr>
        <w:pStyle w:val="BoxBulletGreen"/>
      </w:pPr>
      <w:r>
        <w:t xml:space="preserve">Studies of educational interventions to improve awareness about the health risks of climate change. </w:t>
      </w:r>
    </w:p>
    <w:p w14:paraId="6AAF5E92" w14:textId="7BB992DC" w:rsidR="002B7551" w:rsidRDefault="002B7551" w:rsidP="00D4516A">
      <w:pPr>
        <w:pStyle w:val="BoxBulletGreen"/>
      </w:pPr>
      <w:r>
        <w:t xml:space="preserve">Studies of strategies to deliver physical and mental health services in response to climate change. </w:t>
      </w:r>
    </w:p>
    <w:p w14:paraId="7D1A6FBC" w14:textId="2DFAB9DA" w:rsidR="002A0B69" w:rsidRDefault="002B7551" w:rsidP="00D4516A">
      <w:pPr>
        <w:pStyle w:val="BoxTextGreen"/>
      </w:pPr>
      <w:r>
        <w:t>Adaptation and resilience interventions that are primarily delivered outside the health system are captured in theme 4.</w:t>
      </w:r>
    </w:p>
    <w:p w14:paraId="1F05DD53" w14:textId="40AAF288" w:rsidR="00CA4F03" w:rsidRDefault="00CA4F03" w:rsidP="00D4516A">
      <w:pPr>
        <w:pStyle w:val="Heading3"/>
      </w:pPr>
      <w:bookmarkStart w:id="66" w:name="_Toc178262923"/>
      <w:r>
        <w:t>4.2.1 Results</w:t>
      </w:r>
      <w:bookmarkEnd w:id="66"/>
    </w:p>
    <w:p w14:paraId="192876AD" w14:textId="12F86B47" w:rsidR="00F4794A" w:rsidRDefault="002A0B69" w:rsidP="00D4516A">
      <w:r>
        <w:t>There were</w:t>
      </w:r>
      <w:r w:rsidR="001418E1">
        <w:t xml:space="preserve"> 14 primary research </w:t>
      </w:r>
      <w:proofErr w:type="gramStart"/>
      <w:r w:rsidR="001418E1">
        <w:t>studies</w:t>
      </w:r>
      <w:proofErr w:type="gramEnd"/>
      <w:r w:rsidR="001418E1">
        <w:t xml:space="preserve"> and 10 reviews included in this theme (total n=24)</w:t>
      </w:r>
      <w:r w:rsidR="005C292D">
        <w:t xml:space="preserve">. </w:t>
      </w:r>
      <w:r w:rsidR="00F4794A">
        <w:t xml:space="preserve">There was a cluster (n=4) of primary studies from SA that investigated the effects of heat-health warning systems on healthcare cost or utilisation </w:t>
      </w:r>
      <w:r w:rsidR="00F4794A" w:rsidRPr="005D06DD">
        <w:rPr>
          <w:rFonts w:asciiTheme="majorHAnsi" w:hAnsiTheme="majorHAnsi" w:cstheme="majorBidi"/>
        </w:rPr>
        <w:fldChar w:fldCharType="begin">
          <w:fldData xml:space="preserve">PEVuZE5vdGU+PENpdGU+PEF1dGhvcj5XaWxsaWFtczwvQXV0aG9yPjxZZWFyPjIwMjI8L1llYXI+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</w:fldData>
        </w:fldChar>
      </w:r>
      <w:r w:rsidR="00F4794A">
        <w:rPr>
          <w:rFonts w:asciiTheme="majorHAnsi" w:hAnsiTheme="majorHAnsi" w:cstheme="majorBidi"/>
        </w:rPr>
        <w:instrText xml:space="preserve"> ADDIN EN.CITE </w:instrText>
      </w:r>
      <w:r w:rsidR="00F4794A">
        <w:rPr>
          <w:rFonts w:asciiTheme="majorHAnsi" w:hAnsiTheme="majorHAnsi" w:cstheme="majorBidi"/>
        </w:rPr>
        <w:fldChar w:fldCharType="begin">
          <w:fldData xml:space="preserve">PEVuZE5vdGU+PENpdGU+PEF1dGhvcj5XaWxsaWFtczwvQXV0aG9yPjxZZWFyPjIwMjI8L1llYXI+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</w:fldData>
        </w:fldChar>
      </w:r>
      <w:r w:rsidR="00F4794A">
        <w:rPr>
          <w:rFonts w:asciiTheme="majorHAnsi" w:hAnsiTheme="majorHAnsi" w:cstheme="majorBidi"/>
        </w:rPr>
        <w:instrText xml:space="preserve"> ADDIN EN.CITE.DATA </w:instrText>
      </w:r>
      <w:r w:rsidR="00F4794A">
        <w:rPr>
          <w:rFonts w:asciiTheme="majorHAnsi" w:hAnsiTheme="majorHAnsi" w:cstheme="majorBidi"/>
        </w:rPr>
      </w:r>
      <w:r w:rsidR="00F4794A">
        <w:rPr>
          <w:rFonts w:asciiTheme="majorHAnsi" w:hAnsiTheme="majorHAnsi" w:cstheme="majorBidi"/>
        </w:rPr>
        <w:fldChar w:fldCharType="end"/>
      </w:r>
      <w:r w:rsidR="00F4794A" w:rsidRPr="005D06DD">
        <w:rPr>
          <w:rFonts w:asciiTheme="majorHAnsi" w:hAnsiTheme="majorHAnsi" w:cstheme="majorBidi"/>
        </w:rPr>
      </w:r>
      <w:r w:rsidR="00F4794A" w:rsidRPr="005D06DD">
        <w:rPr>
          <w:rFonts w:asciiTheme="majorHAnsi" w:hAnsiTheme="majorHAnsi" w:cstheme="majorBidi"/>
        </w:rPr>
        <w:fldChar w:fldCharType="separate"/>
      </w:r>
      <w:r w:rsidR="00F4794A">
        <w:rPr>
          <w:rFonts w:asciiTheme="majorHAnsi" w:hAnsiTheme="majorHAnsi" w:cstheme="majorBidi"/>
          <w:noProof/>
        </w:rPr>
        <w:t>(Williams et al. 2022; Nitschke et al. 2016)</w:t>
      </w:r>
      <w:r w:rsidR="00F4794A" w:rsidRPr="005D06DD">
        <w:rPr>
          <w:rFonts w:asciiTheme="majorHAnsi" w:hAnsiTheme="majorHAnsi" w:cstheme="majorBidi"/>
        </w:rPr>
        <w:fldChar w:fldCharType="end"/>
      </w:r>
      <w:r w:rsidR="00F4794A" w:rsidRPr="005412A4">
        <w:t xml:space="preserve">, mortality </w:t>
      </w:r>
      <w:r w:rsidR="00F4794A" w:rsidRPr="005D06DD">
        <w:rPr>
          <w:rFonts w:asciiTheme="majorHAnsi" w:hAnsiTheme="majorHAnsi" w:cstheme="majorBidi"/>
        </w:rPr>
        <w:fldChar w:fldCharType="begin"/>
      </w:r>
      <w:r w:rsidR="00F4794A">
        <w:rPr>
          <w:rFonts w:asciiTheme="majorHAnsi" w:hAnsiTheme="majorHAnsi" w:cstheme="majorBidi"/>
        </w:rPr>
        <w:instrText xml:space="preserve"> ADDIN EN.CITE &lt;EndNote&gt;&lt;Cite&gt;&lt;Author&gt;Nitschke&lt;/Author&gt;&lt;Year&gt;2016&lt;/Year&gt;&lt;RecNum&gt;28&lt;/RecNum&gt;&lt;DisplayText&gt;(Nitschke et al. 2016)&lt;/DisplayText&gt;&lt;record&gt;&lt;rec-number&gt;28&lt;/rec-number&gt;&lt;foreign-keys&gt;&lt;key app="EN" db-id="2tvvdsaevdpwwzex5pfxx0p5f9d225t9sw5e" timestamp="1715161418"&gt;28&lt;/key&gt;&lt;/foreign-keys&gt;&lt;ref-type name="Journal Article"&gt;17&lt;/ref-type&gt;&lt;contributors&gt;&lt;authors&gt;&lt;author&gt;Nitschke, Monika&lt;/author&gt;&lt;author&gt;Tucker, Graeme&lt;/author&gt;&lt;author&gt;Hansen, Alana&lt;/author&gt;&lt;author&gt;Williams, Susan&lt;/author&gt;&lt;author&gt;Zhang, Ying&lt;/author&gt;&lt;author&gt;Bi, Peng&lt;/author&gt;&lt;/authors&gt;&lt;/contributors&gt;&lt;titles&gt;&lt;title&gt;Evaluation of a heat warning system in Adelaide, South Australia, using case-series analysis&lt;/title&gt;&lt;secondary-title&gt;BMJ Open&lt;/secondary-title&gt;&lt;/titles&gt;&lt;periodical&gt;&lt;full-title&gt;BMJ open&lt;/full-title&gt;&lt;/periodical&gt;&lt;pages&gt;e012125&lt;/pages&gt;&lt;volume&gt;6&lt;/volume&gt;&lt;number&gt;7&lt;/number&gt;&lt;dates&gt;&lt;year&gt;2016&lt;/year&gt;&lt;/dates&gt;&lt;urls&gt;&lt;related-urls&gt;&lt;url&gt;https://www.ncbi.nlm.nih.gov/pmc/articles/PMC4964181/pdf/bmjopen-2016-012125.pdf&lt;/url&gt;&lt;/related-urls&gt;&lt;/urls&gt;&lt;/record&gt;&lt;/Cite&gt;&lt;/EndNote&gt;</w:instrText>
      </w:r>
      <w:r w:rsidR="00F4794A" w:rsidRPr="005D06DD">
        <w:rPr>
          <w:rFonts w:asciiTheme="majorHAnsi" w:hAnsiTheme="majorHAnsi" w:cstheme="majorBidi"/>
        </w:rPr>
        <w:fldChar w:fldCharType="separate"/>
      </w:r>
      <w:r w:rsidR="00F4794A">
        <w:rPr>
          <w:rFonts w:asciiTheme="majorHAnsi" w:hAnsiTheme="majorHAnsi" w:cstheme="majorBidi"/>
          <w:noProof/>
        </w:rPr>
        <w:t>(Nitschke et al. 2016)</w:t>
      </w:r>
      <w:r w:rsidR="00F4794A" w:rsidRPr="005D06DD">
        <w:rPr>
          <w:rFonts w:asciiTheme="majorHAnsi" w:hAnsiTheme="majorHAnsi" w:cstheme="majorBidi"/>
        </w:rPr>
        <w:fldChar w:fldCharType="end"/>
      </w:r>
      <w:r w:rsidR="00F4794A" w:rsidRPr="005412A4">
        <w:t xml:space="preserve">, and health-related behaviours, knowledge, and awareness </w:t>
      </w:r>
      <w:r w:rsidR="00F4794A" w:rsidRPr="005D06DD">
        <w:rPr>
          <w:rFonts w:asciiTheme="majorHAnsi" w:hAnsiTheme="majorHAnsi" w:cstheme="majorBidi"/>
        </w:rPr>
        <w:fldChar w:fldCharType="begin">
          <w:fldData xml:space="preserve">PEVuZE5vdGU+PENpdGU+PEF1dGhvcj5OaXRzY2hrZTwvQXV0aG9yPjxZZWFyPjIwMTc8L1llYXI+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</w:fldData>
        </w:fldChar>
      </w:r>
      <w:r w:rsidR="00F4794A">
        <w:rPr>
          <w:rFonts w:asciiTheme="majorHAnsi" w:hAnsiTheme="majorHAnsi" w:cstheme="majorBidi"/>
        </w:rPr>
        <w:instrText xml:space="preserve"> ADDIN EN.CITE </w:instrText>
      </w:r>
      <w:r w:rsidR="00F4794A">
        <w:rPr>
          <w:rFonts w:asciiTheme="majorHAnsi" w:hAnsiTheme="majorHAnsi" w:cstheme="majorBidi"/>
        </w:rPr>
        <w:fldChar w:fldCharType="begin">
          <w:fldData xml:space="preserve">PEVuZE5vdGU+PENpdGU+PEF1dGhvcj5OaXRzY2hrZTwvQXV0aG9yPjxZZWFyPjIwMTc8L1llYXI+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</w:fldData>
        </w:fldChar>
      </w:r>
      <w:r w:rsidR="00F4794A">
        <w:rPr>
          <w:rFonts w:asciiTheme="majorHAnsi" w:hAnsiTheme="majorHAnsi" w:cstheme="majorBidi"/>
        </w:rPr>
        <w:instrText xml:space="preserve"> ADDIN EN.CITE.DATA </w:instrText>
      </w:r>
      <w:r w:rsidR="00F4794A">
        <w:rPr>
          <w:rFonts w:asciiTheme="majorHAnsi" w:hAnsiTheme="majorHAnsi" w:cstheme="majorBidi"/>
        </w:rPr>
      </w:r>
      <w:r w:rsidR="00F4794A">
        <w:rPr>
          <w:rFonts w:asciiTheme="majorHAnsi" w:hAnsiTheme="majorHAnsi" w:cstheme="majorBidi"/>
        </w:rPr>
        <w:fldChar w:fldCharType="end"/>
      </w:r>
      <w:r w:rsidR="00F4794A" w:rsidRPr="005D06DD">
        <w:rPr>
          <w:rFonts w:asciiTheme="majorHAnsi" w:hAnsiTheme="majorHAnsi" w:cstheme="majorBidi"/>
        </w:rPr>
      </w:r>
      <w:r w:rsidR="00F4794A" w:rsidRPr="005D06DD">
        <w:rPr>
          <w:rFonts w:asciiTheme="majorHAnsi" w:hAnsiTheme="majorHAnsi" w:cstheme="majorBidi"/>
        </w:rPr>
        <w:fldChar w:fldCharType="separate"/>
      </w:r>
      <w:r w:rsidR="00F4794A">
        <w:rPr>
          <w:rFonts w:asciiTheme="majorHAnsi" w:hAnsiTheme="majorHAnsi" w:cstheme="majorBidi"/>
          <w:noProof/>
        </w:rPr>
        <w:t>(Nitschke et al. 2017; Williams et al. 2019)</w:t>
      </w:r>
      <w:r w:rsidR="00F4794A" w:rsidRPr="005D06DD">
        <w:rPr>
          <w:rFonts w:asciiTheme="majorHAnsi" w:hAnsiTheme="majorHAnsi" w:cstheme="majorBidi"/>
        </w:rPr>
        <w:fldChar w:fldCharType="end"/>
      </w:r>
      <w:r w:rsidR="00F4794A" w:rsidRPr="005412A4">
        <w:t>. Only one other study explored an adaptation intervention in response to heat</w:t>
      </w:r>
      <w:r w:rsidR="00E03F40" w:rsidRPr="005412A4">
        <w:t>:</w:t>
      </w:r>
      <w:r w:rsidR="00F4794A" w:rsidRPr="005412A4">
        <w:t xml:space="preserve"> De Souza et al. (2023) examined the use of biophilic landscape design to reduce urban heat at Royal Darwin Hospital, in the NT.</w:t>
      </w:r>
    </w:p>
    <w:p w14:paraId="5C197F8E" w14:textId="40471B9E" w:rsidR="00F4794A" w:rsidRPr="005412A4" w:rsidRDefault="00F4794A" w:rsidP="00D4516A">
      <w:r>
        <w:t xml:space="preserve">There were six </w:t>
      </w:r>
      <w:r w:rsidR="007F2D07">
        <w:t xml:space="preserve">primary </w:t>
      </w:r>
      <w:r>
        <w:t xml:space="preserve">studies that considered </w:t>
      </w:r>
      <w:r w:rsidR="00CC0CD0">
        <w:t xml:space="preserve">health system adaptation interventions to </w:t>
      </w:r>
      <w:r>
        <w:t xml:space="preserve">climate change in general </w:t>
      </w:r>
      <w:r w:rsidRPr="005D06DD">
        <w:rPr>
          <w:rFonts w:asciiTheme="majorHAnsi" w:hAnsiTheme="majorHAnsi" w:cstheme="majorBidi"/>
        </w:rPr>
        <w:fldChar w:fldCharType="begin">
          <w:fldData xml:space="preserve">PEVuZE5vdGU+PENpdGU+PEF1dGhvcj52YW4gQmV1cmRlbjwvQXV0aG9yPjxZZWFyPjIwMTE8L1ll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</w:fldData>
        </w:fldChar>
      </w:r>
      <w:r>
        <w:rPr>
          <w:rFonts w:asciiTheme="majorHAnsi" w:hAnsiTheme="majorHAnsi" w:cstheme="majorBidi"/>
        </w:rPr>
        <w:instrText xml:space="preserve"> ADDIN EN.CITE </w:instrText>
      </w:r>
      <w:r>
        <w:rPr>
          <w:rFonts w:asciiTheme="majorHAnsi" w:hAnsiTheme="majorHAnsi" w:cstheme="majorBidi"/>
        </w:rPr>
        <w:fldChar w:fldCharType="begin">
          <w:fldData xml:space="preserve">PEVuZE5vdGU+PENpdGU+PEF1dGhvcj52YW4gQmV1cmRlbjwvQXV0aG9yPjxZZWFyPjIwMTE8L1ll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</w:fldData>
        </w:fldChar>
      </w:r>
      <w:r>
        <w:rPr>
          <w:rFonts w:asciiTheme="majorHAnsi" w:hAnsiTheme="majorHAnsi" w:cstheme="majorBidi"/>
        </w:rPr>
        <w:instrText xml:space="preserve"> ADDIN EN.CITE.DATA </w:instrText>
      </w:r>
      <w:r>
        <w:rPr>
          <w:rFonts w:asciiTheme="majorHAnsi" w:hAnsiTheme="majorHAnsi" w:cstheme="majorBidi"/>
        </w:rPr>
      </w:r>
      <w:r>
        <w:rPr>
          <w:rFonts w:asciiTheme="majorHAnsi" w:hAnsiTheme="majorHAnsi" w:cstheme="majorBidi"/>
        </w:rPr>
        <w:fldChar w:fldCharType="end"/>
      </w:r>
      <w:r w:rsidRPr="005D06DD">
        <w:rPr>
          <w:rFonts w:asciiTheme="majorHAnsi" w:hAnsiTheme="majorHAnsi" w:cstheme="majorBidi"/>
        </w:rPr>
      </w:r>
      <w:r w:rsidRPr="005D06DD">
        <w:rPr>
          <w:rFonts w:asciiTheme="majorHAnsi" w:hAnsiTheme="majorHAnsi" w:cstheme="majorBidi"/>
        </w:rPr>
        <w:fldChar w:fldCharType="separate"/>
      </w:r>
      <w:r>
        <w:rPr>
          <w:rFonts w:asciiTheme="majorHAnsi" w:hAnsiTheme="majorHAnsi" w:cstheme="majorBidi"/>
          <w:noProof/>
        </w:rPr>
        <w:t>(van Beurden et al. 2011; Patrick and Capetola 2011; Patrick and Kingsley 2019; McLean et al. 2022; Walker 2009; Mohtady Ali et al. 2022)</w:t>
      </w:r>
      <w:r w:rsidRPr="005D06DD">
        <w:rPr>
          <w:rFonts w:asciiTheme="majorHAnsi" w:hAnsiTheme="majorHAnsi" w:cstheme="majorBidi"/>
        </w:rPr>
        <w:fldChar w:fldCharType="end"/>
      </w:r>
      <w:r w:rsidR="00CC0CD0" w:rsidRPr="005412A4">
        <w:t xml:space="preserve"> </w:t>
      </w:r>
      <w:r w:rsidR="00CC0CD0">
        <w:t>rather than exploring an intervention tailored to a specific climate hazard</w:t>
      </w:r>
      <w:r w:rsidRPr="005412A4">
        <w:t xml:space="preserve">. Two of these studies looked at health promotion and sustainability interventions implemented in health service organisations across Australia </w:t>
      </w:r>
      <w:r w:rsidRPr="005D06DD">
        <w:rPr>
          <w:rFonts w:asciiTheme="majorHAnsi" w:hAnsiTheme="majorHAnsi" w:cstheme="majorBidi"/>
        </w:rPr>
        <w:fldChar w:fldCharType="begin">
          <w:fldData xml:space="preserve">PEVuZE5vdGU+PENpdGU+PEF1dGhvcj5QYXRyaWNrPC9BdXRob3I+PFllYXI+MjAxMTwvWWVhcj48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</w:fldData>
        </w:fldChar>
      </w:r>
      <w:r>
        <w:rPr>
          <w:rFonts w:asciiTheme="majorHAnsi" w:hAnsiTheme="majorHAnsi" w:cstheme="majorBidi"/>
        </w:rPr>
        <w:instrText xml:space="preserve"> ADDIN EN.CITE </w:instrText>
      </w:r>
      <w:r>
        <w:rPr>
          <w:rFonts w:asciiTheme="majorHAnsi" w:hAnsiTheme="majorHAnsi" w:cstheme="majorBidi"/>
        </w:rPr>
        <w:fldChar w:fldCharType="begin">
          <w:fldData xml:space="preserve">PEVuZE5vdGU+PENpdGU+PEF1dGhvcj5QYXRyaWNrPC9BdXRob3I+PFllYXI+MjAxMTwvWWVhcj48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</w:fldData>
        </w:fldChar>
      </w:r>
      <w:r>
        <w:rPr>
          <w:rFonts w:asciiTheme="majorHAnsi" w:hAnsiTheme="majorHAnsi" w:cstheme="majorBidi"/>
        </w:rPr>
        <w:instrText xml:space="preserve"> ADDIN EN.CITE.DATA </w:instrText>
      </w:r>
      <w:r>
        <w:rPr>
          <w:rFonts w:asciiTheme="majorHAnsi" w:hAnsiTheme="majorHAnsi" w:cstheme="majorBidi"/>
        </w:rPr>
      </w:r>
      <w:r>
        <w:rPr>
          <w:rFonts w:asciiTheme="majorHAnsi" w:hAnsiTheme="majorHAnsi" w:cstheme="majorBidi"/>
        </w:rPr>
        <w:fldChar w:fldCharType="end"/>
      </w:r>
      <w:r w:rsidRPr="005D06DD">
        <w:rPr>
          <w:rFonts w:asciiTheme="majorHAnsi" w:hAnsiTheme="majorHAnsi" w:cstheme="majorBidi"/>
        </w:rPr>
      </w:r>
      <w:r w:rsidRPr="005D06DD">
        <w:rPr>
          <w:rFonts w:asciiTheme="majorHAnsi" w:hAnsiTheme="majorHAnsi" w:cstheme="majorBidi"/>
        </w:rPr>
        <w:fldChar w:fldCharType="separate"/>
      </w:r>
      <w:r>
        <w:rPr>
          <w:rFonts w:asciiTheme="majorHAnsi" w:hAnsiTheme="majorHAnsi" w:cstheme="majorBidi"/>
          <w:noProof/>
        </w:rPr>
        <w:t>(Patrick and Capetola 2011; Patrick and Kingsley 2019)</w:t>
      </w:r>
      <w:r w:rsidRPr="005D06DD">
        <w:rPr>
          <w:rFonts w:asciiTheme="majorHAnsi" w:hAnsiTheme="majorHAnsi" w:cstheme="majorBidi"/>
        </w:rPr>
        <w:fldChar w:fldCharType="end"/>
      </w:r>
      <w:r w:rsidRPr="005412A4">
        <w:t xml:space="preserve">. </w:t>
      </w:r>
      <w:r w:rsidR="008610ED" w:rsidRPr="005412A4">
        <w:t>One</w:t>
      </w:r>
      <w:r w:rsidRPr="005412A4">
        <w:t xml:space="preserve"> study conducted in rural Australia investigated how health promotion teams can establish organisational collaborations to mitigate and adapt to climate change </w:t>
      </w:r>
      <w:r w:rsidRPr="005D06DD">
        <w:rPr>
          <w:rFonts w:asciiTheme="majorHAnsi" w:hAnsiTheme="majorHAnsi" w:cstheme="majorBidi"/>
        </w:rPr>
        <w:fldChar w:fldCharType="begin"/>
      </w:r>
      <w:r>
        <w:rPr>
          <w:rFonts w:asciiTheme="majorHAnsi" w:hAnsiTheme="majorHAnsi" w:cstheme="majorBidi"/>
        </w:rPr>
        <w:instrText xml:space="preserve"> ADDIN EN.CITE &lt;EndNote&gt;&lt;Cite&gt;&lt;Author&gt;van Beurden&lt;/Author&gt;&lt;Year&gt;2011&lt;/Year&gt;&lt;RecNum&gt;40&lt;/RecNum&gt;&lt;DisplayText&gt;(van Beurden et al. 2011)&lt;/DisplayText&gt;&lt;record&gt;&lt;rec-number&gt;40&lt;/rec-number&gt;&lt;foreign-keys&gt;&lt;key app="EN" db-id="2tvvdsaevdpwwzex5pfxx0p5f9d225t9sw5e" timestamp="1715161418"&gt;40&lt;/key&gt;&lt;/foreign-keys&gt;&lt;ref-type name="Journal Article"&gt;17&lt;/ref-type&gt;&lt;contributors&gt;&lt;authors&gt;&lt;author&gt;van Beurden, Eric K.&lt;/author&gt;&lt;author&gt;Kia, Annie M.&lt;/author&gt;&lt;author&gt;Hughes, Denise&lt;/author&gt;&lt;author&gt;Fuller, Jeffery D.&lt;/author&gt;&lt;author&gt;Dietrich, Uta&lt;/author&gt;&lt;author&gt;Howton, Kirsty&lt;/author&gt;&lt;author&gt;Kavooru, Suman&lt;/author&gt;&lt;/authors&gt;&lt;/contributors&gt;&lt;titles&gt;&lt;title&gt;Networked resilience in rural Australia--a role for health promotion in regional responses to climate change&lt;/title&gt;&lt;secondary-title&gt;Health Promotion Journal of Australia&lt;/secondary-title&gt;&lt;/titles&gt;&lt;periodical&gt;&lt;full-title&gt;Health Promotion Journal of Australia&lt;/full-title&gt;&lt;/periodical&gt;&lt;pages&gt;S54-S60&lt;/pages&gt;&lt;volume&gt;22&lt;/volume&gt;&lt;dates&gt;&lt;year&gt;2011&lt;/year&gt;&lt;/dates&gt;&lt;pub-location&gt;Australia&lt;/pub-location&gt;&lt;publisher&gt;Wiley&lt;/publisher&gt;&lt;accession-num&gt;22518922&lt;/accession-num&gt;&lt;urls&gt;&lt;related-urls&gt;&lt;url&gt;https://ezproxy.canberra.edu.au/login?url=https://search.ebscohost.com/login.aspx?direct=true&amp;amp;db=cmedm&amp;amp;AN=22518922&amp;amp;site=ehost-live&lt;/url&gt;&lt;url&gt;https://onlinelibrary.wiley.com/doi/pdfdirect/10.1071/HE11454?download=true&lt;/url&gt;&lt;/related-urls&gt;&lt;/urls&gt;&lt;electronic-resource-num&gt;10.1071/he11454&lt;/electronic-resource-num&gt;&lt;/record&gt;&lt;/Cite&gt;&lt;/EndNote&gt;</w:instrText>
      </w:r>
      <w:r w:rsidRPr="005D06DD">
        <w:rPr>
          <w:rFonts w:asciiTheme="majorHAnsi" w:hAnsiTheme="majorHAnsi" w:cstheme="majorBidi"/>
        </w:rPr>
        <w:fldChar w:fldCharType="separate"/>
      </w:r>
      <w:r>
        <w:rPr>
          <w:rFonts w:asciiTheme="majorHAnsi" w:hAnsiTheme="majorHAnsi" w:cstheme="majorBidi"/>
          <w:noProof/>
        </w:rPr>
        <w:t>(van Beurden et al. 2011)</w:t>
      </w:r>
      <w:r w:rsidRPr="005D06DD">
        <w:rPr>
          <w:rFonts w:asciiTheme="majorHAnsi" w:hAnsiTheme="majorHAnsi" w:cstheme="majorBidi"/>
        </w:rPr>
        <w:fldChar w:fldCharType="end"/>
      </w:r>
      <w:r w:rsidRPr="005412A4">
        <w:t xml:space="preserve">. One study articulated a framework </w:t>
      </w:r>
      <w:r w:rsidR="00D92CDD" w:rsidRPr="005412A4">
        <w:t>to</w:t>
      </w:r>
      <w:r w:rsidRPr="005412A4">
        <w:t xml:space="preserve"> support decisions about primary health care agencies’ responses to climate change </w:t>
      </w:r>
      <w:r w:rsidRPr="005D06DD">
        <w:rPr>
          <w:rFonts w:asciiTheme="majorHAnsi" w:hAnsiTheme="majorHAnsi" w:cstheme="majorBidi"/>
        </w:rPr>
        <w:fldChar w:fldCharType="begin"/>
      </w:r>
      <w:r>
        <w:rPr>
          <w:rFonts w:asciiTheme="majorHAnsi" w:hAnsiTheme="majorHAnsi" w:cstheme="majorBidi"/>
        </w:rPr>
        <w:instrText xml:space="preserve"> ADDIN EN.CITE &lt;EndNote&gt;&lt;Cite&gt;&lt;Author&gt;Walker&lt;/Author&gt;&lt;Year&gt;2009&lt;/Year&gt;&lt;RecNum&gt;84&lt;/RecNum&gt;&lt;DisplayText&gt;(Walker 2009)&lt;/DisplayText&gt;&lt;record&gt;&lt;rec-number&gt;84&lt;/rec-number&gt;&lt;foreign-keys&gt;&lt;key app="EN" db-id="2tvvdsaevdpwwzex5pfxx0p5f9d225t9sw5e" timestamp="1718447059"&gt;84&lt;/key&gt;&lt;/foreign-keys&gt;&lt;ref-type name="Journal Article"&gt;17&lt;/ref-type&gt;&lt;contributors&gt;&lt;authors&gt;&lt;author&gt;Walker, Rae&lt;/author&gt;&lt;/authors&gt;&lt;/contributors&gt;&lt;titles&gt;&lt;title&gt;Climate change and primary health care intervention framework&lt;/title&gt;&lt;secondary-title&gt;Australian Journal of Primary Health&lt;/secondary-title&gt;&lt;/titles&gt;&lt;periodical&gt;&lt;full-title&gt;Australian Journal of Primary Health&lt;/full-title&gt;&lt;/periodical&gt;&lt;pages&gt;276-284&lt;/pages&gt;&lt;volume&gt;15&lt;/volume&gt;&lt;number&gt;4&lt;/number&gt;&lt;dates&gt;&lt;year&gt;2009&lt;/year&gt;&lt;/dates&gt;&lt;urls&gt;&lt;related-urls&gt;&lt;url&gt;https://doi.org/10.1071/PY09041&lt;/url&gt;&lt;/related-urls&gt;&lt;/urls&gt;&lt;/record&gt;&lt;/Cite&gt;&lt;/EndNote&gt;</w:instrText>
      </w:r>
      <w:r w:rsidRPr="005D06DD">
        <w:rPr>
          <w:rFonts w:asciiTheme="majorHAnsi" w:hAnsiTheme="majorHAnsi" w:cstheme="majorBidi"/>
        </w:rPr>
        <w:fldChar w:fldCharType="separate"/>
      </w:r>
      <w:r>
        <w:rPr>
          <w:rFonts w:asciiTheme="majorHAnsi" w:hAnsiTheme="majorHAnsi" w:cstheme="majorBidi"/>
          <w:noProof/>
        </w:rPr>
        <w:t>(Walker 2009)</w:t>
      </w:r>
      <w:r w:rsidRPr="005D06DD">
        <w:rPr>
          <w:rFonts w:asciiTheme="majorHAnsi" w:hAnsiTheme="majorHAnsi" w:cstheme="majorBidi"/>
        </w:rPr>
        <w:fldChar w:fldCharType="end"/>
      </w:r>
      <w:r w:rsidRPr="005412A4">
        <w:t xml:space="preserve">. There were two studies examining education and training interventions. </w:t>
      </w:r>
      <w:r w:rsidRPr="005D06DD">
        <w:rPr>
          <w:rFonts w:asciiTheme="majorHAnsi" w:hAnsiTheme="majorHAnsi" w:cstheme="majorBidi"/>
        </w:rPr>
        <w:fldChar w:fldCharType="begin"/>
      </w:r>
      <w:r>
        <w:rPr>
          <w:rFonts w:asciiTheme="majorHAnsi" w:hAnsiTheme="majorHAnsi" w:cstheme="majorBidi"/>
        </w:rPr>
        <w:instrText xml:space="preserve"> ADDIN EN.CITE &lt;EndNote&gt;&lt;Cite&gt;&lt;Author&gt;McLean&lt;/Author&gt;&lt;Year&gt;2022&lt;/Year&gt;&lt;RecNum&gt;27&lt;/RecNum&gt;&lt;DisplayText&gt;(McLean et al. 2022)&lt;/DisplayText&gt;&lt;record&gt;&lt;rec-number&gt;27&lt;/rec-number&gt;&lt;foreign-keys&gt;&lt;key app="EN" db-id="2tvvdsaevdpwwzex5pfxx0p5f9d225t9sw5e" timestamp="1715161418"&gt;27&lt;/key&gt;&lt;/foreign-keys&gt;&lt;ref-type name="Journal Article"&gt;17&lt;/ref-type&gt;&lt;contributors&gt;&lt;authors&gt;&lt;author&gt;McLean, Michelle&lt;/author&gt;&lt;author&gt;Phelps, Charlotte&lt;/author&gt;&lt;author&gt;Smith, Jessica&lt;/author&gt;&lt;author&gt;Maheshwari, Neelam&lt;/author&gt;&lt;author&gt;Veer, Vineesha&lt;/author&gt;&lt;author&gt;Bushell, Dayna&lt;/author&gt;&lt;author&gt;Matthews, Richard&lt;/author&gt;&lt;author&gt;Craig, Belinda&lt;/author&gt;&lt;author&gt;Moro, Christian&lt;/author&gt;&lt;/authors&gt;&lt;/contributors&gt;&lt;titles&gt;&lt;title&gt;An authentic learner-centered planetary health assignment: A five-year evaluation of student choices to address Sustainable Development Goal 13 (Climate Action)&lt;/title&gt;&lt;secondary-title&gt;Frontiers in Public Health&lt;/secondary-title&gt;&lt;/titles&gt;&lt;periodical&gt;&lt;full-title&gt;Frontiers in public health&lt;/full-title&gt;&lt;/periodical&gt;&lt;pages&gt;1049932&lt;/pages&gt;&lt;volume&gt;10&lt;/volume&gt;&lt;dates&gt;&lt;year&gt;2022&lt;/year&gt;&lt;/dates&gt;&lt;pub-location&gt;Switzerland&lt;/pub-location&gt;&lt;publisher&gt;Frontiers Editorial Office&lt;/publisher&gt;&lt;accession-num&gt;36408043&lt;/accession-num&gt;&lt;urls&gt;&lt;related-urls&gt;&lt;url&gt;https://ezproxy.canberra.edu.au/login?url=https://search.ebscohost.com/login.aspx?direct=true&amp;amp;db=cmedm&amp;amp;AN=36408043&amp;amp;site=ehost-live&lt;/url&gt;&lt;url&gt;https://www.ncbi.nlm.nih.gov/pmc/articles/PMC9671629/pdf/fpubh-10-1049932.pdf&lt;/url&gt;&lt;/related-urls&gt;&lt;/urls&gt;&lt;electronic-resource-num&gt;10.3389/fpubh.2022.1049932&lt;/electronic-resource-num&gt;&lt;/record&gt;&lt;/Cite&gt;&lt;/EndNote&gt;</w:instrText>
      </w:r>
      <w:r w:rsidRPr="005D06DD">
        <w:rPr>
          <w:rFonts w:asciiTheme="majorHAnsi" w:hAnsiTheme="majorHAnsi" w:cstheme="majorBidi"/>
        </w:rPr>
        <w:fldChar w:fldCharType="separate"/>
      </w:r>
      <w:r>
        <w:rPr>
          <w:rFonts w:asciiTheme="majorHAnsi" w:hAnsiTheme="majorHAnsi" w:cstheme="majorBidi"/>
          <w:noProof/>
        </w:rPr>
        <w:t>McLean et al. (2022)</w:t>
      </w:r>
      <w:r w:rsidRPr="005D06DD">
        <w:rPr>
          <w:rFonts w:asciiTheme="majorHAnsi" w:hAnsiTheme="majorHAnsi" w:cstheme="majorBidi"/>
        </w:rPr>
        <w:fldChar w:fldCharType="end"/>
      </w:r>
      <w:r w:rsidRPr="005412A4">
        <w:t xml:space="preserve"> focused on the integration of planetary health into a five-year medical curriculum</w:t>
      </w:r>
      <w:r w:rsidR="00E67DFD" w:rsidRPr="005412A4">
        <w:t xml:space="preserve"> and </w:t>
      </w:r>
      <w:r w:rsidRPr="005D06DD">
        <w:rPr>
          <w:rFonts w:asciiTheme="majorHAnsi" w:hAnsiTheme="majorHAnsi" w:cstheme="majorBidi"/>
        </w:rPr>
        <w:fldChar w:fldCharType="begin"/>
      </w:r>
      <w:r>
        <w:rPr>
          <w:rFonts w:asciiTheme="majorHAnsi" w:hAnsiTheme="majorHAnsi" w:cstheme="majorBidi"/>
        </w:rPr>
        <w:instrText xml:space="preserve"> ADDIN EN.CITE &lt;EndNote&gt;&lt;Cite&gt;&lt;Author&gt;Mohtady Ali&lt;/Author&gt;&lt;Year&gt;2022&lt;/Year&gt;&lt;RecNum&gt;92&lt;/RecNum&gt;&lt;DisplayText&gt;(Mohtady Ali et al. 2022)&lt;/DisplayText&gt;&lt;record&gt;&lt;rec-number&gt;92&lt;/rec-number&gt;&lt;foreign-keys&gt;&lt;key app="EN" db-id="2tvvdsaevdpwwzex5pfxx0p5f9d225t9sw5e" timestamp="1719128793"&gt;92&lt;/key&gt;&lt;/foreign-keys&gt;&lt;ref-type name="Journal Article"&gt;17&lt;/ref-type&gt;&lt;contributors&gt;&lt;authors&gt;&lt;author&gt;Mohtady Ali, Heba&lt;/author&gt;&lt;author&gt;Ranse, Jamie&lt;/author&gt;&lt;author&gt;Roiko, Anne&lt;/author&gt;&lt;author&gt;Desha, Cheryl&lt;/author&gt;&lt;/authors&gt;&lt;/contributors&gt;&lt;titles&gt;&lt;title&gt;Healthcare Workers’ Resilience Toolkit for Disaster Management and Climate Change Adaptation&lt;/title&gt;&lt;secondary-title&gt;International Journal of Environmental Research and Public Health&lt;/secondary-title&gt;&lt;/titles&gt;&lt;periodical&gt;&lt;full-title&gt;International Journal of Environmental Research and Public Health&lt;/full-title&gt;&lt;/periodical&gt;&lt;volume&gt;19&lt;/volume&gt;&lt;number&gt;19&lt;/number&gt;&lt;keywords&gt;&lt;keyword&gt;healthcare workers (HCWs)&lt;/keyword&gt;&lt;keyword&gt;hospitals&lt;/keyword&gt;&lt;keyword&gt;climate change adaptation&lt;/keyword&gt;&lt;keyword&gt;disaster resilience&lt;/keyword&gt;&lt;keyword&gt;toolkit&lt;/keyword&gt;&lt;keyword&gt;management&lt;/keyword&gt;&lt;/keywords&gt;&lt;dates&gt;&lt;year&gt;2022&lt;/year&gt;&lt;/dates&gt;&lt;isbn&gt;1660-4601&lt;/isbn&gt;&lt;urls&gt;&lt;/urls&gt;&lt;electronic-resource-num&gt;10.3390/ijerph191912440&lt;/electronic-resource-num&gt;&lt;/record&gt;&lt;/Cite&gt;&lt;/EndNote&gt;</w:instrText>
      </w:r>
      <w:r w:rsidRPr="005D06DD">
        <w:rPr>
          <w:rFonts w:asciiTheme="majorHAnsi" w:hAnsiTheme="majorHAnsi" w:cstheme="majorBidi"/>
        </w:rPr>
        <w:fldChar w:fldCharType="separate"/>
      </w:r>
      <w:r>
        <w:rPr>
          <w:rFonts w:asciiTheme="majorHAnsi" w:hAnsiTheme="majorHAnsi" w:cstheme="majorBidi"/>
          <w:noProof/>
        </w:rPr>
        <w:t>Mohtady Ali et al. (2022)</w:t>
      </w:r>
      <w:r w:rsidRPr="005D06DD">
        <w:rPr>
          <w:rFonts w:asciiTheme="majorHAnsi" w:hAnsiTheme="majorHAnsi" w:cstheme="majorBidi"/>
        </w:rPr>
        <w:fldChar w:fldCharType="end"/>
      </w:r>
      <w:r w:rsidRPr="005412A4">
        <w:t xml:space="preserve"> evaluated a resilience toolkit for disaster management and climate change adaptation for healthcare workers in QLD.</w:t>
      </w:r>
    </w:p>
    <w:p w14:paraId="593F568E" w14:textId="37493F46" w:rsidR="00F4794A" w:rsidRPr="005412A4" w:rsidRDefault="00F4794A" w:rsidP="00D4516A">
      <w:r w:rsidRPr="005412A4">
        <w:t xml:space="preserve">The remaining three </w:t>
      </w:r>
      <w:r w:rsidR="007F2D07" w:rsidRPr="005412A4">
        <w:t xml:space="preserve">primary </w:t>
      </w:r>
      <w:r w:rsidRPr="005412A4">
        <w:t xml:space="preserve">studies investigated interventions related to floods and bushfires. </w:t>
      </w:r>
      <w:r w:rsidRPr="005D06DD">
        <w:rPr>
          <w:rFonts w:asciiTheme="majorHAnsi" w:hAnsiTheme="majorHAnsi" w:cstheme="majorBidi"/>
        </w:rPr>
        <w:fldChar w:fldCharType="begin"/>
      </w:r>
      <w:r>
        <w:rPr>
          <w:rFonts w:asciiTheme="majorHAnsi" w:hAnsiTheme="majorHAnsi" w:cstheme="majorBidi"/>
        </w:rPr>
        <w:instrText xml:space="preserve"> ADDIN EN.CITE &lt;EndNote&gt;&lt;Cite&gt;&lt;Author&gt;Kildea&lt;/Author&gt;&lt;Year&gt;2018&lt;/Year&gt;&lt;RecNum&gt;22&lt;/RecNum&gt;&lt;DisplayText&gt;(Kildea et al. 2018)&lt;/DisplayText&gt;&lt;record&gt;&lt;rec-number&gt;22&lt;/rec-number&gt;&lt;foreign-keys&gt;&lt;key app="EN" db-id="2tvvdsaevdpwwzex5pfxx0p5f9d225t9sw5e" timestamp="1715161418"&gt;22&lt;/key&gt;&lt;/foreign-keys&gt;&lt;ref-type name="Journal Article"&gt;17&lt;/ref-type&gt;&lt;contributors&gt;&lt;authors&gt;&lt;author&gt;Kildea, Sue&lt;/author&gt;&lt;author&gt;Simcock, Gabrielle&lt;/author&gt;&lt;author&gt;Liu, Aihua&lt;/author&gt;&lt;author&gt;Elgbeili, Guillaume&lt;/author&gt;&lt;author&gt;Laplante, David P.&lt;/author&gt;&lt;author&gt;Kahler, Adele&lt;/author&gt;&lt;author&gt;Austin, Marie-Paule&lt;/author&gt;&lt;author&gt;Tracy, Sally&lt;/author&gt;&lt;author&gt;Kruske, Sue&lt;/author&gt;&lt;author&gt;Tracy, Mark&lt;/author&gt;&lt;author&gt;O&amp;apos;Hara, Michael W.&lt;/author&gt;&lt;author&gt;King, Suzanne&lt;/author&gt;&lt;/authors&gt;&lt;/contributors&gt;&lt;titles&gt;&lt;title&gt;Continuity of midwifery carer moderates the effects of prenatal maternal stress on postnatal maternal wellbeing: the Queensland flood study&lt;/title&gt;&lt;secondary-title&gt;Archives of Women&amp;apos;s Mental Health&lt;/secondary-title&gt;&lt;/titles&gt;&lt;periodical&gt;&lt;full-title&gt;Archives of women&amp;apos;s mental health&lt;/full-title&gt;&lt;/periodical&gt;&lt;pages&gt;203-214&lt;/pages&gt;&lt;volume&gt;21&lt;/volume&gt;&lt;number&gt;2&lt;/number&gt;&lt;dates&gt;&lt;year&gt;2018&lt;/year&gt;&lt;/dates&gt;&lt;pub-location&gt;Austria&lt;/pub-location&gt;&lt;publisher&gt;Springer&lt;/publisher&gt;&lt;accession-num&gt;28956168&lt;/accession-num&gt;&lt;urls&gt;&lt;related-urls&gt;&lt;url&gt;https://ezproxy.canberra.edu.au/login?url=https://search.ebscohost.com/login.aspx?direct=true&amp;amp;db=cmedm&amp;amp;AN=28956168&amp;amp;site=ehost-live&lt;/url&gt;&lt;url&gt;https://link.springer.com/content/pdf/10.1007/s00737-017-0781-2.pdf&lt;/url&gt;&lt;/related-urls&gt;&lt;/urls&gt;&lt;electronic-resource-num&gt;10.1007/s00737-017-0781-2&lt;/electronic-resource-num&gt;&lt;/record&gt;&lt;/Cite&gt;&lt;/EndNote&gt;</w:instrText>
      </w:r>
      <w:r w:rsidRPr="005D06DD">
        <w:rPr>
          <w:rFonts w:asciiTheme="majorHAnsi" w:hAnsiTheme="majorHAnsi" w:cstheme="majorBidi"/>
        </w:rPr>
        <w:fldChar w:fldCharType="separate"/>
      </w:r>
      <w:r>
        <w:rPr>
          <w:rFonts w:asciiTheme="majorHAnsi" w:hAnsiTheme="majorHAnsi" w:cstheme="majorBidi"/>
          <w:noProof/>
        </w:rPr>
        <w:t>Kildea et al. (2018)</w:t>
      </w:r>
      <w:r w:rsidRPr="005D06DD">
        <w:rPr>
          <w:rFonts w:asciiTheme="majorHAnsi" w:hAnsiTheme="majorHAnsi" w:cstheme="majorBidi"/>
        </w:rPr>
        <w:fldChar w:fldCharType="end"/>
      </w:r>
      <w:r w:rsidRPr="005412A4">
        <w:t xml:space="preserve"> compared </w:t>
      </w:r>
      <w:r w:rsidR="00CF2E29" w:rsidRPr="005412A4">
        <w:t xml:space="preserve">midwifery group practice care </w:t>
      </w:r>
      <w:r w:rsidRPr="005412A4">
        <w:t>to standard care</w:t>
      </w:r>
      <w:r w:rsidR="00CF2E29" w:rsidRPr="005412A4">
        <w:t xml:space="preserve"> in reducing </w:t>
      </w:r>
      <w:r w:rsidR="00333E4A" w:rsidRPr="005412A4">
        <w:t xml:space="preserve">the </w:t>
      </w:r>
      <w:r w:rsidR="00CF2E29" w:rsidRPr="005412A4">
        <w:t>mental health impacts of flooding events in QLD before, during and after pregnancy</w:t>
      </w:r>
      <w:r w:rsidRPr="005412A4">
        <w:t xml:space="preserve">. </w:t>
      </w:r>
      <w:r w:rsidRPr="005D06DD">
        <w:rPr>
          <w:rFonts w:asciiTheme="majorHAnsi" w:hAnsiTheme="majorHAnsi" w:cstheme="majorBidi"/>
        </w:rPr>
        <w:fldChar w:fldCharType="begin"/>
      </w:r>
      <w:r>
        <w:rPr>
          <w:rFonts w:asciiTheme="majorHAnsi" w:hAnsiTheme="majorHAnsi" w:cstheme="majorBidi"/>
        </w:rPr>
        <w:instrText xml:space="preserve"> ADDIN EN.CITE &lt;EndNote&gt;&lt;Cite&gt;&lt;Author&gt;Marfori&lt;/Author&gt;&lt;Year&gt;2020&lt;/Year&gt;&lt;RecNum&gt;62&lt;/RecNum&gt;&lt;DisplayText&gt;(Marfori et al. 2020)&lt;/DisplayText&gt;&lt;record&gt;&lt;rec-number&gt;62&lt;/rec-number&gt;&lt;foreign-keys&gt;&lt;key app="EN" db-id="2tvvdsaevdpwwzex5pfxx0p5f9d225t9sw5e" timestamp="1715161452"&gt;62&lt;/key&gt;&lt;/foreign-keys&gt;&lt;ref-type name="Journal Article"&gt;17&lt;/ref-type&gt;&lt;contributors&gt;&lt;authors&gt;&lt;author&gt;Marfori, M. Therese&lt;/author&gt;&lt;author&gt;Campbell, Sharon L.&lt;/author&gt;&lt;author&gt;Garvey, Kate&lt;/author&gt;&lt;author&gt;McKeown, Scott&lt;/author&gt;&lt;author&gt;Veitch, Mark&lt;/author&gt;&lt;author&gt;Wheeler, Amanda J.&lt;/author&gt;&lt;author&gt;Borchers-Arriagada, Nicolas&lt;/author&gt;&lt;author&gt;Johnston, Fay H.&lt;/author&gt;&lt;/authors&gt;&lt;/contributors&gt;&lt;titles&gt;&lt;title&gt;Public Health Messaging During Extreme Smoke Events: Are We Hitting the Mark?&lt;/title&gt;&lt;secondary-title&gt;Frontiers in Public Health&lt;/secondary-title&gt;&lt;/titles&gt;&lt;periodical&gt;&lt;full-title&gt;Frontiers in public health&lt;/full-title&gt;&lt;/periodical&gt;&lt;pages&gt;465&lt;/pages&gt;&lt;volume&gt;8&lt;/volume&gt;&lt;keywords&gt;&lt;keyword&gt;Public health&lt;/keyword&gt;&lt;keyword&gt;Wildfires&lt;/keyword&gt;&lt;keyword&gt;Australia&lt;/keyword&gt;&lt;keyword&gt;Social media&lt;/keyword&gt;&lt;keyword&gt;Human beings&lt;/keyword&gt;&lt;keyword&gt;Tasmania&lt;/keyword&gt;&lt;keyword&gt;Smoke&lt;/keyword&gt;&lt;keyword&gt;Fire&lt;/keyword&gt;&lt;keyword&gt;Risk communication&lt;/keyword&gt;&lt;keyword&gt;Air quality&lt;/keyword&gt;&lt;/keywords&gt;&lt;dates&gt;&lt;year&gt;2020&lt;/year&gt;&lt;/dates&gt;&lt;pub-location&gt;Switzerland&lt;/pub-location&gt;&lt;publisher&gt;Frontiers Research Foundation&lt;/publisher&gt;&lt;isbn&gt;2296-2565&lt;/isbn&gt;&lt;urls&gt;&lt;/urls&gt;&lt;electronic-resource-num&gt;10.3389/fpubh.2020.00465&lt;/electronic-resource-num&gt;&lt;/record&gt;&lt;/Cite&gt;&lt;/EndNote&gt;</w:instrText>
      </w:r>
      <w:r w:rsidRPr="005D06DD">
        <w:rPr>
          <w:rFonts w:asciiTheme="majorHAnsi" w:hAnsiTheme="majorHAnsi" w:cstheme="majorBidi"/>
        </w:rPr>
        <w:fldChar w:fldCharType="separate"/>
      </w:r>
      <w:r>
        <w:rPr>
          <w:rFonts w:asciiTheme="majorHAnsi" w:hAnsiTheme="majorHAnsi" w:cstheme="majorBidi"/>
          <w:noProof/>
        </w:rPr>
        <w:t xml:space="preserve">Marfori et al. </w:t>
      </w:r>
      <w:r>
        <w:rPr>
          <w:rFonts w:asciiTheme="majorHAnsi" w:hAnsiTheme="majorHAnsi" w:cstheme="majorBidi"/>
          <w:noProof/>
        </w:rPr>
        <w:lastRenderedPageBreak/>
        <w:t>(2020)</w:t>
      </w:r>
      <w:r w:rsidRPr="005D06DD">
        <w:rPr>
          <w:rFonts w:asciiTheme="majorHAnsi" w:hAnsiTheme="majorHAnsi" w:cstheme="majorBidi"/>
        </w:rPr>
        <w:fldChar w:fldCharType="end"/>
      </w:r>
      <w:r w:rsidRPr="005412A4">
        <w:t xml:space="preserve"> looked at the impact of public health messaging related to smoke from bushfires on health-related knowledge, awareness and attitudes in TAS. One study reported on interventions related to floods and bushfires. </w:t>
      </w:r>
      <w:r>
        <w:rPr>
          <w:noProof/>
        </w:rPr>
        <w:t xml:space="preserve">Knezevic et al. (2023) examined a psychological program to support healthcare staff in the aftermath of bushfires and floods. </w:t>
      </w:r>
    </w:p>
    <w:p w14:paraId="585B51E8" w14:textId="77777777" w:rsidR="006C76D1" w:rsidRDefault="00A037C0" w:rsidP="00D4516A">
      <w:r w:rsidRPr="005412A4">
        <w:t xml:space="preserve">Across the primary studies, </w:t>
      </w:r>
      <w:r w:rsidR="002759A2" w:rsidRPr="005412A4">
        <w:t xml:space="preserve">seven out of </w:t>
      </w:r>
      <w:r w:rsidR="0057438F" w:rsidRPr="005412A4">
        <w:t xml:space="preserve">13 </w:t>
      </w:r>
      <w:r w:rsidR="00901253" w:rsidRPr="005412A4">
        <w:t xml:space="preserve">studies were conducted in </w:t>
      </w:r>
      <w:r w:rsidR="005E79E0" w:rsidRPr="005412A4">
        <w:t xml:space="preserve">urban </w:t>
      </w:r>
      <w:r w:rsidR="0057438F" w:rsidRPr="005412A4">
        <w:t xml:space="preserve">areas </w:t>
      </w:r>
      <w:r w:rsidR="005E79E0" w:rsidRPr="005412A4">
        <w:t xml:space="preserve"> </w:t>
      </w:r>
      <w:r w:rsidR="00691A70" w:rsidRPr="005D06DD">
        <w:fldChar w:fldCharType="begin">
          <w:fldData xml:space="preserve">PEVuZE5vdGU+PENpdGU+PEF1dGhvcj5XaWxsaWFtczwvQXV0aG9yPjxZZWFyPjIwMjI8L1llYXI+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dm9sdW1lPjE5PC92b2x1bWU+PG51bWJlcj4xOTwvbnVtYmVyPjxrZXl3b3Jkcz48a2V5d29yZD5o
ZWFsdGhjYXJlIHdvcmtlcnMgKEhDV3MpPC9rZXl3b3JkPjxrZXl3b3JkPmhvc3BpdGFsczwva2V5
d29yZD48a2V5d29yZD5jbGltYXRlIGNoYW5nZSBhZGFwdGF0aW9uPC9rZXl3b3JkPjxrZXl3b3Jk
PmRpc2FzdGVyIHJlc2lsaWVuY2U8L2tleXdvcmQ+PGtleXdvcmQ+dG9vbGtpdDwva2V5d29yZD48
a2V5d29yZD5tYW5hZ2VtZW50PC9rZXl3b3JkPjwva2V5d29yZHM+PGRhdGVzPjx5ZWFyPjIwMjI8
L3llYXI+PC9kYXRlcz48aXNibj4xNjYwLTQ2MDE8L2lzYm4+PHVybHM+PC91cmxzPjxlbGVjdHJv
bmljLXJlc291cmNlLW51bT4xMC4zMzkwL2lqZXJwaDE5MTkxMjQ0MDwvZWxlY3Ryb25pYy1yZXNv
dXJjZS1udW0+PC9yZWNvcmQ+PC9DaXRlPjwvRW5kTm90ZT4A
</w:fldData>
        </w:fldChar>
      </w:r>
      <w:r w:rsidR="00691A70">
        <w:instrText xml:space="preserve"> ADDIN EN.CITE </w:instrText>
      </w:r>
      <w:r w:rsidR="00691A70">
        <w:fldChar w:fldCharType="begin">
          <w:fldData xml:space="preserve">PEVuZE5vdGU+PENpdGU+PEF1dGhvcj5XaWxsaWFtczwvQXV0aG9yPjxZZWFyPjIwMjI8L1llYXI+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dm9sdW1lPjE5PC92b2x1bWU+PG51bWJlcj4xOTwvbnVtYmVyPjxrZXl3b3Jkcz48a2V5d29yZD5o
ZWFsdGhjYXJlIHdvcmtlcnMgKEhDV3MpPC9rZXl3b3JkPjxrZXl3b3JkPmhvc3BpdGFsczwva2V5
d29yZD48a2V5d29yZD5jbGltYXRlIGNoYW5nZSBhZGFwdGF0aW9uPC9rZXl3b3JkPjxrZXl3b3Jk
PmRpc2FzdGVyIHJlc2lsaWVuY2U8L2tleXdvcmQ+PGtleXdvcmQ+dG9vbGtpdDwva2V5d29yZD48
a2V5d29yZD5tYW5hZ2VtZW50PC9rZXl3b3JkPjwva2V5d29yZHM+PGRhdGVzPjx5ZWFyPjIwMjI8
L3llYXI+PC9kYXRlcz48aXNibj4xNjYwLTQ2MDE8L2lzYm4+PHVybHM+PC91cmxzPjxlbGVjdHJv
bmljLXJlc291cmNlLW51bT4xMC4zMzkwL2lqZXJwaDE5MTkxMjQ0MDwvZWxlY3Ryb25pYy1yZXNv
dXJjZS1udW0+PC9yZWNvcmQ+PC9DaXRlPjwvRW5kTm90ZT4A
</w:fldData>
        </w:fldChar>
      </w:r>
      <w:r w:rsidR="00691A70">
        <w:instrText xml:space="preserve"> ADDIN EN.CITE.DATA </w:instrText>
      </w:r>
      <w:r w:rsidR="00691A70">
        <w:fldChar w:fldCharType="end"/>
      </w:r>
      <w:r w:rsidR="00691A70" w:rsidRPr="005D06DD">
        <w:fldChar w:fldCharType="separate"/>
      </w:r>
      <w:r w:rsidR="00691A70">
        <w:rPr>
          <w:noProof/>
        </w:rPr>
        <w:t>(Williams et al. 2022; Nitschke et al. 2017; Nitschke et al. 2016; Kildea et al. 2018; de Souza et al. 2023; McLean et al. 2022; Mohtady Ali et al. 2022)</w:t>
      </w:r>
      <w:r w:rsidR="00691A70" w:rsidRPr="005D06DD">
        <w:fldChar w:fldCharType="end"/>
      </w:r>
      <w:r w:rsidR="007B1E04">
        <w:t>.</w:t>
      </w:r>
      <w:r w:rsidR="00901253">
        <w:t xml:space="preserve"> </w:t>
      </w:r>
      <w:r w:rsidR="007B1E04">
        <w:t xml:space="preserve">There were only four studies conducted in </w:t>
      </w:r>
      <w:r w:rsidR="00691A70">
        <w:t>r</w:t>
      </w:r>
      <w:r w:rsidR="00691A70" w:rsidRPr="005D06DD">
        <w:t xml:space="preserve">egional and remote areas  </w:t>
      </w:r>
      <w:r w:rsidR="00691A70" w:rsidRPr="005D06DD">
        <w:fldChar w:fldCharType="begin">
          <w:fldData xml:space="preserve">PEVuZE5vdGU+PENpdGU+PEF1dGhvcj5NYXJmb3JpPC9BdXRob3I+PFllYXI+MjAyMDwvWWVhcj48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</w:fldData>
        </w:fldChar>
      </w:r>
      <w:r w:rsidR="00691A70">
        <w:instrText xml:space="preserve"> ADDIN EN.CITE </w:instrText>
      </w:r>
      <w:r w:rsidR="00691A70">
        <w:fldChar w:fldCharType="begin">
          <w:fldData xml:space="preserve">PEVuZE5vdGU+PENpdGU+PEF1dGhvcj5NYXJmb3JpPC9BdXRob3I+PFllYXI+MjAyMDwvWWVhcj48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</w:fldData>
        </w:fldChar>
      </w:r>
      <w:r w:rsidR="00691A70">
        <w:instrText xml:space="preserve"> ADDIN EN.CITE.DATA </w:instrText>
      </w:r>
      <w:r w:rsidR="00691A70">
        <w:fldChar w:fldCharType="end"/>
      </w:r>
      <w:r w:rsidR="00691A70" w:rsidRPr="005D06DD">
        <w:fldChar w:fldCharType="separate"/>
      </w:r>
      <w:r w:rsidR="00691A70">
        <w:rPr>
          <w:noProof/>
        </w:rPr>
        <w:t>(Marfori et al. 2020; Knezevic et al. 2023; van Beurden et al. 2011; Williams et al. 2019)</w:t>
      </w:r>
      <w:r w:rsidR="00691A70" w:rsidRPr="005D06DD">
        <w:fldChar w:fldCharType="end"/>
      </w:r>
      <w:r w:rsidR="00691A70" w:rsidRPr="005D06DD">
        <w:t>.</w:t>
      </w:r>
      <w:r w:rsidR="00437EAD">
        <w:t xml:space="preserve"> </w:t>
      </w:r>
    </w:p>
    <w:p w14:paraId="41FEC6FF" w14:textId="26CC4AB2" w:rsidR="008C6BBA" w:rsidRDefault="00460EC8" w:rsidP="00D4516A">
      <w:r>
        <w:t xml:space="preserve">No studies </w:t>
      </w:r>
      <w:r w:rsidR="009E35B9">
        <w:t xml:space="preserve">in the scope of the review </w:t>
      </w:r>
      <w:r>
        <w:t xml:space="preserve">specifically considered interventions for First Nations health services or for First Nations healthcare workers and patients. </w:t>
      </w:r>
      <w:r w:rsidR="0038245F">
        <w:t xml:space="preserve">However, the landscape design study at Royal Darwin Hospital </w:t>
      </w:r>
      <w:r w:rsidR="00FD6180">
        <w:t>did feature</w:t>
      </w:r>
      <w:r w:rsidR="00FD6180" w:rsidRPr="00FD6180">
        <w:t xml:space="preserve"> </w:t>
      </w:r>
      <w:r w:rsidR="009E35B9">
        <w:t xml:space="preserve">a </w:t>
      </w:r>
      <w:r w:rsidR="00FD6180" w:rsidRPr="005D06DD">
        <w:t>strong focus on Aboriginal culture and community input when designing and implementing landscaping interventions to create climate-resilient, culturally safe spaces for staff and patients</w:t>
      </w:r>
      <w:r w:rsidR="00FD6180">
        <w:t xml:space="preserve"> </w:t>
      </w:r>
      <w:r w:rsidR="00FD6180" w:rsidRPr="005D06DD">
        <w:fldChar w:fldCharType="begin"/>
      </w:r>
      <w:r w:rsidR="00FD6180">
        <w:instrText xml:space="preserve"> ADDIN EN.CITE &lt;EndNote&gt;&lt;Cite&gt;&lt;Author&gt;de Souza&lt;/Author&gt;&lt;Year&gt;2023&lt;/Year&gt;&lt;RecNum&gt;8&lt;/RecNum&gt;&lt;DisplayText&gt;(de Souza et al. 2023)&lt;/DisplayText&gt;&lt;record&gt;&lt;rec-number&gt;8&lt;/rec-number&gt;&lt;foreign-keys&gt;&lt;key app="EN" db-id="2tvvdsaevdpwwzex5pfxx0p5f9d225t9sw5e" timestamp="1715161418"&gt;8&lt;/key&gt;&lt;/foreign-keys&gt;&lt;ref-type name="Journal Article"&gt;17&lt;/ref-type&gt;&lt;contributors&gt;&lt;authors&gt;&lt;author&gt;de Souza, Mark&lt;/author&gt;&lt;author&gt;Lee, Aunty Bilawara&lt;/author&gt;&lt;author&gt;Cook, Stephen&lt;/author&gt;&lt;/authors&gt;&lt;/contributors&gt;&lt;titles&gt;&lt;title&gt;Healthy Patients, Workforce and Environment: Coupling Climate Adaptation and Mitigation to Wellbeing in Healthcare&lt;/title&gt;&lt;secondary-title&gt;International Journal of Environmental Research and Public Health&lt;/secondary-title&gt;&lt;/titles&gt;&lt;periodical&gt;&lt;full-title&gt;International Journal of Environmental Research and Public Health&lt;/full-title&gt;&lt;/periodical&gt;&lt;volume&gt;20&lt;/volume&gt;&lt;number&gt;22&lt;/number&gt;&lt;dates&gt;&lt;year&gt;2023&lt;/year&gt;&lt;/dates&gt;&lt;pub-location&gt;Switzerland&lt;/pub-location&gt;&lt;publisher&gt;MDPI&lt;/publisher&gt;&lt;accession-num&gt;37998289&lt;/accession-num&gt;&lt;urls&gt;&lt;related-urls&gt;&lt;url&gt;https://ezproxy.canberra.edu.au/login?url=https://search.ebscohost.com/login.aspx?direct=true&amp;amp;db=cmedm&amp;amp;AN=37998289&amp;amp;site=ehost-live&lt;/url&gt;&lt;url&gt;https://mdpi-res.com/d_attachment/ijerph/ijerph-20-07059/article_deploy/ijerph-20-07059-v3.pdf?version=1700097163&lt;/url&gt;&lt;/related-urls&gt;&lt;/urls&gt;&lt;electronic-resource-num&gt;10.3390/ijerph20227059&lt;/electronic-resource-num&gt;&lt;/record&gt;&lt;/Cite&gt;&lt;/EndNote&gt;</w:instrText>
      </w:r>
      <w:r w:rsidR="00FD6180" w:rsidRPr="005D06DD">
        <w:fldChar w:fldCharType="separate"/>
      </w:r>
      <w:r w:rsidR="00FD6180">
        <w:rPr>
          <w:noProof/>
        </w:rPr>
        <w:t>(de Souza et al. 2023)</w:t>
      </w:r>
      <w:r w:rsidR="00FD6180" w:rsidRPr="005D06DD">
        <w:fldChar w:fldCharType="end"/>
      </w:r>
      <w:r w:rsidR="00FD6180" w:rsidRPr="005D06DD">
        <w:t>.</w:t>
      </w:r>
    </w:p>
    <w:p w14:paraId="207E73A1" w14:textId="1559DDEC" w:rsidR="00AE2D11" w:rsidRPr="005412A4" w:rsidRDefault="001F0202" w:rsidP="00D4516A">
      <w:r w:rsidRPr="005412A4">
        <w:t xml:space="preserve">The topics of the 10 reviews were generally broader than the primary studies. Seven reviews </w:t>
      </w:r>
      <w:r w:rsidR="00E226A6" w:rsidRPr="005412A4">
        <w:t xml:space="preserve">investigated </w:t>
      </w:r>
      <w:r w:rsidR="00EB2171" w:rsidRPr="005412A4">
        <w:t>responses</w:t>
      </w:r>
      <w:r w:rsidR="004C6D7B" w:rsidRPr="005412A4">
        <w:t xml:space="preserve"> to a wide range of climate</w:t>
      </w:r>
      <w:r w:rsidR="00E31AFF" w:rsidRPr="005412A4">
        <w:t xml:space="preserve"> hazards</w:t>
      </w:r>
      <w:r w:rsidR="00AA7AB3" w:rsidRPr="005412A4">
        <w:t xml:space="preserve"> </w:t>
      </w:r>
      <w:r w:rsidR="00E226A6" w:rsidRPr="00EC1A1A">
        <w:rPr>
          <w:rFonts w:asciiTheme="majorHAnsi" w:hAnsiTheme="majorHAnsi" w:cstheme="majorHAnsi"/>
        </w:rPr>
        <w:fldChar w:fldCharType="begin">
          <w:fldData xml:space="preserve">PEVuZE5vdGU+PENpdGU+PEF1dGhvcj5DcmFuZG9uPC9BdXRob3I+PFllYXI+MjAyMjwvWWVhcj48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2b2x1bWU+MjA8L3ZvbHVtZT48bnVtYmVyPjU8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</w:fldData>
        </w:fldChar>
      </w:r>
      <w:r w:rsidR="00E226A6" w:rsidRPr="00EC1A1A">
        <w:rPr>
          <w:rFonts w:asciiTheme="majorHAnsi" w:hAnsiTheme="majorHAnsi" w:cstheme="majorHAnsi"/>
        </w:rPr>
        <w:instrText xml:space="preserve"> ADDIN EN.CITE </w:instrText>
      </w:r>
      <w:r w:rsidR="00E226A6" w:rsidRPr="00EC1A1A">
        <w:rPr>
          <w:rFonts w:asciiTheme="majorHAnsi" w:hAnsiTheme="majorHAnsi" w:cstheme="majorHAnsi"/>
        </w:rPr>
        <w:fldChar w:fldCharType="begin">
          <w:fldData xml:space="preserve">PEVuZE5vdGU+PENpdGU+PEF1dGhvcj5DcmFuZG9uPC9BdXRob3I+PFllYXI+MjAyMjwvWWVhcj48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2b2x1bWU+MjA8L3ZvbHVtZT48bnVtYmVyPjU8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</w:fldData>
        </w:fldChar>
      </w:r>
      <w:r w:rsidR="00E226A6" w:rsidRPr="00EC1A1A">
        <w:rPr>
          <w:rFonts w:asciiTheme="majorHAnsi" w:hAnsiTheme="majorHAnsi" w:cstheme="majorHAnsi"/>
        </w:rPr>
        <w:instrText xml:space="preserve"> ADDIN EN.CITE.DATA </w:instrText>
      </w:r>
      <w:r w:rsidR="00E226A6" w:rsidRPr="00EC1A1A">
        <w:rPr>
          <w:rFonts w:asciiTheme="majorHAnsi" w:hAnsiTheme="majorHAnsi" w:cstheme="majorHAnsi"/>
        </w:rPr>
      </w:r>
      <w:r w:rsidR="00E226A6" w:rsidRPr="00EC1A1A">
        <w:rPr>
          <w:rFonts w:asciiTheme="majorHAnsi" w:hAnsiTheme="majorHAnsi" w:cstheme="majorHAnsi"/>
        </w:rPr>
        <w:fldChar w:fldCharType="end"/>
      </w:r>
      <w:r w:rsidR="00E226A6" w:rsidRPr="00EC1A1A">
        <w:rPr>
          <w:rFonts w:asciiTheme="majorHAnsi" w:hAnsiTheme="majorHAnsi" w:cstheme="majorHAnsi"/>
        </w:rPr>
      </w:r>
      <w:r w:rsidR="00E226A6" w:rsidRPr="00EC1A1A">
        <w:rPr>
          <w:rFonts w:asciiTheme="majorHAnsi" w:hAnsiTheme="majorHAnsi" w:cstheme="majorHAnsi"/>
        </w:rPr>
        <w:fldChar w:fldCharType="separate"/>
      </w:r>
      <w:r w:rsidR="00E226A6" w:rsidRPr="00EC1A1A">
        <w:rPr>
          <w:rFonts w:asciiTheme="majorHAnsi" w:hAnsiTheme="majorHAnsi" w:cstheme="majorHAnsi"/>
          <w:noProof/>
        </w:rPr>
        <w:t>(Crandon et al. 2022; Palinkas et al. 2020; Walter et al. 2024; Xu et al. 2023; Blashki et al. 2011; Zurynski et al. 2024; Lokmic-Tomkins et al. 2023)</w:t>
      </w:r>
      <w:r w:rsidR="00E226A6" w:rsidRPr="00EC1A1A">
        <w:rPr>
          <w:rFonts w:asciiTheme="majorHAnsi" w:hAnsiTheme="majorHAnsi" w:cstheme="majorHAnsi"/>
        </w:rPr>
        <w:fldChar w:fldCharType="end"/>
      </w:r>
      <w:r w:rsidR="00541283" w:rsidRPr="005412A4">
        <w:t>.</w:t>
      </w:r>
      <w:r w:rsidR="00062F28" w:rsidRPr="005412A4">
        <w:t xml:space="preserve"> Two reviews focused </w:t>
      </w:r>
      <w:r w:rsidR="00541283" w:rsidRPr="005412A4">
        <w:t>on</w:t>
      </w:r>
      <w:r w:rsidR="00E226A6" w:rsidRPr="005412A4">
        <w:t xml:space="preserve"> heat </w:t>
      </w:r>
      <w:r w:rsidR="00062F28" w:rsidRPr="005412A4">
        <w:t xml:space="preserve">interventions </w:t>
      </w:r>
      <w:r w:rsidR="00E226A6" w:rsidRPr="005D06DD">
        <w:rPr>
          <w:rFonts w:asciiTheme="majorHAnsi" w:hAnsiTheme="majorHAnsi" w:cstheme="majorHAnsi"/>
        </w:rPr>
        <w:fldChar w:fldCharType="begin">
          <w:fldData xml:space="preserve">PEVuZE5vdGU+PENpdGU+PEF1dGhvcj5WdTwvQXV0aG9yPjxZZWFyPjIwMTk8L1llYXI+PFJlY051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</w:fldData>
        </w:fldChar>
      </w:r>
      <w:r w:rsidR="00E226A6">
        <w:rPr>
          <w:rFonts w:asciiTheme="majorHAnsi" w:hAnsiTheme="majorHAnsi" w:cstheme="majorHAnsi"/>
        </w:rPr>
        <w:instrText xml:space="preserve"> ADDIN EN.CITE </w:instrText>
      </w:r>
      <w:r w:rsidR="00E226A6">
        <w:rPr>
          <w:rFonts w:asciiTheme="majorHAnsi" w:hAnsiTheme="majorHAnsi" w:cstheme="majorHAnsi"/>
        </w:rPr>
        <w:fldChar w:fldCharType="begin">
          <w:fldData xml:space="preserve">PEVuZE5vdGU+PENpdGU+PEF1dGhvcj5WdTwvQXV0aG9yPjxZZWFyPjIwMTk8L1llYXI+PFJlY051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</w:fldData>
        </w:fldChar>
      </w:r>
      <w:r w:rsidR="00E226A6">
        <w:rPr>
          <w:rFonts w:asciiTheme="majorHAnsi" w:hAnsiTheme="majorHAnsi" w:cstheme="majorHAnsi"/>
        </w:rPr>
        <w:instrText xml:space="preserve"> ADDIN EN.CITE.DATA </w:instrText>
      </w:r>
      <w:r w:rsidR="00E226A6">
        <w:rPr>
          <w:rFonts w:asciiTheme="majorHAnsi" w:hAnsiTheme="majorHAnsi" w:cstheme="majorHAnsi"/>
        </w:rPr>
      </w:r>
      <w:r w:rsidR="00E226A6">
        <w:rPr>
          <w:rFonts w:asciiTheme="majorHAnsi" w:hAnsiTheme="majorHAnsi" w:cstheme="majorHAnsi"/>
        </w:rPr>
        <w:fldChar w:fldCharType="end"/>
      </w:r>
      <w:r w:rsidR="00E226A6" w:rsidRPr="005D06DD">
        <w:rPr>
          <w:rFonts w:asciiTheme="majorHAnsi" w:hAnsiTheme="majorHAnsi" w:cstheme="majorHAnsi"/>
        </w:rPr>
      </w:r>
      <w:r w:rsidR="00E226A6" w:rsidRPr="005D06DD">
        <w:rPr>
          <w:rFonts w:asciiTheme="majorHAnsi" w:hAnsiTheme="majorHAnsi" w:cstheme="majorHAnsi"/>
        </w:rPr>
        <w:fldChar w:fldCharType="separate"/>
      </w:r>
      <w:r w:rsidR="00E226A6">
        <w:rPr>
          <w:rFonts w:asciiTheme="majorHAnsi" w:hAnsiTheme="majorHAnsi" w:cstheme="majorHAnsi"/>
          <w:noProof/>
        </w:rPr>
        <w:t>(Vu et al. 2019; Walker et al. 2011)</w:t>
      </w:r>
      <w:r w:rsidR="00E226A6" w:rsidRPr="005D06DD">
        <w:rPr>
          <w:rFonts w:asciiTheme="majorHAnsi" w:hAnsiTheme="majorHAnsi" w:cstheme="majorHAnsi"/>
        </w:rPr>
        <w:fldChar w:fldCharType="end"/>
      </w:r>
      <w:r w:rsidR="00E226A6" w:rsidRPr="005412A4">
        <w:t xml:space="preserve">, and one </w:t>
      </w:r>
      <w:r w:rsidR="00062F28" w:rsidRPr="005412A4">
        <w:t xml:space="preserve">review </w:t>
      </w:r>
      <w:r w:rsidR="00E226A6" w:rsidRPr="005412A4">
        <w:t>on</w:t>
      </w:r>
      <w:r w:rsidR="005B46F2" w:rsidRPr="005412A4">
        <w:t xml:space="preserve"> interventions in relation to</w:t>
      </w:r>
      <w:r w:rsidR="00E226A6" w:rsidRPr="005412A4">
        <w:t xml:space="preserve"> air pollution and temperature variability </w:t>
      </w:r>
      <w:r w:rsidR="00E226A6" w:rsidRPr="005D06DD">
        <w:rPr>
          <w:rFonts w:asciiTheme="majorHAnsi" w:hAnsiTheme="majorHAnsi" w:cstheme="majorHAnsi"/>
        </w:rPr>
        <w:fldChar w:fldCharType="begin"/>
      </w:r>
      <w:r w:rsidR="00E226A6">
        <w:rPr>
          <w:rFonts w:asciiTheme="majorHAnsi" w:hAnsiTheme="majorHAnsi" w:cstheme="majorHAnsi"/>
        </w:rPr>
        <w:instrText xml:space="preserve"> ADDIN EN.CITE &lt;EndNote&gt;&lt;Cite&gt;&lt;Author&gt;Hu&lt;/Author&gt;&lt;Year&gt;2022&lt;/Year&gt;&lt;RecNum&gt;20&lt;/RecNum&gt;&lt;DisplayText&gt;(Hu et al. 2022)&lt;/DisplayText&gt;&lt;record&gt;&lt;rec-number&gt;20&lt;/rec-number&gt;&lt;foreign-keys&gt;&lt;key app="EN" db-id="2tvvdsaevdpwwzex5pfxx0p5f9d225t9sw5e" timestamp="1715161418"&gt;20&lt;/key&gt;&lt;/foreign-keys&gt;&lt;ref-type name="Journal Article"&gt;17&lt;/ref-type&gt;&lt;contributors&gt;&lt;authors&gt;&lt;author&gt;Hu, Yabin&lt;/author&gt;&lt;author&gt;Cheng, Jian&lt;/author&gt;&lt;author&gt;Liu, Shijian&lt;/author&gt;&lt;author&gt;Tan, Jianguo&lt;/author&gt;&lt;author&gt;Yan, Chonghuai&lt;/author&gt;&lt;author&gt;Yu, Guangjun&lt;/author&gt;&lt;author&gt;Yin, Yong&lt;/author&gt;&lt;author&gt;Tong, Shilu&lt;/author&gt;&lt;/authors&gt;&lt;/contributors&gt;&lt;titles&gt;&lt;title&gt;Evaluation of climate change adaptation measures for childhood asthma: A systematic review of epidemiological evidence&lt;/title&gt;&lt;secondary-title&gt;The Science of the Total Environment&lt;/secondary-title&gt;&lt;/titles&gt;&lt;periodical&gt;&lt;full-title&gt;The Science of the total environment&lt;/full-title&gt;&lt;/periodical&gt;&lt;pages&gt;156291&lt;/pages&gt;&lt;volume&gt;839&lt;/volume&gt;&lt;dates&gt;&lt;year&gt;2022&lt;/year&gt;&lt;/dates&gt;&lt;pub-location&gt;Netherlands&lt;/pub-location&gt;&lt;publisher&gt;Elsevier&lt;/publisher&gt;&lt;accession-num&gt;35644404&lt;/accession-num&gt;&lt;urls&gt;&lt;related-urls&gt;&lt;url&gt;https://ezproxy.canberra.edu.au/login?url=https://search.ebscohost.com/login.aspx?direct=true&amp;amp;db=cmedm&amp;amp;AN=35644404&amp;amp;site=ehost-live&lt;/url&gt;&lt;/related-urls&gt;&lt;/urls&gt;&lt;electronic-resource-num&gt;10.1016/j.scitotenv.2022.156291&lt;/electronic-resource-num&gt;&lt;/record&gt;&lt;/Cite&gt;&lt;/EndNote&gt;</w:instrText>
      </w:r>
      <w:r w:rsidR="00E226A6" w:rsidRPr="005D06DD">
        <w:rPr>
          <w:rFonts w:asciiTheme="majorHAnsi" w:hAnsiTheme="majorHAnsi" w:cstheme="majorHAnsi"/>
        </w:rPr>
        <w:fldChar w:fldCharType="separate"/>
      </w:r>
      <w:r w:rsidR="00E226A6">
        <w:rPr>
          <w:rFonts w:asciiTheme="majorHAnsi" w:hAnsiTheme="majorHAnsi" w:cstheme="majorHAnsi"/>
          <w:noProof/>
        </w:rPr>
        <w:t>(Hu et al. 2022)</w:t>
      </w:r>
      <w:r w:rsidR="00E226A6" w:rsidRPr="005D06DD">
        <w:rPr>
          <w:rFonts w:asciiTheme="majorHAnsi" w:hAnsiTheme="majorHAnsi" w:cstheme="majorHAnsi"/>
        </w:rPr>
        <w:fldChar w:fldCharType="end"/>
      </w:r>
      <w:r w:rsidR="00E226A6" w:rsidRPr="005412A4">
        <w:t>.</w:t>
      </w:r>
      <w:r w:rsidR="00AC3476" w:rsidRPr="005412A4">
        <w:t xml:space="preserve"> </w:t>
      </w:r>
    </w:p>
    <w:p w14:paraId="1021CF0E" w14:textId="54DB02B0" w:rsidR="004D59E4" w:rsidRPr="005412A4" w:rsidRDefault="00564816" w:rsidP="00D4516A">
      <w:r w:rsidRPr="005412A4">
        <w:t>In terms of</w:t>
      </w:r>
      <w:r w:rsidR="00702BB6" w:rsidRPr="005412A4">
        <w:t xml:space="preserve"> the</w:t>
      </w:r>
      <w:r w:rsidRPr="005412A4">
        <w:t xml:space="preserve"> health outcomes</w:t>
      </w:r>
      <w:r w:rsidR="00702BB6" w:rsidRPr="005412A4">
        <w:t xml:space="preserve"> examined in the included studies</w:t>
      </w:r>
      <w:r w:rsidRPr="005412A4">
        <w:t>, o</w:t>
      </w:r>
      <w:r w:rsidR="001F50F5" w:rsidRPr="005412A4">
        <w:t xml:space="preserve">ne review reported on asthma-related emergency department and hospital admissions amongst children during heat, dust storms and bushfires </w:t>
      </w:r>
      <w:r w:rsidR="001F50F5" w:rsidRPr="005D06DD">
        <w:rPr>
          <w:rFonts w:asciiTheme="majorHAnsi" w:hAnsiTheme="majorHAnsi" w:cstheme="majorBidi"/>
        </w:rPr>
        <w:fldChar w:fldCharType="begin"/>
      </w:r>
      <w:r w:rsidR="001F50F5">
        <w:rPr>
          <w:rFonts w:asciiTheme="majorHAnsi" w:hAnsiTheme="majorHAnsi" w:cstheme="majorBidi"/>
        </w:rPr>
        <w:instrText xml:space="preserve"> ADDIN EN.CITE &lt;EndNote&gt;&lt;Cite&gt;&lt;Author&gt;Hu&lt;/Author&gt;&lt;Year&gt;2022&lt;/Year&gt;&lt;RecNum&gt;20&lt;/RecNum&gt;&lt;DisplayText&gt;(Hu et al. 2022)&lt;/DisplayText&gt;&lt;record&gt;&lt;rec-number&gt;20&lt;/rec-number&gt;&lt;foreign-keys&gt;&lt;key app="EN" db-id="2tvvdsaevdpwwzex5pfxx0p5f9d225t9sw5e" timestamp="1715161418"&gt;20&lt;/key&gt;&lt;/foreign-keys&gt;&lt;ref-type name="Journal Article"&gt;17&lt;/ref-type&gt;&lt;contributors&gt;&lt;authors&gt;&lt;author&gt;Hu, Yabin&lt;/author&gt;&lt;author&gt;Cheng, Jian&lt;/author&gt;&lt;author&gt;Liu, Shijian&lt;/author&gt;&lt;author&gt;Tan, Jianguo&lt;/author&gt;&lt;author&gt;Yan, Chonghuai&lt;/author&gt;&lt;author&gt;Yu, Guangjun&lt;/author&gt;&lt;author&gt;Yin, Yong&lt;/author&gt;&lt;author&gt;Tong, Shilu&lt;/author&gt;&lt;/authors&gt;&lt;/contributors&gt;&lt;titles&gt;&lt;title&gt;Evaluation of climate change adaptation measures for childhood asthma: A systematic review of epidemiological evidence&lt;/title&gt;&lt;secondary-title&gt;The Science of the Total Environment&lt;/secondary-title&gt;&lt;/titles&gt;&lt;periodical&gt;&lt;full-title&gt;The Science of the total environment&lt;/full-title&gt;&lt;/periodical&gt;&lt;pages&gt;156291&lt;/pages&gt;&lt;volume&gt;839&lt;/volume&gt;&lt;dates&gt;&lt;year&gt;2022&lt;/year&gt;&lt;/dates&gt;&lt;pub-location&gt;Netherlands&lt;/pub-location&gt;&lt;publisher&gt;Elsevier&lt;/publisher&gt;&lt;accession-num&gt;35644404&lt;/accession-num&gt;&lt;urls&gt;&lt;related-urls&gt;&lt;url&gt;https://ezproxy.canberra.edu.au/login?url=https://search.ebscohost.com/login.aspx?direct=true&amp;amp;db=cmedm&amp;amp;AN=35644404&amp;amp;site=ehost-live&lt;/url&gt;&lt;/related-urls&gt;&lt;/urls&gt;&lt;electronic-resource-num&gt;10.1016/j.scitotenv.2022.156291&lt;/electronic-resource-num&gt;&lt;/record&gt;&lt;/Cite&gt;&lt;/EndNote&gt;</w:instrText>
      </w:r>
      <w:r w:rsidR="001F50F5" w:rsidRPr="005D06DD">
        <w:rPr>
          <w:rFonts w:asciiTheme="majorHAnsi" w:hAnsiTheme="majorHAnsi" w:cstheme="majorBidi"/>
        </w:rPr>
        <w:fldChar w:fldCharType="separate"/>
      </w:r>
      <w:r w:rsidR="001F50F5">
        <w:rPr>
          <w:rFonts w:asciiTheme="majorHAnsi" w:hAnsiTheme="majorHAnsi" w:cstheme="majorBidi"/>
          <w:noProof/>
        </w:rPr>
        <w:t>(Hu et al. 2022)</w:t>
      </w:r>
      <w:r w:rsidR="001F50F5" w:rsidRPr="005D06DD">
        <w:rPr>
          <w:rFonts w:asciiTheme="majorHAnsi" w:hAnsiTheme="majorHAnsi" w:cstheme="majorBidi"/>
        </w:rPr>
        <w:fldChar w:fldCharType="end"/>
      </w:r>
      <w:r w:rsidR="001F50F5" w:rsidRPr="005412A4">
        <w:t xml:space="preserve">. </w:t>
      </w:r>
      <w:r w:rsidR="0071300F" w:rsidRPr="005D06DD">
        <w:rPr>
          <w:rFonts w:asciiTheme="majorHAnsi" w:hAnsiTheme="majorHAnsi" w:cstheme="majorBidi"/>
        </w:rPr>
        <w:fldChar w:fldCharType="begin"/>
      </w:r>
      <w:r w:rsidR="0071300F">
        <w:rPr>
          <w:rFonts w:asciiTheme="majorHAnsi" w:hAnsiTheme="majorHAnsi" w:cstheme="majorBidi"/>
        </w:rPr>
        <w:instrText xml:space="preserve"> ADDIN EN.CITE &lt;EndNote&gt;&lt;Cite&gt;&lt;Author&gt;Vu&lt;/Author&gt;&lt;Year&gt;2019&lt;/Year&gt;&lt;RecNum&gt;42&lt;/RecNum&gt;&lt;DisplayText&gt;(Vu et al. 2019)&lt;/DisplayText&gt;&lt;record&gt;&lt;rec-number&gt;42&lt;/rec-number&gt;&lt;foreign-keys&gt;&lt;key app="EN" db-id="2tvvdsaevdpwwzex5pfxx0p5f9d225t9sw5e" timestamp="1715161418"&gt;42&lt;/key&gt;&lt;/foreign-keys&gt;&lt;ref-type name="Journal Article"&gt;17&lt;/ref-type&gt;&lt;contributors&gt;&lt;authors&gt;&lt;author&gt;Vu, An&lt;/author&gt;&lt;author&gt;Rutherford, Shannon&lt;/author&gt;&lt;author&gt;Phung, Dung&lt;/author&gt;&lt;/authors&gt;&lt;/contributors&gt;&lt;titles&gt;&lt;title&gt;Heat health prevention measures and adaptation in older populations - A systematic review&lt;/title&gt;&lt;secondary-title&gt;International Journal of Environmental Research and Public Health&lt;/secondary-title&gt;&lt;/titles&gt;&lt;periodical&gt;&lt;full-title&gt;International Journal of Environmental Research and Public Health&lt;/full-title&gt;&lt;/periodical&gt;&lt;volume&gt;16&lt;/volume&gt;&lt;number&gt;22&lt;/number&gt;&lt;dates&gt;&lt;year&gt;2019&lt;/year&gt;&lt;/dates&gt;&lt;pub-location&gt;Switzerland&lt;/pub-location&gt;&lt;publisher&gt;MDPI&lt;/publisher&gt;&lt;accession-num&gt;31717424&lt;/accession-num&gt;&lt;urls&gt;&lt;related-urls&gt;&lt;url&gt;https://ezproxy.canberra.edu.au/login?url=https://search.ebscohost.com/login.aspx?direct=true&amp;amp;db=cmedm&amp;amp;AN=31717424&amp;amp;site=ehost-live&lt;/url&gt;&lt;url&gt;https://mdpi-res.com/d_attachment/ijerph/ijerph-16-04370/article_deploy/ijerph-16-04370-v2.pdf?version=1574159984&lt;/url&gt;&lt;/related-urls&gt;&lt;/urls&gt;&lt;electronic-resource-num&gt;10.3390/ijerph16224370&lt;/electronic-resource-num&gt;&lt;/record&gt;&lt;/Cite&gt;&lt;/EndNote&gt;</w:instrText>
      </w:r>
      <w:r w:rsidR="0071300F" w:rsidRPr="005D06DD">
        <w:rPr>
          <w:rFonts w:asciiTheme="majorHAnsi" w:hAnsiTheme="majorHAnsi" w:cstheme="majorBidi"/>
        </w:rPr>
        <w:fldChar w:fldCharType="separate"/>
      </w:r>
      <w:r w:rsidR="0071300F">
        <w:rPr>
          <w:rFonts w:asciiTheme="majorHAnsi" w:hAnsiTheme="majorHAnsi" w:cstheme="majorBidi"/>
          <w:noProof/>
        </w:rPr>
        <w:t>Vu et al. (2019)</w:t>
      </w:r>
      <w:r w:rsidR="0071300F" w:rsidRPr="005D06DD">
        <w:rPr>
          <w:rFonts w:asciiTheme="majorHAnsi" w:hAnsiTheme="majorHAnsi" w:cstheme="majorBidi"/>
        </w:rPr>
        <w:fldChar w:fldCharType="end"/>
      </w:r>
      <w:r w:rsidR="0071300F" w:rsidRPr="005412A4">
        <w:t xml:space="preserve"> summarised measures </w:t>
      </w:r>
      <w:r w:rsidR="00A13CED" w:rsidRPr="005412A4">
        <w:t>to ameliorate adverse effects of extreme heat in older people</w:t>
      </w:r>
      <w:r w:rsidR="00D23611" w:rsidRPr="005412A4">
        <w:t xml:space="preserve">. </w:t>
      </w:r>
      <w:r w:rsidR="005C7F6D" w:rsidRPr="005412A4">
        <w:t>Crand</w:t>
      </w:r>
      <w:r w:rsidR="00A425CA" w:rsidRPr="005412A4">
        <w:t>o</w:t>
      </w:r>
      <w:r w:rsidR="005C7F6D" w:rsidRPr="005412A4">
        <w:t>n et al</w:t>
      </w:r>
      <w:r w:rsidR="00A425CA" w:rsidRPr="005412A4">
        <w:t>. (2022) assessed</w:t>
      </w:r>
      <w:r w:rsidR="00D23611" w:rsidRPr="005412A4">
        <w:t xml:space="preserve"> </w:t>
      </w:r>
      <w:r w:rsidR="00595CDF" w:rsidRPr="005412A4">
        <w:t xml:space="preserve">clinical </w:t>
      </w:r>
      <w:r w:rsidR="00887A87" w:rsidRPr="005412A4">
        <w:t>interventions</w:t>
      </w:r>
      <w:r w:rsidR="00595CDF" w:rsidRPr="005412A4">
        <w:t xml:space="preserve"> to respond to the mental health impacts of climate change</w:t>
      </w:r>
      <w:r w:rsidR="00D76FC8" w:rsidRPr="005412A4">
        <w:t>.</w:t>
      </w:r>
      <w:r w:rsidR="002E2F88" w:rsidRPr="005412A4">
        <w:t xml:space="preserve"> </w:t>
      </w:r>
      <w:r w:rsidR="002E2F88" w:rsidRPr="005D06DD">
        <w:rPr>
          <w:rFonts w:asciiTheme="majorHAnsi" w:hAnsiTheme="majorHAnsi" w:cstheme="majorBidi"/>
        </w:rPr>
        <w:fldChar w:fldCharType="begin">
          <w:fldData xml:space="preserve">PEVuZE5vdGU+PENpdGU+PEF1dGhvcj5CbGFzaGtpPC9BdXRob3I+PFllYXI+MjAxMTwvWWVhcj48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</w:fldData>
        </w:fldChar>
      </w:r>
      <w:r w:rsidR="002E2F88">
        <w:rPr>
          <w:rFonts w:asciiTheme="majorHAnsi" w:hAnsiTheme="majorHAnsi" w:cstheme="majorBidi"/>
        </w:rPr>
        <w:instrText xml:space="preserve"> ADDIN EN.CITE </w:instrText>
      </w:r>
      <w:r w:rsidR="002E2F88">
        <w:rPr>
          <w:rFonts w:asciiTheme="majorHAnsi" w:hAnsiTheme="majorHAnsi" w:cstheme="majorBidi"/>
        </w:rPr>
        <w:fldChar w:fldCharType="begin">
          <w:fldData xml:space="preserve">PEVuZE5vdGU+PENpdGU+PEF1dGhvcj5CbGFzaGtpPC9BdXRob3I+PFllYXI+MjAxMTwvWWVhcj48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</w:fldData>
        </w:fldChar>
      </w:r>
      <w:r w:rsidR="002E2F88">
        <w:rPr>
          <w:rFonts w:asciiTheme="majorHAnsi" w:hAnsiTheme="majorHAnsi" w:cstheme="majorBidi"/>
        </w:rPr>
        <w:instrText xml:space="preserve"> ADDIN EN.CITE.DATA </w:instrText>
      </w:r>
      <w:r w:rsidR="002E2F88">
        <w:rPr>
          <w:rFonts w:asciiTheme="majorHAnsi" w:hAnsiTheme="majorHAnsi" w:cstheme="majorBidi"/>
        </w:rPr>
      </w:r>
      <w:r w:rsidR="002E2F88">
        <w:rPr>
          <w:rFonts w:asciiTheme="majorHAnsi" w:hAnsiTheme="majorHAnsi" w:cstheme="majorBidi"/>
        </w:rPr>
        <w:fldChar w:fldCharType="end"/>
      </w:r>
      <w:r w:rsidR="002E2F88" w:rsidRPr="005D06DD">
        <w:rPr>
          <w:rFonts w:asciiTheme="majorHAnsi" w:hAnsiTheme="majorHAnsi" w:cstheme="majorBidi"/>
        </w:rPr>
      </w:r>
      <w:r w:rsidR="002E2F88" w:rsidRPr="005D06DD">
        <w:rPr>
          <w:rFonts w:asciiTheme="majorHAnsi" w:hAnsiTheme="majorHAnsi" w:cstheme="majorBidi"/>
        </w:rPr>
        <w:fldChar w:fldCharType="separate"/>
      </w:r>
      <w:r w:rsidR="002E2F88">
        <w:rPr>
          <w:rFonts w:asciiTheme="majorHAnsi" w:hAnsiTheme="majorHAnsi" w:cstheme="majorBidi"/>
          <w:noProof/>
        </w:rPr>
        <w:t>Blashki et al. (2011)</w:t>
      </w:r>
      <w:r w:rsidR="002E2F88" w:rsidRPr="005D06DD">
        <w:rPr>
          <w:rFonts w:asciiTheme="majorHAnsi" w:hAnsiTheme="majorHAnsi" w:cstheme="majorBidi"/>
        </w:rPr>
        <w:fldChar w:fldCharType="end"/>
      </w:r>
      <w:r w:rsidR="00227D30" w:rsidRPr="005412A4">
        <w:t xml:space="preserve"> described a wide range of</w:t>
      </w:r>
      <w:r w:rsidR="000F1976" w:rsidRPr="005412A4">
        <w:t xml:space="preserve"> climate related</w:t>
      </w:r>
      <w:r w:rsidR="00227D30" w:rsidRPr="005412A4">
        <w:t xml:space="preserve"> health outcomes, including mental health. One review</w:t>
      </w:r>
      <w:r w:rsidR="00A13CED" w:rsidRPr="005412A4">
        <w:t xml:space="preserve"> </w:t>
      </w:r>
      <w:r w:rsidR="00227D30" w:rsidRPr="005412A4">
        <w:t>specifically</w:t>
      </w:r>
      <w:r w:rsidR="00A13CED" w:rsidRPr="005412A4">
        <w:t xml:space="preserve"> focused on health and safety outcomes</w:t>
      </w:r>
      <w:r w:rsidR="00BE33AE" w:rsidRPr="005412A4">
        <w:t xml:space="preserve"> for </w:t>
      </w:r>
      <w:r w:rsidR="001B47E8" w:rsidRPr="005412A4">
        <w:t>the health workforce</w:t>
      </w:r>
      <w:r w:rsidR="00A13CED" w:rsidRPr="005412A4">
        <w:t xml:space="preserve"> </w:t>
      </w:r>
      <w:r w:rsidR="00A13CED" w:rsidRPr="005D06DD">
        <w:rPr>
          <w:rFonts w:asciiTheme="majorHAnsi" w:hAnsiTheme="majorHAnsi" w:cstheme="majorBidi"/>
        </w:rPr>
        <w:fldChar w:fldCharType="begin"/>
      </w:r>
      <w:r w:rsidR="00A13CED">
        <w:rPr>
          <w:rFonts w:asciiTheme="majorHAnsi" w:hAnsiTheme="majorHAnsi" w:cstheme="majorBidi"/>
        </w:rPr>
        <w:instrText xml:space="preserve"> ADDIN EN.CITE &lt;EndNote&gt;&lt;Cite&gt;&lt;Author&gt;Zurynski&lt;/Author&gt;&lt;Year&gt;2024&lt;/Year&gt;&lt;RecNum&gt;55&lt;/RecNum&gt;&lt;DisplayText&gt;(Zurynski et al. 2024)&lt;/DisplayText&gt;&lt;record&gt;&lt;rec-number&gt;55&lt;/rec-number&gt;&lt;foreign-keys&gt;&lt;key app="EN" db-id="2tvvdsaevdpwwzex5pfxx0p5f9d225t9sw5e" timestamp="1715161418"&gt;55&lt;/key&gt;&lt;/foreign-keys&gt;&lt;ref-type name="Journal Article"&gt;17&lt;/ref-type&gt;&lt;contributors&gt;&lt;authors&gt;&lt;author&gt;Zurynski, Yvonne&lt;/author&gt;&lt;author&gt;Fisher, Georgia&lt;/author&gt;&lt;author&gt;Wijekulasuriya, Shalini&lt;/author&gt;&lt;author&gt;Leask, Elle&lt;/author&gt;&lt;author&gt;Dharmayani, Putu Novi Arfirsta&lt;/author&gt;&lt;author&gt;Ellis, Louise A.&lt;/author&gt;&lt;author&gt;Smith, Carolynn L.&lt;/author&gt;&lt;author&gt;Braithwaite, Jeffrey&lt;/author&gt;&lt;/authors&gt;&lt;/contributors&gt;&lt;titles&gt;&lt;title&gt;Bolstering health systems to cope with the impacts of climate change events: A review of the evidence on workforce planning, upskilling, and capacity building&lt;/title&gt;&lt;secondary-title&gt;The International Journal of Health Planning and Management&lt;/secondary-title&gt;&lt;/titles&gt;&lt;periodical&gt;&lt;full-title&gt;The International journal of health planning and management&lt;/full-title&gt;&lt;/periodical&gt;&lt;dates&gt;&lt;year&gt;2024&lt;/year&gt;&lt;/dates&gt;&lt;pub-location&gt;England&lt;/pub-location&gt;&lt;publisher&gt;Wiley&lt;/publisher&gt;&lt;accession-num&gt;38308433&lt;/accession-num&gt;&lt;urls&gt;&lt;related-urls&gt;&lt;url&gt;https://ezproxy.canberra.edu.au/login?url=https://search.ebscohost.com/login.aspx?direct=true&amp;amp;db=cmedm&amp;amp;AN=38308433&amp;amp;site=ehost-live&lt;/url&gt;&lt;url&gt;https://onlinelibrary.wiley.com/doi/pdfdirect/10.1002/hpm.3769?download=true&lt;/url&gt;&lt;/related-urls&gt;&lt;/urls&gt;&lt;electronic-resource-num&gt;10.1002/hpm.3769&lt;/electronic-resource-num&gt;&lt;/record&gt;&lt;/Cite&gt;&lt;/EndNote&gt;</w:instrText>
      </w:r>
      <w:r w:rsidR="00A13CED" w:rsidRPr="005D06DD">
        <w:rPr>
          <w:rFonts w:asciiTheme="majorHAnsi" w:hAnsiTheme="majorHAnsi" w:cstheme="majorBidi"/>
        </w:rPr>
        <w:fldChar w:fldCharType="separate"/>
      </w:r>
      <w:r w:rsidR="00A13CED">
        <w:rPr>
          <w:rFonts w:asciiTheme="majorHAnsi" w:hAnsiTheme="majorHAnsi" w:cstheme="majorBidi"/>
          <w:noProof/>
        </w:rPr>
        <w:t>(Zurynski et al. 2024)</w:t>
      </w:r>
      <w:r w:rsidR="00A13CED" w:rsidRPr="005D06DD">
        <w:rPr>
          <w:rFonts w:asciiTheme="majorHAnsi" w:hAnsiTheme="majorHAnsi" w:cstheme="majorBidi"/>
        </w:rPr>
        <w:fldChar w:fldCharType="end"/>
      </w:r>
      <w:r w:rsidR="001B47E8" w:rsidRPr="005412A4">
        <w:t>.</w:t>
      </w:r>
      <w:r w:rsidR="00C63308" w:rsidRPr="005412A4">
        <w:t xml:space="preserve"> Health outcomes were not specified</w:t>
      </w:r>
      <w:r w:rsidR="00762AAE" w:rsidRPr="005412A4">
        <w:t xml:space="preserve"> but broadly discussed</w:t>
      </w:r>
      <w:r w:rsidR="00C63308" w:rsidRPr="005412A4">
        <w:t xml:space="preserve"> in </w:t>
      </w:r>
      <w:r w:rsidR="00BD4CD5" w:rsidRPr="005412A4">
        <w:t>five</w:t>
      </w:r>
      <w:r w:rsidR="00C63308" w:rsidRPr="005412A4">
        <w:t xml:space="preserve"> of the included reviews </w:t>
      </w:r>
      <w:r w:rsidR="00C63308" w:rsidRPr="005D06DD">
        <w:rPr>
          <w:rFonts w:asciiTheme="majorHAnsi" w:hAnsiTheme="majorHAnsi" w:cstheme="majorBidi"/>
        </w:rPr>
        <w:fldChar w:fldCharType="begin">
          <w:fldData xml:space="preserve">PEVuZE5vdGU+PENpdGU+PEF1dGhvcj5QYWxpbmthczwvQXV0aG9yPjxZZWFyPjIwMjA8L1llYXI+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wvcGVy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</w:fldData>
        </w:fldChar>
      </w:r>
      <w:r w:rsidR="00C63308">
        <w:rPr>
          <w:rFonts w:asciiTheme="majorHAnsi" w:hAnsiTheme="majorHAnsi" w:cstheme="majorBidi"/>
        </w:rPr>
        <w:instrText xml:space="preserve"> ADDIN EN.CITE </w:instrText>
      </w:r>
      <w:r w:rsidR="00C63308">
        <w:rPr>
          <w:rFonts w:asciiTheme="majorHAnsi" w:hAnsiTheme="majorHAnsi" w:cstheme="majorBidi"/>
        </w:rPr>
        <w:fldChar w:fldCharType="begin">
          <w:fldData xml:space="preserve">PEVuZE5vdGU+PENpdGU+PEF1dGhvcj5QYWxpbmthczwvQXV0aG9yPjxZZWFyPjIwMjA8L1llYXI+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wvcGVy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</w:fldData>
        </w:fldChar>
      </w:r>
      <w:r w:rsidR="00C63308">
        <w:rPr>
          <w:rFonts w:asciiTheme="majorHAnsi" w:hAnsiTheme="majorHAnsi" w:cstheme="majorBidi"/>
        </w:rPr>
        <w:instrText xml:space="preserve"> ADDIN EN.CITE.DATA </w:instrText>
      </w:r>
      <w:r w:rsidR="00C63308">
        <w:rPr>
          <w:rFonts w:asciiTheme="majorHAnsi" w:hAnsiTheme="majorHAnsi" w:cstheme="majorBidi"/>
        </w:rPr>
      </w:r>
      <w:r w:rsidR="00C63308">
        <w:rPr>
          <w:rFonts w:asciiTheme="majorHAnsi" w:hAnsiTheme="majorHAnsi" w:cstheme="majorBidi"/>
        </w:rPr>
        <w:fldChar w:fldCharType="end"/>
      </w:r>
      <w:r w:rsidR="00C63308" w:rsidRPr="005D06DD">
        <w:rPr>
          <w:rFonts w:asciiTheme="majorHAnsi" w:hAnsiTheme="majorHAnsi" w:cstheme="majorBidi"/>
        </w:rPr>
      </w:r>
      <w:r w:rsidR="00C63308" w:rsidRPr="005D06DD">
        <w:rPr>
          <w:rFonts w:asciiTheme="majorHAnsi" w:hAnsiTheme="majorHAnsi" w:cstheme="majorBidi"/>
        </w:rPr>
        <w:fldChar w:fldCharType="separate"/>
      </w:r>
      <w:r w:rsidR="00C63308">
        <w:rPr>
          <w:rFonts w:asciiTheme="majorHAnsi" w:hAnsiTheme="majorHAnsi" w:cstheme="majorBidi"/>
          <w:noProof/>
        </w:rPr>
        <w:t>(</w:t>
      </w:r>
      <w:r w:rsidR="00AD3F93" w:rsidRPr="00DD32D3">
        <w:fldChar w:fldCharType="begin"/>
      </w:r>
      <w:r w:rsidR="00AD3F93" w:rsidRPr="00DD32D3">
        <w:instrText xml:space="preserve"> ADDIN EN.CITE &lt;EndNote&gt;&lt;Cite&gt;&lt;Author&gt;Lokmic-Tomkins&lt;/Author&gt;&lt;Year&gt;2023&lt;/Year&gt;&lt;RecNum&gt;24&lt;/RecNum&gt;&lt;DisplayText&gt;(Lokmic-Tomkins et al. 2023)&lt;/DisplayText&gt;&lt;record&gt;&lt;rec-number&gt;24&lt;/rec-number&gt;&lt;foreign-keys&gt;&lt;key app="EN" db-id="2tvvdsaevdpwwzex5pfxx0p5f9d225t9sw5e" timestamp="1715161418"&gt;24&lt;/key&gt;&lt;/foreign-keys&gt;&lt;ref-type name="Journal Article"&gt;17&lt;/ref-type&gt;&lt;contributors&gt;&lt;authors&gt;&lt;author&gt;Lokmic-Tomkins, Zerina&lt;/author&gt;&lt;author&gt;Bhandari, Dinesh&lt;/author&gt;&lt;author&gt;Bain, Chris&lt;/author&gt;&lt;author&gt;Borda, Ann&lt;/author&gt;&lt;author&gt;Kariotis, Timothy Charles&lt;/author&gt;&lt;author&gt;Reser, David&lt;/author&gt;&lt;/authors&gt;&lt;/contributors&gt;&lt;titles&gt;&lt;title&gt;Lessons Learned from Natural Disasters around Digital Health Technologies and Delivering Quality Healthcare&lt;/title&gt;&lt;secondary-title&gt;International Journal of Environmental Research and Public Health&lt;/secondary-title&gt;&lt;/titles&gt;&lt;periodical&gt;&lt;full-title&gt;International Journal of Environmental Research and Public Health&lt;/full-title&gt;&lt;/periodical&gt;&lt;volume&gt;20&lt;/volume&gt;&lt;number&gt;5&lt;/number&gt;&lt;dates&gt;&lt;year&gt;2023&lt;/year&gt;&lt;/dates&gt;&lt;pub-location&gt;Switzerland&lt;/pub-location&gt;&lt;publisher&gt;MDPI&lt;/publisher&gt;&lt;accession-num&gt;36901559&lt;/accession-num&gt;&lt;urls&gt;&lt;related-urls&gt;&lt;url&gt;https://ezproxy.canberra.edu.au/login?url=https://search.ebscohost.com/login.aspx?direct=true&amp;amp;db=cmedm&amp;amp;AN=36901559&amp;amp;site=ehost-live&lt;/url&gt;&lt;url&gt;https://mdpi-res.com/d_attachment/ijerph/ijerph-20-04542/article_deploy/ijerph-20-04542-v4.pdf?version=1678239120&lt;/url&gt;&lt;/related-urls&gt;&lt;/urls&gt;&lt;electronic-resource-num&gt;10.3390/ijerph20054542&lt;/electronic-resource-num&gt;&lt;/record&gt;&lt;/Cite&gt;&lt;/EndNote&gt;</w:instrText>
      </w:r>
      <w:r w:rsidR="00AD3F93" w:rsidRPr="00DD32D3">
        <w:fldChar w:fldCharType="separate"/>
      </w:r>
      <w:r w:rsidR="00AD3F93" w:rsidRPr="00DD32D3">
        <w:rPr>
          <w:noProof/>
        </w:rPr>
        <w:t>Lokmic-Tomkins et al. 2023</w:t>
      </w:r>
      <w:r w:rsidR="00AD3F93" w:rsidRPr="00DD32D3">
        <w:fldChar w:fldCharType="end"/>
      </w:r>
      <w:r w:rsidR="00AD3F93">
        <w:t xml:space="preserve">; </w:t>
      </w:r>
      <w:r w:rsidR="00C63308">
        <w:rPr>
          <w:rFonts w:asciiTheme="majorHAnsi" w:hAnsiTheme="majorHAnsi" w:cstheme="majorBidi"/>
          <w:noProof/>
        </w:rPr>
        <w:t>Palinkas et al. 2020; Walter et al. 2024; Walker et al. 2011; Xu et al. 2023)</w:t>
      </w:r>
      <w:r w:rsidR="00C63308" w:rsidRPr="005D06DD">
        <w:rPr>
          <w:rFonts w:asciiTheme="majorHAnsi" w:hAnsiTheme="majorHAnsi" w:cstheme="majorBidi"/>
        </w:rPr>
        <w:fldChar w:fldCharType="end"/>
      </w:r>
      <w:r w:rsidR="00C63308" w:rsidRPr="005412A4">
        <w:t>.</w:t>
      </w:r>
    </w:p>
    <w:p w14:paraId="0A3E85F6" w14:textId="7742E801" w:rsidR="00152D6B" w:rsidRDefault="00152D6B" w:rsidP="00D4516A">
      <w:pPr>
        <w:pStyle w:val="Heading3"/>
      </w:pPr>
      <w:bookmarkStart w:id="67" w:name="_Toc178262924"/>
      <w:r>
        <w:t xml:space="preserve">4.2.2 </w:t>
      </w:r>
      <w:r w:rsidR="007F3E33">
        <w:t xml:space="preserve">Thematic </w:t>
      </w:r>
      <w:r>
        <w:t>mapping</w:t>
      </w:r>
      <w:bookmarkEnd w:id="67"/>
    </w:p>
    <w:p w14:paraId="65AE60D9" w14:textId="676FB08B" w:rsidR="001322A3" w:rsidRPr="00AD7F3A" w:rsidRDefault="00AD7F3A" w:rsidP="00D4516A">
      <w:r>
        <w:t xml:space="preserve">The 14 primary studies have been thematically grouped by climate impact (Table 5) and </w:t>
      </w:r>
      <w:r w:rsidR="007F77C6">
        <w:t>category</w:t>
      </w:r>
      <w:r>
        <w:t xml:space="preserve"> of health and aged care services (Table 6) to provide a framework for understanding the types of interventions included in Theme </w:t>
      </w:r>
      <w:r w:rsidR="00873AD4">
        <w:t>2</w:t>
      </w:r>
      <w:r>
        <w:t xml:space="preserve">. Some studies may appear in more than one category. </w:t>
      </w:r>
    </w:p>
    <w:p w14:paraId="027DA742" w14:textId="0B3A14C3" w:rsidR="00AD7F3A" w:rsidRDefault="00E004C2" w:rsidP="00D4516A">
      <w:pPr>
        <w:pStyle w:val="Caption"/>
      </w:pPr>
      <w:bookmarkStart w:id="68" w:name="_Toc181092276"/>
      <w:r>
        <w:t xml:space="preserve">Table </w:t>
      </w:r>
      <w:r>
        <w:fldChar w:fldCharType="begin"/>
      </w:r>
      <w:r>
        <w:instrText xml:space="preserve"> SEQ Table \* ARABIC </w:instrText>
      </w:r>
      <w:r>
        <w:fldChar w:fldCharType="separate"/>
      </w:r>
      <w:r w:rsidR="00EB2E4F">
        <w:rPr>
          <w:noProof/>
        </w:rPr>
        <w:t>6</w:t>
      </w:r>
      <w:r>
        <w:fldChar w:fldCharType="end"/>
      </w:r>
      <w:r w:rsidR="00AD7F3A">
        <w:t>. Theme 2 primary studies grouped by climate impact</w:t>
      </w:r>
      <w:bookmarkEnd w:id="68"/>
    </w:p>
    <w:tbl>
      <w:tblPr>
        <w:tblStyle w:val="TableGrid"/>
        <w:tblW w:w="0" w:type="auto"/>
        <w:tblLook w:val="04A0" w:firstRow="1" w:lastRow="0" w:firstColumn="1" w:lastColumn="0" w:noHBand="0" w:noVBand="1"/>
      </w:tblPr>
      <w:tblGrid>
        <w:gridCol w:w="1067"/>
        <w:gridCol w:w="939"/>
        <w:gridCol w:w="974"/>
        <w:gridCol w:w="1190"/>
        <w:gridCol w:w="982"/>
        <w:gridCol w:w="830"/>
        <w:gridCol w:w="1315"/>
        <w:gridCol w:w="955"/>
        <w:gridCol w:w="1240"/>
      </w:tblGrid>
      <w:tr w:rsidR="00A81513" w14:paraId="0E9E9825"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9492" w:type="dxa"/>
            <w:gridSpan w:val="9"/>
          </w:tcPr>
          <w:p w14:paraId="3DC02029" w14:textId="77777777" w:rsidR="00A81513" w:rsidRPr="00637DBD" w:rsidRDefault="00A81513" w:rsidP="00D4516A">
            <w:pPr>
              <w:pStyle w:val="TabletextHeader"/>
            </w:pPr>
            <w:r>
              <w:t>Climate impact</w:t>
            </w:r>
          </w:p>
        </w:tc>
      </w:tr>
      <w:tr w:rsidR="004F11EE" w14:paraId="4495997B"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1089" w:type="dxa"/>
            <w:shd w:val="clear" w:color="auto" w:fill="C5FFEF" w:themeFill="background2" w:themeFillTint="33"/>
          </w:tcPr>
          <w:p w14:paraId="753F6F59" w14:textId="77777777" w:rsidR="00F90D72" w:rsidRDefault="00F90D72" w:rsidP="00D4516A">
            <w:pPr>
              <w:pStyle w:val="TabletextNormal"/>
            </w:pPr>
            <w:r>
              <w:t>Air pollution (excl. bushfire smoke)</w:t>
            </w:r>
          </w:p>
        </w:tc>
        <w:tc>
          <w:tcPr>
            <w:tcW w:w="942" w:type="dxa"/>
            <w:shd w:val="clear" w:color="auto" w:fill="C5FFEF" w:themeFill="background2" w:themeFillTint="33"/>
          </w:tcPr>
          <w:p w14:paraId="1D9F941B" w14:textId="77777777" w:rsidR="00F90D72" w:rsidRDefault="00F90D72" w:rsidP="00D4516A">
            <w:pPr>
              <w:pStyle w:val="TabletextNormal"/>
            </w:pPr>
            <w:r>
              <w:t>Bushfire (incl. bushfire smoke)</w:t>
            </w:r>
          </w:p>
        </w:tc>
        <w:tc>
          <w:tcPr>
            <w:tcW w:w="991" w:type="dxa"/>
            <w:shd w:val="clear" w:color="auto" w:fill="C5FFEF" w:themeFill="background2" w:themeFillTint="33"/>
          </w:tcPr>
          <w:p w14:paraId="0E01A382" w14:textId="3315DC0F" w:rsidR="00F90D72" w:rsidRDefault="00F90D72" w:rsidP="00D4516A">
            <w:pPr>
              <w:pStyle w:val="TabletextNormal"/>
            </w:pPr>
            <w:r>
              <w:t>Drought</w:t>
            </w:r>
          </w:p>
        </w:tc>
        <w:tc>
          <w:tcPr>
            <w:tcW w:w="1216" w:type="dxa"/>
            <w:shd w:val="clear" w:color="auto" w:fill="C5FFEF" w:themeFill="background2" w:themeFillTint="33"/>
          </w:tcPr>
          <w:p w14:paraId="6FEA6194" w14:textId="35F504A3" w:rsidR="00F90D72" w:rsidRDefault="00F90D72" w:rsidP="00D4516A">
            <w:pPr>
              <w:pStyle w:val="TabletextNormal"/>
            </w:pPr>
            <w:r>
              <w:t>Heat</w:t>
            </w:r>
          </w:p>
        </w:tc>
        <w:tc>
          <w:tcPr>
            <w:tcW w:w="988" w:type="dxa"/>
            <w:shd w:val="clear" w:color="auto" w:fill="C5FFEF" w:themeFill="background2" w:themeFillTint="33"/>
          </w:tcPr>
          <w:p w14:paraId="0DAE632E" w14:textId="77777777" w:rsidR="00F90D72" w:rsidRDefault="00F90D72" w:rsidP="00D4516A">
            <w:pPr>
              <w:pStyle w:val="TabletextNormal"/>
            </w:pPr>
            <w:r>
              <w:t>Flood</w:t>
            </w:r>
          </w:p>
        </w:tc>
        <w:tc>
          <w:tcPr>
            <w:tcW w:w="848" w:type="dxa"/>
            <w:shd w:val="clear" w:color="auto" w:fill="C5FFEF" w:themeFill="background2" w:themeFillTint="33"/>
          </w:tcPr>
          <w:p w14:paraId="761F8B4A" w14:textId="00FCAB93" w:rsidR="00F90D72" w:rsidRDefault="00F90D72" w:rsidP="00D4516A">
            <w:pPr>
              <w:pStyle w:val="TabletextNormal"/>
            </w:pPr>
            <w:r>
              <w:t>Storm</w:t>
            </w:r>
          </w:p>
        </w:tc>
        <w:tc>
          <w:tcPr>
            <w:tcW w:w="1156" w:type="dxa"/>
            <w:shd w:val="clear" w:color="auto" w:fill="C5FFEF" w:themeFill="background2" w:themeFillTint="33"/>
          </w:tcPr>
          <w:p w14:paraId="332F7CD6" w14:textId="0BE3EF13" w:rsidR="00F90D72" w:rsidRDefault="00F90D72" w:rsidP="00D4516A">
            <w:pPr>
              <w:pStyle w:val="TabletextNormal"/>
            </w:pPr>
            <w:r>
              <w:t>Communi</w:t>
            </w:r>
            <w:r w:rsidR="004F11EE">
              <w:t>cable diseases</w:t>
            </w:r>
          </w:p>
        </w:tc>
        <w:tc>
          <w:tcPr>
            <w:tcW w:w="992" w:type="dxa"/>
            <w:shd w:val="clear" w:color="auto" w:fill="C5FFEF" w:themeFill="background2" w:themeFillTint="33"/>
          </w:tcPr>
          <w:p w14:paraId="3FD4E766" w14:textId="77777777" w:rsidR="00F90D72" w:rsidRDefault="00F90D72" w:rsidP="00D4516A">
            <w:pPr>
              <w:pStyle w:val="TabletextNormal"/>
            </w:pPr>
            <w:r>
              <w:t>Sea level rise</w:t>
            </w:r>
          </w:p>
        </w:tc>
        <w:tc>
          <w:tcPr>
            <w:tcW w:w="1270" w:type="dxa"/>
            <w:shd w:val="clear" w:color="auto" w:fill="C5FFEF" w:themeFill="background2" w:themeFillTint="33"/>
          </w:tcPr>
          <w:p w14:paraId="65BDFCBC" w14:textId="3269D9EB" w:rsidR="00F90D72" w:rsidRDefault="00F90D72" w:rsidP="00D4516A">
            <w:pPr>
              <w:pStyle w:val="TabletextNormal"/>
            </w:pPr>
            <w:r>
              <w:t>General climate impacts or hazards</w:t>
            </w:r>
          </w:p>
        </w:tc>
      </w:tr>
      <w:tr w:rsidR="004F11EE" w14:paraId="432386CB" w14:textId="77777777" w:rsidTr="004F11EE">
        <w:trPr>
          <w:cnfStyle w:val="000000100000" w:firstRow="0" w:lastRow="0" w:firstColumn="0" w:lastColumn="0" w:oddVBand="0" w:evenVBand="0" w:oddHBand="1" w:evenHBand="0" w:firstRowFirstColumn="0" w:firstRowLastColumn="0" w:lastRowFirstColumn="0" w:lastRowLastColumn="0"/>
        </w:trPr>
        <w:tc>
          <w:tcPr>
            <w:tcW w:w="1089" w:type="dxa"/>
          </w:tcPr>
          <w:p w14:paraId="3A2DCDB7" w14:textId="77777777" w:rsidR="00F90D72" w:rsidRPr="00E16571" w:rsidRDefault="00F90D72" w:rsidP="00D4516A">
            <w:pPr>
              <w:spacing w:before="0" w:after="60" w:line="240" w:lineRule="auto"/>
              <w:rPr>
                <w:sz w:val="14"/>
                <w:szCs w:val="14"/>
              </w:rPr>
            </w:pPr>
          </w:p>
        </w:tc>
        <w:tc>
          <w:tcPr>
            <w:tcW w:w="942" w:type="dxa"/>
          </w:tcPr>
          <w:p w14:paraId="6AD48001" w14:textId="77777777" w:rsidR="00F90D72" w:rsidRDefault="00F90D72" w:rsidP="00D4516A">
            <w:pPr>
              <w:pStyle w:val="TabletextNormal"/>
            </w:pPr>
            <w:r w:rsidRPr="00E16571">
              <w:fldChar w:fldCharType="begin">
                <w:fldData xml:space="preserve">PEVuZE5vdGU+PENpdGU+PEF1dGhvcj5LbmV6ZXZpYzwvQXV0aG9yPjxZZWFyPjIwMjM8L1llYXI+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</w:fldData>
              </w:fldChar>
            </w:r>
            <w:r w:rsidRPr="00E16571">
              <w:instrText xml:space="preserve"> ADDIN EN.CITE </w:instrText>
            </w:r>
            <w:r w:rsidRPr="00E16571">
              <w:fldChar w:fldCharType="begin">
                <w:fldData xml:space="preserve">PEVuZE5vdGU+PENpdGU+PEF1dGhvcj5LbmV6ZXZpYzwvQXV0aG9yPjxZZWFyPjIwMjM8L1llYXI+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</w:fldData>
              </w:fldChar>
            </w:r>
            <w:r w:rsidRPr="00E16571">
              <w:instrText xml:space="preserve"> ADDIN EN.CITE.DATA </w:instrText>
            </w:r>
            <w:r w:rsidRPr="00E16571">
              <w:fldChar w:fldCharType="end"/>
            </w:r>
            <w:r w:rsidRPr="00E16571">
              <w:fldChar w:fldCharType="separate"/>
            </w:r>
            <w:r w:rsidRPr="00E16571">
              <w:t>(Knezevic et al. 2023)</w:t>
            </w:r>
            <w:r w:rsidRPr="00E16571">
              <w:fldChar w:fldCharType="end"/>
            </w:r>
          </w:p>
          <w:p w14:paraId="0A39AAA5" w14:textId="370235BE" w:rsidR="00F90D72" w:rsidRPr="00E16571" w:rsidRDefault="00F90D72" w:rsidP="00D4516A">
            <w:pPr>
              <w:pStyle w:val="TabletextNormal"/>
            </w:pPr>
            <w:r w:rsidRPr="00E16571">
              <w:lastRenderedPageBreak/>
              <w:fldChar w:fldCharType="begin"/>
            </w:r>
            <w:r w:rsidRPr="00E16571">
              <w:instrText xml:space="preserve"> ADDIN EN.CITE &lt;EndNote&gt;&lt;Cite&gt;&lt;Author&gt;Marfori&lt;/Author&gt;&lt;Year&gt;2020&lt;/Year&gt;&lt;RecNum&gt;62&lt;/RecNum&gt;&lt;DisplayText&gt;(Marfori et al. 2020)&lt;/DisplayText&gt;&lt;record&gt;&lt;rec-number&gt;62&lt;/rec-number&gt;&lt;foreign-keys&gt;&lt;key app="EN" db-id="2tvvdsaevdpwwzex5pfxx0p5f9d225t9sw5e" timestamp="1715161452"&gt;62&lt;/key&gt;&lt;/foreign-keys&gt;&lt;ref-type name="Journal Article"&gt;17&lt;/ref-type&gt;&lt;contributors&gt;&lt;authors&gt;&lt;author&gt;Marfori, M. Therese&lt;/author&gt;&lt;author&gt;Campbell, Sharon L.&lt;/author&gt;&lt;author&gt;Garvey, Kate&lt;/author&gt;&lt;author&gt;McKeown, Scott&lt;/author&gt;&lt;author&gt;Veitch, Mark&lt;/author&gt;&lt;author&gt;Wheeler, Amanda J.&lt;/author&gt;&lt;author&gt;Borchers-Arriagada, Nicolas&lt;/author&gt;&lt;author&gt;Johnston, Fay H.&lt;/author&gt;&lt;/authors&gt;&lt;/contributors&gt;&lt;titles&gt;&lt;title&gt;Public Health Messaging During Extreme Smoke Events: Are We Hitting the Mark?&lt;/title&gt;&lt;secondary-title&gt;Frontiers in Public Health&lt;/secondary-title&gt;&lt;/titles&gt;&lt;periodical&gt;&lt;full-title&gt;Frontiers in public health&lt;/full-title&gt;&lt;/periodical&gt;&lt;pages&gt;465&lt;/pages&gt;&lt;volume&gt;8&lt;/volume&gt;&lt;keywords&gt;&lt;keyword&gt;Public health&lt;/keyword&gt;&lt;keyword&gt;Wildfires&lt;/keyword&gt;&lt;keyword&gt;Australia&lt;/keyword&gt;&lt;keyword&gt;Social media&lt;/keyword&gt;&lt;keyword&gt;Human beings&lt;/keyword&gt;&lt;keyword&gt;Tasmania&lt;/keyword&gt;&lt;keyword&gt;Smoke&lt;/keyword&gt;&lt;keyword&gt;Fire&lt;/keyword&gt;&lt;keyword&gt;Risk communication&lt;/keyword&gt;&lt;keyword&gt;Air quality&lt;/keyword&gt;&lt;/keywords&gt;&lt;dates&gt;&lt;year&gt;2020&lt;/year&gt;&lt;/dates&gt;&lt;pub-location&gt;Switzerland&lt;/pub-location&gt;&lt;publisher&gt;Frontiers Research Foundation&lt;/publisher&gt;&lt;isbn&gt;2296-2565&lt;/isbn&gt;&lt;urls&gt;&lt;/urls&gt;&lt;electronic-resource-num&gt;10.3389/fpubh.2020.00465&lt;/electronic-resource-num&gt;&lt;/record&gt;&lt;/Cite&gt;&lt;/EndNote&gt;</w:instrText>
            </w:r>
            <w:r w:rsidRPr="00E16571">
              <w:fldChar w:fldCharType="separate"/>
            </w:r>
            <w:r w:rsidRPr="00E16571">
              <w:t>(Marfori et al. 2020)</w:t>
            </w:r>
            <w:r w:rsidRPr="00E16571">
              <w:fldChar w:fldCharType="end"/>
            </w:r>
          </w:p>
        </w:tc>
        <w:tc>
          <w:tcPr>
            <w:tcW w:w="991" w:type="dxa"/>
          </w:tcPr>
          <w:p w14:paraId="61542227" w14:textId="77777777" w:rsidR="00F90D72" w:rsidRPr="00E16571" w:rsidRDefault="00F90D72" w:rsidP="00D4516A">
            <w:pPr>
              <w:spacing w:before="0" w:after="60" w:line="240" w:lineRule="auto"/>
              <w:rPr>
                <w:sz w:val="14"/>
                <w:szCs w:val="14"/>
              </w:rPr>
            </w:pPr>
          </w:p>
        </w:tc>
        <w:tc>
          <w:tcPr>
            <w:tcW w:w="1216" w:type="dxa"/>
          </w:tcPr>
          <w:p w14:paraId="13BFB7E9" w14:textId="77777777" w:rsidR="00F90D72" w:rsidRDefault="00F90D72" w:rsidP="00D4516A">
            <w:pPr>
              <w:pStyle w:val="TabletextNormal"/>
            </w:pPr>
            <w:r w:rsidRPr="00E16571">
              <w:fldChar w:fldCharType="begin"/>
            </w:r>
            <w:r w:rsidRPr="00E16571">
              <w:instrText xml:space="preserve"> ADDIN EN.CITE &lt;EndNote&gt;&lt;Cite&gt;&lt;Author&gt;de Souza&lt;/Author&gt;&lt;Year&gt;2023&lt;/Year&gt;&lt;RecNum&gt;8&lt;/RecNum&gt;&lt;DisplayText&gt;(de Souza et al. 2023)&lt;/DisplayText&gt;&lt;record&gt;&lt;rec-number&gt;8&lt;/rec-number&gt;&lt;foreign-keys&gt;&lt;key app="EN" db-id="2tvvdsaevdpwwzex5pfxx0p5f9d225t9sw5e" timestamp="1715161418"&gt;8&lt;/key&gt;&lt;/foreign-keys&gt;&lt;ref-type name="Journal Article"&gt;17&lt;/ref-type&gt;&lt;contributors&gt;&lt;authors&gt;&lt;author&gt;de Souza, Mark&lt;/author&gt;&lt;author&gt;Lee, Aunty Bilawara&lt;/author&gt;&lt;author&gt;Cook, Stephen&lt;/author&gt;&lt;/authors&gt;&lt;/contributors&gt;&lt;titles&gt;&lt;title&gt;Healthy Patients, Workforce and Environment: Coupling Climate Adaptation and Mitigation to Wellbeing in Healthcare&lt;/title&gt;&lt;secondary-title&gt;International Journal of Environmental Research and Public Health&lt;/secondary-title&gt;&lt;/titles&gt;&lt;periodical&gt;&lt;full-title&gt;International Journal of Environmental Research and Public Health&lt;/full-title&gt;&lt;/periodical&gt;&lt;volume&gt;20&lt;/volume&gt;&lt;number&gt;22&lt;/number&gt;&lt;dates&gt;&lt;year&gt;2023&lt;/year&gt;&lt;/dates&gt;&lt;pub-location&gt;Switzerland&lt;/pub-location&gt;&lt;publisher&gt;MDPI&lt;/publisher&gt;&lt;accession-num&gt;37998289&lt;/accession-num&gt;&lt;urls&gt;&lt;related-urls&gt;&lt;url&gt;https://ezproxy.canberra.edu.au/login?url=https://search.ebscohost.com/login.aspx?direct=true&amp;amp;db=cmedm&amp;amp;AN=37998289&amp;amp;site=ehost-live&lt;/url&gt;&lt;url&gt;https://mdpi-res.com/d_attachment/ijerph/ijerph-20-07059/article_deploy/ijerph-20-07059-v3.pdf?version=1700097163&lt;/url&gt;&lt;/related-urls&gt;&lt;/urls&gt;&lt;electronic-resource-num&gt;10.3390/ijerph20227059&lt;/electronic-resource-num&gt;&lt;/record&gt;&lt;/Cite&gt;&lt;/EndNote&gt;</w:instrText>
            </w:r>
            <w:r w:rsidRPr="00E16571">
              <w:fldChar w:fldCharType="separate"/>
            </w:r>
            <w:r w:rsidRPr="00E16571">
              <w:t>(de Souza et al. 2023)</w:t>
            </w:r>
            <w:r w:rsidRPr="00E16571">
              <w:fldChar w:fldCharType="end"/>
            </w:r>
          </w:p>
          <w:p w14:paraId="3CFF1F31" w14:textId="77777777" w:rsidR="00F90D72" w:rsidRDefault="00F90D72" w:rsidP="00D4516A">
            <w:pPr>
              <w:pStyle w:val="TabletextNormal"/>
            </w:pPr>
            <w:r w:rsidRPr="00E16571">
              <w:lastRenderedPageBreak/>
              <w:fldChar w:fldCharType="begin">
                <w:fldData xml:space="preserve">PEVuZE5vdGU+PENpdGU+PEF1dGhvcj5OaXRzY2hrZTwvQXV0aG9yPjxZZWFyPjIwMTc8L1llYXI+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cGFnZXM+OTkyPC9wYWdlcz48dm9sdW1lPjE0PC92b2x1bWU+PG51bWJlcj45PC9udW1iZXI+PGtl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</w:fldData>
              </w:fldChar>
            </w:r>
            <w:r w:rsidRPr="00E16571">
              <w:instrText xml:space="preserve"> ADDIN EN.CITE </w:instrText>
            </w:r>
            <w:r w:rsidRPr="00E16571">
              <w:fldChar w:fldCharType="begin">
                <w:fldData xml:space="preserve">PEVuZE5vdGU+PENpdGU+PEF1dGhvcj5OaXRzY2hrZTwvQXV0aG9yPjxZZWFyPjIwMTc8L1llYXI+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cGFnZXM+OTkyPC9wYWdlcz48dm9sdW1lPjE0PC92b2x1bWU+PG51bWJlcj45PC9udW1iZXI+PGtl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</w:fldData>
              </w:fldChar>
            </w:r>
            <w:r w:rsidRPr="00E16571">
              <w:instrText xml:space="preserve"> ADDIN EN.CITE.DATA </w:instrText>
            </w:r>
            <w:r w:rsidRPr="00E16571">
              <w:fldChar w:fldCharType="end"/>
            </w:r>
            <w:r w:rsidRPr="00E16571">
              <w:fldChar w:fldCharType="separate"/>
            </w:r>
            <w:r w:rsidRPr="00E16571">
              <w:t>(Nitschke et al. 2017)</w:t>
            </w:r>
            <w:r w:rsidRPr="00E16571">
              <w:fldChar w:fldCharType="end"/>
            </w:r>
          </w:p>
          <w:p w14:paraId="225C6176" w14:textId="77777777" w:rsidR="00F90D72" w:rsidRDefault="00F90D72" w:rsidP="00D4516A">
            <w:pPr>
              <w:pStyle w:val="TabletextNormal"/>
            </w:pPr>
            <w:r w:rsidRPr="00E16571">
              <w:fldChar w:fldCharType="begin"/>
            </w:r>
            <w:r w:rsidRPr="00E16571">
              <w:instrText xml:space="preserve"> ADDIN EN.CITE &lt;EndNote&gt;&lt;Cite&gt;&lt;Author&gt;Nitschke&lt;/Author&gt;&lt;Year&gt;2016&lt;/Year&gt;&lt;RecNum&gt;28&lt;/RecNum&gt;&lt;DisplayText&gt;(Nitschke et al. 2016)&lt;/DisplayText&gt;&lt;record&gt;&lt;rec-number&gt;28&lt;/rec-number&gt;&lt;foreign-keys&gt;&lt;key app="EN" db-id="2tvvdsaevdpwwzex5pfxx0p5f9d225t9sw5e" timestamp="1715161418"&gt;28&lt;/key&gt;&lt;/foreign-keys&gt;&lt;ref-type name="Journal Article"&gt;17&lt;/ref-type&gt;&lt;contributors&gt;&lt;authors&gt;&lt;author&gt;Nitschke, Monika&lt;/author&gt;&lt;author&gt;Tucker, Graeme&lt;/author&gt;&lt;author&gt;Hansen, Alana&lt;/author&gt;&lt;author&gt;Williams, Susan&lt;/author&gt;&lt;author&gt;Zhang, Ying&lt;/author&gt;&lt;author&gt;Bi, Peng&lt;/author&gt;&lt;/authors&gt;&lt;/contributors&gt;&lt;titles&gt;&lt;title&gt;Evaluation of a heat warning system in Adelaide, South Australia, using case-series analysis&lt;/title&gt;&lt;secondary-title&gt;BMJ Open&lt;/secondary-title&gt;&lt;/titles&gt;&lt;periodical&gt;&lt;full-title&gt;BMJ open&lt;/full-title&gt;&lt;/periodical&gt;&lt;pages&gt;e012125&lt;/pages&gt;&lt;volume&gt;6&lt;/volume&gt;&lt;number&gt;7&lt;/number&gt;&lt;dates&gt;&lt;year&gt;2016&lt;/year&gt;&lt;/dates&gt;&lt;urls&gt;&lt;related-urls&gt;&lt;url&gt;https://www.ncbi.nlm.nih.gov/pmc/articles/PMC4964181/pdf/bmjopen-2016-012125.pdf&lt;/url&gt;&lt;/related-urls&gt;&lt;/urls&gt;&lt;/record&gt;&lt;/Cite&gt;&lt;/EndNote&gt;</w:instrText>
            </w:r>
            <w:r w:rsidRPr="00E16571">
              <w:fldChar w:fldCharType="separate"/>
            </w:r>
            <w:r w:rsidRPr="00E16571">
              <w:t>(Nitschke et al. 2016)</w:t>
            </w:r>
            <w:r w:rsidRPr="00E16571">
              <w:fldChar w:fldCharType="end"/>
            </w:r>
            <w:r w:rsidRPr="00E16571">
              <w:t xml:space="preserve"> </w:t>
            </w:r>
          </w:p>
          <w:p w14:paraId="4D13AA5B" w14:textId="77777777" w:rsidR="00F90D72" w:rsidRDefault="00F90D72" w:rsidP="00D4516A">
            <w:pPr>
              <w:pStyle w:val="TabletextNormal"/>
            </w:pPr>
            <w:r w:rsidRPr="00E16571">
              <w:fldChar w:fldCharType="begin"/>
            </w:r>
            <w:r w:rsidRPr="00E16571">
              <w:instrText xml:space="preserve"> ADDIN EN.CITE &lt;EndNote&gt;&lt;Cite&gt;&lt;Author&gt;Williams&lt;/Author&gt;&lt;Year&gt;2019&lt;/Year&gt;&lt;RecNum&gt;67&lt;/RecNum&gt;&lt;DisplayText&gt;(Williams et al. 2019)&lt;/DisplayText&gt;&lt;record&gt;&lt;rec-number&gt;67&lt;/rec-number&gt;&lt;foreign-keys&gt;&lt;key app="EN" db-id="2tvvdsaevdpwwzex5pfxx0p5f9d225t9sw5e" timestamp="1715161452"&gt;67&lt;/key&gt;&lt;/foreign-keys&gt;&lt;ref-type name="Journal Article"&gt;17&lt;/ref-type&gt;&lt;contributors&gt;&lt;authors&gt;&lt;author&gt;Williams, Susan&lt;/author&gt;&lt;author&gt;Hanson-Easey, Scott&lt;/author&gt;&lt;author&gt;Nitschke, Monika&lt;/author&gt;&lt;author&gt;Howell, Stuart&lt;/author&gt;&lt;author&gt;Nairn, John&lt;/author&gt;&lt;author&gt;Beattie, Chris&lt;/author&gt;&lt;author&gt;Wynwood, Graeme&lt;/author&gt;&lt;author&gt;Bi, Peng&lt;/author&gt;&lt;/authors&gt;&lt;/contributors&gt;&lt;titles&gt;&lt;title&gt;Heat-health warnings in regional Australia: examining public perceptions and responses&lt;/title&gt;&lt;secondary-title&gt;Environmental Hazards&lt;/secondary-title&gt;&lt;/titles&gt;&lt;periodical&gt;&lt;full-title&gt;Environmental hazards&lt;/full-title&gt;&lt;/periodical&gt;&lt;pages&gt;287-310&lt;/pages&gt;&lt;volume&gt;18&lt;/volume&gt;&lt;number&gt;4&lt;/number&gt;&lt;keywords&gt;&lt;keyword&gt;Extreme Heat&lt;/keyword&gt;&lt;keyword&gt;Public health&lt;/keyword&gt;&lt;keyword&gt;Prevention&lt;/keyword&gt;&lt;keyword&gt;Women&lt;/keyword&gt;&lt;keyword&gt;Tobacco industry&lt;/keyword&gt;&lt;keyword&gt;Protective Factors&lt;/keyword&gt;&lt;keyword&gt;Infrared radiation&lt;/keyword&gt;&lt;keyword&gt;Surveying&lt;/keyword&gt;&lt;keyword&gt;Heat&lt;/keyword&gt;&lt;keyword&gt;Men&lt;/keyword&gt;&lt;keyword&gt;Telephone surveys&lt;/keyword&gt;&lt;keyword&gt;Public opinion&lt;/keyword&gt;&lt;keyword&gt;Warnings&lt;/keyword&gt;&lt;keyword&gt;Age groups&lt;/keyword&gt;&lt;/keywords&gt;&lt;dates&gt;&lt;year&gt;2019&lt;/year&gt;&lt;/dates&gt;&lt;pub-location&gt;London&lt;/pub-location&gt;&lt;publisher&gt;Taylor &amp;amp; Francis&lt;/publisher&gt;&lt;isbn&gt;1747-7891&lt;/isbn&gt;&lt;urls&gt;&lt;/urls&gt;&lt;electronic-resource-num&gt;10.1080/17477891.2018.1538867&lt;/electronic-resource-num&gt;&lt;/record&gt;&lt;/Cite&gt;&lt;/EndNote&gt;</w:instrText>
            </w:r>
            <w:r w:rsidRPr="00E16571">
              <w:fldChar w:fldCharType="separate"/>
            </w:r>
            <w:r w:rsidRPr="00E16571">
              <w:t>(Williams et al. 2019)</w:t>
            </w:r>
            <w:r w:rsidRPr="00E16571">
              <w:fldChar w:fldCharType="end"/>
            </w:r>
          </w:p>
          <w:p w14:paraId="73AF246E" w14:textId="067B51A2" w:rsidR="00F90D72" w:rsidRPr="00E16571" w:rsidRDefault="00F90D72" w:rsidP="00D4516A">
            <w:pPr>
              <w:pStyle w:val="TabletextNormal"/>
            </w:pPr>
            <w:r w:rsidRPr="00E16571">
              <w:fldChar w:fldCharType="begin"/>
            </w:r>
            <w:r w:rsidRPr="00E16571">
              <w:instrText xml:space="preserve"> ADDIN EN.CITE &lt;EndNote&gt;&lt;Cite&gt;&lt;Author&gt;Williams&lt;/Author&gt;&lt;Year&gt;2022&lt;/Year&gt;&lt;RecNum&gt;47&lt;/RecNum&gt;&lt;DisplayText&gt;(Williams et al. 2022)&lt;/DisplayText&gt;&lt;record&gt;&lt;rec-number&gt;47&lt;/rec-number&gt;&lt;foreign-keys&gt;&lt;key app="EN" db-id="2tvvdsaevdpwwzex5pfxx0p5f9d225t9sw5e" timestamp="1715161418"&gt;47&lt;/key&gt;&lt;/foreign-keys&gt;&lt;ref-type name="Journal Article"&gt;17&lt;/ref-type&gt;&lt;contributors&gt;&lt;authors&gt;&lt;author&gt;Williams, Susan&lt;/author&gt;&lt;author&gt;Nitschke, Monika&lt;/author&gt;&lt;author&gt;Wondmagegn, Berhanu Yazew&lt;/author&gt;&lt;author&gt;Tong, Michael&lt;/author&gt;&lt;author&gt;Xiang, Jianjun&lt;/author&gt;&lt;author&gt;Hansen, Alana&lt;/author&gt;&lt;author&gt;Nairn, John&lt;/author&gt;&lt;author&gt;Karnon, Jonathan&lt;/author&gt;&lt;author&gt;Bi, Peng&lt;/author&gt;&lt;/authors&gt;&lt;/contributors&gt;&lt;titles&gt;&lt;title&gt;Evaluating cost benefits from a heat health warning system in Adelaide, South Australia&lt;/title&gt;&lt;secondary-title&gt;Australian and New Zealand Journal of Public Health&lt;/secondary-title&gt;&lt;/titles&gt;&lt;periodical&gt;&lt;full-title&gt;Australian and New Zealand journal of public health&lt;/full-title&gt;&lt;/periodical&gt;&lt;pages&gt;149-154&lt;/pages&gt;&lt;volume&gt;46&lt;/volume&gt;&lt;number&gt;2&lt;/number&gt;&lt;dates&gt;&lt;year&gt;2022&lt;/year&gt;&lt;/dates&gt;&lt;pub-location&gt;United States&lt;/pub-location&gt;&lt;publisher&gt;Elsevier&lt;/publisher&gt;&lt;accession-num&gt;34939708&lt;/accession-num&gt;&lt;urls&gt;&lt;related-urls&gt;&lt;url&gt;https://ezproxy.canberra.edu.au/login?url=https://search.ebscohost.com/login.aspx?direct=true&amp;amp;db=cmedm&amp;amp;AN=34939708&amp;amp;site=ehost-live&lt;/url&gt;&lt;url&gt;https://onlinelibrary.wiley.com/doi/pdfdirect/10.1111/1753-6405.13194?download=true&lt;/url&gt;&lt;/related-urls&gt;&lt;/urls&gt;&lt;electronic-resource-num&gt;10.1111/1753-6405.13194&lt;/electronic-resource-num&gt;&lt;/record&gt;&lt;/Cite&gt;&lt;/EndNote&gt;</w:instrText>
            </w:r>
            <w:r w:rsidRPr="00E16571">
              <w:fldChar w:fldCharType="separate"/>
            </w:r>
            <w:r w:rsidRPr="00E16571">
              <w:t>(Williams et al. 2022)</w:t>
            </w:r>
            <w:r w:rsidRPr="00E16571">
              <w:fldChar w:fldCharType="end"/>
            </w:r>
          </w:p>
        </w:tc>
        <w:tc>
          <w:tcPr>
            <w:tcW w:w="988" w:type="dxa"/>
          </w:tcPr>
          <w:p w14:paraId="5103A121" w14:textId="77777777" w:rsidR="00F90D72" w:rsidRDefault="00F90D72" w:rsidP="00D4516A">
            <w:pPr>
              <w:pStyle w:val="TabletextNormal"/>
            </w:pPr>
            <w:r w:rsidRPr="00E16571">
              <w:lastRenderedPageBreak/>
              <w:fldChar w:fldCharType="begin"/>
            </w:r>
            <w:r w:rsidRPr="00E16571">
              <w:instrText xml:space="preserve"> ADDIN EN.CITE &lt;EndNote&gt;&lt;Cite&gt;&lt;Author&gt;Kildea&lt;/Author&gt;&lt;Year&gt;2018&lt;/Year&gt;&lt;RecNum&gt;22&lt;/RecNum&gt;&lt;DisplayText&gt;(Kildea et al. 2018)&lt;/DisplayText&gt;&lt;record&gt;&lt;rec-number&gt;22&lt;/rec-number&gt;&lt;foreign-keys&gt;&lt;key app="EN" db-id="2tvvdsaevdpwwzex5pfxx0p5f9d225t9sw5e" timestamp="1715161418"&gt;22&lt;/key&gt;&lt;/foreign-keys&gt;&lt;ref-type name="Journal Article"&gt;17&lt;/ref-type&gt;&lt;contributors&gt;&lt;authors&gt;&lt;author&gt;Kildea, Sue&lt;/author&gt;&lt;author&gt;Simcock, Gabrielle&lt;/author&gt;&lt;author&gt;Liu, Aihua&lt;/author&gt;&lt;author&gt;Elgbeili, Guillaume&lt;/author&gt;&lt;author&gt;Laplante, David P.&lt;/author&gt;&lt;author&gt;Kahler, Adele&lt;/author&gt;&lt;author&gt;Austin, Marie-Paule&lt;/author&gt;&lt;author&gt;Tracy, Sally&lt;/author&gt;&lt;author&gt;Kruske, Sue&lt;/author&gt;&lt;author&gt;Tracy, Mark&lt;/author&gt;&lt;author&gt;O&amp;apos;Hara, Michael W.&lt;/author&gt;&lt;author&gt;King, Suzanne&lt;/author&gt;&lt;/authors&gt;&lt;/contributors&gt;&lt;titles&gt;&lt;title&gt;Continuity of midwifery carer moderates the effects of prenatal maternal stress on postnatal maternal wellbeing: the Queensland flood study&lt;/title&gt;&lt;secondary-title&gt;Archives of Women&amp;apos;s Mental Health&lt;/secondary-title&gt;&lt;/titles&gt;&lt;periodical&gt;&lt;full-title&gt;Archives of women&amp;apos;s mental health&lt;/full-title&gt;&lt;/periodical&gt;&lt;pages&gt;203-214&lt;/pages&gt;&lt;volume&gt;21&lt;/volume&gt;&lt;number&gt;2&lt;/number&gt;&lt;dates&gt;&lt;year&gt;2018&lt;/year&gt;&lt;/dates&gt;&lt;pub-location&gt;Austria&lt;/pub-location&gt;&lt;publisher&gt;Springer&lt;/publisher&gt;&lt;accession-num&gt;28956168&lt;/accession-num&gt;&lt;urls&gt;&lt;related-urls&gt;&lt;url&gt;https://ezproxy.canberra.edu.au/login?url=https://search.ebscohost.com/login.aspx?direct=true&amp;amp;db=cmedm&amp;amp;AN=28956168&amp;amp;site=ehost-live&lt;/url&gt;&lt;url&gt;https://link.springer.com/content/pdf/10.1007/s00737-017-0781-2.pdf&lt;/url&gt;&lt;/related-urls&gt;&lt;/urls&gt;&lt;electronic-resource-num&gt;10.1007/s00737-017-0781-2&lt;/electronic-resource-num&gt;&lt;/record&gt;&lt;/Cite&gt;&lt;/EndNote&gt;</w:instrText>
            </w:r>
            <w:r w:rsidRPr="00E16571">
              <w:fldChar w:fldCharType="separate"/>
            </w:r>
            <w:r w:rsidRPr="00E16571">
              <w:t>(Kildea et al. 2018)</w:t>
            </w:r>
            <w:r w:rsidRPr="00E16571">
              <w:fldChar w:fldCharType="end"/>
            </w:r>
          </w:p>
          <w:p w14:paraId="2115903E" w14:textId="23E63172" w:rsidR="00F90D72" w:rsidRPr="00E16571" w:rsidRDefault="00F90D72" w:rsidP="00D4516A">
            <w:pPr>
              <w:pStyle w:val="TabletextNormal"/>
            </w:pPr>
            <w:r w:rsidRPr="00E16571">
              <w:lastRenderedPageBreak/>
              <w:fldChar w:fldCharType="begin">
                <w:fldData xml:space="preserve">PEVuZE5vdGU+PENpdGU+PEF1dGhvcj5LbmV6ZXZpYzwvQXV0aG9yPjxZZWFyPjIwMjM8L1llYXI+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</w:fldData>
              </w:fldChar>
            </w:r>
            <w:r w:rsidRPr="00E16571">
              <w:instrText xml:space="preserve"> ADDIN EN.CITE </w:instrText>
            </w:r>
            <w:r w:rsidRPr="00E16571">
              <w:fldChar w:fldCharType="begin">
                <w:fldData xml:space="preserve">PEVuZE5vdGU+PENpdGU+PEF1dGhvcj5LbmV6ZXZpYzwvQXV0aG9yPjxZZWFyPjIwMjM8L1llYXI+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</w:fldData>
              </w:fldChar>
            </w:r>
            <w:r w:rsidRPr="00E16571">
              <w:instrText xml:space="preserve"> ADDIN EN.CITE.DATA </w:instrText>
            </w:r>
            <w:r w:rsidRPr="00E16571">
              <w:fldChar w:fldCharType="end"/>
            </w:r>
            <w:r w:rsidRPr="00E16571">
              <w:fldChar w:fldCharType="separate"/>
            </w:r>
            <w:r w:rsidRPr="00E16571">
              <w:t>(Knezevic et al. 2023)</w:t>
            </w:r>
            <w:r w:rsidRPr="00E16571">
              <w:fldChar w:fldCharType="end"/>
            </w:r>
          </w:p>
        </w:tc>
        <w:tc>
          <w:tcPr>
            <w:tcW w:w="848" w:type="dxa"/>
          </w:tcPr>
          <w:p w14:paraId="534B4CCD" w14:textId="46BABBCC" w:rsidR="00F90D72" w:rsidRPr="00E16571" w:rsidRDefault="00F90D72" w:rsidP="00D4516A">
            <w:pPr>
              <w:spacing w:before="0" w:after="60" w:line="240" w:lineRule="auto"/>
              <w:rPr>
                <w:sz w:val="14"/>
                <w:szCs w:val="14"/>
              </w:rPr>
            </w:pPr>
          </w:p>
        </w:tc>
        <w:tc>
          <w:tcPr>
            <w:tcW w:w="1156" w:type="dxa"/>
          </w:tcPr>
          <w:p w14:paraId="0ACE29BF" w14:textId="5E6D80DC" w:rsidR="00F90D72" w:rsidRPr="00E16571" w:rsidRDefault="00F90D72" w:rsidP="00D4516A">
            <w:pPr>
              <w:spacing w:before="0" w:after="60" w:line="240" w:lineRule="auto"/>
              <w:rPr>
                <w:sz w:val="14"/>
                <w:szCs w:val="14"/>
              </w:rPr>
            </w:pPr>
          </w:p>
        </w:tc>
        <w:tc>
          <w:tcPr>
            <w:tcW w:w="992" w:type="dxa"/>
          </w:tcPr>
          <w:p w14:paraId="22242CA0" w14:textId="77777777" w:rsidR="00F90D72" w:rsidRPr="00E16571" w:rsidRDefault="00F90D72" w:rsidP="00D4516A">
            <w:pPr>
              <w:spacing w:before="0" w:after="60" w:line="240" w:lineRule="auto"/>
              <w:rPr>
                <w:sz w:val="14"/>
                <w:szCs w:val="14"/>
              </w:rPr>
            </w:pPr>
          </w:p>
        </w:tc>
        <w:tc>
          <w:tcPr>
            <w:tcW w:w="1270" w:type="dxa"/>
          </w:tcPr>
          <w:p w14:paraId="21D9D2F5" w14:textId="77777777" w:rsidR="00F90D72" w:rsidRDefault="00F90D72" w:rsidP="00D4516A">
            <w:pPr>
              <w:pStyle w:val="TabletextNormal"/>
            </w:pPr>
            <w:r w:rsidRPr="00E16571">
              <w:fldChar w:fldCharType="begin"/>
            </w:r>
            <w:r w:rsidRPr="00E16571">
              <w:instrText xml:space="preserve"> ADDIN EN.CITE &lt;EndNote&gt;&lt;Cite&gt;&lt;Author&gt;McLean&lt;/Author&gt;&lt;Year&gt;2022&lt;/Year&gt;&lt;RecNum&gt;27&lt;/RecNum&gt;&lt;DisplayText&gt;(McLean et al. 2022)&lt;/DisplayText&gt;&lt;record&gt;&lt;rec-number&gt;27&lt;/rec-number&gt;&lt;foreign-keys&gt;&lt;key app="EN" db-id="2tvvdsaevdpwwzex5pfxx0p5f9d225t9sw5e" timestamp="1715161418"&gt;27&lt;/key&gt;&lt;/foreign-keys&gt;&lt;ref-type name="Journal Article"&gt;17&lt;/ref-type&gt;&lt;contributors&gt;&lt;authors&gt;&lt;author&gt;McLean, Michelle&lt;/author&gt;&lt;author&gt;Phelps, Charlotte&lt;/author&gt;&lt;author&gt;Smith, Jessica&lt;/author&gt;&lt;author&gt;Maheshwari, Neelam&lt;/author&gt;&lt;author&gt;Veer, Vineesha&lt;/author&gt;&lt;author&gt;Bushell, Dayna&lt;/author&gt;&lt;author&gt;Matthews, Richard&lt;/author&gt;&lt;author&gt;Craig, Belinda&lt;/author&gt;&lt;author&gt;Moro, Christian&lt;/author&gt;&lt;/authors&gt;&lt;/contributors&gt;&lt;titles&gt;&lt;title&gt;An authentic learner-centered planetary health assignment: A five-year evaluation of student choices to address Sustainable Development Goal 13 (Climate Action)&lt;/title&gt;&lt;secondary-title&gt;Frontiers in Public Health&lt;/secondary-title&gt;&lt;/titles&gt;&lt;periodical&gt;&lt;full-title&gt;Frontiers in public health&lt;/full-title&gt;&lt;/periodical&gt;&lt;pages&gt;1049932&lt;/pages&gt;&lt;volume&gt;10&lt;/volume&gt;&lt;dates&gt;&lt;year&gt;2022&lt;/year&gt;&lt;/dates&gt;&lt;pub-location&gt;Switzerland&lt;/pub-location&gt;&lt;publisher&gt;Frontiers Editorial Office&lt;/publisher&gt;&lt;accession-num&gt;36408043&lt;/accession-num&gt;&lt;urls&gt;&lt;related-urls&gt;&lt;url&gt;https://ezproxy.canberra.edu.au/login?url=https://search.ebscohost.com/login.aspx?direct=true&amp;amp;db=cmedm&amp;amp;AN=36408043&amp;amp;site=ehost-live&lt;/url&gt;&lt;url&gt;https://www.ncbi.nlm.nih.gov/pmc/articles/PMC9671629/pdf/fpubh-10-1049932.pdf&lt;/url&gt;&lt;/related-urls&gt;&lt;/urls&gt;&lt;electronic-resource-num&gt;10.3389/fpubh.2022.1049932&lt;/electronic-resource-num&gt;&lt;/record&gt;&lt;/Cite&gt;&lt;/EndNote&gt;</w:instrText>
            </w:r>
            <w:r w:rsidRPr="00E16571">
              <w:fldChar w:fldCharType="separate"/>
            </w:r>
            <w:r w:rsidRPr="00E16571">
              <w:t>(McLean et al. 2022)</w:t>
            </w:r>
            <w:r w:rsidRPr="00E16571">
              <w:fldChar w:fldCharType="end"/>
            </w:r>
            <w:r w:rsidRPr="00E16571">
              <w:t xml:space="preserve"> </w:t>
            </w:r>
          </w:p>
          <w:p w14:paraId="3C7EB887" w14:textId="77777777" w:rsidR="00F90D72" w:rsidRDefault="00F90D72" w:rsidP="00D4516A">
            <w:pPr>
              <w:pStyle w:val="TabletextNormal"/>
            </w:pPr>
            <w:r w:rsidRPr="00E16571">
              <w:lastRenderedPageBreak/>
              <w:fldChar w:fldCharType="begin"/>
            </w:r>
            <w:r w:rsidRPr="00E16571">
              <w:instrText xml:space="preserve"> ADDIN EN.CITE &lt;EndNote&gt;&lt;Cite&gt;&lt;Author&gt;Mohtady Ali&lt;/Author&gt;&lt;Year&gt;2022&lt;/Year&gt;&lt;RecNum&gt;92&lt;/RecNum&gt;&lt;DisplayText&gt;(Mohtady Ali et al. 2022)&lt;/DisplayText&gt;&lt;record&gt;&lt;rec-number&gt;92&lt;/rec-number&gt;&lt;foreign-keys&gt;&lt;key app="EN" db-id="2tvvdsaevdpwwzex5pfxx0p5f9d225t9sw5e" timestamp="1719128793"&gt;92&lt;/key&gt;&lt;/foreign-keys&gt;&lt;ref-type name="Journal Article"&gt;17&lt;/ref-type&gt;&lt;contributors&gt;&lt;authors&gt;&lt;author&gt;Mohtady Ali, Heba&lt;/author&gt;&lt;author&gt;Ranse, Jamie&lt;/author&gt;&lt;author&gt;Roiko, Anne&lt;/author&gt;&lt;author&gt;Desha, Cheryl&lt;/author&gt;&lt;/authors&gt;&lt;/contributors&gt;&lt;titles&gt;&lt;title&gt;Healthcare Workers’ Resilience Toolkit for Disaster Management and Climate Change Adaptation&lt;/title&gt;&lt;secondary-title&gt;International Journal of Environmental Research and Public Health&lt;/secondary-title&gt;&lt;/titles&gt;&lt;periodical&gt;&lt;full-title&gt;International Journal of Environmental Research and Public Health&lt;/full-title&gt;&lt;/periodical&gt;&lt;volume&gt;19&lt;/volume&gt;&lt;number&gt;19&lt;/number&gt;&lt;keywords&gt;&lt;keyword&gt;healthcare workers (HCWs)&lt;/keyword&gt;&lt;keyword&gt;hospitals&lt;/keyword&gt;&lt;keyword&gt;climate change adaptation&lt;/keyword&gt;&lt;keyword&gt;disaster resilience&lt;/keyword&gt;&lt;keyword&gt;toolkit&lt;/keyword&gt;&lt;keyword&gt;management&lt;/keyword&gt;&lt;/keywords&gt;&lt;dates&gt;&lt;year&gt;2022&lt;/year&gt;&lt;/dates&gt;&lt;isbn&gt;1660-4601&lt;/isbn&gt;&lt;urls&gt;&lt;/urls&gt;&lt;electronic-resource-num&gt;10.3390/ijerph191912440&lt;/electronic-resource-num&gt;&lt;/record&gt;&lt;/Cite&gt;&lt;/EndNote&gt;</w:instrText>
            </w:r>
            <w:r w:rsidRPr="00E16571">
              <w:fldChar w:fldCharType="separate"/>
            </w:r>
            <w:r w:rsidRPr="00E16571">
              <w:t>(</w:t>
            </w:r>
            <w:proofErr w:type="spellStart"/>
            <w:r w:rsidRPr="00E16571">
              <w:t>Mohtady</w:t>
            </w:r>
            <w:proofErr w:type="spellEnd"/>
            <w:r w:rsidRPr="00E16571">
              <w:t xml:space="preserve"> Ali et al. 2022)</w:t>
            </w:r>
            <w:r w:rsidRPr="00E16571">
              <w:fldChar w:fldCharType="end"/>
            </w:r>
          </w:p>
          <w:p w14:paraId="6479DD5F" w14:textId="77777777" w:rsidR="00F90D72" w:rsidRDefault="00F90D72" w:rsidP="00D4516A">
            <w:pPr>
              <w:pStyle w:val="TabletextNormal"/>
            </w:pPr>
            <w:r w:rsidRPr="00E16571">
              <w:fldChar w:fldCharType="begin"/>
            </w:r>
            <w:r w:rsidRPr="00E16571">
              <w:instrText xml:space="preserve"> ADDIN EN.CITE &lt;EndNote&gt;&lt;Cite&gt;&lt;Author&gt;Patrick&lt;/Author&gt;&lt;Year&gt;2011&lt;/Year&gt;&lt;RecNum&gt;31&lt;/RecNum&gt;&lt;DisplayText&gt;(Patrick and Capetola 2011)&lt;/DisplayText&gt;&lt;record&gt;&lt;rec-number&gt;31&lt;/rec-number&gt;&lt;foreign-keys&gt;&lt;key app="EN" db-id="2tvvdsaevdpwwzex5pfxx0p5f9d225t9sw5e" timestamp="1715161418"&gt;31&lt;/key&gt;&lt;/foreign-keys&gt;&lt;ref-type name="Journal Article"&gt;17&lt;/ref-type&gt;&lt;contributors&gt;&lt;authors&gt;&lt;author&gt;Patrick, Rebecca&lt;/author&gt;&lt;author&gt;Capetola, Teresa&lt;/author&gt;&lt;/authors&gt;&lt;/contributors&gt;&lt;titles&gt;&lt;title&gt;It&amp;apos;s here! Are we ready? Five case studies of health promotion practices that address climate change from within Victorian health care settings&lt;/title&gt;&lt;secondary-title&gt;Health Promotion Journal of Australia&lt;/secondary-title&gt;&lt;/titles&gt;&lt;periodical&gt;&lt;full-title&gt;Health Promotion Journal of Australia&lt;/full-title&gt;&lt;/periodical&gt;&lt;pages&gt;S61-S67&lt;/pages&gt;&lt;volume&gt;22&lt;/volume&gt;&lt;dates&gt;&lt;year&gt;2011&lt;/year&gt;&lt;/dates&gt;&lt;pub-location&gt;Australia&lt;/pub-location&gt;&lt;publisher&gt;Wiley&lt;/publisher&gt;&lt;accession-num&gt;22518923&lt;/accession-num&gt;&lt;urls&gt;&lt;related-urls&gt;&lt;url&gt;https://ezproxy.canberra.edu.au/login?url=https://search.ebscohost.com/login.aspx?direct=true&amp;amp;db=cmedm&amp;amp;AN=22518923&amp;amp;site=ehost-live&lt;/url&gt;&lt;url&gt;https://onlinelibrary.wiley.com/doi/pdfdirect/10.1071/HE11461?download=true&lt;/url&gt;&lt;/related-urls&gt;&lt;/urls&gt;&lt;electronic-resource-num&gt;10.1071/he11461&lt;/electronic-resource-num&gt;&lt;/record&gt;&lt;/Cite&gt;&lt;/EndNote&gt;</w:instrText>
            </w:r>
            <w:r w:rsidRPr="00E16571">
              <w:fldChar w:fldCharType="separate"/>
            </w:r>
            <w:r w:rsidRPr="00E16571">
              <w:t>(Patrick and Capetola 2011)</w:t>
            </w:r>
            <w:r w:rsidRPr="00E16571">
              <w:fldChar w:fldCharType="end"/>
            </w:r>
          </w:p>
          <w:p w14:paraId="322E668C" w14:textId="77777777" w:rsidR="00F90D72" w:rsidRDefault="00F90D72" w:rsidP="00D4516A">
            <w:pPr>
              <w:pStyle w:val="TabletextNormal"/>
            </w:pPr>
            <w:r w:rsidRPr="00E16571">
              <w:fldChar w:fldCharType="begin"/>
            </w:r>
            <w:r w:rsidRPr="00E16571">
              <w:instrText xml:space="preserve"> ADDIN EN.CITE &lt;EndNote&gt;&lt;Cite&gt;&lt;Author&gt;Patrick&lt;/Author&gt;&lt;Year&gt;2019&lt;/Year&gt;&lt;RecNum&gt;32&lt;/RecNum&gt;&lt;DisplayText&gt;(Patrick and Kingsley 2019)&lt;/DisplayText&gt;&lt;record&gt;&lt;rec-number&gt;32&lt;/rec-number&gt;&lt;foreign-keys&gt;&lt;key app="EN" db-id="2tvvdsaevdpwwzex5pfxx0p5f9d225t9sw5e" timestamp="1715161418"&gt;32&lt;/key&gt;&lt;/foreign-keys&gt;&lt;ref-type name="Journal Article"&gt;17&lt;/ref-type&gt;&lt;contributors&gt;&lt;authors&gt;&lt;author&gt;Patrick, Rebecca&lt;/author&gt;&lt;author&gt;Kingsley, Jonathan&lt;/author&gt;&lt;/authors&gt;&lt;/contributors&gt;&lt;titles&gt;&lt;title&gt;Health promotion and sustainability programmes in Australia: barriers and enablers to evaluation&lt;/title&gt;&lt;secondary-title&gt;Global Health Promotion&lt;/secondary-title&gt;&lt;/titles&gt;&lt;periodical&gt;&lt;full-title&gt;Global health promotion&lt;/full-title&gt;&lt;/periodical&gt;&lt;pages&gt;82-92&lt;/pages&gt;&lt;volume&gt;26&lt;/volume&gt;&lt;number&gt;2&lt;/number&gt;&lt;dates&gt;&lt;year&gt;2019&lt;/year&gt;&lt;/dates&gt;&lt;pub-location&gt;England&lt;/pub-location&gt;&lt;publisher&gt;Sage&lt;/publisher&gt;&lt;accession-num&gt;28832245&lt;/accession-num&gt;&lt;urls&gt;&lt;related-urls&gt;&lt;url&gt;https://ezproxy.canberra.edu.au/login?url=https://search.ebscohost.com/login.aspx?direct=true&amp;amp;db=cmedm&amp;amp;AN=28832245&amp;amp;site=ehost-live&lt;/url&gt;&lt;url&gt;https://journals.sagepub.com/doi/10.1177/1757975917715038?url_ver=Z39.88-2003&amp;amp;rfr_id=ori:rid:crossref.org&amp;amp;rfr_dat=cr_pub  0pubmed&lt;/url&gt;&lt;/related-urls&gt;&lt;/urls&gt;&lt;electronic-resource-num&gt;10.1177/1757975917715038&lt;/electronic-resource-num&gt;&lt;/record&gt;&lt;/Cite&gt;&lt;/EndNote&gt;</w:instrText>
            </w:r>
            <w:r w:rsidRPr="00E16571">
              <w:fldChar w:fldCharType="separate"/>
            </w:r>
            <w:r w:rsidRPr="00E16571">
              <w:t>(Patrick and Kingsley 2019)</w:t>
            </w:r>
            <w:r w:rsidRPr="00E16571">
              <w:fldChar w:fldCharType="end"/>
            </w:r>
          </w:p>
          <w:p w14:paraId="3920C4F4" w14:textId="77777777" w:rsidR="00F90D72" w:rsidRDefault="00F90D72" w:rsidP="00D4516A">
            <w:pPr>
              <w:pStyle w:val="TabletextNormal"/>
            </w:pPr>
            <w:r w:rsidRPr="00E16571">
              <w:fldChar w:fldCharType="begin"/>
            </w:r>
            <w:r w:rsidRPr="00E16571">
              <w:instrText xml:space="preserve"> ADDIN EN.CITE &lt;EndNote&gt;&lt;Cite&gt;&lt;Author&gt;van Beurden&lt;/Author&gt;&lt;Year&gt;2011&lt;/Year&gt;&lt;RecNum&gt;40&lt;/RecNum&gt;&lt;DisplayText&gt;(van Beurden et al. 2011)&lt;/DisplayText&gt;&lt;record&gt;&lt;rec-number&gt;40&lt;/rec-number&gt;&lt;foreign-keys&gt;&lt;key app="EN" db-id="2tvvdsaevdpwwzex5pfxx0p5f9d225t9sw5e" timestamp="1715161418"&gt;40&lt;/key&gt;&lt;/foreign-keys&gt;&lt;ref-type name="Journal Article"&gt;17&lt;/ref-type&gt;&lt;contributors&gt;&lt;authors&gt;&lt;author&gt;van Beurden, Eric K.&lt;/author&gt;&lt;author&gt;Kia, Annie M.&lt;/author&gt;&lt;author&gt;Hughes, Denise&lt;/author&gt;&lt;author&gt;Fuller, Jeffery D.&lt;/author&gt;&lt;author&gt;Dietrich, Uta&lt;/author&gt;&lt;author&gt;Howton, Kirsty&lt;/author&gt;&lt;author&gt;Kavooru, Suman&lt;/author&gt;&lt;/authors&gt;&lt;/contributors&gt;&lt;titles&gt;&lt;title&gt;Networked resilience in rural Australia--a role for health promotion in regional responses to climate change&lt;/title&gt;&lt;secondary-title&gt;Health Promotion Journal of Australia&lt;/secondary-title&gt;&lt;/titles&gt;&lt;periodical&gt;&lt;full-title&gt;Health Promotion Journal of Australia&lt;/full-title&gt;&lt;/periodical&gt;&lt;pages&gt;S54-S60&lt;/pages&gt;&lt;volume&gt;22&lt;/volume&gt;&lt;dates&gt;&lt;year&gt;2011&lt;/year&gt;&lt;/dates&gt;&lt;pub-location&gt;Australia&lt;/pub-location&gt;&lt;publisher&gt;Wiley&lt;/publisher&gt;&lt;accession-num&gt;22518922&lt;/accession-num&gt;&lt;urls&gt;&lt;related-urls&gt;&lt;url&gt;https://ezproxy.canberra.edu.au/login?url=https://search.ebscohost.com/login.aspx?direct=true&amp;amp;db=cmedm&amp;amp;AN=22518922&amp;amp;site=ehost-live&lt;/url&gt;&lt;url&gt;https://onlinelibrary.wiley.com/doi/pdfdirect/10.1071/HE11454?download=true&lt;/url&gt;&lt;/related-urls&gt;&lt;/urls&gt;&lt;electronic-resource-num&gt;10.1071/he11454&lt;/electronic-resource-num&gt;&lt;/record&gt;&lt;/Cite&gt;&lt;/EndNote&gt;</w:instrText>
            </w:r>
            <w:r w:rsidRPr="00E16571">
              <w:fldChar w:fldCharType="separate"/>
            </w:r>
            <w:r w:rsidRPr="00E16571">
              <w:t xml:space="preserve">(van </w:t>
            </w:r>
            <w:proofErr w:type="spellStart"/>
            <w:r w:rsidRPr="00E16571">
              <w:t>Beurden</w:t>
            </w:r>
            <w:proofErr w:type="spellEnd"/>
            <w:r w:rsidRPr="00E16571">
              <w:t xml:space="preserve"> et al. 2011)</w:t>
            </w:r>
            <w:r w:rsidRPr="00E16571">
              <w:fldChar w:fldCharType="end"/>
            </w:r>
          </w:p>
          <w:p w14:paraId="60D0BE5B" w14:textId="3930920B" w:rsidR="00F90D72" w:rsidRPr="00E16571" w:rsidRDefault="00F90D72" w:rsidP="00D4516A">
            <w:pPr>
              <w:pStyle w:val="TabletextNormal"/>
            </w:pPr>
            <w:r w:rsidRPr="00E16571">
              <w:fldChar w:fldCharType="begin"/>
            </w:r>
            <w:r w:rsidRPr="00E16571">
              <w:instrText xml:space="preserve"> ADDIN EN.CITE &lt;EndNote&gt;&lt;Cite&gt;&lt;Author&gt;Walker&lt;/Author&gt;&lt;Year&gt;2009&lt;/Year&gt;&lt;RecNum&gt;84&lt;/RecNum&gt;&lt;DisplayText&gt;(Walker 2009)&lt;/DisplayText&gt;&lt;record&gt;&lt;rec-number&gt;84&lt;/rec-number&gt;&lt;foreign-keys&gt;&lt;key app="EN" db-id="2tvvdsaevdpwwzex5pfxx0p5f9d225t9sw5e" timestamp="1718447059"&gt;84&lt;/key&gt;&lt;/foreign-keys&gt;&lt;ref-type name="Journal Article"&gt;17&lt;/ref-type&gt;&lt;contributors&gt;&lt;authors&gt;&lt;author&gt;Walker, Rae&lt;/author&gt;&lt;/authors&gt;&lt;/contributors&gt;&lt;titles&gt;&lt;title&gt;Climate change and primary health care intervention framework&lt;/title&gt;&lt;secondary-title&gt;Australian Journal of Primary Health&lt;/secondary-title&gt;&lt;/titles&gt;&lt;periodical&gt;&lt;full-title&gt;Australian Journal of Primary Health&lt;/full-title&gt;&lt;/periodical&gt;&lt;pages&gt;276-284&lt;/pages&gt;&lt;volume&gt;15&lt;/volume&gt;&lt;number&gt;4&lt;/number&gt;&lt;dates&gt;&lt;year&gt;2009&lt;/year&gt;&lt;/dates&gt;&lt;urls&gt;&lt;related-urls&gt;&lt;url&gt;https://doi.org/10.1071/PY09041&lt;/url&gt;&lt;/related-urls&gt;&lt;/urls&gt;&lt;/record&gt;&lt;/Cite&gt;&lt;/EndNote&gt;</w:instrText>
            </w:r>
            <w:r w:rsidRPr="00E16571">
              <w:fldChar w:fldCharType="separate"/>
            </w:r>
            <w:r w:rsidRPr="00E16571">
              <w:t>(Walker 2009)</w:t>
            </w:r>
            <w:r w:rsidRPr="00E16571">
              <w:fldChar w:fldCharType="end"/>
            </w:r>
          </w:p>
        </w:tc>
      </w:tr>
      <w:tr w:rsidR="004F11EE" w14:paraId="78ADBB47" w14:textId="77777777" w:rsidTr="004F11EE">
        <w:tc>
          <w:tcPr>
            <w:tcW w:w="1089" w:type="dxa"/>
          </w:tcPr>
          <w:p w14:paraId="0A8C726F" w14:textId="30F1CCA2" w:rsidR="00F90D72" w:rsidRDefault="00F90D72" w:rsidP="00D4516A">
            <w:pPr>
              <w:pStyle w:val="TabletextNormal"/>
            </w:pPr>
            <w:r>
              <w:t>0</w:t>
            </w:r>
          </w:p>
        </w:tc>
        <w:tc>
          <w:tcPr>
            <w:tcW w:w="942" w:type="dxa"/>
          </w:tcPr>
          <w:p w14:paraId="490EC199" w14:textId="47443ECA" w:rsidR="00F90D72" w:rsidRDefault="00F90D72" w:rsidP="00D4516A">
            <w:pPr>
              <w:pStyle w:val="TabletextNormal"/>
            </w:pPr>
            <w:r>
              <w:t>2</w:t>
            </w:r>
          </w:p>
        </w:tc>
        <w:tc>
          <w:tcPr>
            <w:tcW w:w="991" w:type="dxa"/>
          </w:tcPr>
          <w:p w14:paraId="5625EA0A" w14:textId="2029A05B" w:rsidR="00F90D72" w:rsidRDefault="00F90D72" w:rsidP="00D4516A">
            <w:pPr>
              <w:pStyle w:val="TabletextNormal"/>
            </w:pPr>
            <w:r>
              <w:t>0</w:t>
            </w:r>
          </w:p>
        </w:tc>
        <w:tc>
          <w:tcPr>
            <w:tcW w:w="1216" w:type="dxa"/>
          </w:tcPr>
          <w:p w14:paraId="07906B36" w14:textId="06662621" w:rsidR="00F90D72" w:rsidRDefault="00F90D72" w:rsidP="00D4516A">
            <w:pPr>
              <w:pStyle w:val="TabletextNormal"/>
            </w:pPr>
            <w:r>
              <w:t>5</w:t>
            </w:r>
          </w:p>
        </w:tc>
        <w:tc>
          <w:tcPr>
            <w:tcW w:w="988" w:type="dxa"/>
          </w:tcPr>
          <w:p w14:paraId="4A6DA778" w14:textId="095A91A9" w:rsidR="00F90D72" w:rsidRDefault="00F90D72" w:rsidP="00D4516A">
            <w:pPr>
              <w:pStyle w:val="TabletextNormal"/>
            </w:pPr>
            <w:r>
              <w:t>2</w:t>
            </w:r>
          </w:p>
        </w:tc>
        <w:tc>
          <w:tcPr>
            <w:tcW w:w="848" w:type="dxa"/>
          </w:tcPr>
          <w:p w14:paraId="6BBE90EA" w14:textId="57E93267" w:rsidR="00F90D72" w:rsidRDefault="00F90D72" w:rsidP="00D4516A">
            <w:pPr>
              <w:pStyle w:val="TabletextNormal"/>
            </w:pPr>
            <w:r>
              <w:t>0</w:t>
            </w:r>
          </w:p>
        </w:tc>
        <w:tc>
          <w:tcPr>
            <w:tcW w:w="1156" w:type="dxa"/>
          </w:tcPr>
          <w:p w14:paraId="08CA578C" w14:textId="2CE19EB0" w:rsidR="00F90D72" w:rsidRDefault="004F11EE" w:rsidP="00D4516A">
            <w:pPr>
              <w:pStyle w:val="TabletextNormal"/>
            </w:pPr>
            <w:r>
              <w:t>0</w:t>
            </w:r>
          </w:p>
        </w:tc>
        <w:tc>
          <w:tcPr>
            <w:tcW w:w="992" w:type="dxa"/>
          </w:tcPr>
          <w:p w14:paraId="558D571F" w14:textId="64BA8268" w:rsidR="00F90D72" w:rsidRDefault="00F90D72" w:rsidP="00D4516A">
            <w:pPr>
              <w:pStyle w:val="TabletextNormal"/>
            </w:pPr>
            <w:r>
              <w:t>0</w:t>
            </w:r>
          </w:p>
        </w:tc>
        <w:tc>
          <w:tcPr>
            <w:tcW w:w="1270" w:type="dxa"/>
          </w:tcPr>
          <w:p w14:paraId="2A54221F" w14:textId="451E2099" w:rsidR="00F90D72" w:rsidRDefault="00F90D72" w:rsidP="00D4516A">
            <w:pPr>
              <w:pStyle w:val="TabletextNormal"/>
            </w:pPr>
            <w:r>
              <w:t>6</w:t>
            </w:r>
          </w:p>
        </w:tc>
      </w:tr>
    </w:tbl>
    <w:p w14:paraId="64F5450A" w14:textId="3DEF35F5" w:rsidR="00AD7F3A" w:rsidRDefault="00E004C2" w:rsidP="00D4516A">
      <w:pPr>
        <w:pStyle w:val="Caption"/>
      </w:pPr>
      <w:bookmarkStart w:id="69" w:name="_Toc181092277"/>
      <w:r>
        <w:t xml:space="preserve">Table </w:t>
      </w:r>
      <w:r>
        <w:fldChar w:fldCharType="begin"/>
      </w:r>
      <w:r>
        <w:instrText xml:space="preserve"> SEQ Table \* ARABIC </w:instrText>
      </w:r>
      <w:r>
        <w:fldChar w:fldCharType="separate"/>
      </w:r>
      <w:r w:rsidR="00EB2E4F">
        <w:rPr>
          <w:noProof/>
        </w:rPr>
        <w:t>7</w:t>
      </w:r>
      <w:r>
        <w:fldChar w:fldCharType="end"/>
      </w:r>
      <w:r w:rsidR="00AD7F3A">
        <w:t>. Theme 2 primary studies grouped by areas of health and aged care services</w:t>
      </w:r>
      <w:bookmarkEnd w:id="69"/>
    </w:p>
    <w:tbl>
      <w:tblPr>
        <w:tblStyle w:val="TableGrid"/>
        <w:tblW w:w="0" w:type="auto"/>
        <w:tblLayout w:type="fixed"/>
        <w:tblLook w:val="04A0" w:firstRow="1" w:lastRow="0" w:firstColumn="1" w:lastColumn="0" w:noHBand="0" w:noVBand="1"/>
      </w:tblPr>
      <w:tblGrid>
        <w:gridCol w:w="1701"/>
        <w:gridCol w:w="1134"/>
        <w:gridCol w:w="1134"/>
        <w:gridCol w:w="851"/>
        <w:gridCol w:w="992"/>
        <w:gridCol w:w="992"/>
        <w:gridCol w:w="142"/>
        <w:gridCol w:w="590"/>
        <w:gridCol w:w="119"/>
        <w:gridCol w:w="1134"/>
        <w:gridCol w:w="703"/>
      </w:tblGrid>
      <w:tr w:rsidR="00B25465" w14:paraId="336D8F75" w14:textId="2E6446D0" w:rsidTr="007B07B3">
        <w:trPr>
          <w:cnfStyle w:val="100000000000" w:firstRow="1" w:lastRow="0" w:firstColumn="0" w:lastColumn="0" w:oddVBand="0" w:evenVBand="0" w:oddHBand="0" w:evenHBand="0" w:firstRowFirstColumn="0" w:firstRowLastColumn="0" w:lastRowFirstColumn="0" w:lastRowLastColumn="0"/>
          <w:tblHeader/>
        </w:trPr>
        <w:tc>
          <w:tcPr>
            <w:tcW w:w="8789" w:type="dxa"/>
            <w:gridSpan w:val="10"/>
          </w:tcPr>
          <w:p w14:paraId="3270FB83" w14:textId="1BD0CC2C" w:rsidR="00B25465" w:rsidRPr="006418DA" w:rsidRDefault="00B25465" w:rsidP="00D4516A">
            <w:pPr>
              <w:pStyle w:val="TabletextHeader"/>
            </w:pPr>
            <w:r>
              <w:t>Areas of health and aged care services</w:t>
            </w:r>
          </w:p>
        </w:tc>
        <w:tc>
          <w:tcPr>
            <w:tcW w:w="703" w:type="dxa"/>
          </w:tcPr>
          <w:p w14:paraId="57FD6D1B" w14:textId="77777777" w:rsidR="00B25465" w:rsidRDefault="00B25465" w:rsidP="00D4516A">
            <w:pPr>
              <w:jc w:val="center"/>
              <w:rPr>
                <w:b/>
                <w:bCs/>
              </w:rPr>
            </w:pPr>
          </w:p>
        </w:tc>
      </w:tr>
      <w:tr w:rsidR="00432A7E" w14:paraId="5BDB98D1" w14:textId="6D23A394" w:rsidTr="007B07B3">
        <w:trPr>
          <w:cnfStyle w:val="100000000000" w:firstRow="1" w:lastRow="0" w:firstColumn="0" w:lastColumn="0" w:oddVBand="0" w:evenVBand="0" w:oddHBand="0" w:evenHBand="0" w:firstRowFirstColumn="0" w:firstRowLastColumn="0" w:lastRowFirstColumn="0" w:lastRowLastColumn="0"/>
          <w:tblHeader/>
        </w:trPr>
        <w:tc>
          <w:tcPr>
            <w:tcW w:w="1701" w:type="dxa"/>
            <w:shd w:val="clear" w:color="auto" w:fill="C5FFEF" w:themeFill="background2" w:themeFillTint="33"/>
          </w:tcPr>
          <w:p w14:paraId="641C3952" w14:textId="11C44FFF" w:rsidR="00B25465" w:rsidRDefault="00B25465" w:rsidP="00D4516A">
            <w:pPr>
              <w:pStyle w:val="TabletextNormal"/>
            </w:pPr>
            <w:r>
              <w:t xml:space="preserve">Healthcare (general, including non-clinical </w:t>
            </w:r>
            <w:proofErr w:type="gramStart"/>
            <w:r>
              <w:t>settings )</w:t>
            </w:r>
            <w:proofErr w:type="gramEnd"/>
          </w:p>
        </w:tc>
        <w:tc>
          <w:tcPr>
            <w:tcW w:w="1134" w:type="dxa"/>
            <w:shd w:val="clear" w:color="auto" w:fill="C5FFEF" w:themeFill="background2" w:themeFillTint="33"/>
          </w:tcPr>
          <w:p w14:paraId="0D253E32" w14:textId="4D26C9E5" w:rsidR="00B25465" w:rsidRDefault="00B25465" w:rsidP="00D4516A">
            <w:pPr>
              <w:pStyle w:val="TabletextNormal"/>
            </w:pPr>
            <w:r>
              <w:t>Hospitals (excl. psychiatric)</w:t>
            </w:r>
          </w:p>
        </w:tc>
        <w:tc>
          <w:tcPr>
            <w:tcW w:w="1134" w:type="dxa"/>
            <w:shd w:val="clear" w:color="auto" w:fill="C5FFEF" w:themeFill="background2" w:themeFillTint="33"/>
          </w:tcPr>
          <w:p w14:paraId="68CFAA9A" w14:textId="77777777" w:rsidR="00B25465" w:rsidRDefault="00B25465" w:rsidP="00D4516A">
            <w:pPr>
              <w:pStyle w:val="TabletextNormal"/>
            </w:pPr>
            <w:r>
              <w:t>Psychiatric hospitals</w:t>
            </w:r>
          </w:p>
        </w:tc>
        <w:tc>
          <w:tcPr>
            <w:tcW w:w="851" w:type="dxa"/>
            <w:shd w:val="clear" w:color="auto" w:fill="C5FFEF" w:themeFill="background2" w:themeFillTint="33"/>
          </w:tcPr>
          <w:p w14:paraId="01D0B6C2" w14:textId="77777777" w:rsidR="00B25465" w:rsidRDefault="00B25465" w:rsidP="00D4516A">
            <w:pPr>
              <w:pStyle w:val="TabletextNormal"/>
            </w:pPr>
            <w:r>
              <w:t>General practice</w:t>
            </w:r>
          </w:p>
        </w:tc>
        <w:tc>
          <w:tcPr>
            <w:tcW w:w="992" w:type="dxa"/>
            <w:shd w:val="clear" w:color="auto" w:fill="C5FFEF" w:themeFill="background2" w:themeFillTint="33"/>
          </w:tcPr>
          <w:p w14:paraId="3EFFD7AA" w14:textId="77777777" w:rsidR="00B25465" w:rsidRDefault="00B25465" w:rsidP="00D4516A">
            <w:pPr>
              <w:pStyle w:val="TabletextNormal"/>
            </w:pPr>
            <w:r>
              <w:t>Specialist medical services</w:t>
            </w:r>
          </w:p>
        </w:tc>
        <w:tc>
          <w:tcPr>
            <w:tcW w:w="1134" w:type="dxa"/>
            <w:gridSpan w:val="2"/>
            <w:shd w:val="clear" w:color="auto" w:fill="C5FFEF" w:themeFill="background2" w:themeFillTint="33"/>
          </w:tcPr>
          <w:p w14:paraId="78016E85" w14:textId="77777777" w:rsidR="00B25465" w:rsidRDefault="00B25465" w:rsidP="00D4516A">
            <w:pPr>
              <w:pStyle w:val="TabletextNormal"/>
            </w:pPr>
            <w:r>
              <w:t>Pathology and diagnostic imaging</w:t>
            </w:r>
          </w:p>
        </w:tc>
        <w:tc>
          <w:tcPr>
            <w:tcW w:w="709" w:type="dxa"/>
            <w:gridSpan w:val="2"/>
            <w:shd w:val="clear" w:color="auto" w:fill="C5FFEF" w:themeFill="background2" w:themeFillTint="33"/>
          </w:tcPr>
          <w:p w14:paraId="69F9EC62" w14:textId="77777777" w:rsidR="00B25465" w:rsidRDefault="00B25465" w:rsidP="00D4516A">
            <w:pPr>
              <w:pStyle w:val="TabletextNormal"/>
            </w:pPr>
            <w:r>
              <w:t>Allied health</w:t>
            </w:r>
          </w:p>
        </w:tc>
        <w:tc>
          <w:tcPr>
            <w:tcW w:w="1134" w:type="dxa"/>
            <w:shd w:val="clear" w:color="auto" w:fill="C5FFEF" w:themeFill="background2" w:themeFillTint="33"/>
          </w:tcPr>
          <w:p w14:paraId="33EE6669" w14:textId="77777777" w:rsidR="00B25465" w:rsidRDefault="00B25465" w:rsidP="00D4516A">
            <w:pPr>
              <w:pStyle w:val="TabletextNormal"/>
            </w:pPr>
            <w:r>
              <w:t>Ambulance</w:t>
            </w:r>
          </w:p>
        </w:tc>
        <w:tc>
          <w:tcPr>
            <w:tcW w:w="703" w:type="dxa"/>
            <w:shd w:val="clear" w:color="auto" w:fill="C5FFEF" w:themeFill="background2" w:themeFillTint="33"/>
          </w:tcPr>
          <w:p w14:paraId="0B474BCC" w14:textId="3F1680D9" w:rsidR="00B25465" w:rsidRDefault="008A0513" w:rsidP="00D4516A">
            <w:pPr>
              <w:pStyle w:val="TabletextNormal"/>
            </w:pPr>
            <w:r>
              <w:t>Aged Care</w:t>
            </w:r>
          </w:p>
        </w:tc>
      </w:tr>
      <w:tr w:rsidR="00432A7E" w14:paraId="5E13DD09" w14:textId="47F91A34" w:rsidTr="00432A7E">
        <w:trPr>
          <w:cnfStyle w:val="000000100000" w:firstRow="0" w:lastRow="0" w:firstColumn="0" w:lastColumn="0" w:oddVBand="0" w:evenVBand="0" w:oddHBand="1" w:evenHBand="0" w:firstRowFirstColumn="0" w:firstRowLastColumn="0" w:lastRowFirstColumn="0" w:lastRowLastColumn="0"/>
        </w:trPr>
        <w:tc>
          <w:tcPr>
            <w:tcW w:w="1701" w:type="dxa"/>
          </w:tcPr>
          <w:p w14:paraId="79C644C3" w14:textId="77777777" w:rsidR="00B25465" w:rsidRPr="002B7551" w:rsidRDefault="00B25465" w:rsidP="00D4516A">
            <w:pPr>
              <w:pStyle w:val="TabletextNormal"/>
              <w:rPr>
                <w:rFonts w:eastAsiaTheme="minorHAnsi"/>
              </w:rPr>
            </w:pPr>
            <w:r w:rsidRPr="005412A4">
              <w:fldChar w:fldCharType="begin">
                <w:fldData xml:space="preserve">PEVuZE5vdGU+PENpdGU+PEF1dGhvcj5LbmV6ZXZpYzwvQXV0aG9yPjxZZWFyPjIwMjM8L1llYXI+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</w:fldData>
              </w:fldChar>
            </w:r>
            <w:r w:rsidRPr="005412A4">
              <w:instrText xml:space="preserve"> ADDIN EN.CITE </w:instrText>
            </w:r>
            <w:r w:rsidRPr="005412A4">
              <w:fldChar w:fldCharType="begin">
                <w:fldData xml:space="preserve">PEVuZE5vdGU+PENpdGU+PEF1dGhvcj5LbmV6ZXZpYzwvQXV0aG9yPjxZZWFyPjIwMjM8L1llYXI+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</w:fldData>
              </w:fldChar>
            </w:r>
            <w:r w:rsidRPr="005412A4">
              <w:instrText xml:space="preserve"> ADDIN EN.CITE.DATA </w:instrText>
            </w:r>
            <w:r w:rsidRPr="005412A4">
              <w:fldChar w:fldCharType="end"/>
            </w:r>
            <w:r w:rsidRPr="005412A4">
              <w:fldChar w:fldCharType="separate"/>
            </w:r>
            <w:r w:rsidRPr="005412A4">
              <w:t>(Knezevic et al. 2023)</w:t>
            </w:r>
            <w:r w:rsidRPr="005412A4">
              <w:fldChar w:fldCharType="end"/>
            </w:r>
            <w:r w:rsidRPr="002B7551">
              <w:rPr>
                <w:rFonts w:eastAsiaTheme="minorHAnsi"/>
              </w:rPr>
              <w:t xml:space="preserve"> </w:t>
            </w:r>
          </w:p>
          <w:p w14:paraId="78303FED" w14:textId="77777777" w:rsidR="00B25465" w:rsidRPr="002B7551" w:rsidRDefault="00B25465" w:rsidP="00D4516A">
            <w:pPr>
              <w:pStyle w:val="TabletextNormal"/>
              <w:rPr>
                <w:rFonts w:eastAsiaTheme="minorHAnsi"/>
              </w:rPr>
            </w:pPr>
            <w:r w:rsidRPr="005412A4">
              <w:fldChar w:fldCharType="begin"/>
            </w:r>
            <w:r w:rsidRPr="005412A4">
              <w:instrText xml:space="preserve"> ADDIN EN.CITE &lt;EndNote&gt;&lt;Cite&gt;&lt;Author&gt;Marfori&lt;/Author&gt;&lt;Year&gt;2020&lt;/Year&gt;&lt;RecNum&gt;62&lt;/RecNum&gt;&lt;DisplayText&gt;(Marfori et al. 2020)&lt;/DisplayText&gt;&lt;record&gt;&lt;rec-number&gt;62&lt;/rec-number&gt;&lt;foreign-keys&gt;&lt;key app="EN" db-id="2tvvdsaevdpwwzex5pfxx0p5f9d225t9sw5e" timestamp="1715161452"&gt;62&lt;/key&gt;&lt;/foreign-keys&gt;&lt;ref-type name="Journal Article"&gt;17&lt;/ref-type&gt;&lt;contributors&gt;&lt;authors&gt;&lt;author&gt;Marfori, M. Therese&lt;/author&gt;&lt;author&gt;Campbell, Sharon L.&lt;/author&gt;&lt;author&gt;Garvey, Kate&lt;/author&gt;&lt;author&gt;McKeown, Scott&lt;/author&gt;&lt;author&gt;Veitch, Mark&lt;/author&gt;&lt;author&gt;Wheeler, Amanda J.&lt;/author&gt;&lt;author&gt;Borchers-Arriagada, Nicolas&lt;/author&gt;&lt;author&gt;Johnston, Fay H.&lt;/author&gt;&lt;/authors&gt;&lt;/contributors&gt;&lt;titles&gt;&lt;title&gt;Public Health Messaging During Extreme Smoke Events: Are We Hitting the Mark?&lt;/title&gt;&lt;secondary-title&gt;Frontiers in Public Health&lt;/secondary-title&gt;&lt;/titles&gt;&lt;periodical&gt;&lt;full-title&gt;Frontiers in public health&lt;/full-title&gt;&lt;/periodical&gt;&lt;pages&gt;465&lt;/pages&gt;&lt;volume&gt;8&lt;/volume&gt;&lt;keywords&gt;&lt;keyword&gt;Public health&lt;/keyword&gt;&lt;keyword&gt;Wildfires&lt;/keyword&gt;&lt;keyword&gt;Australia&lt;/keyword&gt;&lt;keyword&gt;Social media&lt;/keyword&gt;&lt;keyword&gt;Human beings&lt;/keyword&gt;&lt;keyword&gt;Tasmania&lt;/keyword&gt;&lt;keyword&gt;Smoke&lt;/keyword&gt;&lt;keyword&gt;Fire&lt;/keyword&gt;&lt;keyword&gt;Risk communication&lt;/keyword&gt;&lt;keyword&gt;Air quality&lt;/keyword&gt;&lt;/keywords&gt;&lt;dates&gt;&lt;year&gt;2020&lt;/year&gt;&lt;/dates&gt;&lt;pub-location&gt;Switzerland&lt;/pub-location&gt;&lt;publisher&gt;Frontiers Research Foundation&lt;/publisher&gt;&lt;isbn&gt;2296-2565&lt;/isbn&gt;&lt;urls&gt;&lt;/urls&gt;&lt;electronic-resource-num&gt;10.3389/fpubh.2020.00465&lt;/electronic-resource-num&gt;&lt;/record&gt;&lt;/Cite&gt;&lt;/EndNote&gt;</w:instrText>
            </w:r>
            <w:r w:rsidRPr="005412A4">
              <w:fldChar w:fldCharType="separate"/>
            </w:r>
            <w:r w:rsidRPr="005412A4">
              <w:t>(Marfori et al. 2020)</w:t>
            </w:r>
            <w:r w:rsidRPr="005412A4">
              <w:fldChar w:fldCharType="end"/>
            </w:r>
            <w:r w:rsidRPr="002B7551">
              <w:rPr>
                <w:rFonts w:eastAsiaTheme="minorHAnsi"/>
              </w:rPr>
              <w:t xml:space="preserve"> </w:t>
            </w:r>
          </w:p>
          <w:p w14:paraId="0A008902" w14:textId="77777777" w:rsidR="00B25465" w:rsidRPr="005412A4" w:rsidRDefault="00B25465" w:rsidP="00D4516A">
            <w:pPr>
              <w:pStyle w:val="TabletextNormal"/>
            </w:pPr>
            <w:r w:rsidRPr="005412A4">
              <w:fldChar w:fldCharType="begin"/>
            </w:r>
            <w:r w:rsidRPr="005412A4">
              <w:instrText xml:space="preserve"> ADDIN EN.CITE &lt;EndNote&gt;&lt;Cite&gt;&lt;Author&gt;McLean&lt;/Author&gt;&lt;Year&gt;2022&lt;/Year&gt;&lt;RecNum&gt;27&lt;/RecNum&gt;&lt;DisplayText&gt;(McLean et al. 2022)&lt;/DisplayText&gt;&lt;record&gt;&lt;rec-number&gt;27&lt;/rec-number&gt;&lt;foreign-keys&gt;&lt;key app="EN" db-id="2tvvdsaevdpwwzex5pfxx0p5f9d225t9sw5e" timestamp="1715161418"&gt;27&lt;/key&gt;&lt;/foreign-keys&gt;&lt;ref-type name="Journal Article"&gt;17&lt;/ref-type&gt;&lt;contributors&gt;&lt;authors&gt;&lt;author&gt;McLean, Michelle&lt;/author&gt;&lt;author&gt;Phelps, Charlotte&lt;/author&gt;&lt;author&gt;Smith, Jessica&lt;/author&gt;&lt;author&gt;Maheshwari, Neelam&lt;/author&gt;&lt;author&gt;Veer, Vineesha&lt;/author&gt;&lt;author&gt;Bushell, Dayna&lt;/author&gt;&lt;author&gt;Matthews, Richard&lt;/author&gt;&lt;author&gt;Craig, Belinda&lt;/author&gt;&lt;author&gt;Moro, Christian&lt;/author&gt;&lt;/authors&gt;&lt;/contributors&gt;&lt;titles&gt;&lt;title&gt;An authentic learner-centered planetary health assignment: A five-year evaluation of student choices to address Sustainable Development Goal 13 (Climate Action)&lt;/title&gt;&lt;secondary-title&gt;Frontiers in Public Health&lt;/secondary-title&gt;&lt;/titles&gt;&lt;periodical&gt;&lt;full-title&gt;Frontiers in public health&lt;/full-title&gt;&lt;/periodical&gt;&lt;pages&gt;1049932&lt;/pages&gt;&lt;volume&gt;10&lt;/volume&gt;&lt;dates&gt;&lt;year&gt;2022&lt;/year&gt;&lt;/dates&gt;&lt;pub-location&gt;Switzerland&lt;/pub-location&gt;&lt;publisher&gt;Frontiers Editorial Office&lt;/publisher&gt;&lt;accession-num&gt;36408043&lt;/accession-num&gt;&lt;urls&gt;&lt;related-urls&gt;&lt;url&gt;https://ezproxy.canberra.edu.au/login?url=https://search.ebscohost.com/login.aspx?direct=true&amp;amp;db=cmedm&amp;amp;AN=36408043&amp;amp;site=ehost-live&lt;/url&gt;&lt;url&gt;https://www.ncbi.nlm.nih.gov/pmc/articles/PMC9671629/pdf/fpubh-10-1049932.pdf&lt;/url&gt;&lt;/related-urls&gt;&lt;/urls&gt;&lt;electronic-resource-num&gt;10.3389/fpubh.2022.1049932&lt;/electronic-resource-num&gt;&lt;/record&gt;&lt;/Cite&gt;&lt;/EndNote&gt;</w:instrText>
            </w:r>
            <w:r w:rsidRPr="005412A4">
              <w:fldChar w:fldCharType="separate"/>
            </w:r>
            <w:r w:rsidRPr="005412A4">
              <w:t>(McLean et al. 2022)</w:t>
            </w:r>
            <w:r w:rsidRPr="005412A4">
              <w:fldChar w:fldCharType="end"/>
            </w:r>
          </w:p>
          <w:p w14:paraId="2DE29911" w14:textId="5C249AD4" w:rsidR="00B25465" w:rsidRPr="005412A4" w:rsidRDefault="00B25465" w:rsidP="00D4516A">
            <w:pPr>
              <w:pStyle w:val="TabletextNormal"/>
            </w:pPr>
            <w:r w:rsidRPr="005412A4">
              <w:fldChar w:fldCharType="begin">
                <w:fldData xml:space="preserve">PEVuZE5vdGU+PENpdGU+PEF1dGhvcj5OaXRzY2hrZTwvQXV0aG9yPjxZZWFyPjIwMTc8L1llYXI+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cGFnZXM+OTkyPC9wYWdlcz48dm9sdW1lPjE0PC92b2x1bWU+PG51bWJlcj45PC9udW1iZXI+PGtl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</w:fldData>
              </w:fldChar>
            </w:r>
            <w:r w:rsidRPr="005412A4">
              <w:instrText xml:space="preserve"> ADDIN EN.CITE </w:instrText>
            </w:r>
            <w:r w:rsidRPr="005412A4">
              <w:fldChar w:fldCharType="begin">
                <w:fldData xml:space="preserve">PEVuZE5vdGU+PENpdGU+PEF1dGhvcj5OaXRzY2hrZTwvQXV0aG9yPjxZZWFyPjIwMTc8L1llYXI+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cGFnZXM+OTkyPC9wYWdlcz48dm9sdW1lPjE0PC92b2x1bWU+PG51bWJlcj45PC9udW1iZXI+PGtl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</w:fldData>
              </w:fldChar>
            </w:r>
            <w:r w:rsidRPr="005412A4">
              <w:instrText xml:space="preserve"> ADDIN EN.CITE.DATA </w:instrText>
            </w:r>
            <w:r w:rsidRPr="005412A4">
              <w:fldChar w:fldCharType="end"/>
            </w:r>
            <w:r w:rsidRPr="005412A4">
              <w:fldChar w:fldCharType="separate"/>
            </w:r>
            <w:r w:rsidRPr="005412A4">
              <w:t>(Nitschke et al. 2017)</w:t>
            </w:r>
            <w:r w:rsidRPr="005412A4">
              <w:fldChar w:fldCharType="end"/>
            </w:r>
            <w:r w:rsidRPr="005412A4">
              <w:t xml:space="preserve"> </w:t>
            </w:r>
          </w:p>
          <w:p w14:paraId="62885C95" w14:textId="77777777" w:rsidR="00B25465" w:rsidRPr="005412A4" w:rsidRDefault="00B25465" w:rsidP="00D4516A">
            <w:pPr>
              <w:pStyle w:val="TabletextNormal"/>
            </w:pPr>
            <w:r w:rsidRPr="005412A4">
              <w:fldChar w:fldCharType="begin"/>
            </w:r>
            <w:r w:rsidRPr="005412A4">
              <w:instrText xml:space="preserve"> ADDIN EN.CITE &lt;EndNote&gt;&lt;Cite&gt;&lt;Author&gt;Patrick&lt;/Author&gt;&lt;Year&gt;2011&lt;/Year&gt;&lt;RecNum&gt;31&lt;/RecNum&gt;&lt;DisplayText&gt;(Patrick and Capetola 2011)&lt;/DisplayText&gt;&lt;record&gt;&lt;rec-number&gt;31&lt;/rec-number&gt;&lt;foreign-keys&gt;&lt;key app="EN" db-id="2tvvdsaevdpwwzex5pfxx0p5f9d225t9sw5e" timestamp="1715161418"&gt;31&lt;/key&gt;&lt;/foreign-keys&gt;&lt;ref-type name="Journal Article"&gt;17&lt;/ref-type&gt;&lt;contributors&gt;&lt;authors&gt;&lt;author&gt;Patrick, Rebecca&lt;/author&gt;&lt;author&gt;Capetola, Teresa&lt;/author&gt;&lt;/authors&gt;&lt;/contributors&gt;&lt;titles&gt;&lt;title&gt;It&amp;apos;s here! Are we ready? Five case studies of health promotion practices that address climate change from within Victorian health care settings&lt;/title&gt;&lt;secondary-title&gt;Health Promotion Journal of Australia&lt;/secondary-title&gt;&lt;/titles&gt;&lt;periodical&gt;&lt;full-title&gt;Health Promotion Journal of Australia&lt;/full-title&gt;&lt;/periodical&gt;&lt;pages&gt;S61-S67&lt;/pages&gt;&lt;volume&gt;22&lt;/volume&gt;&lt;dates&gt;&lt;year&gt;2011&lt;/year&gt;&lt;/dates&gt;&lt;pub-location&gt;Australia&lt;/pub-location&gt;&lt;publisher&gt;Wiley&lt;/publisher&gt;&lt;accession-num&gt;22518923&lt;/accession-num&gt;&lt;urls&gt;&lt;related-urls&gt;&lt;url&gt;https://ezproxy.canberra.edu.au/login?url=https://search.ebscohost.com/login.aspx?direct=true&amp;amp;db=cmedm&amp;amp;AN=22518923&amp;amp;site=ehost-live&lt;/url&gt;&lt;url&gt;https://onlinelibrary.wiley.com/doi/pdfdirect/10.1071/HE11461?download=true&lt;/url&gt;&lt;/related-urls&gt;&lt;/urls&gt;&lt;electronic-resource-num&gt;10.1071/he11461&lt;/electronic-resource-num&gt;&lt;/record&gt;&lt;/Cite&gt;&lt;/EndNote&gt;</w:instrText>
            </w:r>
            <w:r w:rsidRPr="005412A4">
              <w:fldChar w:fldCharType="separate"/>
            </w:r>
            <w:r w:rsidRPr="005412A4">
              <w:t>(Patrick and Capetola 2011)</w:t>
            </w:r>
            <w:r w:rsidRPr="005412A4">
              <w:fldChar w:fldCharType="end"/>
            </w:r>
          </w:p>
          <w:p w14:paraId="0C3E892B" w14:textId="77777777" w:rsidR="00B25465" w:rsidRPr="005412A4" w:rsidRDefault="00B25465" w:rsidP="00D4516A">
            <w:pPr>
              <w:pStyle w:val="TabletextNormal"/>
            </w:pPr>
            <w:r w:rsidRPr="005412A4">
              <w:fldChar w:fldCharType="begin"/>
            </w:r>
            <w:r w:rsidRPr="005412A4">
              <w:instrText xml:space="preserve"> ADDIN EN.CITE &lt;EndNote&gt;&lt;Cite&gt;&lt;Author&gt;Patrick&lt;/Author&gt;&lt;Year&gt;2019&lt;/Year&gt;&lt;RecNum&gt;32&lt;/RecNum&gt;&lt;DisplayText&gt;(Patrick and Kingsley 2019)&lt;/DisplayText&gt;&lt;record&gt;&lt;rec-number&gt;32&lt;/rec-number&gt;&lt;foreign-keys&gt;&lt;key app="EN" db-id="2tvvdsaevdpwwzex5pfxx0p5f9d225t9sw5e" timestamp="1715161418"&gt;32&lt;/key&gt;&lt;/foreign-keys&gt;&lt;ref-type name="Journal Article"&gt;17&lt;/ref-type&gt;&lt;contributors&gt;&lt;authors&gt;&lt;author&gt;Patrick, Rebecca&lt;/author&gt;&lt;author&gt;Kingsley, Jonathan&lt;/author&gt;&lt;/authors&gt;&lt;/contributors&gt;&lt;titles&gt;&lt;title&gt;Health promotion and sustainability programmes in Australia: barriers and enablers to evaluation&lt;/title&gt;&lt;secondary-title&gt;Global Health Promotion&lt;/secondary-title&gt;&lt;/titles&gt;&lt;periodical&gt;&lt;full-title&gt;Global health promotion&lt;/full-title&gt;&lt;/periodical&gt;&lt;pages&gt;82-92&lt;/pages&gt;&lt;volume&gt;26&lt;/volume&gt;&lt;number&gt;2&lt;/number&gt;&lt;dates&gt;&lt;year&gt;2019&lt;/year&gt;&lt;/dates&gt;&lt;pub-location&gt;England&lt;/pub-location&gt;&lt;publisher&gt;Sage&lt;/publisher&gt;&lt;accession-num&gt;28832245&lt;/accession-num&gt;&lt;urls&gt;&lt;related-urls&gt;&lt;url&gt;https://ezproxy.canberra.edu.au/login?url=https://search.ebscohost.com/login.aspx?direct=true&amp;amp;db=cmedm&amp;amp;AN=28832245&amp;amp;site=ehost-live&lt;/url&gt;&lt;url&gt;https://journals.sagepub.com/doi/10.1177/1757975917715038?url_ver=Z39.88-2003&amp;amp;rfr_id=ori:rid:crossref.org&amp;amp;rfr_dat=cr_pub  0pubmed&lt;/url&gt;&lt;/related-urls&gt;&lt;/urls&gt;&lt;electronic-resource-num&gt;10.1177/1757975917715038&lt;/electronic-resource-num&gt;&lt;/record&gt;&lt;/Cite&gt;&lt;/EndNote&gt;</w:instrText>
            </w:r>
            <w:r w:rsidRPr="005412A4">
              <w:fldChar w:fldCharType="separate"/>
            </w:r>
            <w:r w:rsidRPr="005412A4">
              <w:t>(Patrick and Kingsley 2019)</w:t>
            </w:r>
            <w:r w:rsidRPr="005412A4">
              <w:fldChar w:fldCharType="end"/>
            </w:r>
            <w:r w:rsidRPr="005412A4">
              <w:t xml:space="preserve"> </w:t>
            </w:r>
          </w:p>
          <w:p w14:paraId="01DD83EA" w14:textId="40B8CA88" w:rsidR="00B25465" w:rsidRPr="005412A4" w:rsidRDefault="00B25465" w:rsidP="00D4516A">
            <w:pPr>
              <w:pStyle w:val="TabletextNormal"/>
            </w:pPr>
            <w:r w:rsidRPr="005412A4">
              <w:fldChar w:fldCharType="begin"/>
            </w:r>
            <w:r w:rsidRPr="005412A4">
              <w:instrText xml:space="preserve"> ADDIN EN.CITE &lt;EndNote&gt;&lt;Cite&gt;&lt;Author&gt;van Beurden&lt;/Author&gt;&lt;Year&gt;2011&lt;/Year&gt;&lt;RecNum&gt;40&lt;/RecNum&gt;&lt;DisplayText&gt;(van Beurden et al. 2011)&lt;/DisplayText&gt;&lt;record&gt;&lt;rec-number&gt;40&lt;/rec-number&gt;&lt;foreign-keys&gt;&lt;key app="EN" db-id="2tvvdsaevdpwwzex5pfxx0p5f9d225t9sw5e" timestamp="1715161418"&gt;40&lt;/key&gt;&lt;/foreign-keys&gt;&lt;ref-type name="Journal Article"&gt;17&lt;/ref-type&gt;&lt;contributors&gt;&lt;authors&gt;&lt;author&gt;van Beurden, Eric K.&lt;/author&gt;&lt;author&gt;Kia, Annie M.&lt;/author&gt;&lt;author&gt;Hughes, Denise&lt;/author&gt;&lt;author&gt;Fuller, Jeffery D.&lt;/author&gt;&lt;author&gt;Dietrich, Uta&lt;/author&gt;&lt;author&gt;Howton, Kirsty&lt;/author&gt;&lt;author&gt;Kavooru, Suman&lt;/author&gt;&lt;/authors&gt;&lt;/contributors&gt;&lt;titles&gt;&lt;title&gt;Networked resilience in rural Australia--a role for health promotion in regional responses to climate change&lt;/title&gt;&lt;secondary-title&gt;Health Promotion Journal of Australia&lt;/secondary-title&gt;&lt;/titles&gt;&lt;periodical&gt;&lt;full-title&gt;Health Promotion Journal of Australia&lt;/full-title&gt;&lt;/periodical&gt;&lt;pages&gt;S54-S60&lt;/pages&gt;&lt;volume&gt;22&lt;/volume&gt;&lt;dates&gt;&lt;year&gt;2011&lt;/year&gt;&lt;/dates&gt;&lt;pub-location&gt;Australia&lt;/pub-location&gt;&lt;publisher&gt;Wiley&lt;/publisher&gt;&lt;accession-num&gt;22518922&lt;/accession-num&gt;&lt;urls&gt;&lt;related-urls&gt;&lt;url&gt;https://ezproxy.canberra.edu.au/login?url=https://search.ebscohost.com/login.aspx?direct=true&amp;amp;db=cmedm&amp;amp;AN=22518922&amp;amp;site=ehost-live&lt;/url&gt;&lt;url&gt;https://onlinelibrary.wiley.com/doi/pdfdirect/10.1071/HE11454?download=true&lt;/url&gt;&lt;/related-urls&gt;&lt;/urls&gt;&lt;electronic-resource-num&gt;10.1071/he11454&lt;/electronic-resource-num&gt;&lt;/record&gt;&lt;/Cite&gt;&lt;/EndNote&gt;</w:instrText>
            </w:r>
            <w:r w:rsidRPr="005412A4">
              <w:fldChar w:fldCharType="separate"/>
            </w:r>
            <w:r w:rsidRPr="005412A4">
              <w:t xml:space="preserve">(van </w:t>
            </w:r>
            <w:proofErr w:type="spellStart"/>
            <w:r w:rsidRPr="005412A4">
              <w:t>Beurden</w:t>
            </w:r>
            <w:proofErr w:type="spellEnd"/>
            <w:r w:rsidRPr="005412A4">
              <w:t xml:space="preserve"> et al. 2011)</w:t>
            </w:r>
            <w:r w:rsidRPr="005412A4">
              <w:fldChar w:fldCharType="end"/>
            </w:r>
          </w:p>
          <w:p w14:paraId="2FFF2D44" w14:textId="5DF101C3" w:rsidR="00B25465" w:rsidRPr="005412A4" w:rsidRDefault="00B25465" w:rsidP="00D4516A">
            <w:pPr>
              <w:pStyle w:val="TabletextNormal"/>
            </w:pPr>
            <w:r w:rsidRPr="005412A4">
              <w:fldChar w:fldCharType="begin"/>
            </w:r>
            <w:r w:rsidRPr="005412A4">
              <w:instrText xml:space="preserve"> ADDIN EN.CITE &lt;EndNote&gt;&lt;Cite&gt;&lt;Author&gt;Williams&lt;/Author&gt;&lt;Year&gt;2019&lt;/Year&gt;&lt;RecNum&gt;67&lt;/RecNum&gt;&lt;DisplayText&gt;(Williams et al. 2019)&lt;/DisplayText&gt;&lt;record&gt;&lt;rec-number&gt;67&lt;/rec-number&gt;&lt;foreign-keys&gt;&lt;key app="EN" db-id="2tvvdsaevdpwwzex5pfxx0p5f9d225t9sw5e" timestamp="1715161452"&gt;67&lt;/key&gt;&lt;/foreign-keys&gt;&lt;ref-type name="Journal Article"&gt;17&lt;/ref-type&gt;&lt;contributors&gt;&lt;authors&gt;&lt;author&gt;Williams, Susan&lt;/author&gt;&lt;author&gt;Hanson-Easey, Scott&lt;/author&gt;&lt;author&gt;Nitschke, Monika&lt;/author&gt;&lt;author&gt;Howell, Stuart&lt;/author&gt;&lt;author&gt;Nairn, John&lt;/author&gt;&lt;author&gt;Beattie, Chris&lt;/author&gt;&lt;author&gt;Wynwood, Graeme&lt;/author&gt;&lt;author&gt;Bi, Peng&lt;/author&gt;&lt;/authors&gt;&lt;/contributors&gt;&lt;titles&gt;&lt;title&gt;Heat-health warnings in regional Australia: examining public perceptions and responses&lt;/title&gt;&lt;secondary-title&gt;Environmental Hazards&lt;/secondary-title&gt;&lt;/titles&gt;&lt;periodical&gt;&lt;full-title&gt;Environmental hazards&lt;/full-title&gt;&lt;/periodical&gt;&lt;pages&gt;287-310&lt;/pages&gt;&lt;volume&gt;18&lt;/volume&gt;&lt;number&gt;4&lt;/number&gt;&lt;keywords&gt;&lt;keyword&gt;Extreme Heat&lt;/keyword&gt;&lt;keyword&gt;Public health&lt;/keyword&gt;&lt;keyword&gt;Prevention&lt;/keyword&gt;&lt;keyword&gt;Women&lt;/keyword&gt;&lt;keyword&gt;Tobacco industry&lt;/keyword&gt;&lt;keyword&gt;Protective Factors&lt;/keyword&gt;&lt;keyword&gt;Infrared radiation&lt;/keyword&gt;&lt;keyword&gt;Surveying&lt;/keyword&gt;&lt;keyword&gt;Heat&lt;/keyword&gt;&lt;keyword&gt;Men&lt;/keyword&gt;&lt;keyword&gt;Telephone surveys&lt;/keyword&gt;&lt;keyword&gt;Public opinion&lt;/keyword&gt;&lt;keyword&gt;Warnings&lt;/keyword&gt;&lt;keyword&gt;Age groups&lt;/keyword&gt;&lt;/keywords&gt;&lt;dates&gt;&lt;year&gt;2019&lt;/year&gt;&lt;/dates&gt;&lt;pub-location&gt;London&lt;/pub-location&gt;&lt;publisher&gt;Taylor &amp;amp; Francis&lt;/publisher&gt;&lt;isbn&gt;1747-7891&lt;/isbn&gt;&lt;urls&gt;&lt;/urls&gt;&lt;electronic-resource-num&gt;10.1080/17477891.2018.1538867&lt;/electronic-resource-num&gt;&lt;/record&gt;&lt;/Cite&gt;&lt;/EndNote&gt;</w:instrText>
            </w:r>
            <w:r w:rsidRPr="005412A4">
              <w:fldChar w:fldCharType="separate"/>
            </w:r>
            <w:r w:rsidRPr="005412A4">
              <w:t>(Williams et al. 2019)</w:t>
            </w:r>
            <w:r w:rsidRPr="005412A4">
              <w:fldChar w:fldCharType="end"/>
            </w:r>
            <w:r w:rsidRPr="005412A4">
              <w:t xml:space="preserve"> </w:t>
            </w:r>
          </w:p>
          <w:p w14:paraId="2D930EFC" w14:textId="6916EFEC" w:rsidR="00B25465" w:rsidRPr="005412A4" w:rsidRDefault="00B25465" w:rsidP="00D4516A">
            <w:pPr>
              <w:pStyle w:val="TabletextNormal"/>
            </w:pPr>
            <w:r w:rsidRPr="005412A4">
              <w:fldChar w:fldCharType="begin"/>
            </w:r>
            <w:r w:rsidRPr="005412A4">
              <w:instrText xml:space="preserve"> ADDIN EN.CITE &lt;EndNote&gt;&lt;Cite&gt;&lt;Author&gt;Williams&lt;/Author&gt;&lt;Year&gt;2022&lt;/Year&gt;&lt;RecNum&gt;47&lt;/RecNum&gt;&lt;DisplayText&gt;(Williams et al. 2022)&lt;/DisplayText&gt;&lt;record&gt;&lt;rec-number&gt;47&lt;/rec-number&gt;&lt;foreign-keys&gt;&lt;key app="EN" db-id="2tvvdsaevdpwwzex5pfxx0p5f9d225t9sw5e" timestamp="1715161418"&gt;47&lt;/key&gt;&lt;/foreign-keys&gt;&lt;ref-type name="Journal Article"&gt;17&lt;/ref-type&gt;&lt;contributors&gt;&lt;authors&gt;&lt;author&gt;Williams, Susan&lt;/author&gt;&lt;author&gt;Nitschke, Monika&lt;/author&gt;&lt;author&gt;Wondmagegn, Berhanu Yazew&lt;/author&gt;&lt;author&gt;Tong, Michael&lt;/author&gt;&lt;author&gt;Xiang, Jianjun&lt;/author&gt;&lt;author&gt;Hansen, Alana&lt;/author&gt;&lt;author&gt;Nairn, John&lt;/author&gt;&lt;author&gt;Karnon, Jonathan&lt;/author&gt;&lt;author&gt;Bi, Peng&lt;/author&gt;&lt;/authors&gt;&lt;/contributors&gt;&lt;titles&gt;&lt;title&gt;Evaluating cost benefits from a heat health warning system in Adelaide, South Australia&lt;/title&gt;&lt;secondary-title&gt;Australian and New Zealand Journal of Public Health&lt;/secondary-title&gt;&lt;/titles&gt;&lt;periodical&gt;&lt;full-title&gt;Australian and New Zealand journal of public health&lt;/full-title&gt;&lt;/periodical&gt;&lt;pages&gt;149-154&lt;/pages&gt;&lt;volume&gt;46&lt;/volume&gt;&lt;number&gt;2&lt;/number&gt;&lt;dates&gt;&lt;year&gt;2022&lt;/year&gt;&lt;/dates&gt;&lt;pub-location&gt;United States&lt;/pub-location&gt;&lt;publisher&gt;Elsevier&lt;/publisher&gt;&lt;accession-num&gt;34939708&lt;/accession-num&gt;&lt;urls&gt;&lt;related-urls&gt;&lt;url&gt;https://ezproxy.canberra.edu.au/login?url=https://search.ebscohost.com/login.aspx?direct=true&amp;amp;db=cmedm&amp;amp;AN=34939708&amp;amp;site=ehost-live&lt;/url&gt;&lt;url&gt;https://onlinelibrary.wiley.com/doi/pdfdirect/10.1111/1753-6405.13194?download=true&lt;/url&gt;&lt;/related-urls&gt;&lt;/urls&gt;&lt;electronic-resource-num&gt;10.1111/1753-6405.13194&lt;/electronic-resource-num&gt;&lt;/record&gt;&lt;/Cite&gt;&lt;/EndNote&gt;</w:instrText>
            </w:r>
            <w:r w:rsidRPr="005412A4">
              <w:fldChar w:fldCharType="separate"/>
            </w:r>
            <w:r w:rsidRPr="005412A4">
              <w:t>(Williams et al. 2022)</w:t>
            </w:r>
            <w:r w:rsidRPr="005412A4">
              <w:fldChar w:fldCharType="end"/>
            </w:r>
          </w:p>
        </w:tc>
        <w:tc>
          <w:tcPr>
            <w:tcW w:w="1134" w:type="dxa"/>
          </w:tcPr>
          <w:p w14:paraId="03E8E4AC" w14:textId="77777777" w:rsidR="00B25465" w:rsidRPr="005412A4" w:rsidRDefault="00B25465" w:rsidP="00D4516A">
            <w:pPr>
              <w:pStyle w:val="TabletextNormal"/>
            </w:pPr>
            <w:r w:rsidRPr="005412A4">
              <w:fldChar w:fldCharType="begin"/>
            </w:r>
            <w:r w:rsidRPr="005412A4">
              <w:instrText xml:space="preserve"> ADDIN EN.CITE &lt;EndNote&gt;&lt;Cite&gt;&lt;Author&gt;de Souza&lt;/Author&gt;&lt;Year&gt;2023&lt;/Year&gt;&lt;RecNum&gt;8&lt;/RecNum&gt;&lt;DisplayText&gt;(de Souza et al. 2023)&lt;/DisplayText&gt;&lt;record&gt;&lt;rec-number&gt;8&lt;/rec-number&gt;&lt;foreign-keys&gt;&lt;key app="EN" db-id="2tvvdsaevdpwwzex5pfxx0p5f9d225t9sw5e" timestamp="1715161418"&gt;8&lt;/key&gt;&lt;/foreign-keys&gt;&lt;ref-type name="Journal Article"&gt;17&lt;/ref-type&gt;&lt;contributors&gt;&lt;authors&gt;&lt;author&gt;de Souza, Mark&lt;/author&gt;&lt;author&gt;Lee, Aunty Bilawara&lt;/author&gt;&lt;author&gt;Cook, Stephen&lt;/author&gt;&lt;/authors&gt;&lt;/contributors&gt;&lt;titles&gt;&lt;title&gt;Healthy Patients, Workforce and Environment: Coupling Climate Adaptation and Mitigation to Wellbeing in Healthcare&lt;/title&gt;&lt;secondary-title&gt;International Journal of Environmental Research and Public Health&lt;/secondary-title&gt;&lt;/titles&gt;&lt;periodical&gt;&lt;full-title&gt;International Journal of Environmental Research and Public Health&lt;/full-title&gt;&lt;/periodical&gt;&lt;volume&gt;20&lt;/volume&gt;&lt;number&gt;22&lt;/number&gt;&lt;dates&gt;&lt;year&gt;2023&lt;/year&gt;&lt;/dates&gt;&lt;pub-location&gt;Switzerland&lt;/pub-location&gt;&lt;publisher&gt;MDPI&lt;/publisher&gt;&lt;accession-num&gt;37998289&lt;/accession-num&gt;&lt;urls&gt;&lt;related-urls&gt;&lt;url&gt;https://ezproxy.canberra.edu.au/login?url=https://search.ebscohost.com/login.aspx?direct=true&amp;amp;db=cmedm&amp;amp;AN=37998289&amp;amp;site=ehost-live&lt;/url&gt;&lt;url&gt;https://mdpi-res.com/d_attachment/ijerph/ijerph-20-07059/article_deploy/ijerph-20-07059-v3.pdf?version=1700097163&lt;/url&gt;&lt;/related-urls&gt;&lt;/urls&gt;&lt;electronic-resource-num&gt;10.3390/ijerph20227059&lt;/electronic-resource-num&gt;&lt;/record&gt;&lt;/Cite&gt;&lt;/EndNote&gt;</w:instrText>
            </w:r>
            <w:r w:rsidRPr="005412A4">
              <w:fldChar w:fldCharType="separate"/>
            </w:r>
            <w:r w:rsidRPr="005412A4">
              <w:t>(de Souza et al. 2023)</w:t>
            </w:r>
            <w:r w:rsidRPr="005412A4">
              <w:fldChar w:fldCharType="end"/>
            </w:r>
            <w:r w:rsidRPr="005412A4">
              <w:t xml:space="preserve"> </w:t>
            </w:r>
          </w:p>
          <w:p w14:paraId="12827F7E" w14:textId="739D7D11" w:rsidR="00B25465" w:rsidRPr="005412A4" w:rsidRDefault="00B25465" w:rsidP="00D4516A">
            <w:pPr>
              <w:pStyle w:val="TabletextNormal"/>
            </w:pPr>
            <w:r w:rsidRPr="005412A4">
              <w:fldChar w:fldCharType="begin"/>
            </w:r>
            <w:r w:rsidRPr="005412A4">
              <w:instrText xml:space="preserve"> ADDIN EN.CITE &lt;EndNote&gt;&lt;Cite&gt;&lt;Author&gt;Mohtady Ali&lt;/Author&gt;&lt;Year&gt;2022&lt;/Year&gt;&lt;RecNum&gt;92&lt;/RecNum&gt;&lt;DisplayText&gt;(Mohtady Ali et al. 2022)&lt;/DisplayText&gt;&lt;record&gt;&lt;rec-number&gt;92&lt;/rec-number&gt;&lt;foreign-keys&gt;&lt;key app="EN" db-id="2tvvdsaevdpwwzex5pfxx0p5f9d225t9sw5e" timestamp="1719128793"&gt;92&lt;/key&gt;&lt;/foreign-keys&gt;&lt;ref-type name="Journal Article"&gt;17&lt;/ref-type&gt;&lt;contributors&gt;&lt;authors&gt;&lt;author&gt;Mohtady Ali, Heba&lt;/author&gt;&lt;author&gt;Ranse, Jamie&lt;/author&gt;&lt;author&gt;Roiko, Anne&lt;/author&gt;&lt;author&gt;Desha, Cheryl&lt;/author&gt;&lt;/authors&gt;&lt;/contributors&gt;&lt;titles&gt;&lt;title&gt;Healthcare Workers’ Resilience Toolkit for Disaster Management and Climate Change Adaptation&lt;/title&gt;&lt;secondary-title&gt;International Journal of Environmental Research and Public Health&lt;/secondary-title&gt;&lt;/titles&gt;&lt;periodical&gt;&lt;full-title&gt;International Journal of Environmental Research and Public Health&lt;/full-title&gt;&lt;/periodical&gt;&lt;volume&gt;19&lt;/volume&gt;&lt;number&gt;19&lt;/number&gt;&lt;keywords&gt;&lt;keyword&gt;healthcare workers (HCWs)&lt;/keyword&gt;&lt;keyword&gt;hospitals&lt;/keyword&gt;&lt;keyword&gt;climate change adaptation&lt;/keyword&gt;&lt;keyword&gt;disaster resilience&lt;/keyword&gt;&lt;keyword&gt;toolkit&lt;/keyword&gt;&lt;keyword&gt;management&lt;/keyword&gt;&lt;/keywords&gt;&lt;dates&gt;&lt;year&gt;2022&lt;/year&gt;&lt;/dates&gt;&lt;isbn&gt;1660-4601&lt;/isbn&gt;&lt;urls&gt;&lt;/urls&gt;&lt;electronic-resource-num&gt;10.3390/ijerph191912440&lt;/electronic-resource-num&gt;&lt;/record&gt;&lt;/Cite&gt;&lt;/EndNote&gt;</w:instrText>
            </w:r>
            <w:r w:rsidRPr="005412A4">
              <w:fldChar w:fldCharType="separate"/>
            </w:r>
            <w:r w:rsidRPr="005412A4">
              <w:t>(</w:t>
            </w:r>
            <w:proofErr w:type="spellStart"/>
            <w:r w:rsidRPr="005412A4">
              <w:t>Mohtady</w:t>
            </w:r>
            <w:proofErr w:type="spellEnd"/>
            <w:r w:rsidRPr="005412A4">
              <w:t xml:space="preserve"> Ali et al. 2022)</w:t>
            </w:r>
            <w:r w:rsidRPr="005412A4">
              <w:fldChar w:fldCharType="end"/>
            </w:r>
            <w:r w:rsidRPr="002B7551">
              <w:rPr>
                <w:rFonts w:eastAsiaTheme="minorHAnsi"/>
              </w:rPr>
              <w:t xml:space="preserve"> </w:t>
            </w:r>
            <w:r w:rsidRPr="005412A4">
              <w:fldChar w:fldCharType="begin"/>
            </w:r>
            <w:r w:rsidRPr="005412A4">
              <w:instrText xml:space="preserve"> ADDIN EN.CITE &lt;EndNote&gt;&lt;Cite&gt;&lt;Author&gt;Nitschke&lt;/Author&gt;&lt;Year&gt;2016&lt;/Year&gt;&lt;RecNum&gt;28&lt;/RecNum&gt;&lt;DisplayText&gt;(Nitschke et al. 2016)&lt;/DisplayText&gt;&lt;record&gt;&lt;rec-number&gt;28&lt;/rec-number&gt;&lt;foreign-keys&gt;&lt;key app="EN" db-id="2tvvdsaevdpwwzex5pfxx0p5f9d225t9sw5e" timestamp="1715161418"&gt;28&lt;/key&gt;&lt;/foreign-keys&gt;&lt;ref-type name="Journal Article"&gt;17&lt;/ref-type&gt;&lt;contributors&gt;&lt;authors&gt;&lt;author&gt;Nitschke, Monika&lt;/author&gt;&lt;author&gt;Tucker, Graeme&lt;/author&gt;&lt;author&gt;Hansen, Alana&lt;/author&gt;&lt;author&gt;Williams, Susan&lt;/author&gt;&lt;author&gt;Zhang, Ying&lt;/author&gt;&lt;author&gt;Bi, Peng&lt;/author&gt;&lt;/authors&gt;&lt;/contributors&gt;&lt;titles&gt;&lt;title&gt;Evaluation of a heat warning system in Adelaide, South Australia, using case-series analysis&lt;/title&gt;&lt;secondary-title&gt;BMJ Open&lt;/secondary-title&gt;&lt;/titles&gt;&lt;periodical&gt;&lt;full-title&gt;BMJ open&lt;/full-title&gt;&lt;/periodical&gt;&lt;pages&gt;e012125&lt;/pages&gt;&lt;volume&gt;6&lt;/volume&gt;&lt;number&gt;7&lt;/number&gt;&lt;dates&gt;&lt;year&gt;2016&lt;/year&gt;&lt;/dates&gt;&lt;urls&gt;&lt;related-urls&gt;&lt;url&gt;https://www.ncbi.nlm.nih.gov/pmc/articles/PMC4964181/pdf/bmjopen-2016-012125.pdf&lt;/url&gt;&lt;/related-urls&gt;&lt;/urls&gt;&lt;/record&gt;&lt;/Cite&gt;&lt;/EndNote&gt;</w:instrText>
            </w:r>
            <w:r w:rsidRPr="005412A4">
              <w:fldChar w:fldCharType="separate"/>
            </w:r>
            <w:r w:rsidRPr="005412A4">
              <w:t>(Nitschke et al. 2016)</w:t>
            </w:r>
            <w:r w:rsidRPr="005412A4">
              <w:fldChar w:fldCharType="end"/>
            </w:r>
            <w:r w:rsidRPr="005412A4">
              <w:t xml:space="preserve"> </w:t>
            </w:r>
          </w:p>
        </w:tc>
        <w:tc>
          <w:tcPr>
            <w:tcW w:w="1134" w:type="dxa"/>
          </w:tcPr>
          <w:p w14:paraId="3361B807" w14:textId="77777777" w:rsidR="00B25465" w:rsidRPr="005412A4" w:rsidRDefault="00B25465" w:rsidP="00D4516A">
            <w:pPr>
              <w:pStyle w:val="TabletextNormal"/>
            </w:pPr>
          </w:p>
        </w:tc>
        <w:tc>
          <w:tcPr>
            <w:tcW w:w="851" w:type="dxa"/>
          </w:tcPr>
          <w:p w14:paraId="46DDA14F" w14:textId="1D138438" w:rsidR="00B25465" w:rsidRPr="005412A4" w:rsidRDefault="00B25465" w:rsidP="00D4516A">
            <w:pPr>
              <w:pStyle w:val="TabletextNormal"/>
            </w:pPr>
            <w:r w:rsidRPr="005412A4">
              <w:fldChar w:fldCharType="begin"/>
            </w:r>
            <w:r w:rsidRPr="005412A4">
              <w:instrText xml:space="preserve"> ADDIN EN.CITE &lt;EndNote&gt;&lt;Cite&gt;&lt;Author&gt;Walker&lt;/Author&gt;&lt;Year&gt;2009&lt;/Year&gt;&lt;RecNum&gt;84&lt;/RecNum&gt;&lt;DisplayText&gt;(Walker 2009)&lt;/DisplayText&gt;&lt;record&gt;&lt;rec-number&gt;84&lt;/rec-number&gt;&lt;foreign-keys&gt;&lt;key app="EN" db-id="2tvvdsaevdpwwzex5pfxx0p5f9d225t9sw5e" timestamp="1718447059"&gt;84&lt;/key&gt;&lt;/foreign-keys&gt;&lt;ref-type name="Journal Article"&gt;17&lt;/ref-type&gt;&lt;contributors&gt;&lt;authors&gt;&lt;author&gt;Walker, Rae&lt;/author&gt;&lt;/authors&gt;&lt;/contributors&gt;&lt;titles&gt;&lt;title&gt;Climate change and primary health care intervention framework&lt;/title&gt;&lt;secondary-title&gt;Australian Journal of Primary Health&lt;/secondary-title&gt;&lt;/titles&gt;&lt;periodical&gt;&lt;full-title&gt;Australian Journal of Primary Health&lt;/full-title&gt;&lt;/periodical&gt;&lt;pages&gt;276-284&lt;/pages&gt;&lt;volume&gt;15&lt;/volume&gt;&lt;number&gt;4&lt;/number&gt;&lt;dates&gt;&lt;year&gt;2009&lt;/year&gt;&lt;/dates&gt;&lt;urls&gt;&lt;related-urls&gt;&lt;url&gt;https://doi.org/10.1071/PY09041&lt;/url&gt;&lt;/related-urls&gt;&lt;/urls&gt;&lt;/record&gt;&lt;/Cite&gt;&lt;/EndNote&gt;</w:instrText>
            </w:r>
            <w:r w:rsidRPr="005412A4">
              <w:fldChar w:fldCharType="separate"/>
            </w:r>
            <w:r w:rsidRPr="005412A4">
              <w:t>(Walker 2009)</w:t>
            </w:r>
            <w:r w:rsidRPr="005412A4">
              <w:fldChar w:fldCharType="end"/>
            </w:r>
          </w:p>
        </w:tc>
        <w:tc>
          <w:tcPr>
            <w:tcW w:w="992" w:type="dxa"/>
          </w:tcPr>
          <w:p w14:paraId="3F823974" w14:textId="77777777" w:rsidR="00B25465" w:rsidRPr="005412A4" w:rsidRDefault="00B25465" w:rsidP="00D4516A">
            <w:pPr>
              <w:pStyle w:val="TabletextNormal"/>
            </w:pPr>
          </w:p>
        </w:tc>
        <w:tc>
          <w:tcPr>
            <w:tcW w:w="992" w:type="dxa"/>
          </w:tcPr>
          <w:p w14:paraId="01E2E43F" w14:textId="77777777" w:rsidR="00B25465" w:rsidRPr="005412A4" w:rsidRDefault="00B25465" w:rsidP="00D4516A">
            <w:pPr>
              <w:pStyle w:val="TabletextNormal"/>
            </w:pPr>
          </w:p>
        </w:tc>
        <w:tc>
          <w:tcPr>
            <w:tcW w:w="732" w:type="dxa"/>
            <w:gridSpan w:val="2"/>
          </w:tcPr>
          <w:p w14:paraId="5139081D" w14:textId="77777777" w:rsidR="00B25465" w:rsidRPr="002B7551" w:rsidRDefault="00B25465" w:rsidP="00D4516A">
            <w:pPr>
              <w:pStyle w:val="TabletextNormal"/>
              <w:rPr>
                <w:rFonts w:eastAsiaTheme="minorHAnsi"/>
              </w:rPr>
            </w:pPr>
            <w:r w:rsidRPr="005412A4">
              <w:fldChar w:fldCharType="begin"/>
            </w:r>
            <w:r w:rsidRPr="005412A4">
              <w:instrText xml:space="preserve"> ADDIN EN.CITE &lt;EndNote&gt;&lt;Cite&gt;&lt;Author&gt;Kildea&lt;/Author&gt;&lt;Year&gt;2018&lt;/Year&gt;&lt;RecNum&gt;22&lt;/RecNum&gt;&lt;DisplayText&gt;(Kildea et al. 2018)&lt;/DisplayText&gt;&lt;record&gt;&lt;rec-number&gt;22&lt;/rec-number&gt;&lt;foreign-keys&gt;&lt;key app="EN" db-id="2tvvdsaevdpwwzex5pfxx0p5f9d225t9sw5e" timestamp="1715161418"&gt;22&lt;/key&gt;&lt;/foreign-keys&gt;&lt;ref-type name="Journal Article"&gt;17&lt;/ref-type&gt;&lt;contributors&gt;&lt;authors&gt;&lt;author&gt;Kildea, Sue&lt;/author&gt;&lt;author&gt;Simcock, Gabrielle&lt;/author&gt;&lt;author&gt;Liu, Aihua&lt;/author&gt;&lt;author&gt;Elgbeili, Guillaume&lt;/author&gt;&lt;author&gt;Laplante, David P.&lt;/author&gt;&lt;author&gt;Kahler, Adele&lt;/author&gt;&lt;author&gt;Austin, Marie-Paule&lt;/author&gt;&lt;author&gt;Tracy, Sally&lt;/author&gt;&lt;author&gt;Kruske, Sue&lt;/author&gt;&lt;author&gt;Tracy, Mark&lt;/author&gt;&lt;author&gt;O&amp;apos;Hara, Michael W.&lt;/author&gt;&lt;author&gt;King, Suzanne&lt;/author&gt;&lt;/authors&gt;&lt;/contributors&gt;&lt;titles&gt;&lt;title&gt;Continuity of midwifery carer moderates the effects of prenatal maternal stress on postnatal maternal wellbeing: the Queensland flood study&lt;/title&gt;&lt;secondary-title&gt;Archives of Women&amp;apos;s Mental Health&lt;/secondary-title&gt;&lt;/titles&gt;&lt;periodical&gt;&lt;full-title&gt;Archives of women&amp;apos;s mental health&lt;/full-title&gt;&lt;/periodical&gt;&lt;pages&gt;203-214&lt;/pages&gt;&lt;volume&gt;21&lt;/volume&gt;&lt;number&gt;2&lt;/number&gt;&lt;dates&gt;&lt;year&gt;2018&lt;/year&gt;&lt;/dates&gt;&lt;pub-location&gt;Austria&lt;/pub-location&gt;&lt;publisher&gt;Springer&lt;/publisher&gt;&lt;accession-num&gt;28956168&lt;/accession-num&gt;&lt;urls&gt;&lt;related-urls&gt;&lt;url&gt;https://ezproxy.canberra.edu.au/login?url=https://search.ebscohost.com/login.aspx?direct=true&amp;amp;db=cmedm&amp;amp;AN=28956168&amp;amp;site=ehost-live&lt;/url&gt;&lt;url&gt;https://link.springer.com/content/pdf/10.1007/s00737-017-0781-2.pdf&lt;/url&gt;&lt;/related-urls&gt;&lt;/urls&gt;&lt;electronic-resource-num&gt;10.1007/s00737-017-0781-2&lt;/electronic-resource-num&gt;&lt;/record&gt;&lt;/Cite&gt;&lt;/EndNote&gt;</w:instrText>
            </w:r>
            <w:r w:rsidRPr="005412A4">
              <w:fldChar w:fldCharType="separate"/>
            </w:r>
            <w:r w:rsidRPr="005412A4">
              <w:t>(Kildea et al. 2018)</w:t>
            </w:r>
            <w:r w:rsidRPr="005412A4">
              <w:fldChar w:fldCharType="end"/>
            </w:r>
            <w:r w:rsidRPr="002B7551">
              <w:rPr>
                <w:rFonts w:eastAsiaTheme="minorHAnsi"/>
              </w:rPr>
              <w:t xml:space="preserve"> </w:t>
            </w:r>
          </w:p>
          <w:p w14:paraId="785AF4D6" w14:textId="0C19B4C8" w:rsidR="00B25465" w:rsidRPr="005412A4" w:rsidRDefault="00B25465" w:rsidP="00D4516A">
            <w:pPr>
              <w:pStyle w:val="TabletextNormal"/>
            </w:pPr>
            <w:r w:rsidRPr="005412A4">
              <w:fldChar w:fldCharType="begin"/>
            </w:r>
            <w:r w:rsidRPr="005412A4">
              <w:instrText xml:space="preserve"> ADDIN EN.CITE &lt;EndNote&gt;&lt;Cite&gt;&lt;Author&gt;Walker&lt;/Author&gt;&lt;Year&gt;2009&lt;/Year&gt;&lt;RecNum&gt;84&lt;/RecNum&gt;&lt;DisplayText&gt;(Walker 2009)&lt;/DisplayText&gt;&lt;record&gt;&lt;rec-number&gt;84&lt;/rec-number&gt;&lt;foreign-keys&gt;&lt;key app="EN" db-id="2tvvdsaevdpwwzex5pfxx0p5f9d225t9sw5e" timestamp="1718447059"&gt;84&lt;/key&gt;&lt;/foreign-keys&gt;&lt;ref-type name="Journal Article"&gt;17&lt;/ref-type&gt;&lt;contributors&gt;&lt;authors&gt;&lt;author&gt;Walker, Rae&lt;/author&gt;&lt;/authors&gt;&lt;/contributors&gt;&lt;titles&gt;&lt;title&gt;Climate change and primary health care intervention framework&lt;/title&gt;&lt;secondary-title&gt;Australian Journal of Primary Health&lt;/secondary-title&gt;&lt;/titles&gt;&lt;periodical&gt;&lt;full-title&gt;Australian Journal of Primary Health&lt;/full-title&gt;&lt;/periodical&gt;&lt;pages&gt;276-284&lt;/pages&gt;&lt;volume&gt;15&lt;/volume&gt;&lt;number&gt;4&lt;/number&gt;&lt;dates&gt;&lt;year&gt;2009&lt;/year&gt;&lt;/dates&gt;&lt;urls&gt;&lt;related-urls&gt;&lt;url&gt;https://doi.org/10.1071/PY09041&lt;/url&gt;&lt;/related-urls&gt;&lt;/urls&gt;&lt;/record&gt;&lt;/Cite&gt;&lt;/EndNote&gt;</w:instrText>
            </w:r>
            <w:r w:rsidRPr="005412A4">
              <w:fldChar w:fldCharType="separate"/>
            </w:r>
            <w:r w:rsidRPr="005412A4">
              <w:t>(Walker 2009)</w:t>
            </w:r>
            <w:r w:rsidRPr="005412A4">
              <w:fldChar w:fldCharType="end"/>
            </w:r>
            <w:r w:rsidRPr="005412A4">
              <w:t xml:space="preserve"> </w:t>
            </w:r>
          </w:p>
        </w:tc>
        <w:tc>
          <w:tcPr>
            <w:tcW w:w="1253" w:type="dxa"/>
            <w:gridSpan w:val="2"/>
          </w:tcPr>
          <w:p w14:paraId="546FBF89" w14:textId="0FAA34C1" w:rsidR="00B25465" w:rsidRPr="005412A4" w:rsidRDefault="00B25465" w:rsidP="00D4516A">
            <w:pPr>
              <w:pStyle w:val="TabletextNormal"/>
            </w:pPr>
            <w:r w:rsidRPr="005412A4">
              <w:fldChar w:fldCharType="begin"/>
            </w:r>
            <w:r w:rsidRPr="005412A4">
              <w:instrText xml:space="preserve"> ADDIN EN.CITE &lt;EndNote&gt;&lt;Cite&gt;&lt;Author&gt;Nitschke&lt;/Author&gt;&lt;Year&gt;2016&lt;/Year&gt;&lt;RecNum&gt;28&lt;/RecNum&gt;&lt;DisplayText&gt;(Nitschke et al. 2016)&lt;/DisplayText&gt;&lt;record&gt;&lt;rec-number&gt;28&lt;/rec-number&gt;&lt;foreign-keys&gt;&lt;key app="EN" db-id="2tvvdsaevdpwwzex5pfxx0p5f9d225t9sw5e" timestamp="1715161418"&gt;28&lt;/key&gt;&lt;/foreign-keys&gt;&lt;ref-type name="Journal Article"&gt;17&lt;/ref-type&gt;&lt;contributors&gt;&lt;authors&gt;&lt;author&gt;Nitschke, Monika&lt;/author&gt;&lt;author&gt;Tucker, Graeme&lt;/author&gt;&lt;author&gt;Hansen, Alana&lt;/author&gt;&lt;author&gt;Williams, Susan&lt;/author&gt;&lt;author&gt;Zhang, Ying&lt;/author&gt;&lt;author&gt;Bi, Peng&lt;/author&gt;&lt;/authors&gt;&lt;/contributors&gt;&lt;titles&gt;&lt;title&gt;Evaluation of a heat warning system in Adelaide, South Australia, using case-series analysis&lt;/title&gt;&lt;secondary-title&gt;BMJ Open&lt;/secondary-title&gt;&lt;/titles&gt;&lt;periodical&gt;&lt;full-title&gt;BMJ open&lt;/full-title&gt;&lt;/periodical&gt;&lt;pages&gt;e012125&lt;/pages&gt;&lt;volume&gt;6&lt;/volume&gt;&lt;number&gt;7&lt;/number&gt;&lt;dates&gt;&lt;year&gt;2016&lt;/year&gt;&lt;/dates&gt;&lt;urls&gt;&lt;related-urls&gt;&lt;url&gt;https://www.ncbi.nlm.nih.gov/pmc/articles/PMC4964181/pdf/bmjopen-2016-012125.pdf&lt;/url&gt;&lt;/related-urls&gt;&lt;/urls&gt;&lt;/record&gt;&lt;/Cite&gt;&lt;/EndNote&gt;</w:instrText>
            </w:r>
            <w:r w:rsidRPr="005412A4">
              <w:fldChar w:fldCharType="separate"/>
            </w:r>
            <w:r w:rsidRPr="005412A4">
              <w:t>(Nitschke et al. 2016)</w:t>
            </w:r>
            <w:r w:rsidRPr="005412A4">
              <w:fldChar w:fldCharType="end"/>
            </w:r>
          </w:p>
        </w:tc>
        <w:tc>
          <w:tcPr>
            <w:tcW w:w="703" w:type="dxa"/>
          </w:tcPr>
          <w:p w14:paraId="3A6F2963" w14:textId="77777777" w:rsidR="00B25465" w:rsidRPr="00E16571" w:rsidRDefault="00B25465" w:rsidP="00D4516A">
            <w:pPr>
              <w:spacing w:after="60" w:line="240" w:lineRule="auto"/>
              <w:rPr>
                <w:sz w:val="14"/>
                <w:szCs w:val="14"/>
              </w:rPr>
            </w:pPr>
          </w:p>
        </w:tc>
      </w:tr>
      <w:tr w:rsidR="00432A7E" w14:paraId="5DAF7173" w14:textId="7975C7BD" w:rsidTr="00432A7E">
        <w:tc>
          <w:tcPr>
            <w:tcW w:w="1701" w:type="dxa"/>
          </w:tcPr>
          <w:p w14:paraId="2415E842" w14:textId="766247A4" w:rsidR="00B25465" w:rsidRDefault="00B25465" w:rsidP="00D4516A">
            <w:pPr>
              <w:pStyle w:val="TabletextNormal"/>
            </w:pPr>
            <w:r>
              <w:t>9</w:t>
            </w:r>
          </w:p>
        </w:tc>
        <w:tc>
          <w:tcPr>
            <w:tcW w:w="1134" w:type="dxa"/>
          </w:tcPr>
          <w:p w14:paraId="2BF97CC3" w14:textId="3363624E" w:rsidR="00B25465" w:rsidRDefault="00B25465" w:rsidP="00D4516A">
            <w:pPr>
              <w:pStyle w:val="TabletextNormal"/>
            </w:pPr>
            <w:r>
              <w:t>3</w:t>
            </w:r>
          </w:p>
        </w:tc>
        <w:tc>
          <w:tcPr>
            <w:tcW w:w="1134" w:type="dxa"/>
          </w:tcPr>
          <w:p w14:paraId="1D340774" w14:textId="06BF0A67" w:rsidR="00B25465" w:rsidRDefault="00B25465" w:rsidP="00D4516A">
            <w:pPr>
              <w:pStyle w:val="TabletextNormal"/>
            </w:pPr>
            <w:r>
              <w:t>0</w:t>
            </w:r>
          </w:p>
        </w:tc>
        <w:tc>
          <w:tcPr>
            <w:tcW w:w="851" w:type="dxa"/>
          </w:tcPr>
          <w:p w14:paraId="700EB2F9" w14:textId="69FED081" w:rsidR="00B25465" w:rsidRDefault="00B25465" w:rsidP="00D4516A">
            <w:pPr>
              <w:pStyle w:val="TabletextNormal"/>
            </w:pPr>
            <w:r>
              <w:t>0</w:t>
            </w:r>
          </w:p>
        </w:tc>
        <w:tc>
          <w:tcPr>
            <w:tcW w:w="992" w:type="dxa"/>
          </w:tcPr>
          <w:p w14:paraId="7EF4DF62" w14:textId="6F91E2D1" w:rsidR="00B25465" w:rsidRDefault="00B25465" w:rsidP="00D4516A">
            <w:pPr>
              <w:pStyle w:val="TabletextNormal"/>
            </w:pPr>
            <w:r>
              <w:t>0</w:t>
            </w:r>
          </w:p>
        </w:tc>
        <w:tc>
          <w:tcPr>
            <w:tcW w:w="992" w:type="dxa"/>
          </w:tcPr>
          <w:p w14:paraId="132AA638" w14:textId="4AB752BA" w:rsidR="00B25465" w:rsidRDefault="00B25465" w:rsidP="00D4516A">
            <w:pPr>
              <w:pStyle w:val="TabletextNormal"/>
            </w:pPr>
            <w:r>
              <w:t>0</w:t>
            </w:r>
          </w:p>
        </w:tc>
        <w:tc>
          <w:tcPr>
            <w:tcW w:w="732" w:type="dxa"/>
            <w:gridSpan w:val="2"/>
          </w:tcPr>
          <w:p w14:paraId="6637704F" w14:textId="75ED8B80" w:rsidR="00B25465" w:rsidRDefault="00B25465" w:rsidP="00D4516A">
            <w:pPr>
              <w:pStyle w:val="TabletextNormal"/>
            </w:pPr>
            <w:r>
              <w:t>2</w:t>
            </w:r>
          </w:p>
        </w:tc>
        <w:tc>
          <w:tcPr>
            <w:tcW w:w="1253" w:type="dxa"/>
            <w:gridSpan w:val="2"/>
          </w:tcPr>
          <w:p w14:paraId="77DC68DA" w14:textId="350D96DA" w:rsidR="00B25465" w:rsidRDefault="00B25465" w:rsidP="00D4516A">
            <w:pPr>
              <w:pStyle w:val="TabletextNormal"/>
            </w:pPr>
            <w:r>
              <w:t>1</w:t>
            </w:r>
          </w:p>
        </w:tc>
        <w:tc>
          <w:tcPr>
            <w:tcW w:w="703" w:type="dxa"/>
          </w:tcPr>
          <w:p w14:paraId="367C953F" w14:textId="5D59D166" w:rsidR="00B25465" w:rsidRDefault="008A0513" w:rsidP="00D4516A">
            <w:pPr>
              <w:pStyle w:val="TabletextNormal"/>
            </w:pPr>
            <w:r>
              <w:t>0</w:t>
            </w:r>
          </w:p>
        </w:tc>
      </w:tr>
    </w:tbl>
    <w:p w14:paraId="63636C91" w14:textId="305E1D91" w:rsidR="00CA4F03" w:rsidRDefault="00CA4F03" w:rsidP="00D4516A">
      <w:pPr>
        <w:pStyle w:val="Heading3"/>
      </w:pPr>
      <w:bookmarkStart w:id="70" w:name="_Toc178262925"/>
      <w:r>
        <w:lastRenderedPageBreak/>
        <w:t>4.2.</w:t>
      </w:r>
      <w:r w:rsidR="00152D6B">
        <w:t>3</w:t>
      </w:r>
      <w:r>
        <w:t xml:space="preserve"> </w:t>
      </w:r>
      <w:r w:rsidR="00B70B92">
        <w:t>Research</w:t>
      </w:r>
      <w:r w:rsidR="009F2B78">
        <w:t xml:space="preserve"> gaps</w:t>
      </w:r>
      <w:bookmarkEnd w:id="70"/>
    </w:p>
    <w:p w14:paraId="0D518B80" w14:textId="326DFCD2" w:rsidR="00CA4F03" w:rsidRDefault="00CA4F03" w:rsidP="00CA4F03">
      <w:pPr>
        <w:rPr>
          <w:rFonts w:cstheme="majorHAnsi"/>
        </w:rPr>
      </w:pPr>
      <w:r w:rsidRPr="005602A8">
        <w:t>Overall, the evidence base in this theme is still emerging in Australia. Primary studies to date have focused on a narrow range of interventions, and health outcomes are often not clearly specified. A large proportion of existing studies focused on a single intervention, namely a heat-health warning system in SA (n=4).</w:t>
      </w:r>
      <w:r w:rsidRPr="005602A8">
        <w:rPr>
          <w:rFonts w:cstheme="majorHAnsi"/>
        </w:rPr>
        <w:t xml:space="preserve"> </w:t>
      </w:r>
    </w:p>
    <w:p w14:paraId="167517CE" w14:textId="36575495" w:rsidR="00592F76" w:rsidRDefault="00CA4F03" w:rsidP="001A75C3">
      <w:r w:rsidRPr="005602A8">
        <w:rPr>
          <w:rFonts w:cstheme="majorHAnsi"/>
        </w:rPr>
        <w:t xml:space="preserve">Most of the included studies reported on interventions in non-clinical settings, </w:t>
      </w:r>
      <w:r w:rsidR="001166B8">
        <w:rPr>
          <w:rFonts w:cstheme="majorHAnsi"/>
        </w:rPr>
        <w:t>so evidence is</w:t>
      </w:r>
      <w:r w:rsidR="00E13A78" w:rsidRPr="001A75C3">
        <w:t xml:space="preserve"> limited to specific components of the health system. </w:t>
      </w:r>
      <w:r w:rsidR="001166B8" w:rsidRPr="001A75C3">
        <w:t xml:space="preserve">Most interventions examined were limited to health promotion, community health, public health communication and </w:t>
      </w:r>
      <w:r w:rsidR="00401C74" w:rsidRPr="001A75C3">
        <w:t xml:space="preserve">early </w:t>
      </w:r>
      <w:r w:rsidR="001166B8" w:rsidRPr="001A75C3">
        <w:t>warning systems</w:t>
      </w:r>
      <w:r w:rsidRPr="005602A8">
        <w:rPr>
          <w:rFonts w:cstheme="majorHAnsi"/>
        </w:rPr>
        <w:t xml:space="preserve">. Very few studies focused on actions to </w:t>
      </w:r>
      <w:r>
        <w:rPr>
          <w:rFonts w:cstheme="majorHAnsi"/>
        </w:rPr>
        <w:t xml:space="preserve">strengthen the resilience of health services and </w:t>
      </w:r>
      <w:r w:rsidRPr="005602A8">
        <w:rPr>
          <w:rFonts w:cstheme="majorHAnsi"/>
        </w:rPr>
        <w:t xml:space="preserve">adapt clinical care delivery to better address the health impacts of climate change. </w:t>
      </w:r>
      <w:r w:rsidR="00A81C8A">
        <w:rPr>
          <w:rFonts w:cstheme="majorHAnsi"/>
        </w:rPr>
        <w:t>Health</w:t>
      </w:r>
      <w:r w:rsidR="003F0D1C" w:rsidRPr="00621F15">
        <w:t xml:space="preserve"> system adaptation, vulnerability and resilience studies in a </w:t>
      </w:r>
      <w:r w:rsidR="003F0D1C" w:rsidRPr="00CC73FE">
        <w:t>wide range of clinical settings</w:t>
      </w:r>
      <w:r w:rsidR="003F0D1C" w:rsidRPr="00621F15">
        <w:t xml:space="preserve"> </w:t>
      </w:r>
      <w:r w:rsidR="00A81C8A">
        <w:t>would be particularly useful.</w:t>
      </w:r>
      <w:r w:rsidR="003F0D1C" w:rsidRPr="00621F15">
        <w:t xml:space="preserve"> This should include various speciality areas across primary, secondary and tertiary levels of care and should be </w:t>
      </w:r>
      <w:r w:rsidR="003F0D1C" w:rsidRPr="00CC73FE">
        <w:t xml:space="preserve">geographically diverse </w:t>
      </w:r>
      <w:r w:rsidR="003F0D1C" w:rsidRPr="00621F15">
        <w:t>across a range of urban and rural, regional and remote health services.</w:t>
      </w:r>
    </w:p>
    <w:p w14:paraId="17B885EB" w14:textId="4F54ABE6" w:rsidR="003F0D1C" w:rsidRPr="00E004C2" w:rsidRDefault="00592F76" w:rsidP="001A75C3">
      <w:r w:rsidRPr="00621F15">
        <w:t>There is a</w:t>
      </w:r>
      <w:r>
        <w:t>lso a</w:t>
      </w:r>
      <w:r w:rsidRPr="00621F15">
        <w:t xml:space="preserve"> notable deficit </w:t>
      </w:r>
      <w:r>
        <w:t xml:space="preserve">of </w:t>
      </w:r>
      <w:r w:rsidRPr="00621F15">
        <w:t xml:space="preserve">studies </w:t>
      </w:r>
      <w:r>
        <w:t xml:space="preserve">in this theme </w:t>
      </w:r>
      <w:r w:rsidRPr="00621F15">
        <w:t xml:space="preserve">that report </w:t>
      </w:r>
      <w:r w:rsidRPr="00CC73FE">
        <w:t>accurate and reliable measures of health or health system outcomes</w:t>
      </w:r>
      <w:r w:rsidRPr="00621F15">
        <w:t xml:space="preserve">. These outcomes may include reliable measures of mortality, morbidity and health system utilisation. Future research should </w:t>
      </w:r>
      <w:r w:rsidR="004D1CD5">
        <w:t>include these to</w:t>
      </w:r>
      <w:r w:rsidRPr="00621F15">
        <w:t xml:space="preserve"> better design adaptation interventions in the health system. </w:t>
      </w:r>
      <w:r w:rsidR="00063A29">
        <w:t>In addition,</w:t>
      </w:r>
      <w:r w:rsidR="00063A29" w:rsidRPr="00621F15">
        <w:t xml:space="preserve"> there is a lack of research investigating interventions to improve the resilience and adaptive capacity of health services and a lack of consideration of the potential environmental co-benefits of such interventions. Studies investigating </w:t>
      </w:r>
      <w:r w:rsidR="00063A29" w:rsidRPr="00CC73FE">
        <w:t>whole-of-system adaptation and resilience</w:t>
      </w:r>
      <w:r w:rsidR="00063A29" w:rsidRPr="00621F15">
        <w:t xml:space="preserve"> and the </w:t>
      </w:r>
      <w:r w:rsidR="00063A29" w:rsidRPr="00CC73FE">
        <w:t>co-benefits of interventions</w:t>
      </w:r>
      <w:r w:rsidR="00063A29" w:rsidRPr="00621F15">
        <w:t xml:space="preserve"> within the health system are importan</w:t>
      </w:r>
      <w:r w:rsidR="00FE25FA">
        <w:t xml:space="preserve">t and should be prioritised. </w:t>
      </w:r>
    </w:p>
    <w:p w14:paraId="4AC50F0E" w14:textId="6278DF72" w:rsidR="00CA4F03" w:rsidRPr="00E004C2" w:rsidRDefault="00CA4F03" w:rsidP="00E004C2">
      <w:pPr>
        <w:rPr>
          <w:rFonts w:cstheme="majorHAnsi"/>
        </w:rPr>
      </w:pPr>
      <w:r w:rsidRPr="005602A8">
        <w:rPr>
          <w:rFonts w:cstheme="majorHAnsi"/>
        </w:rPr>
        <w:t>There are significant research gaps around health system interventions designed for priority populations, such as culturally and linguistically diverse groups, First Nations people, the elderly or young, people living with a disability</w:t>
      </w:r>
      <w:r>
        <w:rPr>
          <w:rFonts w:cstheme="majorHAnsi"/>
        </w:rPr>
        <w:t>, and people who are socioeconomically disadvantaged</w:t>
      </w:r>
      <w:r w:rsidRPr="005602A8">
        <w:rPr>
          <w:rFonts w:cstheme="majorHAnsi"/>
        </w:rPr>
        <w:t xml:space="preserve">. </w:t>
      </w:r>
      <w:r w:rsidR="00094AB4">
        <w:rPr>
          <w:rFonts w:cstheme="majorHAnsi"/>
        </w:rPr>
        <w:t>Within this synthesis there was a</w:t>
      </w:r>
      <w:r w:rsidRPr="005602A8">
        <w:rPr>
          <w:rFonts w:cstheme="majorHAnsi"/>
        </w:rPr>
        <w:t xml:space="preserve"> lack of studies on potential environmental co-benefits (such as reductions in greenhouse gas emissions, waste, or resource use) of adaptation interventions in health </w:t>
      </w:r>
      <w:r w:rsidRPr="00621F15">
        <w:rPr>
          <w:rFonts w:cstheme="majorHAnsi"/>
        </w:rPr>
        <w:t>system settings.</w:t>
      </w:r>
    </w:p>
    <w:p w14:paraId="29B7EAED" w14:textId="52211505" w:rsidR="00CA4F03" w:rsidRPr="00621F15" w:rsidRDefault="00CA4F03" w:rsidP="001A75C3">
      <w:r w:rsidRPr="00621F15">
        <w:t xml:space="preserve">Future research should consider co-designing adaptation interventions in the health system with at-risk priority populations, particularly First Nations people to better incorporate lived experiences and preferences. Likewise, when considering health system adaptation, vulnerability and resilience, there is a need for interventional research to consider a diverse </w:t>
      </w:r>
      <w:r w:rsidRPr="004D5697">
        <w:t>range of healthcare workers</w:t>
      </w:r>
      <w:r w:rsidRPr="00621F15">
        <w:t xml:space="preserve">, including allied healthcare workers, to address the impact of climate change on their ability to provide high quality care. </w:t>
      </w:r>
    </w:p>
    <w:p w14:paraId="77ED9629" w14:textId="15889120" w:rsidR="004D5697" w:rsidRDefault="00063A29" w:rsidP="001A75C3">
      <w:r>
        <w:t>Finally, t</w:t>
      </w:r>
      <w:r w:rsidR="00CA4F03" w:rsidRPr="00621F15">
        <w:t xml:space="preserve">here were several studies evaluating the implementation of a heat-health </w:t>
      </w:r>
      <w:r w:rsidR="003E6E68">
        <w:t xml:space="preserve">warning </w:t>
      </w:r>
      <w:r w:rsidR="002173CA">
        <w:t>intervention</w:t>
      </w:r>
      <w:r w:rsidR="00CA4F03" w:rsidRPr="00621F15">
        <w:t xml:space="preserve"> in SA. If similar </w:t>
      </w:r>
      <w:r w:rsidR="002173CA">
        <w:t>interventions</w:t>
      </w:r>
      <w:r w:rsidR="00CA4F03" w:rsidRPr="00621F15">
        <w:t xml:space="preserve"> are employed across the country, future research should consider the impact on local health system adaptation and resilience. Similarly, future research could evaluate the potential of </w:t>
      </w:r>
      <w:r w:rsidR="00CA4F03" w:rsidRPr="004D5697">
        <w:t>integrated health warning systems</w:t>
      </w:r>
      <w:r w:rsidR="00CA4F03" w:rsidRPr="00621F15">
        <w:t xml:space="preserve">, such as weather and air pollution forecasts and modelling of climate-sensitive communicable diseases, that are not yet used in Australia. </w:t>
      </w:r>
    </w:p>
    <w:p w14:paraId="4B9C52A9" w14:textId="2C082EEF" w:rsidR="00592F76" w:rsidRPr="002B7551" w:rsidRDefault="004D5697" w:rsidP="002B7551">
      <w:r w:rsidRPr="002B7551">
        <w:br w:type="page"/>
      </w:r>
    </w:p>
    <w:p w14:paraId="7E73C7AB" w14:textId="6E64AD8E" w:rsidR="002C7967" w:rsidRDefault="002C7967" w:rsidP="00D4516A">
      <w:pPr>
        <w:pStyle w:val="Heading2"/>
      </w:pPr>
      <w:bookmarkStart w:id="71" w:name="_Toc175728280"/>
      <w:bookmarkStart w:id="72" w:name="_Toc177390333"/>
      <w:bookmarkStart w:id="73" w:name="_Toc178262926"/>
      <w:bookmarkStart w:id="74" w:name="_Toc198822486"/>
      <w:r>
        <w:lastRenderedPageBreak/>
        <w:t xml:space="preserve">4.3 </w:t>
      </w:r>
      <w:r w:rsidR="00E33327">
        <w:t xml:space="preserve">Theme 3: </w:t>
      </w:r>
      <w:r>
        <w:t xml:space="preserve">Health </w:t>
      </w:r>
      <w:r w:rsidR="006427A4">
        <w:t>c</w:t>
      </w:r>
      <w:r>
        <w:t>o-</w:t>
      </w:r>
      <w:r w:rsidR="006427A4">
        <w:t>b</w:t>
      </w:r>
      <w:r>
        <w:t xml:space="preserve">enefits of </w:t>
      </w:r>
      <w:r w:rsidR="006427A4">
        <w:t>c</w:t>
      </w:r>
      <w:r>
        <w:t xml:space="preserve">limate </w:t>
      </w:r>
      <w:r w:rsidR="006427A4">
        <w:t>c</w:t>
      </w:r>
      <w:r>
        <w:t xml:space="preserve">hange </w:t>
      </w:r>
      <w:r w:rsidR="006427A4">
        <w:t>m</w:t>
      </w:r>
      <w:r>
        <w:t xml:space="preserve">itigation </w:t>
      </w:r>
      <w:bookmarkEnd w:id="71"/>
      <w:r w:rsidR="00C46A86">
        <w:t>outside the health system</w:t>
      </w:r>
      <w:bookmarkEnd w:id="72"/>
      <w:bookmarkEnd w:id="73"/>
      <w:bookmarkEnd w:id="74"/>
    </w:p>
    <w:p w14:paraId="585228C9" w14:textId="77777777" w:rsidR="002B7551" w:rsidRDefault="002B7551" w:rsidP="00D4516A">
      <w:pPr>
        <w:pStyle w:val="BoxTextGreen"/>
      </w:pPr>
      <w:r w:rsidRPr="002B7551">
        <w:rPr>
          <w:rStyle w:val="Strong"/>
        </w:rPr>
        <w:t>Health co-benefits of climate change mitigation outside the health system</w:t>
      </w:r>
      <w:r>
        <w:t>: this theme includes studies which identify, assess and evaluate the ancillary health outcomes of climate change mitigation interventions in all sectors outside the health system, including agriculture and food, land and water management, energy generation and energy efficiency, the built environment including housing, transport, and education and training. This includes studies that:</w:t>
      </w:r>
    </w:p>
    <w:p w14:paraId="6E98CE75" w14:textId="77777777" w:rsidR="002B7551" w:rsidRDefault="002B7551" w:rsidP="00D4516A">
      <w:pPr>
        <w:pStyle w:val="BoxBulletGreen"/>
      </w:pPr>
      <w:r>
        <w:t>Evaluate the health benefits of Indigenous land management activities.</w:t>
      </w:r>
    </w:p>
    <w:p w14:paraId="2E995C5B" w14:textId="7439F5D4" w:rsidR="002B7551" w:rsidRDefault="002B7551" w:rsidP="00D4516A">
      <w:pPr>
        <w:pStyle w:val="BoxBulletGreen"/>
      </w:pPr>
      <w:r>
        <w:t xml:space="preserve">Identify the health benefits of improving energy efficiency in the built environment. </w:t>
      </w:r>
    </w:p>
    <w:p w14:paraId="3ABFE34F" w14:textId="4C78E035" w:rsidR="002C7967" w:rsidRDefault="002B7551" w:rsidP="00D4516A">
      <w:pPr>
        <w:pStyle w:val="BoxBulletGreen"/>
      </w:pPr>
      <w:r>
        <w:t>Review the health benefits of sustainable agriculture and food consumption.</w:t>
      </w:r>
    </w:p>
    <w:p w14:paraId="5D7D2083" w14:textId="70266B0E" w:rsidR="00CA4F03" w:rsidRDefault="00CA4F03" w:rsidP="00D4516A">
      <w:pPr>
        <w:pStyle w:val="Heading3"/>
      </w:pPr>
      <w:bookmarkStart w:id="75" w:name="_Toc178262927"/>
      <w:r>
        <w:t>4.3</w:t>
      </w:r>
      <w:r w:rsidR="0033712D">
        <w:t>.</w:t>
      </w:r>
      <w:r>
        <w:t>1 Results</w:t>
      </w:r>
      <w:bookmarkEnd w:id="75"/>
    </w:p>
    <w:p w14:paraId="6FD85A22" w14:textId="5A303D47" w:rsidR="00524819" w:rsidRPr="00E004C2" w:rsidRDefault="000D0C83" w:rsidP="00D4516A">
      <w:r>
        <w:t xml:space="preserve">There were four primary research </w:t>
      </w:r>
      <w:proofErr w:type="gramStart"/>
      <w:r>
        <w:t>studies</w:t>
      </w:r>
      <w:proofErr w:type="gramEnd"/>
      <w:r>
        <w:t xml:space="preserve"> and three reviews included in this theme (</w:t>
      </w:r>
      <w:r w:rsidR="00BC0A2B">
        <w:t xml:space="preserve">total n=7). </w:t>
      </w:r>
      <w:r w:rsidR="000D0DE9">
        <w:t>Th</w:t>
      </w:r>
      <w:r w:rsidR="00BB1044">
        <w:t xml:space="preserve">ere were two primary studies on Indigenous </w:t>
      </w:r>
      <w:r w:rsidR="00734DD7">
        <w:t xml:space="preserve">land management, exploring the health co-benefits for First Nations people who engage in ‘Caring for Country’ activities. </w:t>
      </w:r>
      <w:r w:rsidR="00695BF5">
        <w:t xml:space="preserve">The first study investigated the associations </w:t>
      </w:r>
      <w:r w:rsidR="00AF1586">
        <w:t>between participation in six caring for</w:t>
      </w:r>
      <w:r w:rsidR="00F44DA5">
        <w:t xml:space="preserve"> Country </w:t>
      </w:r>
      <w:r w:rsidR="005C3EB6">
        <w:t>activities</w:t>
      </w:r>
      <w:r w:rsidR="00EE259A">
        <w:t xml:space="preserve"> </w:t>
      </w:r>
      <w:r w:rsidR="005C3EB6">
        <w:t>(</w:t>
      </w:r>
      <w:r w:rsidR="0018639C">
        <w:t>spending</w:t>
      </w:r>
      <w:r w:rsidR="00F937BD">
        <w:t xml:space="preserve"> time on Country,</w:t>
      </w:r>
      <w:r w:rsidR="008445F0">
        <w:t xml:space="preserve"> burning of annual grasses, gathering of food and medicinal resource, </w:t>
      </w:r>
      <w:r w:rsidR="001971B3">
        <w:t xml:space="preserve">participating in cultural ceremonies, protection of </w:t>
      </w:r>
      <w:r w:rsidR="00C9347A">
        <w:t>sacred sites, and creating artwork)</w:t>
      </w:r>
      <w:r w:rsidR="00C53F21">
        <w:t xml:space="preserve"> and health outcomes relevant to excess First Nations morbidity and mortality </w:t>
      </w:r>
      <w:r w:rsidR="00EE259A">
        <w:t xml:space="preserve">in the NT </w:t>
      </w:r>
      <w:r w:rsidR="00C53F21">
        <w:t>(</w:t>
      </w:r>
      <w:r w:rsidR="00C779F4" w:rsidRPr="001A75C3">
        <w:t>Burgess et al. 2009)</w:t>
      </w:r>
      <w:r w:rsidR="00604404" w:rsidRPr="001A75C3">
        <w:t xml:space="preserve">. The second study similarly </w:t>
      </w:r>
      <w:r w:rsidR="009010BF" w:rsidRPr="001A75C3">
        <w:t xml:space="preserve">explored Indigenous land management </w:t>
      </w:r>
      <w:r w:rsidR="6A09BE8C" w:rsidRPr="001A75C3">
        <w:t>programs</w:t>
      </w:r>
      <w:r w:rsidR="009010BF" w:rsidRPr="001A75C3">
        <w:t xml:space="preserve"> </w:t>
      </w:r>
      <w:r w:rsidR="002E2923" w:rsidRPr="001A75C3">
        <w:t>as a primary health care intervention in remote communities</w:t>
      </w:r>
      <w:r w:rsidR="00111788" w:rsidRPr="001A75C3">
        <w:t xml:space="preserve"> in WA and the NT</w:t>
      </w:r>
      <w:r w:rsidR="002E2923" w:rsidRPr="001A75C3">
        <w:t xml:space="preserve"> </w:t>
      </w:r>
      <w:r w:rsidR="00C779F4" w:rsidRPr="005D06DD">
        <w:rPr>
          <w:rFonts w:cs="Arial"/>
        </w:rPr>
        <w:fldChar w:fldCharType="begin"/>
      </w:r>
      <w:r w:rsidR="00C779F4">
        <w:rPr>
          <w:rFonts w:cs="Arial"/>
        </w:rPr>
        <w:instrText xml:space="preserve"> ADDIN EN.CITE &lt;EndNote&gt;&lt;Cite&gt;&lt;Author&gt;Schultz&lt;/Author&gt;&lt;Year&gt;2018&lt;/Year&gt;&lt;RecNum&gt;89&lt;/RecNum&gt;&lt;DisplayText&gt;(Schultz et al. 2018)&lt;/DisplayText&gt;&lt;record&gt;&lt;rec-number&gt;89&lt;/rec-number&gt;&lt;foreign-keys&gt;&lt;key app="EN" db-id="2tvvdsaevdpwwzex5pfxx0p5f9d225t9sw5e" timestamp="1718976430"&gt;89&lt;/key&gt;&lt;/foreign-keys&gt;&lt;ref-type name="Journal Article"&gt;17&lt;/ref-type&gt;&lt;contributors&gt;&lt;authors&gt;&lt;author&gt;Schultz, Rosalie&lt;/author&gt;&lt;author&gt;Abbott, Tammy&lt;/author&gt;&lt;author&gt;Yamaguchi, Jessica&lt;/author&gt;&lt;author&gt;Cairney, Sheree&lt;/author&gt;&lt;/authors&gt;&lt;/contributors&gt;&lt;titles&gt;&lt;title&gt;Indigenous land management as primary health care: qualitative analysis from the Interplay research project in remote Australia&lt;/title&gt;&lt;secondary-title&gt;BMC Health Services Research&lt;/secondary-title&gt;&lt;/titles&gt;&lt;periodical&gt;&lt;full-title&gt;BMC Health Services Research&lt;/full-title&gt;&lt;/periodical&gt;&lt;pages&gt;960&lt;/pages&gt;&lt;volume&gt;18&lt;/volume&gt;&lt;number&gt;1&lt;/number&gt;&lt;dates&gt;&lt;year&gt;2018&lt;/year&gt;&lt;pub-dates&gt;&lt;date&gt;2018/12/12&lt;/date&gt;&lt;/pub-dates&gt;&lt;/dates&gt;&lt;isbn&gt;1472-6963&lt;/isbn&gt;&lt;urls&gt;&lt;related-urls&gt;&lt;url&gt;https://doi.org/10.1186/s12913-018-3764-8&lt;/url&gt;&lt;/related-urls&gt;&lt;/urls&gt;&lt;electronic-resource-num&gt;10.1186/s12913-018-3764-8&lt;/electronic-resource-num&gt;&lt;/record&gt;&lt;/Cite&gt;&lt;/EndNote&gt;</w:instrText>
      </w:r>
      <w:r w:rsidR="00C779F4" w:rsidRPr="005D06DD">
        <w:rPr>
          <w:rFonts w:cs="Arial"/>
        </w:rPr>
        <w:fldChar w:fldCharType="separate"/>
      </w:r>
      <w:r w:rsidR="00C779F4">
        <w:rPr>
          <w:rFonts w:cs="Arial"/>
          <w:noProof/>
        </w:rPr>
        <w:t>(Schultz et al. 2018)</w:t>
      </w:r>
      <w:r w:rsidR="00C779F4" w:rsidRPr="005D06DD">
        <w:rPr>
          <w:rFonts w:cs="Arial"/>
        </w:rPr>
        <w:fldChar w:fldCharType="end"/>
      </w:r>
      <w:r w:rsidR="002E2923" w:rsidRPr="001A75C3">
        <w:t xml:space="preserve">. </w:t>
      </w:r>
    </w:p>
    <w:p w14:paraId="0AC26704" w14:textId="07ABAC2E" w:rsidR="009C32D3" w:rsidRDefault="00EF4B59" w:rsidP="00D4516A">
      <w:r w:rsidRPr="001A75C3">
        <w:t>One primary study explored the health c</w:t>
      </w:r>
      <w:r w:rsidR="00881CEF" w:rsidRPr="001A75C3">
        <w:t>o</w:t>
      </w:r>
      <w:r w:rsidRPr="001A75C3">
        <w:t xml:space="preserve">-benefits of interventions </w:t>
      </w:r>
      <w:r w:rsidR="00933E18" w:rsidRPr="001A75C3">
        <w:t xml:space="preserve">to reduce urban heat in Darwin </w:t>
      </w:r>
      <w:r w:rsidR="00881CEF" w:rsidRPr="005D06DD">
        <w:fldChar w:fldCharType="begin"/>
      </w:r>
      <w:r w:rsidR="00881CEF">
        <w:instrText xml:space="preserve"> ADDIN EN.CITE &lt;EndNote&gt;&lt;Cite&gt;&lt;Author&gt;Haddad&lt;/Author&gt;&lt;Year&gt;2020&lt;/Year&gt;&lt;RecNum&gt;15&lt;/RecNum&gt;&lt;DisplayText&gt;(Haddad et al. 2020)&lt;/DisplayText&gt;&lt;record&gt;&lt;rec-number&gt;15&lt;/rec-number&gt;&lt;foreign-keys&gt;&lt;key app="EN" db-id="2tvvdsaevdpwwzex5pfxx0p5f9d225t9sw5e" timestamp="1715161418"&gt;15&lt;/key&gt;&lt;/foreign-keys&gt;&lt;ref-type name="Journal Article"&gt;17&lt;/ref-type&gt;&lt;contributors&gt;&lt;authors&gt;&lt;author&gt;Haddad, Shamila&lt;/author&gt;&lt;author&gt;Paolini, Riccardo&lt;/author&gt;&lt;author&gt;Ulpiani, Giulia&lt;/author&gt;&lt;author&gt;Synnefa, Afroditi&lt;/author&gt;&lt;author&gt;Hatvani-Kovacs, Gertrud&lt;/author&gt;&lt;author&gt;Garshasbi, Samira&lt;/author&gt;&lt;author&gt;Fox, Jonathan&lt;/author&gt;&lt;author&gt;Vasilakopoulou, Konstantina&lt;/author&gt;&lt;author&gt;Nield, Lawrence&lt;/author&gt;&lt;author&gt;Santamouris, Mattheos&lt;/author&gt;&lt;/authors&gt;&lt;/contributors&gt;&lt;titles&gt;&lt;title&gt;Holistic approach to assess co-benefits of local climate mitigation in a hot humid region of Australia&lt;/title&gt;&lt;secondary-title&gt;Scientific Reports&lt;/secondary-title&gt;&lt;/titles&gt;&lt;periodical&gt;&lt;full-title&gt;Scientific reports&lt;/full-title&gt;&lt;/periodical&gt;&lt;pages&gt;14216&lt;/pages&gt;&lt;volume&gt;10&lt;/volume&gt;&lt;number&gt;1&lt;/number&gt;&lt;dates&gt;&lt;year&gt;2020&lt;/year&gt;&lt;/dates&gt;&lt;pub-location&gt;England&lt;/pub-location&gt;&lt;publisher&gt;Nature Publishing Group&lt;/publisher&gt;&lt;accession-num&gt;32848173&lt;/accession-num&gt;&lt;urls&gt;&lt;related-urls&gt;&lt;url&gt;https://ezproxy.canberra.edu.au/login?url=https://search.ebscohost.com/login.aspx?direct=true&amp;amp;db=cmedm&amp;amp;AN=32848173&amp;amp;site=ehost-live&lt;/url&gt;&lt;url&gt;https://www.ncbi.nlm.nih.gov/pmc/articles/PMC7450084/pdf/41598_2020_Article_71148.pdf&lt;/url&gt;&lt;/related-urls&gt;&lt;/urls&gt;&lt;electronic-resource-num&gt;10.1038/s41598-020-71148-x&lt;/electronic-resource-num&gt;&lt;/record&gt;&lt;/Cite&gt;&lt;/EndNote&gt;</w:instrText>
      </w:r>
      <w:r w:rsidR="00881CEF" w:rsidRPr="005D06DD">
        <w:fldChar w:fldCharType="separate"/>
      </w:r>
      <w:r w:rsidR="00881CEF">
        <w:rPr>
          <w:noProof/>
        </w:rPr>
        <w:t>(Haddad et al. 2020)</w:t>
      </w:r>
      <w:r w:rsidR="00881CEF" w:rsidRPr="005D06DD">
        <w:fldChar w:fldCharType="end"/>
      </w:r>
      <w:r w:rsidR="00881CEF" w:rsidRPr="001A75C3">
        <w:t>.</w:t>
      </w:r>
      <w:r w:rsidR="006F6ADC" w:rsidRPr="001A75C3">
        <w:t xml:space="preserve"> The study estimated changes in heat-</w:t>
      </w:r>
      <w:r w:rsidR="003260B0" w:rsidRPr="001A75C3">
        <w:t>related</w:t>
      </w:r>
      <w:r w:rsidR="006F6ADC" w:rsidRPr="001A75C3">
        <w:t xml:space="preserve"> mortality ass</w:t>
      </w:r>
      <w:r w:rsidR="003260B0" w:rsidRPr="001A75C3">
        <w:t>ociated with urban greening</w:t>
      </w:r>
      <w:r w:rsidR="00C1278D" w:rsidRPr="001A75C3">
        <w:t xml:space="preserve"> and</w:t>
      </w:r>
      <w:r w:rsidR="003260B0" w:rsidRPr="001A75C3">
        <w:t xml:space="preserve"> cool materials</w:t>
      </w:r>
      <w:r w:rsidR="00603327" w:rsidRPr="001A75C3">
        <w:t xml:space="preserve"> to reduce </w:t>
      </w:r>
      <w:r w:rsidR="004D306A" w:rsidRPr="001A75C3">
        <w:t>urban heat and</w:t>
      </w:r>
      <w:r w:rsidR="00582D92" w:rsidRPr="001A75C3">
        <w:t xml:space="preserve"> </w:t>
      </w:r>
      <w:r w:rsidR="001B4119" w:rsidRPr="001A75C3">
        <w:t>air-conditioning demand for electricity</w:t>
      </w:r>
      <w:r w:rsidR="004D306A" w:rsidRPr="001A75C3">
        <w:t xml:space="preserve"> </w:t>
      </w:r>
      <w:r w:rsidR="001B4119" w:rsidRPr="001A75C3">
        <w:t>a</w:t>
      </w:r>
      <w:r w:rsidR="0023522C" w:rsidRPr="001A75C3">
        <w:t>nd associated greenhouse gas emissions</w:t>
      </w:r>
      <w:r w:rsidR="001B4119" w:rsidRPr="001A75C3">
        <w:t xml:space="preserve">. </w:t>
      </w:r>
      <w:r w:rsidR="009A7C56" w:rsidRPr="001A75C3">
        <w:t>The final study assessed</w:t>
      </w:r>
      <w:r w:rsidR="004E5FE6" w:rsidRPr="001A75C3">
        <w:t xml:space="preserve"> the health outcomes of various diets with different greenhouse gas emissions footprints to identify potential health co-benefits from environmentally sustainable dietary choices</w:t>
      </w:r>
      <w:r w:rsidR="009C32D3" w:rsidRPr="001A75C3">
        <w:t xml:space="preserve"> </w:t>
      </w:r>
      <w:r w:rsidR="008F3D14" w:rsidRPr="008F3D14">
        <w:fldChar w:fldCharType="begin"/>
      </w:r>
      <w:r w:rsidR="008F3D14" w:rsidRPr="008F3D14">
        <w:instrText xml:space="preserve"> ADDIN EN.CITE &lt;EndNote&gt;&lt;Cite&gt;&lt;Author&gt;Ridoutt&lt;/Author&gt;&lt;Year&gt;2021&lt;/Year&gt;&lt;RecNum&gt;124&lt;/RecNum&gt;&lt;DisplayText&gt;(Ridoutt et al. 2021)&lt;/DisplayText&gt;&lt;record&gt;&lt;rec-number&gt;124&lt;/rec-number&gt;&lt;foreign-keys&gt;&lt;key app="EN" db-id="2tvvdsaevdpwwzex5pfxx0p5f9d225t9sw5e" timestamp="1722069773"&gt;124&lt;/key&gt;&lt;/foreign-keys&gt;&lt;ref-type name="Journal Article"&gt;17&lt;/ref-type&gt;&lt;contributors&gt;&lt;authors&gt;&lt;author&gt;Ridoutt, Bradley&lt;/author&gt;&lt;author&gt;Baird, Danielle&lt;/author&gt;&lt;author&gt;Hendrie, Gilly A&lt;/author&gt;&lt;/authors&gt;&lt;/contributors&gt;&lt;titles&gt;&lt;title&gt;Diets within environmental limits: The climate impact of current and recommended Australian diets&lt;/title&gt;&lt;secondary-title&gt;Nutrients&lt;/secondary-title&gt;&lt;/titles&gt;&lt;periodical&gt;&lt;full-title&gt;Nutrients&lt;/full-title&gt;&lt;/periodical&gt;&lt;pages&gt;1122&lt;/pages&gt;&lt;volume&gt;13&lt;/volume&gt;&lt;keywords&gt;&lt;keyword&gt;climate change&lt;/keyword&gt;&lt;keyword&gt;dietary guidelines&lt;/keyword&gt;&lt;keyword&gt;diet quality&lt;/keyword&gt;&lt;keyword&gt;discretionary food&lt;/keyword&gt;&lt;keyword&gt;greenhouse gas&lt;/keyword&gt;&lt;keyword&gt;emissions&lt;/keyword&gt;&lt;keyword&gt;GWP*&lt;/keyword&gt;&lt;keyword&gt;life cycle assessment&lt;/keyword&gt;&lt;keyword&gt;planetary boundaries&lt;/keyword&gt;&lt;keyword&gt;sustainable diet&lt;/keyword&gt;&lt;/keywords&gt;&lt;dates&gt;&lt;year&gt;2021&lt;/year&gt;&lt;/dates&gt;&lt;urls&gt;&lt;related-urls&gt;&lt;url&gt;https://doi.org/10.3390/nu13041122&lt;/url&gt;&lt;/related-urls&gt;&lt;/urls&gt;&lt;/record&gt;&lt;/Cite&gt;&lt;/EndNote&gt;</w:instrText>
      </w:r>
      <w:r w:rsidR="008F3D14" w:rsidRPr="008F3D14">
        <w:fldChar w:fldCharType="separate"/>
      </w:r>
      <w:r w:rsidR="008F3D14" w:rsidRPr="008F3D14">
        <w:rPr>
          <w:noProof/>
        </w:rPr>
        <w:t>(Ridoutt et al. 2021)</w:t>
      </w:r>
      <w:r w:rsidR="008F3D14" w:rsidRPr="008F3D14">
        <w:fldChar w:fldCharType="end"/>
      </w:r>
      <w:r w:rsidR="008F3D14" w:rsidRPr="008F3D14">
        <w:t xml:space="preserve">. </w:t>
      </w:r>
      <w:r w:rsidR="005236C4">
        <w:t xml:space="preserve"> </w:t>
      </w:r>
    </w:p>
    <w:p w14:paraId="0D175AD2" w14:textId="15D02109" w:rsidR="00152D6B" w:rsidRPr="001A75C3" w:rsidRDefault="009805A6" w:rsidP="00D4516A">
      <w:r>
        <w:t>There were three non-systematic reviews, two of which featured only a small number of Australian studies</w:t>
      </w:r>
      <w:r w:rsidR="00D31D04">
        <w:t xml:space="preserve"> </w:t>
      </w:r>
      <w:r w:rsidR="00D31D04" w:rsidRPr="005D06DD">
        <w:fldChar w:fldCharType="begin">
          <w:fldData xml:space="preserve">PEVuZE5vdGU+PENpdGU+PEF1dGhvcj5HaWxlcy1Db3J0aTwvQXV0aG9yPjxZZWFyPjIwMTA8L1ll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</w:fldData>
        </w:fldChar>
      </w:r>
      <w:r w:rsidR="00D31D04">
        <w:instrText xml:space="preserve"> ADDIN EN.CITE </w:instrText>
      </w:r>
      <w:r w:rsidR="00D31D04">
        <w:fldChar w:fldCharType="begin">
          <w:fldData xml:space="preserve">PEVuZE5vdGU+PENpdGU+PEF1dGhvcj5HaWxlcy1Db3J0aTwvQXV0aG9yPjxZZWFyPjIwMTA8L1ll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</w:fldData>
        </w:fldChar>
      </w:r>
      <w:r w:rsidR="00D31D04">
        <w:instrText xml:space="preserve"> ADDIN EN.CITE.DATA </w:instrText>
      </w:r>
      <w:r w:rsidR="00D31D04">
        <w:fldChar w:fldCharType="end"/>
      </w:r>
      <w:r w:rsidR="00D31D04" w:rsidRPr="005D06DD">
        <w:fldChar w:fldCharType="separate"/>
      </w:r>
      <w:r w:rsidR="00D31D04">
        <w:rPr>
          <w:noProof/>
        </w:rPr>
        <w:t>(Giles-Corti et al. 2010; Willand et al. 2015)</w:t>
      </w:r>
      <w:r w:rsidR="00D31D04" w:rsidRPr="005D06DD">
        <w:fldChar w:fldCharType="end"/>
      </w:r>
      <w:r w:rsidR="000646AF" w:rsidRPr="001A75C3">
        <w:t xml:space="preserve">. </w:t>
      </w:r>
      <w:r w:rsidR="002222F5" w:rsidRPr="001A75C3">
        <w:t>Th</w:t>
      </w:r>
      <w:r w:rsidRPr="001A75C3">
        <w:t>e third</w:t>
      </w:r>
      <w:r w:rsidR="002222F5" w:rsidRPr="001A75C3">
        <w:t xml:space="preserve"> review</w:t>
      </w:r>
      <w:r w:rsidRPr="001A75C3">
        <w:t xml:space="preserve"> </w:t>
      </w:r>
      <w:r w:rsidR="00096CFA" w:rsidRPr="001A75C3">
        <w:t xml:space="preserve">included policy documents from the Australian Government and </w:t>
      </w:r>
      <w:r w:rsidR="000713A7" w:rsidRPr="001A75C3">
        <w:t xml:space="preserve">from </w:t>
      </w:r>
      <w:r w:rsidR="00096CFA" w:rsidRPr="001A75C3">
        <w:t>state and territory governments</w:t>
      </w:r>
      <w:r w:rsidR="00833FB6" w:rsidRPr="001A75C3">
        <w:t xml:space="preserve"> </w:t>
      </w:r>
      <w:r w:rsidR="00410260" w:rsidRPr="005D06DD">
        <w:fldChar w:fldCharType="begin"/>
      </w:r>
      <w:r w:rsidR="00410260">
        <w:instrText xml:space="preserve"> ADDIN EN.CITE &lt;EndNote&gt;&lt;Cite&gt;&lt;Author&gt;Delany-Crowe&lt;/Author&gt;&lt;Year&gt;2019&lt;/Year&gt;&lt;RecNum&gt;9&lt;/RecNum&gt;&lt;DisplayText&gt;(Delany-Crowe et al. 2019)&lt;/DisplayText&gt;&lt;record&gt;&lt;rec-number&gt;9&lt;/rec-number&gt;&lt;foreign-keys&gt;&lt;key app="EN" db-id="2tvvdsaevdpwwzex5pfxx0p5f9d225t9sw5e" timestamp="1715161418"&gt;9&lt;/key&gt;&lt;/foreign-keys&gt;&lt;ref-type name="Journal Article"&gt;17&lt;/ref-type&gt;&lt;contributors&gt;&lt;authors&gt;&lt;author&gt;Delany-Crowe, Toni&lt;/author&gt;&lt;author&gt;Marinova, Dora&lt;/author&gt;&lt;author&gt;Fisher, Matt&lt;/author&gt;&lt;author&gt;McGreevy, Michael&lt;/author&gt;&lt;author&gt;Baum, Fran&lt;/author&gt;&lt;/authors&gt;&lt;/contributors&gt;&lt;titles&gt;&lt;title&gt;Australian policies on water management and climate change: are they supporting the sustainable development goals and improved health and well-being?&lt;/title&gt;&lt;secondary-title&gt;Globalization and health&lt;/secondary-title&gt;&lt;/titles&gt;&lt;periodical&gt;&lt;full-title&gt;Globalization and health&lt;/full-title&gt;&lt;/periodical&gt;&lt;pages&gt;68&lt;/pages&gt;&lt;volume&gt;15&lt;/volume&gt;&lt;number&gt;1&lt;/number&gt;&lt;dates&gt;&lt;year&gt;2019&lt;/year&gt;&lt;/dates&gt;&lt;pub-location&gt;England&lt;/pub-location&gt;&lt;publisher&gt;BioMed Central&lt;/publisher&gt;&lt;accession-num&gt;31847858&lt;/accession-num&gt;&lt;urls&gt;&lt;related-urls&gt;&lt;url&gt;https://ezproxy.canberra.edu.au/login?url=https://search.ebscohost.com/login.aspx?direct=true&amp;amp;db=cmedm&amp;amp;AN=31847858&amp;amp;site=ehost-live&lt;/url&gt;&lt;url&gt;https://www.ncbi.nlm.nih.gov/pmc/articles/PMC6918614/pdf/12992_2019_Article_509.pdf&lt;/url&gt;&lt;/related-urls&gt;&lt;/urls&gt;&lt;electronic-resource-num&gt;10.1186/s12992-019-0509-3&lt;/electronic-resource-num&gt;&lt;/record&gt;&lt;/Cite&gt;&lt;/EndNote&gt;</w:instrText>
      </w:r>
      <w:r w:rsidR="00410260" w:rsidRPr="005D06DD">
        <w:fldChar w:fldCharType="separate"/>
      </w:r>
      <w:r w:rsidR="00410260">
        <w:rPr>
          <w:noProof/>
        </w:rPr>
        <w:t>(Delany-Crowe et al. 2019)</w:t>
      </w:r>
      <w:r w:rsidR="00410260" w:rsidRPr="005D06DD">
        <w:fldChar w:fldCharType="end"/>
      </w:r>
      <w:r w:rsidR="00410260" w:rsidRPr="001A75C3">
        <w:t>. There were no eligible systematic reviews.</w:t>
      </w:r>
      <w:r w:rsidR="00E62BC0" w:rsidRPr="001A75C3">
        <w:t xml:space="preserve"> </w:t>
      </w:r>
      <w:r w:rsidR="00410260" w:rsidRPr="001A75C3">
        <w:t xml:space="preserve">The </w:t>
      </w:r>
      <w:r w:rsidR="007D4E53" w:rsidRPr="001A75C3">
        <w:t>topics</w:t>
      </w:r>
      <w:r w:rsidR="00410260" w:rsidRPr="001A75C3">
        <w:t xml:space="preserve"> covered by the three reviews </w:t>
      </w:r>
      <w:r w:rsidR="00205A2C" w:rsidRPr="001A75C3">
        <w:t xml:space="preserve">were </w:t>
      </w:r>
      <w:r w:rsidR="00911D49" w:rsidRPr="001A75C3">
        <w:t>investment into active transport</w:t>
      </w:r>
      <w:r w:rsidR="007D4E53" w:rsidRPr="001A75C3">
        <w:t xml:space="preserve"> </w:t>
      </w:r>
      <w:r w:rsidR="007D4E53" w:rsidRPr="005D06DD">
        <w:fldChar w:fldCharType="begin"/>
      </w:r>
      <w:r w:rsidR="007D4E53">
        <w:instrText xml:space="preserve"> ADDIN EN.CITE &lt;EndNote&gt;&lt;Cite&gt;&lt;Author&gt;Giles-Corti&lt;/Author&gt;&lt;Year&gt;2010&lt;/Year&gt;&lt;RecNum&gt;14&lt;/RecNum&gt;&lt;DisplayText&gt;(Giles-Corti et al. 2010)&lt;/DisplayText&gt;&lt;record&gt;&lt;rec-number&gt;14&lt;/rec-number&gt;&lt;foreign-keys&gt;&lt;key app="EN" db-id="2tvvdsaevdpwwzex5pfxx0p5f9d225t9sw5e" timestamp="1715161418"&gt;14&lt;/key&gt;&lt;/foreign-keys&gt;&lt;ref-type name="Journal Article"&gt;17&lt;/ref-type&gt;&lt;contributors&gt;&lt;authors&gt;&lt;author&gt;Giles-Corti, Billie&lt;/author&gt;&lt;author&gt;Foster, Sarah&lt;/author&gt;&lt;author&gt;Shilton, Trevor&lt;/author&gt;&lt;author&gt;Falconer, Ryan&lt;/author&gt;&lt;/authors&gt;&lt;/contributors&gt;&lt;titles&gt;&lt;title&gt;The co-benefits for health of investing in active transportation&lt;/title&gt;&lt;secondary-title&gt;New South Wales Public Health Bulletin&lt;/secondary-title&gt;&lt;/titles&gt;&lt;periodical&gt;&lt;full-title&gt;New South Wales public health bulletin&lt;/full-title&gt;&lt;/periodical&gt;&lt;pages&gt;122-127&lt;/pages&gt;&lt;volume&gt;21&lt;/volume&gt;&lt;number&gt;5-6&lt;/number&gt;&lt;dates&gt;&lt;year&gt;2010&lt;/year&gt;&lt;/dates&gt;&lt;pub-location&gt;Australia&lt;/pub-location&gt;&lt;publisher&gt;NSW Health Dept&lt;/publisher&gt;&lt;accession-num&gt;20637168&lt;/accession-num&gt;&lt;urls&gt;&lt;related-urls&gt;&lt;url&gt;https://ezproxy.canberra.edu.au/login?url=https://search.ebscohost.com/login.aspx?direct=true&amp;amp;db=cmedm&amp;amp;AN=20637168&amp;amp;site=ehost-live&lt;/url&gt;&lt;url&gt;https://www.publish.csiro.au/nb/pdf/NB10027&lt;/url&gt;&lt;/related-urls&gt;&lt;/urls&gt;&lt;electronic-resource-num&gt;10.1071/NB10027&lt;/electronic-resource-num&gt;&lt;/record&gt;&lt;/Cite&gt;&lt;/EndNote&gt;</w:instrText>
      </w:r>
      <w:r w:rsidR="007D4E53" w:rsidRPr="005D06DD">
        <w:fldChar w:fldCharType="separate"/>
      </w:r>
      <w:r w:rsidR="007D4E53">
        <w:rPr>
          <w:noProof/>
        </w:rPr>
        <w:t>(Giles-Corti et al. 2010)</w:t>
      </w:r>
      <w:r w:rsidR="007D4E53" w:rsidRPr="005D06DD">
        <w:fldChar w:fldCharType="end"/>
      </w:r>
      <w:r w:rsidR="007D4E53" w:rsidRPr="001A75C3">
        <w:t xml:space="preserve">, residential energy efficiency interventions </w:t>
      </w:r>
      <w:r w:rsidR="007D4E53" w:rsidRPr="005D06DD">
        <w:fldChar w:fldCharType="begin"/>
      </w:r>
      <w:r w:rsidR="007D4E53">
        <w:instrText xml:space="preserve"> ADDIN EN.CITE &lt;EndNote&gt;&lt;Cite&gt;&lt;Author&gt;Willand&lt;/Author&gt;&lt;Year&gt;2015&lt;/Year&gt;&lt;RecNum&gt;46&lt;/RecNum&gt;&lt;DisplayText&gt;(Willand et al. 2015)&lt;/DisplayText&gt;&lt;record&gt;&lt;rec-number&gt;46&lt;/rec-number&gt;&lt;foreign-keys&gt;&lt;key app="EN" db-id="2tvvdsaevdpwwzex5pfxx0p5f9d225t9sw5e" timestamp="1715161418"&gt;46&lt;/key&gt;&lt;/foreign-keys&gt;&lt;ref-type name="Journal Article"&gt;17&lt;/ref-type&gt;&lt;contributors&gt;&lt;authors&gt;&lt;author&gt;Willand, Nicola&lt;/author&gt;&lt;author&gt;Ridley, Ian&lt;/author&gt;&lt;author&gt;Maller, Cecily&lt;/author&gt;&lt;/authors&gt;&lt;/contributors&gt;&lt;titles&gt;&lt;title&gt;Towards explaining the health impacts of residential energy efficiency interventions - A realist review. Part 1: Pathways&lt;/title&gt;&lt;secondary-title&gt;Social Science and Medicine&lt;/secondary-title&gt;&lt;/titles&gt;&lt;periodical&gt;&lt;full-title&gt;Social Science and Medicine&lt;/full-title&gt;&lt;/periodical&gt;&lt;pages&gt;191-201&lt;/pages&gt;&lt;volume&gt;133&lt;/volume&gt;&lt;dates&gt;&lt;year&gt;2015&lt;/year&gt;&lt;/dates&gt;&lt;pub-location&gt;England&lt;/pub-location&gt;&lt;publisher&gt;Pergamon&lt;/publisher&gt;&lt;accession-num&gt;25687402&lt;/accession-num&gt;&lt;urls&gt;&lt;related-urls&gt;&lt;url&gt;https://ezproxy.canberra.edu.au/login?url=https://search.ebscohost.com/login.aspx?direct=true&amp;amp;db=cmedm&amp;amp;AN=25687402&amp;amp;site=ehost-live&lt;/url&gt;&lt;url&gt;https://www.sciencedirect.com/science/article/pii/S027795361500088X?via%3Dihub&lt;/url&gt;&lt;/related-urls&gt;&lt;/urls&gt;&lt;electronic-resource-num&gt;10.1016/j.socscimed.2015.02.005&lt;/electronic-resource-num&gt;&lt;/record&gt;&lt;/Cite&gt;&lt;/EndNote&gt;</w:instrText>
      </w:r>
      <w:r w:rsidR="007D4E53" w:rsidRPr="005D06DD">
        <w:fldChar w:fldCharType="separate"/>
      </w:r>
      <w:r w:rsidR="007D4E53">
        <w:rPr>
          <w:noProof/>
        </w:rPr>
        <w:t>(Willand et al. 2015)</w:t>
      </w:r>
      <w:r w:rsidR="007D4E53" w:rsidRPr="005D06DD">
        <w:fldChar w:fldCharType="end"/>
      </w:r>
      <w:r w:rsidR="007D4E53" w:rsidRPr="001A75C3">
        <w:t xml:space="preserve">, and </w:t>
      </w:r>
      <w:r w:rsidR="00E62BC0" w:rsidRPr="001A75C3">
        <w:t>implementation of water management policies</w:t>
      </w:r>
      <w:r w:rsidR="007B2B53" w:rsidRPr="001A75C3">
        <w:t xml:space="preserve"> </w:t>
      </w:r>
      <w:r w:rsidR="00F54EDD" w:rsidRPr="001A75C3">
        <w:t>to</w:t>
      </w:r>
      <w:r w:rsidR="00E31F7E" w:rsidRPr="001A75C3">
        <w:t xml:space="preserve"> improve health and wellbeing </w:t>
      </w:r>
      <w:r w:rsidR="007D4E53" w:rsidRPr="005D06DD">
        <w:fldChar w:fldCharType="begin"/>
      </w:r>
      <w:r w:rsidR="007D4E53">
        <w:instrText xml:space="preserve"> ADDIN EN.CITE &lt;EndNote&gt;&lt;Cite&gt;&lt;Author&gt;Delany-Crowe&lt;/Author&gt;&lt;Year&gt;2019&lt;/Year&gt;&lt;RecNum&gt;9&lt;/RecNum&gt;&lt;DisplayText&gt;(Delany-Crowe et al. 2019)&lt;/DisplayText&gt;&lt;record&gt;&lt;rec-number&gt;9&lt;/rec-number&gt;&lt;foreign-keys&gt;&lt;key app="EN" db-id="2tvvdsaevdpwwzex5pfxx0p5f9d225t9sw5e" timestamp="1715161418"&gt;9&lt;/key&gt;&lt;/foreign-keys&gt;&lt;ref-type name="Journal Article"&gt;17&lt;/ref-type&gt;&lt;contributors&gt;&lt;authors&gt;&lt;author&gt;Delany-Crowe, Toni&lt;/author&gt;&lt;author&gt;Marinova, Dora&lt;/author&gt;&lt;author&gt;Fisher, Matt&lt;/author&gt;&lt;author&gt;McGreevy, Michael&lt;/author&gt;&lt;author&gt;Baum, Fran&lt;/author&gt;&lt;/authors&gt;&lt;/contributors&gt;&lt;titles&gt;&lt;title&gt;Australian policies on water management and climate change: are they supporting the sustainable development goals and improved health and well-being?&lt;/title&gt;&lt;secondary-title&gt;Globalization and health&lt;/secondary-title&gt;&lt;/titles&gt;&lt;periodical&gt;&lt;full-title&gt;Globalization and health&lt;/full-title&gt;&lt;/periodical&gt;&lt;pages&gt;68&lt;/pages&gt;&lt;volume&gt;15&lt;/volume&gt;&lt;number&gt;1&lt;/number&gt;&lt;dates&gt;&lt;year&gt;2019&lt;/year&gt;&lt;/dates&gt;&lt;pub-location&gt;England&lt;/pub-location&gt;&lt;publisher&gt;BioMed Central&lt;/publisher&gt;&lt;accession-num&gt;31847858&lt;/accession-num&gt;&lt;urls&gt;&lt;related-urls&gt;&lt;url&gt;https://ezproxy.canberra.edu.au/login?url=https://search.ebscohost.com/login.aspx?direct=true&amp;amp;db=cmedm&amp;amp;AN=31847858&amp;amp;site=ehost-live&lt;/url&gt;&lt;url&gt;https://www.ncbi.nlm.nih.gov/pmc/articles/PMC6918614/pdf/12992_2019_Article_509.pdf&lt;/url&gt;&lt;/related-urls&gt;&lt;/urls&gt;&lt;electronic-resource-num&gt;10.1186/s12992-019-0509-3&lt;/electronic-resource-num&gt;&lt;/record&gt;&lt;/Cite&gt;&lt;/EndNote&gt;</w:instrText>
      </w:r>
      <w:r w:rsidR="007D4E53" w:rsidRPr="005D06DD">
        <w:fldChar w:fldCharType="separate"/>
      </w:r>
      <w:r w:rsidR="007D4E53">
        <w:rPr>
          <w:noProof/>
        </w:rPr>
        <w:t>(Delany-Crowe et al. 2019)</w:t>
      </w:r>
      <w:r w:rsidR="007D4E53" w:rsidRPr="005D06DD">
        <w:fldChar w:fldCharType="end"/>
      </w:r>
      <w:r w:rsidR="00033B48" w:rsidRPr="001A75C3">
        <w:t>.</w:t>
      </w:r>
    </w:p>
    <w:p w14:paraId="368A1568" w14:textId="13FEDD48" w:rsidR="00152D6B" w:rsidRPr="00152D6B" w:rsidRDefault="00152D6B" w:rsidP="00D4516A">
      <w:pPr>
        <w:pStyle w:val="Heading3"/>
      </w:pPr>
      <w:bookmarkStart w:id="76" w:name="_Toc178262928"/>
      <w:r>
        <w:t xml:space="preserve">4.3.2 </w:t>
      </w:r>
      <w:r w:rsidR="007B3561">
        <w:t xml:space="preserve">Thematic </w:t>
      </w:r>
      <w:r>
        <w:t>mapping</w:t>
      </w:r>
      <w:bookmarkEnd w:id="76"/>
    </w:p>
    <w:p w14:paraId="4D778767" w14:textId="5FF91CF4" w:rsidR="00A66064" w:rsidRDefault="001322A3" w:rsidP="00D4516A">
      <w:r>
        <w:t xml:space="preserve">The four primary studies have been thematically grouped by </w:t>
      </w:r>
      <w:r w:rsidR="004E3344">
        <w:t xml:space="preserve">economic </w:t>
      </w:r>
      <w:r w:rsidR="00873AD4">
        <w:t xml:space="preserve">sector (Table 7) </w:t>
      </w:r>
      <w:r>
        <w:t xml:space="preserve">to provide a framework for understanding the types of interventions included in Theme </w:t>
      </w:r>
      <w:r w:rsidR="00873AD4">
        <w:t>3</w:t>
      </w:r>
      <w:r>
        <w:t xml:space="preserve">. </w:t>
      </w:r>
    </w:p>
    <w:p w14:paraId="553E3CCC" w14:textId="02C61CE6" w:rsidR="006C420F" w:rsidRDefault="00E004C2" w:rsidP="00D4516A">
      <w:pPr>
        <w:pStyle w:val="Caption"/>
      </w:pPr>
      <w:bookmarkStart w:id="77" w:name="_Toc181092278"/>
      <w:r>
        <w:lastRenderedPageBreak/>
        <w:t xml:space="preserve">Table </w:t>
      </w:r>
      <w:r>
        <w:fldChar w:fldCharType="begin"/>
      </w:r>
      <w:r>
        <w:instrText xml:space="preserve"> SEQ Table \* ARABIC </w:instrText>
      </w:r>
      <w:r>
        <w:fldChar w:fldCharType="separate"/>
      </w:r>
      <w:r w:rsidR="00EB2E4F">
        <w:rPr>
          <w:noProof/>
        </w:rPr>
        <w:t>8</w:t>
      </w:r>
      <w:r>
        <w:fldChar w:fldCharType="end"/>
      </w:r>
      <w:r w:rsidR="006C420F">
        <w:t xml:space="preserve">. Theme 3 primary studies grouped by </w:t>
      </w:r>
      <w:r w:rsidR="006443FC">
        <w:t xml:space="preserve">economic </w:t>
      </w:r>
      <w:r w:rsidR="006C420F">
        <w:t>sector</w:t>
      </w:r>
      <w:bookmarkEnd w:id="77"/>
    </w:p>
    <w:tbl>
      <w:tblPr>
        <w:tblStyle w:val="TableGrid"/>
        <w:tblW w:w="0" w:type="auto"/>
        <w:tblLook w:val="04A0" w:firstRow="1" w:lastRow="0" w:firstColumn="1" w:lastColumn="0" w:noHBand="0" w:noVBand="1"/>
      </w:tblPr>
      <w:tblGrid>
        <w:gridCol w:w="1582"/>
        <w:gridCol w:w="1582"/>
        <w:gridCol w:w="1582"/>
        <w:gridCol w:w="1582"/>
        <w:gridCol w:w="1582"/>
        <w:gridCol w:w="1582"/>
      </w:tblGrid>
      <w:tr w:rsidR="00D47BE9" w14:paraId="5ADF37DA"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9492" w:type="dxa"/>
            <w:gridSpan w:val="6"/>
          </w:tcPr>
          <w:p w14:paraId="7FCF9DA1" w14:textId="77777777" w:rsidR="00D47BE9" w:rsidRPr="00761955" w:rsidRDefault="00D47BE9" w:rsidP="00D4516A">
            <w:pPr>
              <w:pStyle w:val="TabletextHeader"/>
            </w:pPr>
            <w:r>
              <w:t>Sector</w:t>
            </w:r>
          </w:p>
        </w:tc>
      </w:tr>
      <w:tr w:rsidR="00D47BE9" w14:paraId="4B7B3298"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1582" w:type="dxa"/>
            <w:shd w:val="clear" w:color="auto" w:fill="C5FFEF" w:themeFill="background2" w:themeFillTint="33"/>
          </w:tcPr>
          <w:p w14:paraId="406E8488" w14:textId="77777777" w:rsidR="00D47BE9" w:rsidRDefault="00D47BE9" w:rsidP="00D4516A">
            <w:pPr>
              <w:pStyle w:val="TabletextNormal"/>
            </w:pPr>
            <w:r>
              <w:t>Agriculture and food</w:t>
            </w:r>
          </w:p>
        </w:tc>
        <w:tc>
          <w:tcPr>
            <w:tcW w:w="1582" w:type="dxa"/>
            <w:shd w:val="clear" w:color="auto" w:fill="C5FFEF" w:themeFill="background2" w:themeFillTint="33"/>
          </w:tcPr>
          <w:p w14:paraId="6ADF232E" w14:textId="77777777" w:rsidR="00D47BE9" w:rsidRDefault="00D47BE9" w:rsidP="00D4516A">
            <w:pPr>
              <w:pStyle w:val="TabletextNormal"/>
            </w:pPr>
            <w:r>
              <w:t>Built environment (incl. housing and urban planning)</w:t>
            </w:r>
          </w:p>
        </w:tc>
        <w:tc>
          <w:tcPr>
            <w:tcW w:w="1582" w:type="dxa"/>
            <w:shd w:val="clear" w:color="auto" w:fill="C5FFEF" w:themeFill="background2" w:themeFillTint="33"/>
          </w:tcPr>
          <w:p w14:paraId="0D558A62" w14:textId="77777777" w:rsidR="00D47BE9" w:rsidRDefault="00D47BE9" w:rsidP="00D4516A">
            <w:pPr>
              <w:pStyle w:val="TabletextNormal"/>
            </w:pPr>
            <w:r>
              <w:t>Education, training and communication</w:t>
            </w:r>
          </w:p>
        </w:tc>
        <w:tc>
          <w:tcPr>
            <w:tcW w:w="1582" w:type="dxa"/>
            <w:shd w:val="clear" w:color="auto" w:fill="C5FFEF" w:themeFill="background2" w:themeFillTint="33"/>
          </w:tcPr>
          <w:p w14:paraId="25AA9005" w14:textId="77777777" w:rsidR="00D47BE9" w:rsidRDefault="00D47BE9" w:rsidP="00D4516A">
            <w:pPr>
              <w:pStyle w:val="TabletextNormal"/>
            </w:pPr>
            <w:r>
              <w:t>Energy and electricity</w:t>
            </w:r>
          </w:p>
        </w:tc>
        <w:tc>
          <w:tcPr>
            <w:tcW w:w="1582" w:type="dxa"/>
            <w:shd w:val="clear" w:color="auto" w:fill="C5FFEF" w:themeFill="background2" w:themeFillTint="33"/>
          </w:tcPr>
          <w:p w14:paraId="1B63CF0F" w14:textId="77777777" w:rsidR="00D47BE9" w:rsidRDefault="00D47BE9" w:rsidP="00D4516A">
            <w:pPr>
              <w:pStyle w:val="TabletextNormal"/>
            </w:pPr>
            <w:r>
              <w:t>Land and water environmental management</w:t>
            </w:r>
          </w:p>
        </w:tc>
        <w:tc>
          <w:tcPr>
            <w:tcW w:w="1582" w:type="dxa"/>
            <w:shd w:val="clear" w:color="auto" w:fill="C5FFEF" w:themeFill="background2" w:themeFillTint="33"/>
          </w:tcPr>
          <w:p w14:paraId="5F0B319D" w14:textId="77777777" w:rsidR="00D47BE9" w:rsidRDefault="00D47BE9" w:rsidP="00D4516A">
            <w:pPr>
              <w:pStyle w:val="TabletextNormal"/>
            </w:pPr>
            <w:r>
              <w:t>Travel and transport</w:t>
            </w:r>
          </w:p>
        </w:tc>
      </w:tr>
      <w:tr w:rsidR="00D47BE9" w14:paraId="570E9EEF" w14:textId="77777777">
        <w:trPr>
          <w:cnfStyle w:val="000000100000" w:firstRow="0" w:lastRow="0" w:firstColumn="0" w:lastColumn="0" w:oddVBand="0" w:evenVBand="0" w:oddHBand="1" w:evenHBand="0" w:firstRowFirstColumn="0" w:firstRowLastColumn="0" w:lastRowFirstColumn="0" w:lastRowLastColumn="0"/>
        </w:trPr>
        <w:tc>
          <w:tcPr>
            <w:tcW w:w="1582" w:type="dxa"/>
          </w:tcPr>
          <w:p w14:paraId="5050D3E6" w14:textId="5ED63567" w:rsidR="00D47BE9" w:rsidRPr="00CD74EC" w:rsidRDefault="001A74B5" w:rsidP="00D4516A">
            <w:pPr>
              <w:pStyle w:val="TabletextNormal"/>
            </w:pPr>
            <w:r w:rsidRPr="001A74B5">
              <w:fldChar w:fldCharType="begin"/>
            </w:r>
            <w:r w:rsidRPr="001A74B5">
              <w:instrText xml:space="preserve"> ADDIN EN.CITE &lt;EndNote&gt;&lt;Cite&gt;&lt;Author&gt;Ridoutt&lt;/Author&gt;&lt;Year&gt;2021&lt;/Year&gt;&lt;RecNum&gt;124&lt;/RecNum&gt;&lt;DisplayText&gt;(Ridoutt et al. 2021)&lt;/DisplayText&gt;&lt;record&gt;&lt;rec-number&gt;124&lt;/rec-number&gt;&lt;foreign-keys&gt;&lt;key app="EN" db-id="2tvvdsaevdpwwzex5pfxx0p5f9d225t9sw5e" timestamp="1722069773"&gt;124&lt;/key&gt;&lt;/foreign-keys&gt;&lt;ref-type name="Journal Article"&gt;17&lt;/ref-type&gt;&lt;contributors&gt;&lt;authors&gt;&lt;author&gt;Ridoutt, Bradley&lt;/author&gt;&lt;author&gt;Baird, Danielle&lt;/author&gt;&lt;author&gt;Hendrie, Gilly A&lt;/author&gt;&lt;/authors&gt;&lt;/contributors&gt;&lt;titles&gt;&lt;title&gt;Diets within environmental limits: The climate impact of current and recommended Australian diets&lt;/title&gt;&lt;secondary-title&gt;Nutrients&lt;/secondary-title&gt;&lt;/titles&gt;&lt;periodical&gt;&lt;full-title&gt;Nutrients&lt;/full-title&gt;&lt;/periodical&gt;&lt;pages&gt;1122&lt;/pages&gt;&lt;volume&gt;13&lt;/volume&gt;&lt;keywords&gt;&lt;keyword&gt;climate change&lt;/keyword&gt;&lt;keyword&gt;dietary guidelines&lt;/keyword&gt;&lt;keyword&gt;diet quality&lt;/keyword&gt;&lt;keyword&gt;discretionary food&lt;/keyword&gt;&lt;keyword&gt;greenhouse gas&lt;/keyword&gt;&lt;keyword&gt;emissions&lt;/keyword&gt;&lt;keyword&gt;GWP*&lt;/keyword&gt;&lt;keyword&gt;life cycle assessment&lt;/keyword&gt;&lt;keyword&gt;planetary boundaries&lt;/keyword&gt;&lt;keyword&gt;sustainable diet&lt;/keyword&gt;&lt;/keywords&gt;&lt;dates&gt;&lt;year&gt;2021&lt;/year&gt;&lt;/dates&gt;&lt;urls&gt;&lt;related-urls&gt;&lt;url&gt;https://doi.org/10.3390/nu13041122&lt;/url&gt;&lt;/related-urls&gt;&lt;/urls&gt;&lt;/record&gt;&lt;/Cite&gt;&lt;/EndNote&gt;</w:instrText>
            </w:r>
            <w:r w:rsidRPr="001A74B5">
              <w:fldChar w:fldCharType="separate"/>
            </w:r>
            <w:r w:rsidRPr="001A74B5">
              <w:t>(</w:t>
            </w:r>
            <w:proofErr w:type="spellStart"/>
            <w:r w:rsidRPr="001A74B5">
              <w:t>Ridoutt</w:t>
            </w:r>
            <w:proofErr w:type="spellEnd"/>
            <w:r w:rsidRPr="001A74B5">
              <w:t xml:space="preserve"> et al. 2021)</w:t>
            </w:r>
            <w:r w:rsidRPr="001A74B5">
              <w:fldChar w:fldCharType="end"/>
            </w:r>
            <w:r w:rsidR="000F55E4">
              <w:t xml:space="preserve"> </w:t>
            </w:r>
          </w:p>
        </w:tc>
        <w:tc>
          <w:tcPr>
            <w:tcW w:w="1582" w:type="dxa"/>
          </w:tcPr>
          <w:p w14:paraId="47DE00DC" w14:textId="38B0B814" w:rsidR="00D47BE9" w:rsidRPr="00CD74EC" w:rsidRDefault="002C2BDB" w:rsidP="00D4516A">
            <w:pPr>
              <w:pStyle w:val="TabletextNormal"/>
            </w:pPr>
            <w:r w:rsidRPr="002C2BDB">
              <w:fldChar w:fldCharType="begin"/>
            </w:r>
            <w:r w:rsidRPr="002C2BDB">
              <w:instrText xml:space="preserve"> ADDIN EN.CITE &lt;EndNote&gt;&lt;Cite&gt;&lt;Author&gt;Haddad&lt;/Author&gt;&lt;Year&gt;2020&lt;/Year&gt;&lt;RecNum&gt;15&lt;/RecNum&gt;&lt;DisplayText&gt;(Haddad et al. 2020)&lt;/DisplayText&gt;&lt;record&gt;&lt;rec-number&gt;15&lt;/rec-number&gt;&lt;foreign-keys&gt;&lt;key app="EN" db-id="2tvvdsaevdpwwzex5pfxx0p5f9d225t9sw5e" timestamp="1715161418"&gt;15&lt;/key&gt;&lt;/foreign-keys&gt;&lt;ref-type name="Journal Article"&gt;17&lt;/ref-type&gt;&lt;contributors&gt;&lt;authors&gt;&lt;author&gt;Haddad, Shamila&lt;/author&gt;&lt;author&gt;Paolini, Riccardo&lt;/author&gt;&lt;author&gt;Ulpiani, Giulia&lt;/author&gt;&lt;author&gt;Synnefa, Afroditi&lt;/author&gt;&lt;author&gt;Hatvani-Kovacs, Gertrud&lt;/author&gt;&lt;author&gt;Garshasbi, Samira&lt;/author&gt;&lt;author&gt;Fox, Jonathan&lt;/author&gt;&lt;author&gt;Vasilakopoulou, Konstantina&lt;/author&gt;&lt;author&gt;Nield, Lawrence&lt;/author&gt;&lt;author&gt;Santamouris, Mattheos&lt;/author&gt;&lt;/authors&gt;&lt;/contributors&gt;&lt;titles&gt;&lt;title&gt;Holistic approach to assess co-benefits of local climate mitigation in a hot humid region of Australia&lt;/title&gt;&lt;secondary-title&gt;Scientific Reports&lt;/secondary-title&gt;&lt;/titles&gt;&lt;periodical&gt;&lt;full-title&gt;Scientific reports&lt;/full-title&gt;&lt;/periodical&gt;&lt;pages&gt;14216&lt;/pages&gt;&lt;volume&gt;10&lt;/volume&gt;&lt;number&gt;1&lt;/number&gt;&lt;dates&gt;&lt;year&gt;2020&lt;/year&gt;&lt;/dates&gt;&lt;pub-location&gt;England&lt;/pub-location&gt;&lt;publisher&gt;Nature Publishing Group&lt;/publisher&gt;&lt;accession-num&gt;32848173&lt;/accession-num&gt;&lt;urls&gt;&lt;related-urls&gt;&lt;url&gt;https://ezproxy.canberra.edu.au/login?url=https://search.ebscohost.com/login.aspx?direct=true&amp;amp;db=cmedm&amp;amp;AN=32848173&amp;amp;site=ehost-live&lt;/url&gt;&lt;url&gt;https://www.ncbi.nlm.nih.gov/pmc/articles/PMC7450084/pdf/41598_2020_Article_71148.pdf&lt;/url&gt;&lt;/related-urls&gt;&lt;/urls&gt;&lt;electronic-resource-num&gt;10.1038/s41598-020-71148-x&lt;/electronic-resource-num&gt;&lt;/record&gt;&lt;/Cite&gt;&lt;/EndNote&gt;</w:instrText>
            </w:r>
            <w:r w:rsidRPr="002C2BDB">
              <w:fldChar w:fldCharType="separate"/>
            </w:r>
            <w:r w:rsidRPr="002C2BDB">
              <w:t>(Haddad et al. 2020)</w:t>
            </w:r>
            <w:r w:rsidRPr="002C2BDB">
              <w:fldChar w:fldCharType="end"/>
            </w:r>
          </w:p>
        </w:tc>
        <w:tc>
          <w:tcPr>
            <w:tcW w:w="1582" w:type="dxa"/>
          </w:tcPr>
          <w:p w14:paraId="2AD3DDC0" w14:textId="77777777" w:rsidR="00D47BE9" w:rsidRPr="00CD74EC" w:rsidRDefault="00D47BE9" w:rsidP="00D4516A">
            <w:pPr>
              <w:spacing w:before="0" w:after="60" w:line="240" w:lineRule="auto"/>
              <w:rPr>
                <w:sz w:val="14"/>
                <w:szCs w:val="14"/>
              </w:rPr>
            </w:pPr>
          </w:p>
        </w:tc>
        <w:tc>
          <w:tcPr>
            <w:tcW w:w="1582" w:type="dxa"/>
          </w:tcPr>
          <w:p w14:paraId="1CEEE2D2" w14:textId="77777777" w:rsidR="00D47BE9" w:rsidRPr="00CD74EC" w:rsidRDefault="00D47BE9" w:rsidP="00D4516A">
            <w:pPr>
              <w:spacing w:before="0" w:after="60" w:line="240" w:lineRule="auto"/>
              <w:rPr>
                <w:sz w:val="14"/>
                <w:szCs w:val="14"/>
              </w:rPr>
            </w:pPr>
          </w:p>
        </w:tc>
        <w:tc>
          <w:tcPr>
            <w:tcW w:w="1582" w:type="dxa"/>
          </w:tcPr>
          <w:p w14:paraId="50949457" w14:textId="77777777" w:rsidR="00D47BE9" w:rsidRDefault="00CF257F" w:rsidP="00D4516A">
            <w:pPr>
              <w:pStyle w:val="TabletextNormal"/>
            </w:pPr>
            <w:r w:rsidRPr="00CF257F">
              <w:fldChar w:fldCharType="begin"/>
            </w:r>
            <w:r w:rsidRPr="00CF257F">
              <w:instrText xml:space="preserve"> ADDIN EN.CITE &lt;EndNote&gt;&lt;Cite&gt;&lt;Author&gt;Burgess&lt;/Author&gt;&lt;Year&gt;2009&lt;/Year&gt;&lt;RecNum&gt;90&lt;/RecNum&gt;&lt;DisplayText&gt;(Burgess et al. 2009)&lt;/DisplayText&gt;&lt;record&gt;&lt;rec-number&gt;90&lt;/rec-number&gt;&lt;foreign-keys&gt;&lt;key app="EN" db-id="2tvvdsaevdpwwzex5pfxx0p5f9d225t9sw5e" timestamp="1718976587"&gt;90&lt;/key&gt;&lt;/foreign-keys&gt;&lt;ref-type name="Journal Article"&gt;17&lt;/ref-type&gt;&lt;contributors&gt;&lt;authors&gt;&lt;author&gt;Burgess, Christopher P.&lt;/author&gt;&lt;author&gt;Johnston, Fay H.&lt;/author&gt;&lt;author&gt;Berry, Helen L.&lt;/author&gt;&lt;author&gt;McDonnell, Joseph&lt;/author&gt;&lt;author&gt;Yibarbuk, Dean&lt;/author&gt;&lt;author&gt;Gunabarra, Charlie&lt;/author&gt;&lt;author&gt;Mileran, Albert&lt;/author&gt;&lt;author&gt;Bailie, Ross S.&lt;/author&gt;&lt;/authors&gt;&lt;/contributors&gt;&lt;titles&gt;&lt;title&gt;Healthy country, healthy people: the relationship between Indigenous health status and “caring for country”&lt;/title&gt;&lt;secondary-title&gt;The Medical Journal of Australia&lt;/secondary-title&gt;&lt;/titles&gt;&lt;periodical&gt;&lt;full-title&gt;The Medical journal of Australia&lt;/full-title&gt;&lt;/periodical&gt;&lt;pages&gt;567-572&lt;/pages&gt;&lt;volume&gt;190&lt;/volume&gt;&lt;number&gt;10&lt;/number&gt;&lt;keywords&gt;&lt;keyword&gt;Indigenous health&lt;/keyword&gt;&lt;keyword&gt;Environment and public health&lt;/keyword&gt;&lt;/keywords&gt;&lt;dates&gt;&lt;year&gt;2009&lt;/year&gt;&lt;pub-dates&gt;&lt;date&gt;2009/05/01&lt;/date&gt;&lt;/pub-dates&gt;&lt;/dates&gt;&lt;publisher&gt;John Wiley &amp;amp; Sons, Ltd&lt;/publisher&gt;&lt;isbn&gt;0025-729X&lt;/isbn&gt;&lt;urls&gt;&lt;related-urls&gt;&lt;url&gt;https://doi.org/10.5694/j.1326-5377.2009.tb02566.x&lt;/url&gt;&lt;/related-urls&gt;&lt;/urls&gt;&lt;electronic-resource-num&gt;https://doi.org/10.5694/j.1326-5377.2009.tb02566.x&lt;/electronic-resource-num&gt;&lt;access-date&gt;2024/06/21&lt;/access-date&gt;&lt;/record&gt;&lt;/Cite&gt;&lt;/EndNote&gt;</w:instrText>
            </w:r>
            <w:r w:rsidRPr="00CF257F">
              <w:fldChar w:fldCharType="separate"/>
            </w:r>
            <w:r w:rsidRPr="00CF257F">
              <w:t>(Burgess et al. 2009)</w:t>
            </w:r>
            <w:r w:rsidRPr="00CF257F">
              <w:fldChar w:fldCharType="end"/>
            </w:r>
          </w:p>
          <w:p w14:paraId="1380647D" w14:textId="6F0BC0D8" w:rsidR="000F55E4" w:rsidRPr="00CD74EC" w:rsidRDefault="000F55E4" w:rsidP="00D4516A">
            <w:pPr>
              <w:pStyle w:val="TabletextNormal"/>
            </w:pPr>
            <w:r w:rsidRPr="000F55E4">
              <w:fldChar w:fldCharType="begin"/>
            </w:r>
            <w:r w:rsidRPr="000F55E4">
              <w:instrText xml:space="preserve"> ADDIN EN.CITE &lt;EndNote&gt;&lt;Cite&gt;&lt;Author&gt;Schultz&lt;/Author&gt;&lt;Year&gt;2018&lt;/Year&gt;&lt;RecNum&gt;89&lt;/RecNum&gt;&lt;DisplayText&gt;(Schultz et al. 2018)&lt;/DisplayText&gt;&lt;record&gt;&lt;rec-number&gt;89&lt;/rec-number&gt;&lt;foreign-keys&gt;&lt;key app="EN" db-id="2tvvdsaevdpwwzex5pfxx0p5f9d225t9sw5e" timestamp="1718976430"&gt;89&lt;/key&gt;&lt;/foreign-keys&gt;&lt;ref-type name="Journal Article"&gt;17&lt;/ref-type&gt;&lt;contributors&gt;&lt;authors&gt;&lt;author&gt;Schultz, Rosalie&lt;/author&gt;&lt;author&gt;Abbott, Tammy&lt;/author&gt;&lt;author&gt;Yamaguchi, Jessica&lt;/author&gt;&lt;author&gt;Cairney, Sheree&lt;/author&gt;&lt;/authors&gt;&lt;/contributors&gt;&lt;titles&gt;&lt;title&gt;Indigenous land management as primary health care: qualitative analysis from the Interplay research project in remote Australia&lt;/title&gt;&lt;secondary-title&gt;BMC Health Services Research&lt;/secondary-title&gt;&lt;/titles&gt;&lt;periodical&gt;&lt;full-title&gt;BMC Health Services Research&lt;/full-title&gt;&lt;/periodical&gt;&lt;pages&gt;960&lt;/pages&gt;&lt;volume&gt;18&lt;/volume&gt;&lt;number&gt;1&lt;/number&gt;&lt;dates&gt;&lt;year&gt;2018&lt;/year&gt;&lt;pub-dates&gt;&lt;date&gt;2018/12/12&lt;/date&gt;&lt;/pub-dates&gt;&lt;/dates&gt;&lt;isbn&gt;1472-6963&lt;/isbn&gt;&lt;urls&gt;&lt;related-urls&gt;&lt;url&gt;https://doi.org/10.1186/s12913-018-3764-8&lt;/url&gt;&lt;/related-urls&gt;&lt;/urls&gt;&lt;electronic-resource-num&gt;10.1186/s12913-018-3764-8&lt;/electronic-resource-num&gt;&lt;/record&gt;&lt;/Cite&gt;&lt;/EndNote&gt;</w:instrText>
            </w:r>
            <w:r w:rsidRPr="000F55E4">
              <w:fldChar w:fldCharType="separate"/>
            </w:r>
            <w:r w:rsidRPr="000F55E4">
              <w:t>(Schultz et al. 2018)</w:t>
            </w:r>
            <w:r w:rsidRPr="000F55E4">
              <w:fldChar w:fldCharType="end"/>
            </w:r>
          </w:p>
        </w:tc>
        <w:tc>
          <w:tcPr>
            <w:tcW w:w="1582" w:type="dxa"/>
          </w:tcPr>
          <w:p w14:paraId="3F9BCCDA" w14:textId="77777777" w:rsidR="00D47BE9" w:rsidRPr="00CD74EC" w:rsidRDefault="00D47BE9" w:rsidP="00D4516A">
            <w:pPr>
              <w:spacing w:before="0" w:after="60" w:line="240" w:lineRule="auto"/>
              <w:rPr>
                <w:sz w:val="14"/>
                <w:szCs w:val="14"/>
              </w:rPr>
            </w:pPr>
          </w:p>
        </w:tc>
      </w:tr>
      <w:tr w:rsidR="00CD74EC" w14:paraId="02A26DA1" w14:textId="77777777">
        <w:tc>
          <w:tcPr>
            <w:tcW w:w="1582" w:type="dxa"/>
          </w:tcPr>
          <w:p w14:paraId="7CC73DA2" w14:textId="6FE3F8ED" w:rsidR="00CD74EC" w:rsidRDefault="00D304A2" w:rsidP="00D4516A">
            <w:pPr>
              <w:pStyle w:val="TabletextNormal"/>
            </w:pPr>
            <w:r>
              <w:t>1</w:t>
            </w:r>
          </w:p>
        </w:tc>
        <w:tc>
          <w:tcPr>
            <w:tcW w:w="1582" w:type="dxa"/>
          </w:tcPr>
          <w:p w14:paraId="029476E0" w14:textId="17D17D22" w:rsidR="00CD74EC" w:rsidRDefault="00D304A2" w:rsidP="00D4516A">
            <w:pPr>
              <w:pStyle w:val="TabletextNormal"/>
            </w:pPr>
            <w:r>
              <w:t>1</w:t>
            </w:r>
          </w:p>
        </w:tc>
        <w:tc>
          <w:tcPr>
            <w:tcW w:w="1582" w:type="dxa"/>
          </w:tcPr>
          <w:p w14:paraId="14A12F24" w14:textId="5ABA3D85" w:rsidR="00CD74EC" w:rsidRDefault="00D304A2" w:rsidP="00D4516A">
            <w:pPr>
              <w:pStyle w:val="TabletextNormal"/>
            </w:pPr>
            <w:r>
              <w:t>0</w:t>
            </w:r>
          </w:p>
        </w:tc>
        <w:tc>
          <w:tcPr>
            <w:tcW w:w="1582" w:type="dxa"/>
          </w:tcPr>
          <w:p w14:paraId="069A41AA" w14:textId="35D6EBB0" w:rsidR="00CD74EC" w:rsidRDefault="00D304A2" w:rsidP="00D4516A">
            <w:pPr>
              <w:pStyle w:val="TabletextNormal"/>
            </w:pPr>
            <w:r>
              <w:t>0</w:t>
            </w:r>
          </w:p>
        </w:tc>
        <w:tc>
          <w:tcPr>
            <w:tcW w:w="1582" w:type="dxa"/>
          </w:tcPr>
          <w:p w14:paraId="66D5C91C" w14:textId="111C86A6" w:rsidR="00CD74EC" w:rsidRDefault="00D304A2" w:rsidP="00D4516A">
            <w:pPr>
              <w:pStyle w:val="TabletextNormal"/>
            </w:pPr>
            <w:r>
              <w:t>2</w:t>
            </w:r>
          </w:p>
        </w:tc>
        <w:tc>
          <w:tcPr>
            <w:tcW w:w="1582" w:type="dxa"/>
          </w:tcPr>
          <w:p w14:paraId="32911369" w14:textId="0E663B44" w:rsidR="00CD74EC" w:rsidRDefault="00D304A2" w:rsidP="00D4516A">
            <w:pPr>
              <w:pStyle w:val="TabletextNormal"/>
            </w:pPr>
            <w:r>
              <w:t>0</w:t>
            </w:r>
          </w:p>
        </w:tc>
      </w:tr>
    </w:tbl>
    <w:p w14:paraId="397BE30B" w14:textId="647B1678" w:rsidR="00726E2D" w:rsidRDefault="00CA4F03" w:rsidP="00D4516A">
      <w:pPr>
        <w:pStyle w:val="Heading3"/>
      </w:pPr>
      <w:bookmarkStart w:id="78" w:name="_Toc178262929"/>
      <w:r>
        <w:t>4.3.</w:t>
      </w:r>
      <w:r w:rsidR="00152D6B">
        <w:t>3</w:t>
      </w:r>
      <w:r>
        <w:t xml:space="preserve"> </w:t>
      </w:r>
      <w:r w:rsidR="00B70B92">
        <w:t>Research</w:t>
      </w:r>
      <w:r w:rsidR="009F2B78">
        <w:t xml:space="preserve"> gaps</w:t>
      </w:r>
      <w:bookmarkEnd w:id="78"/>
    </w:p>
    <w:p w14:paraId="3EC49145" w14:textId="4FF2B117" w:rsidR="00CA4F03" w:rsidRPr="00E004C2" w:rsidRDefault="00CA4F03" w:rsidP="00E004C2">
      <w:r w:rsidRPr="004F3814">
        <w:t xml:space="preserve">The very limited number of primary research studies identified highlights </w:t>
      </w:r>
      <w:r w:rsidR="00B23A2B">
        <w:t>a</w:t>
      </w:r>
      <w:r w:rsidRPr="004F3814">
        <w:t xml:space="preserve"> lack of Australian health co-benefits </w:t>
      </w:r>
      <w:r w:rsidR="005E7CEF">
        <w:t>interventional</w:t>
      </w:r>
      <w:r w:rsidRPr="004F3814">
        <w:t xml:space="preserve"> research, which may </w:t>
      </w:r>
      <w:r w:rsidR="00B23A2B">
        <w:t>limit</w:t>
      </w:r>
      <w:r w:rsidRPr="004F3814">
        <w:t xml:space="preserve"> the ability of policymakers and decision-makers to </w:t>
      </w:r>
      <w:r w:rsidR="006F6FD3" w:rsidRPr="005732F5">
        <w:t>fully</w:t>
      </w:r>
      <w:r w:rsidRPr="005732F5">
        <w:t xml:space="preserve"> consider potential health co-benefits </w:t>
      </w:r>
      <w:r w:rsidR="006F6FD3" w:rsidRPr="005732F5">
        <w:t xml:space="preserve">of emissions reduction policies </w:t>
      </w:r>
      <w:r w:rsidRPr="005732F5">
        <w:rPr>
          <w:rFonts w:asciiTheme="majorHAnsi" w:hAnsiTheme="majorHAnsi" w:cstheme="majorHAnsi"/>
        </w:rPr>
        <w:fldChar w:fldCharType="begin"/>
      </w:r>
      <w:r w:rsidRPr="005732F5">
        <w:rPr>
          <w:rFonts w:asciiTheme="majorHAnsi" w:hAnsiTheme="majorHAnsi" w:cstheme="majorHAnsi"/>
        </w:rPr>
        <w:instrText xml:space="preserve"> ADDIN EN.CITE &lt;EndNote&gt;&lt;Cite&gt;&lt;Author&gt;Workman&lt;/Author&gt;&lt;Year&gt;2016&lt;/Year&gt;&lt;RecNum&gt;70&lt;/RecNum&gt;&lt;DisplayText&gt;(Workman et al. 2016)&lt;/DisplayText&gt;&lt;record&gt;&lt;rec-number&gt;70&lt;/rec-number&gt;&lt;foreign-keys&gt;&lt;key app="EN" db-id="2tvvdsaevdpwwzex5pfxx0p5f9d225t9sw5e" timestamp="1717253172"&gt;70&lt;/key&gt;&lt;/foreign-keys&gt;&lt;ref-type name="Electronic Article"&gt;43&lt;/ref-type&gt;&lt;contributors&gt;&lt;authors&gt;&lt;author&gt;Workman, Annabelle&lt;/author&gt;&lt;author&gt;Blashki, Grant&lt;/author&gt;&lt;author&gt;Karoly, David&lt;/author&gt;&lt;author&gt;Wiseman, John&lt;/author&gt;&lt;/authors&gt;&lt;/contributors&gt;&lt;titles&gt;&lt;title&gt;The Role of Health Co-Benefits in the Development of Australian Climate Change Mitigation Policies&lt;/title&gt;&lt;secondary-title&gt;International Journal of Environmental Research and Public Health&lt;/secondary-title&gt;&lt;/titles&gt;&lt;periodical&gt;&lt;full-title&gt;International Journal of Environmental Research and Public Health&lt;/full-title&gt;&lt;/periodical&gt;&lt;volume&gt;13&lt;/volume&gt;&lt;number&gt;9&lt;/number&gt;&lt;keywords&gt;&lt;keyword&gt;climate change&lt;/keyword&gt;&lt;keyword&gt;mitigation policy&lt;/keyword&gt;&lt;keyword&gt;Australia&lt;/keyword&gt;&lt;keyword&gt;health&lt;/keyword&gt;&lt;keyword&gt;co-benefits&lt;/keyword&gt;&lt;/keywords&gt;&lt;dates&gt;&lt;year&gt;2016&lt;/year&gt;&lt;/dates&gt;&lt;isbn&gt;1660-4601&lt;/isbn&gt;&lt;urls&gt;&lt;/urls&gt;&lt;electronic-resource-num&gt;10.3390/ijerph13090927&lt;/electronic-resource-num&gt;&lt;/record&gt;&lt;/Cite&gt;&lt;/EndNote&gt;</w:instrText>
      </w:r>
      <w:r w:rsidRPr="005732F5">
        <w:rPr>
          <w:rFonts w:asciiTheme="majorHAnsi" w:hAnsiTheme="majorHAnsi" w:cstheme="majorHAnsi"/>
        </w:rPr>
        <w:fldChar w:fldCharType="separate"/>
      </w:r>
      <w:r w:rsidRPr="005732F5">
        <w:rPr>
          <w:rFonts w:asciiTheme="majorHAnsi" w:hAnsiTheme="majorHAnsi" w:cstheme="majorHAnsi"/>
          <w:noProof/>
        </w:rPr>
        <w:t>(Workman et al. 2016)</w:t>
      </w:r>
      <w:r w:rsidRPr="005732F5">
        <w:rPr>
          <w:rFonts w:asciiTheme="majorHAnsi" w:hAnsiTheme="majorHAnsi" w:cstheme="majorHAnsi"/>
        </w:rPr>
        <w:fldChar w:fldCharType="end"/>
      </w:r>
      <w:r w:rsidRPr="005412A4">
        <w:t xml:space="preserve">. </w:t>
      </w:r>
      <w:r w:rsidR="004D68D4" w:rsidRPr="005732F5">
        <w:t xml:space="preserve">The lack of Australian studies on the health co-benefits of interventions is consistent </w:t>
      </w:r>
      <w:r w:rsidR="004D68D4" w:rsidRPr="005412A4">
        <w:t>with findings of the</w:t>
      </w:r>
      <w:r w:rsidR="007377F4" w:rsidRPr="005412A4">
        <w:t xml:space="preserve"> ‘Pathways to a healthy net-zero future’ report of the</w:t>
      </w:r>
      <w:r w:rsidR="007377F4">
        <w:t xml:space="preserve"> Lancet </w:t>
      </w:r>
      <w:r w:rsidR="005E2378">
        <w:t xml:space="preserve">Pathfinder Commission </w:t>
      </w:r>
      <w:r w:rsidR="004D68D4" w:rsidRPr="005412A4">
        <w:t>which found substantial modelled evidence on health co-benefits of climate change mitigation, but globally very limited evidence on the health co-benefits from implemented mitigation actions</w:t>
      </w:r>
      <w:r w:rsidR="003277A1" w:rsidRPr="005412A4">
        <w:t xml:space="preserve"> (</w:t>
      </w:r>
      <w:proofErr w:type="spellStart"/>
      <w:r w:rsidR="003277A1" w:rsidRPr="005412A4">
        <w:t>Whitmee</w:t>
      </w:r>
      <w:proofErr w:type="spellEnd"/>
      <w:r w:rsidR="0029027E" w:rsidRPr="005412A4">
        <w:t xml:space="preserve"> et al. 2024). </w:t>
      </w:r>
      <w:r w:rsidR="004D68D4" w:rsidRPr="005412A4">
        <w:t xml:space="preserve"> </w:t>
      </w:r>
    </w:p>
    <w:p w14:paraId="7B32D289" w14:textId="2C809812" w:rsidR="00CA4F03" w:rsidRPr="005732F5" w:rsidRDefault="00CA4F03" w:rsidP="001A75C3">
      <w:r w:rsidRPr="005732F5">
        <w:t xml:space="preserve">There </w:t>
      </w:r>
      <w:r w:rsidR="00C528FA" w:rsidRPr="005732F5">
        <w:t>we</w:t>
      </w:r>
      <w:r w:rsidRPr="005732F5">
        <w:t>re limited studies</w:t>
      </w:r>
      <w:r w:rsidR="00C528FA" w:rsidRPr="005732F5">
        <w:t xml:space="preserve"> included in this review</w:t>
      </w:r>
      <w:r w:rsidRPr="005732F5">
        <w:t xml:space="preserve"> which examine the health co-benefits of mitigation across several sectors</w:t>
      </w:r>
      <w:r w:rsidR="00967AC8">
        <w:t xml:space="preserve"> in Australia</w:t>
      </w:r>
      <w:r w:rsidRPr="005732F5">
        <w:t xml:space="preserve">. For instance, international studies have shown that </w:t>
      </w:r>
      <w:r w:rsidRPr="0029027E">
        <w:t>housing interventions</w:t>
      </w:r>
      <w:r w:rsidRPr="005732F5">
        <w:t xml:space="preserve"> improve the thermal properties and ventilation of residential buildings</w:t>
      </w:r>
      <w:r w:rsidR="00A05E18">
        <w:t xml:space="preserve"> (</w:t>
      </w:r>
      <w:r w:rsidR="00927313">
        <w:t>Howden</w:t>
      </w:r>
      <w:r w:rsidR="005D6F00">
        <w:t>-Chapman</w:t>
      </w:r>
      <w:r w:rsidRPr="005732F5">
        <w:t xml:space="preserve"> </w:t>
      </w:r>
      <w:r w:rsidR="005D6F00">
        <w:t>and Chapman</w:t>
      </w:r>
      <w:r w:rsidR="00246CF7">
        <w:t xml:space="preserve"> 2012)</w:t>
      </w:r>
      <w:r w:rsidR="005D6F00">
        <w:t xml:space="preserve"> </w:t>
      </w:r>
      <w:r w:rsidR="00E64C2B">
        <w:t xml:space="preserve">and </w:t>
      </w:r>
      <w:r w:rsidRPr="005732F5">
        <w:t xml:space="preserve">can have the greatest potential health benefit for occupants (Milner et al. 2023). </w:t>
      </w:r>
      <w:r w:rsidR="00CC2878">
        <w:t>L</w:t>
      </w:r>
      <w:r w:rsidR="00C528FA" w:rsidRPr="005732F5">
        <w:t xml:space="preserve">ocal </w:t>
      </w:r>
      <w:r w:rsidRPr="005732F5">
        <w:t xml:space="preserve">research is needed to </w:t>
      </w:r>
      <w:r w:rsidR="00B62B0A" w:rsidRPr="005732F5">
        <w:t>better understand</w:t>
      </w:r>
      <w:r w:rsidRPr="005732F5">
        <w:t xml:space="preserve"> the co-benefits of housing interventions on health and decarbonisation </w:t>
      </w:r>
      <w:r w:rsidR="00306B2A">
        <w:t>in the Australian context</w:t>
      </w:r>
      <w:r w:rsidRPr="005732F5">
        <w:t>. Future co-benefit studies should also consider exploring the health co-benefits</w:t>
      </w:r>
      <w:r w:rsidR="000A16EB">
        <w:t xml:space="preserve"> of</w:t>
      </w:r>
      <w:r w:rsidR="00981378">
        <w:t xml:space="preserve"> </w:t>
      </w:r>
      <w:r w:rsidR="00C90D46">
        <w:t>interventions</w:t>
      </w:r>
      <w:r w:rsidR="00C90D46" w:rsidRPr="005732F5">
        <w:t xml:space="preserve"> for</w:t>
      </w:r>
      <w:r w:rsidRPr="005732F5">
        <w:t xml:space="preserve"> </w:t>
      </w:r>
      <w:r w:rsidRPr="0029027E">
        <w:t>First Nations people living in remote housing</w:t>
      </w:r>
      <w:r w:rsidRPr="005732F5">
        <w:t xml:space="preserve">. This may include studies addressing high indoor air temperature, overcrowding, food safety, and energy security. </w:t>
      </w:r>
    </w:p>
    <w:p w14:paraId="5C7DE4AC" w14:textId="5C56C6C6" w:rsidR="00CA4F03" w:rsidRPr="005732F5" w:rsidRDefault="00CA4F03" w:rsidP="001A75C3">
      <w:r w:rsidRPr="005732F5">
        <w:t>In the travel and transport sector, the co-benefits</w:t>
      </w:r>
      <w:r w:rsidRPr="0029027E">
        <w:t xml:space="preserve"> of active travel</w:t>
      </w:r>
      <w:r w:rsidRPr="005732F5">
        <w:t xml:space="preserve"> (e.g. cycling and walking) and </w:t>
      </w:r>
      <w:r w:rsidRPr="0029027E">
        <w:t>public transport</w:t>
      </w:r>
      <w:r w:rsidRPr="005732F5">
        <w:t xml:space="preserve"> interventions have not been </w:t>
      </w:r>
      <w:r w:rsidR="00C90D46">
        <w:t>sufficiently</w:t>
      </w:r>
      <w:r w:rsidR="00C90D46" w:rsidRPr="005732F5">
        <w:t xml:space="preserve"> </w:t>
      </w:r>
      <w:r w:rsidRPr="005732F5">
        <w:t xml:space="preserve">studied in Australia. Similarly, there are no </w:t>
      </w:r>
      <w:r w:rsidR="00306B2A">
        <w:t>high</w:t>
      </w:r>
      <w:r w:rsidRPr="005732F5">
        <w:t xml:space="preserve">-quality Australian studies on the health co-benefits of </w:t>
      </w:r>
      <w:r w:rsidRPr="0029027E">
        <w:t>sustainable food production and consumption</w:t>
      </w:r>
      <w:r w:rsidR="00243473" w:rsidRPr="00F57E0B">
        <w:t>.</w:t>
      </w:r>
      <w:r w:rsidR="0052430C" w:rsidRPr="00F57E0B">
        <w:t xml:space="preserve"> </w:t>
      </w:r>
      <w:r w:rsidR="00843E35" w:rsidRPr="00F57E0B">
        <w:t>Australian r</w:t>
      </w:r>
      <w:r w:rsidR="00313910" w:rsidRPr="00F57E0B">
        <w:t>esearch that</w:t>
      </w:r>
      <w:r w:rsidR="0013752C" w:rsidRPr="00F57E0B">
        <w:t xml:space="preserve"> evaluates </w:t>
      </w:r>
      <w:r w:rsidR="000356DD" w:rsidRPr="00F57E0B">
        <w:t xml:space="preserve">local </w:t>
      </w:r>
      <w:r w:rsidR="0052430C" w:rsidRPr="00F57E0B">
        <w:t xml:space="preserve">interventions </w:t>
      </w:r>
      <w:r w:rsidR="00313910" w:rsidRPr="00F57E0B">
        <w:t>from a</w:t>
      </w:r>
      <w:r w:rsidR="004B28D0" w:rsidRPr="00F57E0B">
        <w:t xml:space="preserve"> health</w:t>
      </w:r>
      <w:r w:rsidR="00313910" w:rsidRPr="00F57E0B">
        <w:t xml:space="preserve"> co-benefit lens</w:t>
      </w:r>
      <w:r w:rsidR="003C6368" w:rsidRPr="00F57E0B">
        <w:t xml:space="preserve"> </w:t>
      </w:r>
      <w:r w:rsidR="004B28D0" w:rsidRPr="00F57E0B">
        <w:t>may</w:t>
      </w:r>
      <w:r w:rsidR="003C6368" w:rsidRPr="00F57E0B">
        <w:t xml:space="preserve"> support implementation of </w:t>
      </w:r>
      <w:r w:rsidR="004B28D0" w:rsidRPr="00F57E0B">
        <w:t>sustainable</w:t>
      </w:r>
      <w:r w:rsidR="00A6491E" w:rsidRPr="00F57E0B">
        <w:t>, health-promoting</w:t>
      </w:r>
      <w:r w:rsidR="004B28D0" w:rsidRPr="00F57E0B">
        <w:t xml:space="preserve"> transport and agricultu</w:t>
      </w:r>
      <w:r w:rsidR="00F57E0B" w:rsidRPr="00F57E0B">
        <w:t>re</w:t>
      </w:r>
      <w:r w:rsidR="004B28D0" w:rsidRPr="00F57E0B">
        <w:t xml:space="preserve"> </w:t>
      </w:r>
      <w:r w:rsidR="00A6491E" w:rsidRPr="00F57E0B">
        <w:t xml:space="preserve">in the future. </w:t>
      </w:r>
    </w:p>
    <w:p w14:paraId="601045B1" w14:textId="08148AC7" w:rsidR="00CA4F03" w:rsidRPr="005732F5" w:rsidRDefault="00CA4F03" w:rsidP="001A75C3">
      <w:r w:rsidRPr="005732F5">
        <w:t xml:space="preserve">As Australia transitions to a net-zero emissions future, research could consider the health co-benefits of </w:t>
      </w:r>
      <w:r w:rsidR="00702A8B">
        <w:t xml:space="preserve">local </w:t>
      </w:r>
      <w:r w:rsidRPr="0029027E">
        <w:t>energy transition</w:t>
      </w:r>
      <w:r w:rsidRPr="005732F5">
        <w:t xml:space="preserve"> policies and interventions. Future research may consider evaluating the health co-benefits of interventions that reduce greenhouse gas emissions from energy generation</w:t>
      </w:r>
      <w:r w:rsidR="007518D1">
        <w:t xml:space="preserve"> in an Australian context</w:t>
      </w:r>
      <w:r w:rsidRPr="005732F5">
        <w:t xml:space="preserve">. For example, </w:t>
      </w:r>
      <w:r w:rsidR="00E670B8" w:rsidRPr="005732F5">
        <w:t>transitioning away from</w:t>
      </w:r>
      <w:r w:rsidRPr="005732F5">
        <w:t xml:space="preserve"> coal-fired power stations and coal mines may have health co-benefits</w:t>
      </w:r>
      <w:r w:rsidR="00010042" w:rsidRPr="005732F5">
        <w:t xml:space="preserve"> for local communities</w:t>
      </w:r>
      <w:r w:rsidRPr="005732F5">
        <w:t xml:space="preserve"> due to a reduction in </w:t>
      </w:r>
      <w:r w:rsidR="00010042" w:rsidRPr="005732F5">
        <w:t xml:space="preserve">local </w:t>
      </w:r>
      <w:r w:rsidRPr="005732F5">
        <w:t xml:space="preserve">air pollution (Henneman et al. 2023). Likewise, research </w:t>
      </w:r>
      <w:r w:rsidR="007518D1">
        <w:t>c</w:t>
      </w:r>
      <w:r w:rsidRPr="005732F5">
        <w:t xml:space="preserve">ould consider evaluating the health co-benefits of </w:t>
      </w:r>
      <w:r w:rsidR="007518D1">
        <w:t xml:space="preserve">Australian </w:t>
      </w:r>
      <w:r w:rsidRPr="005732F5">
        <w:t xml:space="preserve">policies </w:t>
      </w:r>
      <w:r w:rsidR="00AA2EE8">
        <w:t>and interventions</w:t>
      </w:r>
      <w:r w:rsidRPr="005732F5">
        <w:t xml:space="preserve"> to </w:t>
      </w:r>
      <w:r w:rsidR="005732F5" w:rsidRPr="005732F5">
        <w:t>transition away from widespread use of</w:t>
      </w:r>
      <w:r w:rsidRPr="005732F5">
        <w:t xml:space="preserve"> wood heaters or indoor gas appliances that exacerbate indoor and outdoor air pollution. </w:t>
      </w:r>
    </w:p>
    <w:p w14:paraId="4067A96D" w14:textId="3EC7DFFC" w:rsidR="00CA4F03" w:rsidRPr="005732F5" w:rsidRDefault="00CA4F03" w:rsidP="001A75C3">
      <w:r w:rsidRPr="005732F5">
        <w:lastRenderedPageBreak/>
        <w:t xml:space="preserve">Future </w:t>
      </w:r>
      <w:r w:rsidR="00AA2EE8">
        <w:t>Australian</w:t>
      </w:r>
      <w:r w:rsidRPr="005732F5">
        <w:t xml:space="preserve"> research on the health co-benefits across a wide range of sectors should also consider research on priority populations. Although it is widely recognised that land management programs for </w:t>
      </w:r>
      <w:r w:rsidRPr="00C44504">
        <w:t>First Nations communities</w:t>
      </w:r>
      <w:r w:rsidRPr="005732F5">
        <w:t xml:space="preserve"> yield positive health benefits, more co-benefit studies are required to assess the specific health outcomes for First Nations communities in other sectors.</w:t>
      </w:r>
    </w:p>
    <w:p w14:paraId="38FC3E9C" w14:textId="14E894B3" w:rsidR="002C7967" w:rsidRPr="00E004C2" w:rsidRDefault="00CA4F03" w:rsidP="001A75C3">
      <w:r w:rsidRPr="005732F5">
        <w:t xml:space="preserve">Similarly, research should consider other </w:t>
      </w:r>
      <w:r w:rsidRPr="00C44504">
        <w:t>priority populations</w:t>
      </w:r>
      <w:r w:rsidRPr="005732F5">
        <w:t xml:space="preserve"> that could experience health co-benefits of mitigation interventions, such as people living in social housing or experiencing homelessness, the elderly or young, workers in industries involved in the energy transition, and people of low socioeconomic status. Co-benefit interventional studies that focus on priority populations could further</w:t>
      </w:r>
      <w:r>
        <w:t xml:space="preserve"> be completed by quantitative geospatial studies that explore the distribution, spatial patterns and relationships of climate change and health outcomes. Such studies help inform the implementation of interventions in areas where there are significant environmental and population health benefits to be realised.</w:t>
      </w:r>
      <w:r w:rsidR="009677DE">
        <w:br w:type="page"/>
      </w:r>
    </w:p>
    <w:p w14:paraId="31BC5350" w14:textId="6372E4BB" w:rsidR="00E33327" w:rsidRDefault="00E33327" w:rsidP="00D4516A">
      <w:pPr>
        <w:pStyle w:val="Heading2"/>
      </w:pPr>
      <w:bookmarkStart w:id="79" w:name="_Toc175728282"/>
      <w:bookmarkStart w:id="80" w:name="_Toc177390334"/>
      <w:bookmarkStart w:id="81" w:name="_Toc178262930"/>
      <w:bookmarkStart w:id="82" w:name="_Toc198822487"/>
      <w:r>
        <w:lastRenderedPageBreak/>
        <w:t xml:space="preserve">4.4 Theme 4: Adaptation </w:t>
      </w:r>
      <w:r w:rsidR="00FD4C50">
        <w:t xml:space="preserve">to </w:t>
      </w:r>
      <w:r w:rsidR="007F3776">
        <w:t>p</w:t>
      </w:r>
      <w:r w:rsidR="00FD4C50">
        <w:t xml:space="preserve">rotect </w:t>
      </w:r>
      <w:r w:rsidR="007F3776">
        <w:t>h</w:t>
      </w:r>
      <w:r w:rsidR="00FD4C50">
        <w:t xml:space="preserve">ealth </w:t>
      </w:r>
      <w:r w:rsidR="007F3776">
        <w:t>o</w:t>
      </w:r>
      <w:r w:rsidR="00FD4C50">
        <w:t xml:space="preserve">utside the </w:t>
      </w:r>
      <w:r w:rsidR="007F3776">
        <w:t>h</w:t>
      </w:r>
      <w:r w:rsidR="00FD4C50">
        <w:t xml:space="preserve">ealth </w:t>
      </w:r>
      <w:r w:rsidR="007F3776">
        <w:t>s</w:t>
      </w:r>
      <w:r w:rsidR="00FD4C50">
        <w:t>ystem</w:t>
      </w:r>
      <w:bookmarkEnd w:id="79"/>
      <w:bookmarkEnd w:id="80"/>
      <w:bookmarkEnd w:id="81"/>
      <w:bookmarkEnd w:id="82"/>
    </w:p>
    <w:p w14:paraId="20D4F596" w14:textId="6387756A" w:rsidR="00E33327" w:rsidRDefault="002B7551" w:rsidP="00D4516A">
      <w:pPr>
        <w:pStyle w:val="BoxTextGreen"/>
      </w:pPr>
      <w:r w:rsidRPr="002B7551">
        <w:rPr>
          <w:rStyle w:val="Strong"/>
        </w:rPr>
        <w:t>Adaptation to protect health outside the health system</w:t>
      </w:r>
      <w:r w:rsidRPr="002B7551">
        <w:t>: this theme includes studies that identify and evaluate interventions that seek to improve health outcomes, but which are primarily implemented in sectors outside of the health system. This includes studies that:</w:t>
      </w:r>
    </w:p>
    <w:p w14:paraId="1AEB9C19" w14:textId="77777777" w:rsidR="002B7551" w:rsidRPr="002B7551" w:rsidRDefault="002B7551" w:rsidP="00D4516A">
      <w:pPr>
        <w:pStyle w:val="BoxBulletGreen"/>
        <w:cnfStyle w:val="100000000000" w:firstRow="1" w:lastRow="0" w:firstColumn="0" w:lastColumn="0" w:oddVBand="0" w:evenVBand="0" w:oddHBand="0" w:evenHBand="0" w:firstRowFirstColumn="0" w:firstRowLastColumn="0" w:lastRowFirstColumn="0" w:lastRowLastColumn="0"/>
      </w:pPr>
      <w:r w:rsidRPr="002B7551">
        <w:t xml:space="preserve">Examine interventions in the urban environment to build resilience to heat, such as urban greening and cooling materials. </w:t>
      </w:r>
    </w:p>
    <w:p w14:paraId="5BD027B3" w14:textId="77777777" w:rsidR="002B7551" w:rsidRPr="002B7551" w:rsidRDefault="002B7551" w:rsidP="00D4516A">
      <w:pPr>
        <w:pStyle w:val="BoxBulletGreen"/>
        <w:cnfStyle w:val="100000000000" w:firstRow="1" w:lastRow="0" w:firstColumn="0" w:lastColumn="0" w:oddVBand="0" w:evenVBand="0" w:oddHBand="0" w:evenHBand="0" w:firstRowFirstColumn="0" w:firstRowLastColumn="0" w:lastRowFirstColumn="0" w:lastRowLastColumn="0"/>
      </w:pPr>
      <w:r w:rsidRPr="002B7551">
        <w:t xml:space="preserve">Explore the role of housing in protecting health from the impacts of climate change. This includes interventions such as insulation, air conditioning and indoor ventilation.  </w:t>
      </w:r>
    </w:p>
    <w:p w14:paraId="5B8FD5D8" w14:textId="77777777" w:rsidR="002B7551" w:rsidRPr="002B7551" w:rsidRDefault="002B7551" w:rsidP="00D4516A">
      <w:pPr>
        <w:pStyle w:val="BoxBulletGreen"/>
        <w:cnfStyle w:val="100000000000" w:firstRow="1" w:lastRow="0" w:firstColumn="0" w:lastColumn="0" w:oddVBand="0" w:evenVBand="0" w:oddHBand="0" w:evenHBand="0" w:firstRowFirstColumn="0" w:firstRowLastColumn="0" w:lastRowFirstColumn="0" w:lastRowLastColumn="0"/>
      </w:pPr>
      <w:r w:rsidRPr="002B7551">
        <w:t>Implement interventions in the workplace (excluding health system workplaces) to address the impact of climate change on occupational health.</w:t>
      </w:r>
    </w:p>
    <w:p w14:paraId="380B94D0" w14:textId="77777777" w:rsidR="002B7551" w:rsidRPr="002B7551" w:rsidRDefault="002B7551" w:rsidP="00D4516A">
      <w:pPr>
        <w:pStyle w:val="BoxBulletGreen"/>
        <w:cnfStyle w:val="100000000000" w:firstRow="1" w:lastRow="0" w:firstColumn="0" w:lastColumn="0" w:oddVBand="0" w:evenVBand="0" w:oddHBand="0" w:evenHBand="0" w:firstRowFirstColumn="0" w:firstRowLastColumn="0" w:lastRowFirstColumn="0" w:lastRowLastColumn="0"/>
      </w:pPr>
      <w:r w:rsidRPr="002B7551">
        <w:t xml:space="preserve">Assess the use of personal protective behaviours or equipment (e.g. facemasks) in different populations. </w:t>
      </w:r>
    </w:p>
    <w:p w14:paraId="2F58C522" w14:textId="77777777" w:rsidR="002B7551" w:rsidRPr="002B7551" w:rsidRDefault="002B7551" w:rsidP="00D4516A">
      <w:pPr>
        <w:pStyle w:val="BoxBulletGreen"/>
        <w:cnfStyle w:val="100000000000" w:firstRow="1" w:lastRow="0" w:firstColumn="0" w:lastColumn="0" w:oddVBand="0" w:evenVBand="0" w:oddHBand="0" w:evenHBand="0" w:firstRowFirstColumn="0" w:firstRowLastColumn="0" w:lastRowFirstColumn="0" w:lastRowLastColumn="0"/>
      </w:pPr>
      <w:r w:rsidRPr="002B7551">
        <w:t xml:space="preserve">Implement nature-based approaches to restore ecosystems with the aim to protect health from climate hazards like floods and drought. </w:t>
      </w:r>
    </w:p>
    <w:p w14:paraId="02FEF4B0" w14:textId="7B8F6D75" w:rsidR="002B7551" w:rsidRPr="002B7551" w:rsidRDefault="002B7551" w:rsidP="00D4516A">
      <w:pPr>
        <w:pStyle w:val="BoxBulletGreen"/>
      </w:pPr>
      <w:r w:rsidRPr="002B7551">
        <w:t>Review interventions that promote community connectedness to foster social cohesion, climate resilience, and improve community mental health and wellbeing</w:t>
      </w:r>
    </w:p>
    <w:p w14:paraId="7E98A22A" w14:textId="6800E83F" w:rsidR="00585A17" w:rsidRDefault="00585A17" w:rsidP="00D4516A">
      <w:pPr>
        <w:pStyle w:val="Heading3"/>
      </w:pPr>
      <w:bookmarkStart w:id="83" w:name="_Toc178262931"/>
      <w:r>
        <w:t>4.4.1 Results</w:t>
      </w:r>
      <w:bookmarkEnd w:id="83"/>
    </w:p>
    <w:p w14:paraId="3BF51B03" w14:textId="6499E2A4" w:rsidR="00262D48" w:rsidRDefault="00E33327" w:rsidP="00D4516A">
      <w:r>
        <w:t>There were 1</w:t>
      </w:r>
      <w:r w:rsidR="008D349E">
        <w:t xml:space="preserve">7 primary research </w:t>
      </w:r>
      <w:proofErr w:type="gramStart"/>
      <w:r w:rsidR="008D349E">
        <w:t>studies</w:t>
      </w:r>
      <w:proofErr w:type="gramEnd"/>
      <w:r w:rsidR="008D349E">
        <w:t xml:space="preserve"> and nine reviews included in this theme (total</w:t>
      </w:r>
      <w:r w:rsidR="00C842BB">
        <w:t xml:space="preserve"> n=26)</w:t>
      </w:r>
      <w:r w:rsidR="007B5E54">
        <w:t xml:space="preserve">. </w:t>
      </w:r>
      <w:r w:rsidR="0089439F">
        <w:t>Heat was the most researched climate hazard in this theme (</w:t>
      </w:r>
      <w:r w:rsidR="00685F24">
        <w:t xml:space="preserve">primary studies </w:t>
      </w:r>
      <w:r w:rsidR="0089439F">
        <w:t>n=8)</w:t>
      </w:r>
      <w:r w:rsidR="00C43602">
        <w:t xml:space="preserve">. Of </w:t>
      </w:r>
      <w:r w:rsidR="005F2300">
        <w:t>the</w:t>
      </w:r>
      <w:r w:rsidR="005273A6">
        <w:t xml:space="preserve">se </w:t>
      </w:r>
      <w:r w:rsidR="00685F24">
        <w:t xml:space="preserve">primary </w:t>
      </w:r>
      <w:r w:rsidR="005273A6">
        <w:t>studies,</w:t>
      </w:r>
      <w:r w:rsidR="0078720A">
        <w:t xml:space="preserve"> </w:t>
      </w:r>
      <w:r w:rsidR="00FC78A5">
        <w:t>four</w:t>
      </w:r>
      <w:r w:rsidR="0078720A">
        <w:t xml:space="preserve"> explored </w:t>
      </w:r>
      <w:r w:rsidR="00262D48">
        <w:t xml:space="preserve">interventions to reduce urban heat, including </w:t>
      </w:r>
    </w:p>
    <w:p w14:paraId="4C8F58EE" w14:textId="399D5BD0" w:rsidR="00E51A36" w:rsidRPr="00E004C2" w:rsidRDefault="0078720A" w:rsidP="00D4516A">
      <w:r>
        <w:t xml:space="preserve">the </w:t>
      </w:r>
      <w:r w:rsidR="006C6767">
        <w:t xml:space="preserve">role of urban vegetation </w:t>
      </w:r>
      <w:r w:rsidR="00291CA0">
        <w:t>(</w:t>
      </w:r>
      <w:r w:rsidR="00291CA0" w:rsidRPr="5D11F8AB">
        <w:rPr>
          <w:color w:val="000000" w:themeColor="text1"/>
        </w:rPr>
        <w:fldChar w:fldCharType="begin"/>
      </w:r>
      <w:r w:rsidR="00291CA0" w:rsidRPr="5D11F8AB">
        <w:rPr>
          <w:color w:val="000000" w:themeColor="text1"/>
        </w:rPr>
        <w:instrText xml:space="preserve"> ADDIN EN.CITE &lt;EndNote&gt;&lt;Cite&gt;&lt;Author&gt;Chen&lt;/Author&gt;&lt;Year&gt;2014&lt;/Year&gt;&lt;RecNum&gt;60&lt;/RecNum&gt;&lt;DisplayText&gt;(Chen et al. 2014)&lt;/DisplayText&gt;&lt;record&gt;&lt;rec-number&gt;60&lt;/rec-number&gt;&lt;foreign-keys&gt;&lt;key app="EN" db-id="2tvvdsaevdpwwzex5pfxx0p5f9d225t9sw5e" timestamp="1715161452"&gt;60&lt;/key&gt;&lt;/foreign-keys&gt;&lt;ref-type name="Journal Article"&gt;17&lt;/ref-type&gt;&lt;contributors&gt;&lt;authors&gt;&lt;author&gt;Chen, Dong&lt;/author&gt;&lt;author&gt;Wang, Xiaoming&lt;/author&gt;&lt;author&gt;Thatcher, Marcus&lt;/author&gt;&lt;author&gt;Barnett, Guy&lt;/author&gt;&lt;author&gt;Kachenko, Anthony&lt;/author&gt;&lt;author&gt;Prince, Robert&lt;/author&gt;&lt;/authors&gt;&lt;/contributors&gt;&lt;titles&gt;&lt;title&gt;Urban vegetation for reducing heat related mortality&lt;/title&gt;&lt;secondary-title&gt;Environmental Pollution&lt;/secondary-title&gt;&lt;/titles&gt;&lt;periodical&gt;&lt;full-title&gt;Environmental Pollution&lt;/full-title&gt;&lt;/periodical&gt;&lt;pages&gt;275-284&lt;/pages&gt;&lt;volume&gt;192&lt;/volume&gt;&lt;keywords&gt;&lt;keyword&gt;Climate change&lt;/keyword&gt;&lt;keyword&gt;Mortality rate&lt;/keyword&gt;&lt;keyword&gt;Urban vegetation&lt;/keyword&gt;&lt;keyword&gt;Urban heat island&lt;/keyword&gt;&lt;keyword&gt;Heat waves&lt;/keyword&gt;&lt;/keywords&gt;&lt;dates&gt;&lt;year&gt;2014&lt;/year&gt;&lt;pub-dates&gt;&lt;date&gt;2014/09/01/&lt;/date&gt;&lt;/pub-dates&gt;&lt;/dates&gt;&lt;isbn&gt;0269-7491&lt;/isbn&gt;&lt;urls&gt;&lt;related-urls&gt;&lt;url&gt;https://www.sciencedirect.com/science/article/pii/S0269749114001882&lt;/url&gt;&lt;/related-urls&gt;&lt;/urls&gt;&lt;electronic-resource-num&gt;https://doi.org/10.1016/j.envpol.2014.05.002&lt;/electronic-resource-num&gt;&lt;/record&gt;&lt;/Cite&gt;&lt;/EndNote&gt;</w:instrText>
      </w:r>
      <w:r w:rsidR="00291CA0" w:rsidRPr="5D11F8AB">
        <w:rPr>
          <w:color w:val="000000" w:themeColor="text1"/>
        </w:rPr>
        <w:fldChar w:fldCharType="separate"/>
      </w:r>
      <w:r w:rsidR="00291CA0" w:rsidRPr="5D11F8AB">
        <w:rPr>
          <w:color w:val="000000" w:themeColor="text1"/>
        </w:rPr>
        <w:t>Chen et al. 2014</w:t>
      </w:r>
      <w:r w:rsidR="00291CA0" w:rsidRPr="5D11F8AB">
        <w:rPr>
          <w:color w:val="000000" w:themeColor="text1"/>
        </w:rPr>
        <w:fldChar w:fldCharType="end"/>
      </w:r>
      <w:r w:rsidR="00291CA0" w:rsidRPr="002B7551">
        <w:t xml:space="preserve">; </w:t>
      </w:r>
      <w:r w:rsidR="00291CA0" w:rsidRPr="5D11F8AB">
        <w:rPr>
          <w:color w:val="000000" w:themeColor="text1"/>
        </w:rPr>
        <w:fldChar w:fldCharType="begin"/>
      </w:r>
      <w:r w:rsidR="00291CA0" w:rsidRPr="5D11F8AB">
        <w:rPr>
          <w:color w:val="000000" w:themeColor="text1"/>
        </w:rPr>
        <w:instrText xml:space="preserve"> ADDIN EN.CITE &lt;EndNote&gt;&lt;Cite&gt;&lt;Author&gt;Sadeghi&lt;/Author&gt;&lt;Year&gt;2022&lt;/Year&gt;&lt;RecNum&gt;36&lt;/RecNum&gt;&lt;DisplayText&gt;(Sadeghi et al. 2022)&lt;/DisplayText&gt;&lt;record&gt;&lt;rec-number&gt;36&lt;/rec-number&gt;&lt;foreign-keys&gt;&lt;key app="EN" db-id="2tvvdsaevdpwwzex5pfxx0p5f9d225t9sw5e" timestamp="1715161418"&gt;36&lt;/key&gt;&lt;/foreign-keys&gt;&lt;ref-type name="Journal Article"&gt;17&lt;/ref-type&gt;&lt;contributors&gt;&lt;authors&gt;&lt;author&gt;Sadeghi, M.&lt;/author&gt;&lt;author&gt;Chaston, T.&lt;/author&gt;&lt;author&gt;Hanigan, I.&lt;/author&gt;&lt;author&gt;de Dear, R.&lt;/author&gt;&lt;author&gt;Santamouris, M.&lt;/author&gt;&lt;author&gt;Jalaludin, B.&lt;/author&gt;&lt;author&gt;Morgan, G. G.&lt;/author&gt;&lt;/authors&gt;&lt;/contributors&gt;&lt;titles&gt;&lt;title&gt;The health benefits of greening strategies to cool urban environments – A heat health impact method&lt;/title&gt;&lt;secondary-title&gt;Building and Environment&lt;/secondary-title&gt;&lt;/titles&gt;&lt;periodical&gt;&lt;full-title&gt;Building and environment&lt;/full-title&gt;&lt;/periodical&gt;&lt;volume&gt;207&lt;/volume&gt;&lt;dates&gt;&lt;year&gt;2022&lt;/year&gt;&lt;/dates&gt;&lt;urls&gt;&lt;related-urls&gt;&lt;url&gt;https://www.scopus.com/inward/record.uri?eid=2-s2.0-85119957245&amp;amp;doi=10.1016%2fj.buildenv.2021.108546&amp;amp;partnerID=40&amp;amp;md5=7087249ef3afcde759aa3bcc05938055&lt;/url&gt;&lt;url&gt;https://www.sciencedirect.com/science/article/pii/S0360132321009392?via%3Dihub&lt;/url&gt;&lt;/related-urls&gt;&lt;/urls&gt;&lt;electronic-resource-num&gt;10.1016/j.buildenv.2021.108546&lt;/electronic-resource-num&gt;&lt;/record&gt;&lt;/Cite&gt;&lt;/EndNote&gt;</w:instrText>
      </w:r>
      <w:r w:rsidR="00291CA0" w:rsidRPr="5D11F8AB">
        <w:rPr>
          <w:color w:val="000000" w:themeColor="text1"/>
        </w:rPr>
        <w:fldChar w:fldCharType="separate"/>
      </w:r>
      <w:r w:rsidR="00291CA0" w:rsidRPr="5D11F8AB">
        <w:rPr>
          <w:color w:val="000000" w:themeColor="text1"/>
        </w:rPr>
        <w:t>Sadeghi et al. 2022)</w:t>
      </w:r>
      <w:r w:rsidR="00291CA0" w:rsidRPr="5D11F8AB">
        <w:rPr>
          <w:color w:val="000000" w:themeColor="text1"/>
        </w:rPr>
        <w:fldChar w:fldCharType="end"/>
      </w:r>
      <w:r w:rsidR="00291CA0" w:rsidRPr="002B7551">
        <w:t>, cooling materials and greenery (</w:t>
      </w:r>
      <w:r w:rsidR="00291CA0" w:rsidRPr="5D11F8AB">
        <w:rPr>
          <w:color w:val="000000" w:themeColor="text1"/>
        </w:rPr>
        <w:fldChar w:fldCharType="begin"/>
      </w:r>
      <w:r w:rsidR="00291CA0" w:rsidRPr="5D11F8AB">
        <w:rPr>
          <w:color w:val="000000" w:themeColor="text1"/>
        </w:rPr>
        <w:instrText xml:space="preserve"> ADDIN EN.CITE &lt;EndNote&gt;&lt;Cite&gt;&lt;Author&gt;Qi&lt;/Author&gt;&lt;Year&gt;2021&lt;/Year&gt;&lt;RecNum&gt;64&lt;/RecNum&gt;&lt;DisplayText&gt;(Qi et al. 2021)&lt;/DisplayText&gt;&lt;record&gt;&lt;rec-number&gt;64&lt;/rec-number&gt;&lt;foreign-keys&gt;&lt;key app="EN" db-id="2tvvdsaevdpwwzex5pfxx0p5f9d225t9sw5e" timestamp="1715161452"&gt;64&lt;/key&gt;&lt;/foreign-keys&gt;&lt;ref-type name="Journal Article"&gt;17&lt;/ref-type&gt;&lt;contributors&gt;&lt;authors&gt;&lt;author&gt;Qi, Jinda&lt;/author&gt;&lt;author&gt;Ding, Lan&lt;/author&gt;&lt;author&gt;Lim, Samsung&lt;/author&gt;&lt;/authors&gt;&lt;/contributors&gt;&lt;titles&gt;&lt;title&gt;Toward cool cities and communities: A sensitivity analysis method to identify the key planning and design variables for urban heat mitigation techniques&lt;/title&gt;&lt;secondary-title&gt;Sustainable Cities and Society&lt;/secondary-title&gt;&lt;/titles&gt;&lt;periodical&gt;&lt;full-title&gt;Sustainable cities and society&lt;/full-title&gt;&lt;/periodical&gt;&lt;pages&gt;103377&lt;/pages&gt;&lt;volume&gt;75&lt;/volume&gt;&lt;dates&gt;&lt;year&gt;2021&lt;/year&gt;&lt;/dates&gt;&lt;publisher&gt;Elsevier Ltd&lt;/publisher&gt;&lt;isbn&gt;2210-6707&lt;/isbn&gt;&lt;urls&gt;&lt;/urls&gt;&lt;electronic-resource-num&gt;10.1016/j.scs.2021.103377&lt;/electronic-resource-num&gt;&lt;/record&gt;&lt;/Cite&gt;&lt;/EndNote&gt;</w:instrText>
      </w:r>
      <w:r w:rsidR="00291CA0" w:rsidRPr="5D11F8AB">
        <w:rPr>
          <w:color w:val="000000" w:themeColor="text1"/>
        </w:rPr>
        <w:fldChar w:fldCharType="separate"/>
      </w:r>
      <w:r w:rsidR="00291CA0" w:rsidRPr="5D11F8AB">
        <w:rPr>
          <w:color w:val="000000" w:themeColor="text1"/>
        </w:rPr>
        <w:t>Qi et al. 2021)</w:t>
      </w:r>
      <w:r w:rsidR="00291CA0" w:rsidRPr="5D11F8AB">
        <w:rPr>
          <w:color w:val="000000" w:themeColor="text1"/>
        </w:rPr>
        <w:fldChar w:fldCharType="end"/>
      </w:r>
      <w:r w:rsidR="00291CA0" w:rsidRPr="002B7551">
        <w:t>, and mix-use landscaping of vegetation, cooling materials and irrigation to enhance evapotranspiration (</w:t>
      </w:r>
      <w:proofErr w:type="spellStart"/>
      <w:r w:rsidR="00291CA0" w:rsidRPr="5D11F8AB">
        <w:rPr>
          <w:color w:val="000000" w:themeColor="text1"/>
        </w:rPr>
        <w:fldChar w:fldCharType="begin"/>
      </w:r>
      <w:r w:rsidR="00291CA0" w:rsidRPr="5D11F8AB">
        <w:rPr>
          <w:color w:val="000000" w:themeColor="text1"/>
        </w:rPr>
        <w:instrText xml:space="preserve"> ADDIN EN.CITE &lt;EndNote&gt;&lt;Cite&gt;&lt;Author&gt;Santamouris&lt;/Author&gt;&lt;Year&gt;2020&lt;/Year&gt;&lt;RecNum&gt;65&lt;/RecNum&gt;&lt;DisplayText&gt;(Santamouris et al. 2020)&lt;/DisplayText&gt;&lt;record&gt;&lt;rec-number&gt;65&lt;/rec-number&gt;&lt;foreign-keys&gt;&lt;key app="EN" db-id="2tvvdsaevdpwwzex5pfxx0p5f9d225t9sw5e" timestamp="1715161452"&gt;65&lt;/key&gt;&lt;/foreign-keys&gt;&lt;ref-type name="Journal Article"&gt;17&lt;/ref-type&gt;&lt;contributors&gt;&lt;authors&gt;&lt;author&gt;Santamouris, M.&lt;/author&gt;&lt;author&gt;Paolini, R.&lt;/author&gt;&lt;author&gt;Haddad, S.&lt;/author&gt;&lt;author&gt;Synnefa, A.&lt;/author&gt;&lt;author&gt;Garshasbi, S.&lt;/author&gt;&lt;author&gt;Hatvani-Kovacs, G.&lt;/author&gt;&lt;author&gt;Gobakis, K.&lt;/author&gt;&lt;author&gt;Yenneti, K.&lt;/author&gt;&lt;author&gt;Vasilakopoulou, K.&lt;/author&gt;&lt;author&gt;Feng, J.&lt;/author&gt;&lt;author&gt;Gao, K.&lt;/author&gt;&lt;author&gt;Papangelis, G.&lt;/author&gt;&lt;author&gt;Dandou, A.&lt;/author&gt;&lt;author&gt;Methymaki, G.&lt;/author&gt;&lt;author&gt;Portalakis, P.&lt;/author&gt;&lt;author&gt;Tombrou, M.&lt;/author&gt;&lt;/authors&gt;&lt;/contributors&gt;&lt;titles&gt;&lt;title&gt;Heat mitigation technologies can improve sustainability in cities. An holistic experimental and numerical impact assessment of urban overheating and related heat mitigation strategies on energy consumption, indoor comfort, vulnerability and heat-related mortality and morbidity in cities&lt;/title&gt;&lt;secondary-title&gt;Energy and Buildings&lt;/secondary-title&gt;&lt;/titles&gt;&lt;periodical&gt;&lt;full-title&gt;Energy and buildings&lt;/full-title&gt;&lt;/periodical&gt;&lt;pages&gt;110002&lt;/pages&gt;&lt;volume&gt;217&lt;/volume&gt;&lt;keywords&gt;&lt;keyword&gt;Energy consumption&lt;/keyword&gt;&lt;keyword&gt;Cooling&lt;/keyword&gt;&lt;keyword&gt;Mortality&lt;/keyword&gt;&lt;keyword&gt;Carbon dioxide&lt;/keyword&gt;&lt;keyword&gt;Diseases&lt;/keyword&gt;&lt;keyword&gt;Heat&lt;/keyword&gt;&lt;keyword&gt;Environmental quality&lt;/keyword&gt;&lt;keyword&gt;Sustainability&lt;/keyword&gt;&lt;keyword&gt;Evapotranspiration&lt;/keyword&gt;&lt;keyword&gt;Drinking (Physiology)&lt;/keyword&gt;&lt;keyword&gt;Water consumption&lt;/keyword&gt;&lt;/keywords&gt;&lt;dates&gt;&lt;year&gt;2020&lt;/year&gt;&lt;/dates&gt;&lt;pub-location&gt;Lausanne&lt;/pub-location&gt;&lt;publisher&gt;Elsevier B.V&lt;/publisher&gt;&lt;isbn&gt;0378-7788&lt;/isbn&gt;&lt;urls&gt;&lt;/urls&gt;&lt;electronic-resource-num&gt;10.1016/j.enbuild.2020.110002&lt;/electronic-resource-num&gt;&lt;/record&gt;&lt;/Cite&gt;&lt;/EndNote&gt;</w:instrText>
      </w:r>
      <w:r w:rsidR="00291CA0" w:rsidRPr="5D11F8AB">
        <w:rPr>
          <w:color w:val="000000" w:themeColor="text1"/>
        </w:rPr>
        <w:fldChar w:fldCharType="separate"/>
      </w:r>
      <w:r w:rsidR="00291CA0" w:rsidRPr="5D11F8AB">
        <w:rPr>
          <w:color w:val="000000" w:themeColor="text1"/>
        </w:rPr>
        <w:t>Santamouris</w:t>
      </w:r>
      <w:proofErr w:type="spellEnd"/>
      <w:r w:rsidR="00291CA0" w:rsidRPr="5D11F8AB">
        <w:rPr>
          <w:color w:val="000000" w:themeColor="text1"/>
        </w:rPr>
        <w:t xml:space="preserve"> et al. 2020)</w:t>
      </w:r>
      <w:r w:rsidR="00291CA0" w:rsidRPr="5D11F8AB">
        <w:rPr>
          <w:color w:val="000000" w:themeColor="text1"/>
        </w:rPr>
        <w:fldChar w:fldCharType="end"/>
      </w:r>
      <w:r w:rsidR="00291CA0">
        <w:t>.</w:t>
      </w:r>
      <w:r w:rsidR="00F23DC2" w:rsidRPr="002B7551">
        <w:t xml:space="preserve"> </w:t>
      </w:r>
    </w:p>
    <w:p w14:paraId="2E9BE73E" w14:textId="64D80AA9" w:rsidR="00220AC3" w:rsidRPr="00E004C2" w:rsidRDefault="00291CA0" w:rsidP="00D4516A">
      <w:r w:rsidRPr="00E004C2">
        <w:t xml:space="preserve">Of the four remaining </w:t>
      </w:r>
      <w:r w:rsidR="00D019CE" w:rsidRPr="00E004C2">
        <w:t xml:space="preserve">heat-focused </w:t>
      </w:r>
      <w:r w:rsidR="00685F24" w:rsidRPr="00E004C2">
        <w:t>primary</w:t>
      </w:r>
      <w:r w:rsidR="00465CAB" w:rsidRPr="00E004C2">
        <w:t xml:space="preserve"> studies, one </w:t>
      </w:r>
      <w:r w:rsidR="00C74B83" w:rsidRPr="00E004C2">
        <w:t xml:space="preserve">presented a case study on public heat refuges for </w:t>
      </w:r>
      <w:r w:rsidR="000A63F2" w:rsidRPr="00E004C2">
        <w:t>populations at risk (</w:t>
      </w:r>
      <w:r w:rsidR="00641E98" w:rsidRPr="005D06DD">
        <w:rPr>
          <w:rFonts w:cstheme="minorHAnsi"/>
          <w:color w:val="000000"/>
        </w:rPr>
        <w:fldChar w:fldCharType="begin"/>
      </w:r>
      <w:r w:rsidR="00641E98">
        <w:rPr>
          <w:rFonts w:cstheme="minorHAnsi"/>
          <w:color w:val="000000"/>
        </w:rPr>
        <w:instrText xml:space="preserve"> ADDIN EN.CITE &lt;EndNote&gt;&lt;Cite&gt;&lt;Author&gt;Dufty&lt;/Author&gt;&lt;Year&gt;2022&lt;/Year&gt;&lt;RecNum&gt;11&lt;/RecNum&gt;&lt;DisplayText&gt;(Dufty 2022)&lt;/DisplayText&gt;&lt;record&gt;&lt;rec-number&gt;11&lt;/rec-number&gt;&lt;foreign-keys&gt;&lt;key app="EN" db-id="2tvvdsaevdpwwzex5pfxx0p5f9d225t9sw5e" timestamp="1715161418"&gt;11&lt;/key&gt;&lt;/foreign-keys&gt;&lt;ref-type name="Journal Article"&gt;17&lt;/ref-type&gt;&lt;contributors&gt;&lt;authors&gt;&lt;author&gt;Dufty, N.&lt;/author&gt;&lt;/authors&gt;&lt;/contributors&gt;&lt;titles&gt;&lt;title&gt;Using heat refuges in heatwave emergencies&lt;/title&gt;&lt;secondary-title&gt;Australian Journal of Emergency Management&lt;/secondary-title&gt;&lt;/titles&gt;&lt;periodical&gt;&lt;full-title&gt;Australian Journal of Emergency Management&lt;/full-title&gt;&lt;/periodical&gt;&lt;pages&gt;38-44&lt;/pages&gt;&lt;volume&gt;36&lt;/volume&gt;&lt;number&gt;2&lt;/number&gt;&lt;dates&gt;&lt;year&gt;2022&lt;/year&gt;&lt;/dates&gt;&lt;urls&gt;&lt;related-urls&gt;&lt;url&gt;https://www.scopus.com/inward/record.uri?eid=2-s2.0-85129957205&amp;amp;partnerID=40&amp;amp;md5=c434f9c8980dac5015ec56ee4aef636d&lt;/url&gt;&lt;/related-urls&gt;&lt;/urls&gt;&lt;/record&gt;&lt;/Cite&gt;&lt;/EndNote&gt;</w:instrText>
      </w:r>
      <w:r w:rsidR="00641E98" w:rsidRPr="005D06DD">
        <w:rPr>
          <w:rFonts w:cstheme="minorHAnsi"/>
          <w:color w:val="000000"/>
        </w:rPr>
        <w:fldChar w:fldCharType="separate"/>
      </w:r>
      <w:r w:rsidR="00641E98">
        <w:rPr>
          <w:rFonts w:cstheme="minorHAnsi"/>
          <w:noProof/>
          <w:color w:val="000000"/>
        </w:rPr>
        <w:t>Dufty</w:t>
      </w:r>
      <w:r w:rsidR="003F7948">
        <w:rPr>
          <w:rFonts w:cstheme="minorHAnsi"/>
          <w:noProof/>
          <w:color w:val="000000"/>
        </w:rPr>
        <w:t xml:space="preserve"> </w:t>
      </w:r>
      <w:r w:rsidR="00641E98">
        <w:rPr>
          <w:rFonts w:cstheme="minorHAnsi"/>
          <w:noProof/>
          <w:color w:val="000000"/>
        </w:rPr>
        <w:t>2022)</w:t>
      </w:r>
      <w:r w:rsidR="00641E98" w:rsidRPr="005D06DD">
        <w:rPr>
          <w:rFonts w:cstheme="minorHAnsi"/>
          <w:color w:val="000000"/>
        </w:rPr>
        <w:fldChar w:fldCharType="end"/>
      </w:r>
      <w:r w:rsidR="001068DF" w:rsidRPr="00E004C2">
        <w:t xml:space="preserve">. </w:t>
      </w:r>
      <w:r w:rsidR="009D619C" w:rsidRPr="00E004C2">
        <w:t xml:space="preserve">Hansen et al. </w:t>
      </w:r>
      <w:r w:rsidR="00764DED" w:rsidRPr="005D06DD">
        <w:rPr>
          <w:rFonts w:cstheme="minorHAnsi"/>
          <w:color w:val="000000"/>
        </w:rPr>
        <w:fldChar w:fldCharType="begin"/>
      </w:r>
      <w:r w:rsidR="00764DED">
        <w:rPr>
          <w:rFonts w:cstheme="minorHAnsi"/>
          <w:color w:val="000000"/>
        </w:rPr>
        <w:instrText xml:space="preserve"> ADDIN EN.CITE &lt;EndNote&gt;&lt;Cite&gt;&lt;Author&gt;Hansen&lt;/Author&gt;&lt;Year&gt;2011&lt;/Year&gt;&lt;RecNum&gt;16&lt;/RecNum&gt;&lt;DisplayText&gt;(Hansen et al. 2011)&lt;/DisplayText&gt;&lt;record&gt;&lt;rec-number&gt;16&lt;/rec-number&gt;&lt;foreign-keys&gt;&lt;key app="EN" db-id="2tvvdsaevdpwwzex5pfxx0p5f9d225t9sw5e" timestamp="1715161418"&gt;16&lt;/key&gt;&lt;/foreign-keys&gt;&lt;ref-type name="Journal Article"&gt;17&lt;/ref-type&gt;&lt;contributors&gt;&lt;authors&gt;&lt;author&gt;Hansen, Alana&lt;/author&gt;&lt;author&gt;Bi, Peng&lt;/author&gt;&lt;author&gt;Nitschke, Monika&lt;/author&gt;&lt;author&gt;Pisaniello, Dino&lt;/author&gt;&lt;author&gt;Newbury, Jonathan&lt;/author&gt;&lt;author&gt;Kitson, Alison&lt;/author&gt;&lt;/authors&gt;&lt;/contributors&gt;&lt;titles&gt;&lt;title&gt;Perceptions of heat-susceptibility in older persons: barriers to adaptation&lt;/title&gt;&lt;secondary-title&gt;International Journal of Environmental Research and Public Health&lt;/secondary-title&gt;&lt;/titles&gt;&lt;periodical&gt;&lt;full-title&gt;International Journal of Environmental Research and Public Health&lt;/full-title&gt;&lt;/periodical&gt;&lt;pages&gt;4714-4728&lt;/pages&gt;&lt;volume&gt;8&lt;/volume&gt;&lt;number&gt;12&lt;/number&gt;&lt;dates&gt;&lt;year&gt;2011&lt;/year&gt;&lt;/dates&gt;&lt;pub-location&gt;Switzerland&lt;/pub-location&gt;&lt;publisher&gt;MDPI&lt;/publisher&gt;&lt;accession-num&gt;22408598&lt;/accession-num&gt;&lt;urls&gt;&lt;related-urls&gt;&lt;url&gt;https://ezproxy.canberra.edu.au/login?url=https://search.ebscohost.com/login.aspx?direct=true&amp;amp;db=cmedm&amp;amp;AN=22408598&amp;amp;site=ehost-live&lt;/url&gt;&lt;url&gt;https://www.ncbi.nlm.nih.gov/pmc/articles/PMC3290974/pdf/ijerph-08-04714.pdf&lt;/url&gt;&lt;/related-urls&gt;&lt;/urls&gt;&lt;electronic-resource-num&gt;10.3390/ijerph8124714&lt;/electronic-resource-num&gt;&lt;/record&gt;&lt;/Cite&gt;&lt;/EndNote&gt;</w:instrText>
      </w:r>
      <w:r w:rsidR="00764DED" w:rsidRPr="005D06DD">
        <w:rPr>
          <w:rFonts w:cstheme="minorHAnsi"/>
          <w:color w:val="000000"/>
        </w:rPr>
        <w:fldChar w:fldCharType="separate"/>
      </w:r>
      <w:r w:rsidR="00764DED">
        <w:rPr>
          <w:rFonts w:cstheme="minorHAnsi"/>
          <w:noProof/>
          <w:color w:val="000000"/>
        </w:rPr>
        <w:t>(2011)</w:t>
      </w:r>
      <w:r w:rsidR="00764DED" w:rsidRPr="005D06DD">
        <w:rPr>
          <w:rFonts w:cstheme="minorHAnsi"/>
          <w:color w:val="000000"/>
        </w:rPr>
        <w:fldChar w:fldCharType="end"/>
      </w:r>
      <w:r w:rsidR="00055C1E" w:rsidRPr="00E004C2">
        <w:t xml:space="preserve"> </w:t>
      </w:r>
      <w:r w:rsidR="00D709AA" w:rsidRPr="00E004C2">
        <w:t xml:space="preserve">assessed </w:t>
      </w:r>
      <w:r w:rsidR="00640A63" w:rsidRPr="00E004C2">
        <w:t xml:space="preserve">the </w:t>
      </w:r>
      <w:r w:rsidR="00D709AA" w:rsidRPr="00E004C2">
        <w:t xml:space="preserve">effectiveness of heat-health warnings and the use of heat protective behaviours </w:t>
      </w:r>
      <w:r w:rsidR="00722C57" w:rsidRPr="00E004C2">
        <w:t xml:space="preserve">for older persons. Similarly, </w:t>
      </w:r>
      <w:r w:rsidR="00722C57" w:rsidRPr="005D06DD">
        <w:rPr>
          <w:rFonts w:cstheme="minorHAnsi"/>
          <w:color w:val="000000"/>
        </w:rPr>
        <w:fldChar w:fldCharType="begin"/>
      </w:r>
      <w:r w:rsidR="00722C57">
        <w:rPr>
          <w:rFonts w:cstheme="minorHAnsi"/>
          <w:color w:val="000000"/>
        </w:rPr>
        <w:instrText xml:space="preserve"> ADDIN EN.CITE &lt;EndNote&gt;&lt;Cite&gt;&lt;Author&gt;Varghese&lt;/Author&gt;&lt;Year&gt;2020&lt;/Year&gt;&lt;RecNum&gt;66&lt;/RecNum&gt;&lt;DisplayText&gt;(Varghese et al. 2020)&lt;/DisplayText&gt;&lt;record&gt;&lt;rec-number&gt;66&lt;/rec-number&gt;&lt;foreign-keys&gt;&lt;key app="EN" db-id="2tvvdsaevdpwwzex5pfxx0p5f9d225t9sw5e" timestamp="1715161452"&gt;66&lt;/key&gt;&lt;/foreign-keys&gt;&lt;ref-type name="Journal Article"&gt;17&lt;/ref-type&gt;&lt;contributors&gt;&lt;authors&gt;&lt;author&gt;Varghese, Blesson M.&lt;/author&gt;&lt;author&gt;Hansen, Alana L.&lt;/author&gt;&lt;author&gt;Williams, Susan&lt;/author&gt;&lt;author&gt;Bi, Peng&lt;/author&gt;&lt;author&gt;Hanson-Easey, Scott&lt;/author&gt;&lt;author&gt;Barnett, Adrian G.&lt;/author&gt;&lt;author&gt;Heyworth, Jane S.&lt;/author&gt;&lt;author&gt;Sim, Malcolm R.&lt;/author&gt;&lt;author&gt;Rowett, Shelley&lt;/author&gt;&lt;author&gt;Nitschke, Monika&lt;/author&gt;&lt;author&gt;Di Corleto, Ross&lt;/author&gt;&lt;author&gt;Pisaniello, Dino L.&lt;/author&gt;&lt;/authors&gt;&lt;/contributors&gt;&lt;titles&gt;&lt;title&gt;Heat-related injuries in Australian workplaces: Perspectives from health and safety representatives&lt;/title&gt;&lt;secondary-title&gt;Safety Science&lt;/secondary-title&gt;&lt;/titles&gt;&lt;periodical&gt;&lt;full-title&gt;Safety science&lt;/full-title&gt;&lt;/periodical&gt;&lt;pages&gt;104651&lt;/pages&gt;&lt;volume&gt;126&lt;/volume&gt;&lt;keywords&gt;&lt;keyword&gt;Industrial hygiene&lt;/keyword&gt;&lt;keyword&gt;Personal protective equipment&lt;/keyword&gt;&lt;keyword&gt;Drinking water&lt;/keyword&gt;&lt;keyword&gt;Regression analysis&lt;/keyword&gt;&lt;keyword&gt;Risk assessment&lt;/keyword&gt;&lt;keyword&gt;Risk factors&lt;/keyword&gt;&lt;keyword&gt;Weather&lt;/keyword&gt;&lt;keyword&gt;Heat&lt;/keyword&gt;&lt;keyword&gt;Employees&lt;/keyword&gt;&lt;keyword&gt;Safety Management&lt;/keyword&gt;&lt;keyword&gt;Ventilation&lt;/keyword&gt;&lt;keyword&gt;Industrial accidents&lt;/keyword&gt;&lt;keyword&gt;Safety&lt;/keyword&gt;&lt;keyword&gt;Accidents&lt;/keyword&gt;&lt;/keywords&gt;&lt;dates&gt;&lt;year&gt;2020&lt;/year&gt;&lt;/dates&gt;&lt;pub-location&gt;Amsterdam&lt;/pub-location&gt;&lt;publisher&gt;Elsevier Ltd&lt;/publisher&gt;&lt;isbn&gt;0925-7535&lt;/isbn&gt;&lt;urls&gt;&lt;/urls&gt;&lt;electronic-resource-num&gt;10.1016/j.ssci.2020.104651&lt;/electronic-resource-num&gt;&lt;/record&gt;&lt;/Cite&gt;&lt;/EndNote&gt;</w:instrText>
      </w:r>
      <w:r w:rsidR="00722C57" w:rsidRPr="005D06DD">
        <w:rPr>
          <w:rFonts w:cstheme="minorHAnsi"/>
          <w:color w:val="000000"/>
        </w:rPr>
        <w:fldChar w:fldCharType="separate"/>
      </w:r>
      <w:r w:rsidR="00722C57">
        <w:rPr>
          <w:rFonts w:cstheme="minorHAnsi"/>
          <w:noProof/>
          <w:color w:val="000000"/>
        </w:rPr>
        <w:t>Varghese et al. (2020)</w:t>
      </w:r>
      <w:r w:rsidR="00722C57" w:rsidRPr="005D06DD">
        <w:rPr>
          <w:rFonts w:cstheme="minorHAnsi"/>
          <w:color w:val="000000"/>
        </w:rPr>
        <w:fldChar w:fldCharType="end"/>
      </w:r>
      <w:r w:rsidR="00722C57" w:rsidRPr="00E004C2">
        <w:t xml:space="preserve"> </w:t>
      </w:r>
      <w:r w:rsidR="00947A5E" w:rsidRPr="00E004C2">
        <w:t xml:space="preserve">investigated the role </w:t>
      </w:r>
      <w:r w:rsidR="001C4A20" w:rsidRPr="00E004C2">
        <w:t xml:space="preserve">of personal protection behaviours, as well as education and training, and administrative and engineering controls </w:t>
      </w:r>
      <w:r w:rsidR="00644429" w:rsidRPr="00E004C2">
        <w:t xml:space="preserve">for indoor and outdoor workers in relation to heat-related injuries. </w:t>
      </w:r>
      <w:r w:rsidR="005E5FF9" w:rsidRPr="00E004C2">
        <w:t xml:space="preserve">Only one study considered </w:t>
      </w:r>
      <w:r w:rsidR="008E3FCF" w:rsidRPr="00E004C2">
        <w:t>adaptation to heat for First Nations peoples</w:t>
      </w:r>
      <w:r w:rsidRPr="00E004C2">
        <w:t xml:space="preserve"> by comparing </w:t>
      </w:r>
      <w:r w:rsidR="00594312" w:rsidRPr="00E004C2">
        <w:t xml:space="preserve">non-Indigenous and Indigenous communities in the NT to </w:t>
      </w:r>
      <w:r w:rsidR="005C7938" w:rsidRPr="00E004C2">
        <w:t>discuss</w:t>
      </w:r>
      <w:r w:rsidR="00594312" w:rsidRPr="00E004C2">
        <w:t xml:space="preserve"> physiological, </w:t>
      </w:r>
      <w:r w:rsidR="008244BE" w:rsidRPr="00E004C2">
        <w:t>sociocultural</w:t>
      </w:r>
      <w:r w:rsidR="00594312" w:rsidRPr="00E004C2">
        <w:t>, technological</w:t>
      </w:r>
      <w:r w:rsidR="008244BE" w:rsidRPr="00E004C2">
        <w:t xml:space="preserve"> and infrastructure interventions to adapt to heat </w:t>
      </w:r>
      <w:r w:rsidR="00850A74" w:rsidRPr="00E004C2">
        <w:t>(</w:t>
      </w:r>
      <w:r w:rsidRPr="005D06DD">
        <w:rPr>
          <w:rFonts w:cstheme="minorHAnsi"/>
          <w:color w:val="000000"/>
        </w:rPr>
        <w:fldChar w:fldCharType="begin"/>
      </w:r>
      <w:r>
        <w:rPr>
          <w:rFonts w:cstheme="minorHAnsi"/>
          <w:color w:val="000000"/>
        </w:rPr>
        <w:instrText xml:space="preserve"> ADDIN EN.CITE &lt;EndNote&gt;&lt;Cite&gt;&lt;Author&gt;Quilty&lt;/Author&gt;&lt;Year&gt;2023&lt;/Year&gt;&lt;RecNum&gt;69&lt;/RecNum&gt;&lt;DisplayText&gt;(Quilty et al. 2023)&lt;/DisplayText&gt;&lt;record&gt;&lt;rec-number&gt;69&lt;/rec-number&gt;&lt;foreign-keys&gt;&lt;key app="EN" db-id="2tvvdsaevdpwwzex5pfxx0p5f9d225t9sw5e" timestamp="1716735570"&gt;69&lt;/key&gt;&lt;/foreign-keys&gt;&lt;ref-type name="Journal Article"&gt;17&lt;/ref-type&gt;&lt;contributors&gt;&lt;authors&gt;&lt;author&gt;Quilty, Simon&lt;/author&gt;&lt;author&gt;Jupurrurla, Norman Frank&lt;/author&gt;&lt;author&gt;Lal, Aparna&lt;/author&gt;&lt;author&gt;Matthews, Veronica&lt;/author&gt;&lt;author&gt;Gasparrini, Antonio&lt;/author&gt;&lt;author&gt;Hope, Pandora&lt;/author&gt;&lt;author&gt;Brearley, Matt&lt;/author&gt;&lt;author&gt;Ebi, Kris L.&lt;/author&gt;&lt;/authors&gt;&lt;/contributors&gt;&lt;titles&gt;&lt;title&gt;The relative value of sociocultural and infrastructural adaptations to heat in a very hot climate in northern Australia: a case time series of heat-associated mortality&lt;/title&gt;&lt;secondary-title&gt;The Lancet Planetary Health&lt;/secondary-title&gt;&lt;/titles&gt;&lt;periodical&gt;&lt;full-title&gt;The Lancet Planetary Health&lt;/full-title&gt;&lt;/periodical&gt;&lt;pages&gt;e684-e693&lt;/pages&gt;&lt;volume&gt;7&lt;/volume&gt;&lt;number&gt;8&lt;/number&gt;&lt;dates&gt;&lt;year&gt;2023&lt;/year&gt;&lt;/dates&gt;&lt;publisher&gt;Elsevier&lt;/publisher&gt;&lt;isbn&gt;2542-5196&lt;/isbn&gt;&lt;urls&gt;&lt;related-urls&gt;&lt;url&gt;https://doi.org/10.1016/S2542-5196(23)00138-9&lt;/url&gt;&lt;/related-urls&gt;&lt;/urls&gt;&lt;electronic-resource-num&gt;10.1016/S2542-5196(23)00138-9&lt;/electronic-resource-num&gt;&lt;access-date&gt;2024/05/26&lt;/access-date&gt;&lt;/record&gt;&lt;/Cite&gt;&lt;/EndNote&gt;</w:instrText>
      </w:r>
      <w:r w:rsidRPr="005D06DD">
        <w:rPr>
          <w:rFonts w:cstheme="minorHAnsi"/>
          <w:color w:val="000000"/>
        </w:rPr>
        <w:fldChar w:fldCharType="separate"/>
      </w:r>
      <w:r>
        <w:rPr>
          <w:rFonts w:cstheme="minorHAnsi"/>
          <w:noProof/>
          <w:color w:val="000000"/>
        </w:rPr>
        <w:t>Quilty et al. 2023)</w:t>
      </w:r>
      <w:r w:rsidRPr="005D06DD">
        <w:rPr>
          <w:rFonts w:cstheme="minorHAnsi"/>
          <w:color w:val="000000"/>
        </w:rPr>
        <w:fldChar w:fldCharType="end"/>
      </w:r>
      <w:r w:rsidR="00C44504" w:rsidRPr="00E004C2">
        <w:t>.</w:t>
      </w:r>
    </w:p>
    <w:p w14:paraId="6DD58B01" w14:textId="034ACFEC" w:rsidR="00004FB7" w:rsidRPr="00E004C2" w:rsidRDefault="000919F4" w:rsidP="00D4516A">
      <w:pPr>
        <w:rPr>
          <w:color w:val="000000"/>
        </w:rPr>
      </w:pPr>
      <w:r w:rsidRPr="001A75C3">
        <w:t xml:space="preserve">Several primary studies explored adaptation interventions to support mental health. </w:t>
      </w:r>
      <w:r w:rsidR="00092A6A" w:rsidRPr="001A75C3">
        <w:t xml:space="preserve">Two studies </w:t>
      </w:r>
      <w:r w:rsidR="0004070C" w:rsidRPr="001A75C3">
        <w:t>investigated the efficacy and delivery of the</w:t>
      </w:r>
      <w:r w:rsidR="00982636" w:rsidRPr="001A75C3">
        <w:t xml:space="preserve"> trauma-informed</w:t>
      </w:r>
      <w:r w:rsidR="0004070C" w:rsidRPr="001A75C3">
        <w:t xml:space="preserve"> Skills f</w:t>
      </w:r>
      <w:r w:rsidR="00DD460E" w:rsidRPr="001A75C3">
        <w:t>o</w:t>
      </w:r>
      <w:r w:rsidR="00016DE2" w:rsidRPr="001A75C3">
        <w:t>r Life Adjustment and Resilience (SOLAR) program</w:t>
      </w:r>
      <w:r w:rsidR="0053360A" w:rsidRPr="001A75C3">
        <w:t xml:space="preserve"> </w:t>
      </w:r>
      <w:r w:rsidR="00F37681" w:rsidRPr="001A75C3">
        <w:t>in communities affec</w:t>
      </w:r>
      <w:r w:rsidR="00AA42AA" w:rsidRPr="001A75C3">
        <w:t xml:space="preserve">ted by disasters </w:t>
      </w:r>
      <w:r w:rsidR="00766FC2" w:rsidRPr="001A75C3">
        <w:t>such as</w:t>
      </w:r>
      <w:r w:rsidR="00AA42AA" w:rsidRPr="001A75C3">
        <w:t xml:space="preserve"> bushfires and droughts</w:t>
      </w:r>
      <w:r w:rsidR="00766FC2" w:rsidRPr="001A75C3">
        <w:t xml:space="preserve"> </w:t>
      </w:r>
      <w:r w:rsidR="00AA42AA" w:rsidRPr="006B71B9">
        <w:rPr>
          <w:color w:val="000000" w:themeColor="text1"/>
        </w:rPr>
        <w:fldChar w:fldCharType="begin"/>
      </w:r>
      <w:r w:rsidR="00AA42AA" w:rsidRPr="006B71B9">
        <w:rPr>
          <w:color w:val="000000" w:themeColor="text1"/>
        </w:rPr>
        <w:instrText xml:space="preserve"> ADDIN EN.CITE &lt;EndNote&gt;&lt;Cite&gt;&lt;Author&gt;Cowlishaw&lt;/Author&gt;&lt;Year&gt;2023&lt;/Year&gt;&lt;RecNum&gt;6&lt;/RecNum&gt;&lt;DisplayText&gt;(Cowlishaw et al. 2023)&lt;/DisplayText&gt;&lt;record&gt;&lt;rec-number&gt;6&lt;/rec-number&gt;&lt;foreign-keys&gt;&lt;key app="EN" db-id="2tvvdsaevdpwwzex5pfxx0p5f9d225t9sw5e" timestamp="1715161418"&gt;6&lt;/key&gt;&lt;/foreign-keys&gt;&lt;ref-type name="Journal Article"&gt;17&lt;/ref-type&gt;&lt;contributors&gt;&lt;authors&gt;&lt;author&gt;Cowlishaw, S.&lt;/author&gt;&lt;author&gt;Gibson, K.&lt;/author&gt;&lt;author&gt;Alexander, S.&lt;/author&gt;&lt;author&gt;Howard, A.&lt;/author&gt;&lt;author&gt;Agathos, J.&lt;/author&gt;&lt;author&gt;Strauven, S.&lt;/author&gt;&lt;author&gt;Chisholm, K.&lt;/author&gt;&lt;author&gt;Fredrickson, J.&lt;/author&gt;&lt;author&gt;Pham, L.&lt;/author&gt;&lt;author&gt;Lau, W.&lt;/author&gt;&lt;author&gt;O&amp;apos;Donnell, M. L.&lt;/author&gt;&lt;/authors&gt;&lt;/contributors&gt;&lt;titles&gt;&lt;title&gt;Improving mental health following multiple disasters in Australia: a randomized controlled trial of the Skills for Life Adjustment and Resilience (SOLAR) programme&lt;/title&gt;&lt;secondary-title&gt;European Journal of Psychotraumatology&lt;/secondary-title&gt;&lt;/titles&gt;&lt;periodical&gt;&lt;full-title&gt;European journal of psychotraumatology&lt;/full-title&gt;&lt;/periodical&gt;&lt;pages&gt;2284032&lt;/pages&gt;&lt;volume&gt;14&lt;/volume&gt;&lt;number&gt;2&lt;/number&gt;&lt;dates&gt;&lt;year&gt;2023&lt;/year&gt;&lt;/dates&gt;&lt;pub-location&gt;United States&lt;/pub-location&gt;&lt;publisher&gt;Taylor &amp;amp; Francis&lt;/publisher&gt;&lt;accession-num&gt;38073550&lt;/accession-num&gt;&lt;urls&gt;&lt;related-urls&gt;&lt;url&gt;https://ezproxy.canberra.edu.au/login?url=https://search.ebscohost.com/login.aspx?direct=true&amp;amp;db=cmedm&amp;amp;AN=38073550&amp;amp;site=ehost-live&lt;/url&gt;&lt;/related-urls&gt;&lt;/urls&gt;&lt;electronic-resource-num&gt;10.1080/20008066.2023.2284032&lt;/electronic-resource-num&gt;&lt;/record&gt;&lt;/Cite&gt;&lt;/EndNote&gt;</w:instrText>
      </w:r>
      <w:r w:rsidR="00AA42AA" w:rsidRPr="006B71B9">
        <w:rPr>
          <w:color w:val="000000" w:themeColor="text1"/>
        </w:rPr>
        <w:fldChar w:fldCharType="separate"/>
      </w:r>
      <w:r w:rsidR="00AA42AA" w:rsidRPr="006B71B9">
        <w:rPr>
          <w:color w:val="000000" w:themeColor="text1"/>
        </w:rPr>
        <w:t>(Cowlishaw et al. 2023</w:t>
      </w:r>
      <w:r w:rsidR="00AA42AA" w:rsidRPr="006B71B9">
        <w:rPr>
          <w:color w:val="000000" w:themeColor="text1"/>
        </w:rPr>
        <w:fldChar w:fldCharType="end"/>
      </w:r>
      <w:r w:rsidR="00766FC2" w:rsidRPr="002B7551">
        <w:t xml:space="preserve"> and</w:t>
      </w:r>
      <w:r w:rsidR="00AA42AA" w:rsidRPr="002B7551">
        <w:t xml:space="preserve"> </w:t>
      </w:r>
      <w:r w:rsidR="00AA42AA" w:rsidRPr="006B71B9">
        <w:rPr>
          <w:color w:val="000000" w:themeColor="text1"/>
        </w:rPr>
        <w:fldChar w:fldCharType="begin"/>
      </w:r>
      <w:r w:rsidR="00AA42AA" w:rsidRPr="006B71B9">
        <w:rPr>
          <w:color w:val="000000" w:themeColor="text1"/>
        </w:rPr>
        <w:instrText xml:space="preserve"> ADDIN EN.CITE &lt;EndNote&gt;&lt;Cite&gt;&lt;Author&gt;O&amp;apos;Donnell&lt;/Author&gt;&lt;Year&gt;2020&lt;/Year&gt;&lt;RecNum&gt;29&lt;/RecNum&gt;&lt;DisplayText&gt;(O&amp;apos;Donnell et al. 2020)&lt;/DisplayText&gt;&lt;record&gt;&lt;rec-number&gt;29&lt;/rec-number&gt;&lt;foreign-keys&gt;&lt;key app="EN" db-id="2tvvdsaevdpwwzex5pfxx0p5f9d225t9sw5e" timestamp="1715161418"&gt;29&lt;/key&gt;&lt;/foreign-keys&gt;&lt;ref-type name="Journal Article"&gt;17&lt;/ref-type&gt;&lt;contributors&gt;&lt;authors&gt;&lt;author&gt;O&amp;apos;Donnell, Meaghan Louise&lt;/author&gt;&lt;author&gt;Lau, Winnie&lt;/author&gt;&lt;author&gt;Fredrickson, Julia&lt;/author&gt;&lt;author&gt;Gibson, Kari&lt;/author&gt;&lt;author&gt;Bryant, Richard Allan&lt;/author&gt;&lt;author&gt;Bisson, Jonathan&lt;/author&gt;&lt;author&gt;Burke, Susie&lt;/author&gt;&lt;author&gt;Busuttil, Walter&lt;/author&gt;&lt;author&gt;Coghlan, Andrew&lt;/author&gt;&lt;author&gt;Creamer, Mark&lt;/author&gt;&lt;author&gt;Gray, Debbie&lt;/author&gt;&lt;author&gt;Greenberg, Neil&lt;/author&gt;&lt;author&gt;McDermott, Brett&lt;/author&gt;&lt;author&gt;McFarlane, Alexander C.&lt;/author&gt;&lt;author&gt;Monson, Candice M.&lt;/author&gt;&lt;author&gt;Phelps, Andrea&lt;/author&gt;&lt;author&gt;Ruzek, Josef I.&lt;/author&gt;&lt;author&gt;Schnurr, Paula P.&lt;/author&gt;&lt;author&gt;Ugsang, Janette&lt;/author&gt;&lt;author&gt;Watson, Patricia&lt;/author&gt;&lt;author&gt;Whitton, Shona&lt;/author&gt;&lt;author&gt;Williams, Richard&lt;/author&gt;&lt;author&gt;Cowlishaw, Sean&lt;/author&gt;&lt;author&gt;Forbes, David&lt;/author&gt;&lt;/authors&gt;&lt;/contributors&gt;&lt;titles&gt;&lt;title&gt;An open label pilot study of a brief psychosocial intervention for disaster and trauma survivors&lt;/title&gt;&lt;secondary-title&gt;Frontiers in Psychiatry&lt;/secondary-title&gt;&lt;/titles&gt;&lt;periodical&gt;&lt;full-title&gt;Frontiers in psychiatry&lt;/full-title&gt;&lt;/periodical&gt;&lt;pages&gt;483&lt;/pages&gt;&lt;volume&gt;11&lt;/volume&gt;&lt;dates&gt;&lt;year&gt;2020&lt;/year&gt;&lt;/dates&gt;&lt;pub-location&gt;Switzerland&lt;/pub-location&gt;&lt;publisher&gt;Frontiers Research Foundation&lt;/publisher&gt;&lt;accession-num&gt;32670099&lt;/accession-num&gt;&lt;urls&gt;&lt;related-urls&gt;&lt;url&gt;https://ezproxy.canberra.edu.au/login?url=https://search.ebscohost.com/login.aspx?direct=true&amp;amp;db=cmedm&amp;amp;AN=32670099&amp;amp;site=ehost-live&lt;/url&gt;&lt;url&gt;https://www.ncbi.nlm.nih.gov/pmc/articles/PMC7332836/pdf/fpsyt-11-00483.pdf&lt;/url&gt;&lt;/related-urls&gt;&lt;/urls&gt;&lt;electronic-resource-num&gt;10.3389/fpsyt.2020.00483&lt;/electronic-resource-num&gt;&lt;/record&gt;&lt;/Cite&gt;&lt;/EndNote&gt;</w:instrText>
      </w:r>
      <w:r w:rsidR="00AA42AA" w:rsidRPr="006B71B9">
        <w:rPr>
          <w:color w:val="000000" w:themeColor="text1"/>
        </w:rPr>
        <w:fldChar w:fldCharType="separate"/>
      </w:r>
      <w:r w:rsidR="00AA42AA" w:rsidRPr="006B71B9">
        <w:rPr>
          <w:color w:val="000000" w:themeColor="text1"/>
        </w:rPr>
        <w:t>O'Donnell et al. 2020)</w:t>
      </w:r>
      <w:r w:rsidR="00AA42AA" w:rsidRPr="006B71B9">
        <w:rPr>
          <w:color w:val="000000" w:themeColor="text1"/>
        </w:rPr>
        <w:fldChar w:fldCharType="end"/>
      </w:r>
      <w:r w:rsidR="00E029A1" w:rsidRPr="002B7551">
        <w:t xml:space="preserve">. </w:t>
      </w:r>
      <w:r w:rsidR="001F5EF0" w:rsidRPr="006B71B9">
        <w:rPr>
          <w:color w:val="000000" w:themeColor="text1"/>
        </w:rPr>
        <w:fldChar w:fldCharType="begin"/>
      </w:r>
      <w:r w:rsidR="001F5EF0" w:rsidRPr="006B71B9">
        <w:rPr>
          <w:color w:val="000000" w:themeColor="text1"/>
        </w:rPr>
        <w:instrText xml:space="preserve"> ADDIN EN.CITE &lt;EndNote&gt;&lt;Cite&gt;&lt;Author&gt;Hart&lt;/Author&gt;&lt;Year&gt;2011&lt;/Year&gt;&lt;RecNum&gt;18&lt;/RecNum&gt;&lt;DisplayText&gt;(Hart et al. 2011)&lt;/DisplayText&gt;&lt;record&gt;&lt;rec-number&gt;18&lt;/rec-number&gt;&lt;foreign-keys&gt;&lt;key app="EN" db-id="2tvvdsaevdpwwzex5pfxx0p5f9d225t9sw5e" timestamp="1715161418"&gt;18&lt;/key&gt;&lt;/foreign-keys&gt;&lt;ref-type name="Journal Article"&gt;17&lt;/ref-type&gt;&lt;contributors&gt;&lt;authors&gt;&lt;author&gt;Hart, Craig Richard&lt;/author&gt;&lt;author&gt;Berry, Helen Louise&lt;/author&gt;&lt;author&gt;Tonna, Anne Maree&lt;/author&gt;&lt;/authors&gt;&lt;/contributors&gt;&lt;titles&gt;&lt;title&gt;Improving the mental health of rural New South Wales communities facing drought and other adversities&lt;/title&gt;&lt;secondary-title&gt;The Australian Journal of Rural Health&lt;/secondary-title&gt;&lt;/titles&gt;&lt;periodical&gt;&lt;full-title&gt;The Australian journal of rural health&lt;/full-title&gt;&lt;/periodical&gt;&lt;pages&gt;231-238&lt;/pages&gt;&lt;volume&gt;19&lt;/volume&gt;&lt;number&gt;5&lt;/number&gt;&lt;dates&gt;&lt;year&gt;2011&lt;/year&gt;&lt;/dates&gt;&lt;pub-location&gt;Australia&lt;/pub-location&gt;&lt;publisher&gt;Wiley-Blackwell Publishing Asia&lt;/publisher&gt;&lt;accession-num&gt;21933364&lt;/accession-num&gt;&lt;urls&gt;&lt;related-urls&gt;&lt;url&gt;https://ezproxy.canberra.edu.au/login?url=https://search.ebscohost.com/login.aspx?direct=true&amp;amp;db=cmedm&amp;amp;AN=21933364&amp;amp;site=ehost-live&lt;/url&gt;&lt;url&gt;https://onlinelibrary.wiley.com/doi/pdfdirect/10.1111/j.1440-1584.2011.01225.x?download=true&lt;/url&gt;&lt;/related-urls&gt;&lt;/urls&gt;&lt;electronic-resource-num&gt;10.1111/j.1440-1584.2011.01225.x&lt;/electronic-resource-num&gt;&lt;/record&gt;&lt;/Cite&gt;&lt;/EndNote&gt;</w:instrText>
      </w:r>
      <w:r w:rsidR="001F5EF0" w:rsidRPr="006B71B9">
        <w:rPr>
          <w:color w:val="000000" w:themeColor="text1"/>
        </w:rPr>
        <w:fldChar w:fldCharType="separate"/>
      </w:r>
      <w:r w:rsidR="001F5EF0" w:rsidRPr="006B71B9">
        <w:rPr>
          <w:color w:val="000000" w:themeColor="text1"/>
        </w:rPr>
        <w:t>Hart et al. (2011)</w:t>
      </w:r>
      <w:r w:rsidR="001F5EF0" w:rsidRPr="006B71B9">
        <w:rPr>
          <w:color w:val="000000" w:themeColor="text1"/>
        </w:rPr>
        <w:fldChar w:fldCharType="end"/>
      </w:r>
      <w:r w:rsidR="001F5EF0" w:rsidRPr="002B7551">
        <w:t xml:space="preserve"> </w:t>
      </w:r>
      <w:r w:rsidR="00C3160D" w:rsidRPr="002B7551">
        <w:t>described the introduction of the NSW Government funded Rural Adversity Mental Health Program (RAM</w:t>
      </w:r>
      <w:r w:rsidR="00355C3A" w:rsidRPr="002B7551">
        <w:t xml:space="preserve">HP) in drought impacted rural communities. </w:t>
      </w:r>
      <w:r w:rsidR="00355C3A" w:rsidRPr="006B71B9">
        <w:rPr>
          <w:color w:val="000000" w:themeColor="text1"/>
        </w:rPr>
        <w:fldChar w:fldCharType="begin"/>
      </w:r>
      <w:r w:rsidR="00355C3A" w:rsidRPr="006B71B9">
        <w:rPr>
          <w:color w:val="000000" w:themeColor="text1"/>
        </w:rPr>
        <w:instrText xml:space="preserve"> ADDIN EN.CITE &lt;EndNote&gt;&lt;Cite&gt;&lt;Author&gt;Rigby&lt;/Author&gt;&lt;Year&gt;2011&lt;/Year&gt;&lt;RecNum&gt;35&lt;/RecNum&gt;&lt;DisplayText&gt;(Rigby et al. 2011)&lt;/DisplayText&gt;&lt;record&gt;&lt;rec-number&gt;35&lt;/rec-number&gt;&lt;foreign-keys&gt;&lt;key app="EN" db-id="2tvvdsaevdpwwzex5pfxx0p5f9d225t9sw5e" timestamp="1715161418"&gt;35&lt;/key&gt;&lt;/foreign-keys&gt;&lt;ref-type name="Journal Article"&gt;17&lt;/ref-type&gt;&lt;contributors&gt;&lt;authors&gt;&lt;author&gt;Rigby, Colin Wayne&lt;/author&gt;&lt;author&gt;Rosen, Alan&lt;/author&gt;&lt;author&gt;Berry, Helen Louise&lt;/author&gt;&lt;author&gt;Hart, Craig Richard&lt;/author&gt;&lt;/authors&gt;&lt;/contributors&gt;&lt;titles&gt;&lt;title&gt;If the land&amp;apos;s sick, we&amp;apos;re sick:* the impact of prolonged drought on the social and emotional well-being of Aboriginal communities in rural New South Wales&lt;/title&gt;&lt;secondary-title&gt;The Australian Journal of Rural Health&lt;/secondary-title&gt;&lt;/titles&gt;&lt;periodical&gt;&lt;full-title&gt;The Australian journal of rural health&lt;/full-title&gt;&lt;/periodical&gt;&lt;pages&gt;249-254&lt;/pages&gt;&lt;volume&gt;19&lt;/volume&gt;&lt;number&gt;5&lt;/number&gt;&lt;dates&gt;&lt;year&gt;2011&lt;/year&gt;&lt;/dates&gt;&lt;pub-location&gt;Australia&lt;/pub-location&gt;&lt;publisher&gt;Wiley-Blackwell Publishing Asia&lt;/publisher&gt;&lt;accession-num&gt;21933367&lt;/accession-num&gt;&lt;urls&gt;&lt;related-urls&gt;&lt;url&gt;https://ezproxy.canberra.edu.au/login?url=https://search.ebscohost.com/login.aspx?direct=true&amp;amp;db=cmedm&amp;amp;AN=21933367&amp;amp;site=ehost-live&lt;/url&gt;&lt;/related-urls&gt;&lt;/urls&gt;&lt;electronic-resource-num&gt;10.1111/j.1440-1584.2011.01223.x&lt;/electronic-resource-num&gt;&lt;/record&gt;&lt;/Cite&gt;&lt;/EndNote&gt;</w:instrText>
      </w:r>
      <w:r w:rsidR="00355C3A" w:rsidRPr="006B71B9">
        <w:rPr>
          <w:color w:val="000000" w:themeColor="text1"/>
        </w:rPr>
        <w:fldChar w:fldCharType="separate"/>
      </w:r>
      <w:r w:rsidR="00355C3A" w:rsidRPr="006B71B9">
        <w:rPr>
          <w:color w:val="000000" w:themeColor="text1"/>
        </w:rPr>
        <w:t>Rigby et al. (2011)</w:t>
      </w:r>
      <w:r w:rsidR="00355C3A" w:rsidRPr="006B71B9">
        <w:rPr>
          <w:color w:val="000000" w:themeColor="text1"/>
        </w:rPr>
        <w:fldChar w:fldCharType="end"/>
      </w:r>
      <w:r w:rsidR="00355C3A" w:rsidRPr="002B7551">
        <w:t xml:space="preserve"> also evaluated the RAMHP</w:t>
      </w:r>
      <w:r w:rsidR="004C1B7C" w:rsidRPr="002B7551">
        <w:t>,</w:t>
      </w:r>
      <w:r w:rsidR="00125476" w:rsidRPr="002B7551">
        <w:t xml:space="preserve"> but with a specific focus on </w:t>
      </w:r>
      <w:r w:rsidR="00AD3C70" w:rsidRPr="002B7551">
        <w:t xml:space="preserve">rural First Nations </w:t>
      </w:r>
      <w:r w:rsidR="00125476" w:rsidRPr="002B7551">
        <w:t xml:space="preserve">communities </w:t>
      </w:r>
      <w:r w:rsidR="00AD3C70" w:rsidRPr="002B7551">
        <w:t xml:space="preserve">in NSW </w:t>
      </w:r>
      <w:r w:rsidR="00125476" w:rsidRPr="002B7551">
        <w:t>and the impact of drought on their social and emotional well</w:t>
      </w:r>
      <w:r w:rsidR="004F5EDE" w:rsidRPr="002B7551">
        <w:t xml:space="preserve">being. </w:t>
      </w:r>
      <w:r w:rsidR="00AD3C70" w:rsidRPr="002B7551">
        <w:t xml:space="preserve">One study, also conducted in rural NSW, </w:t>
      </w:r>
      <w:r w:rsidR="0072191C" w:rsidRPr="002B7551">
        <w:t xml:space="preserve">researched community activities that build resilience to the mental health and wellbeing impacts </w:t>
      </w:r>
      <w:r w:rsidR="00D17B9C" w:rsidRPr="002B7551">
        <w:t>of climate chang</w:t>
      </w:r>
      <w:r w:rsidR="00957177" w:rsidRPr="002B7551">
        <w:t>e</w:t>
      </w:r>
      <w:r w:rsidR="00CB0DB5" w:rsidRPr="002B7551">
        <w:t xml:space="preserve"> </w:t>
      </w:r>
      <w:r w:rsidR="00CB0DB5" w:rsidRPr="002B7551">
        <w:lastRenderedPageBreak/>
        <w:t>(Long</w:t>
      </w:r>
      <w:r w:rsidR="00002967" w:rsidRPr="002B7551">
        <w:t>man et al. 2023).</w:t>
      </w:r>
      <w:r w:rsidR="00957177" w:rsidRPr="002B7551">
        <w:t xml:space="preserve"> F</w:t>
      </w:r>
      <w:r w:rsidR="005E08D1" w:rsidRPr="002B7551">
        <w:t>inally, one study explored psychological interventions to support children’s wellbeing and resilience</w:t>
      </w:r>
      <w:r w:rsidR="00004FB7" w:rsidRPr="002B7551">
        <w:t xml:space="preserve"> after a bushfire </w:t>
      </w:r>
      <w:r w:rsidR="00004FB7" w:rsidRPr="006B71B9">
        <w:rPr>
          <w:color w:val="000000" w:themeColor="text1"/>
        </w:rPr>
        <w:fldChar w:fldCharType="begin"/>
      </w:r>
      <w:r w:rsidR="00004FB7" w:rsidRPr="006B71B9">
        <w:rPr>
          <w:color w:val="000000" w:themeColor="text1"/>
        </w:rPr>
        <w:instrText xml:space="preserve"> ADDIN EN.CITE &lt;EndNote&gt;&lt;Cite&gt;&lt;Author&gt;McGill&lt;/Author&gt;&lt;Year&gt;2024&lt;/Year&gt;&lt;RecNum&gt;26&lt;/RecNum&gt;&lt;DisplayText&gt;(McGill et al. 2024)&lt;/DisplayText&gt;&lt;record&gt;&lt;rec-number&gt;26&lt;/rec-number&gt;&lt;foreign-keys&gt;&lt;key app="EN" db-id="2tvvdsaevdpwwzex5pfxx0p5f9d225t9sw5e" timestamp="1715161418"&gt;26&lt;/key&gt;&lt;/foreign-keys&gt;&lt;ref-type name="Journal Article"&gt;17&lt;/ref-type&gt;&lt;contributors&gt;&lt;authors&gt;&lt;author&gt;McGill, Nicole&lt;/author&gt;&lt;author&gt;Curtin, Michael&lt;/author&gt;&lt;author&gt;Hodgins, Gene&lt;/author&gt;&lt;author&gt;Parnell, Tracey&lt;/author&gt;&lt;author&gt;Verdon, Sarah&lt;/author&gt;&lt;author&gt;Crockett, Judith&lt;/author&gt;&lt;author&gt;Davison, Wendy Rose&lt;/author&gt;&lt;/authors&gt;&lt;/contributors&gt;&lt;titles&gt;&lt;title&gt;Supporting children&amp;apos;s recovery from bushfires: Stakeholders&amp;apos; views about the impact of a community-based intervention program on children&lt;/title&gt;&lt;secondary-title&gt;The Australian Journal of Rural Health&lt;/secondary-title&gt;&lt;/titles&gt;&lt;periodical&gt;&lt;full-title&gt;The Australian journal of rural health&lt;/full-title&gt;&lt;/periodical&gt;&lt;pages&gt;42-52&lt;/pages&gt;&lt;volume&gt;32&lt;/volume&gt;&lt;number&gt;1&lt;/number&gt;&lt;dates&gt;&lt;year&gt;2024&lt;/year&gt;&lt;/dates&gt;&lt;pub-location&gt;Australia&lt;/pub-location&gt;&lt;publisher&gt;Wiley-Blackwell Publishing Asia&lt;/publisher&gt;&lt;accession-num&gt;37964697&lt;/accession-num&gt;&lt;urls&gt;&lt;related-urls&gt;&lt;url&gt;https://ezproxy.canberra.edu.au/login?url=https://search.ebscohost.com/login.aspx?direct=true&amp;amp;db=cmedm&amp;amp;AN=37964697&amp;amp;site=ehost-live&lt;/url&gt;&lt;url&gt;https://onlinelibrary.wiley.com/doi/pdfdirect/10.1111/ajr.13060?download=true&lt;/url&gt;&lt;/related-urls&gt;&lt;/urls&gt;&lt;electronic-resource-num&gt;10.1111/ajr.13060&lt;/electronic-resource-num&gt;&lt;/record&gt;&lt;/Cite&gt;&lt;/EndNote&gt;</w:instrText>
      </w:r>
      <w:r w:rsidR="00004FB7" w:rsidRPr="006B71B9">
        <w:rPr>
          <w:color w:val="000000" w:themeColor="text1"/>
        </w:rPr>
        <w:fldChar w:fldCharType="separate"/>
      </w:r>
      <w:r w:rsidR="00004FB7" w:rsidRPr="006B71B9">
        <w:rPr>
          <w:color w:val="000000" w:themeColor="text1"/>
        </w:rPr>
        <w:t>(McGill et al. 2024)</w:t>
      </w:r>
      <w:r w:rsidR="00004FB7" w:rsidRPr="006B71B9">
        <w:rPr>
          <w:color w:val="000000" w:themeColor="text1"/>
        </w:rPr>
        <w:fldChar w:fldCharType="end"/>
      </w:r>
      <w:r w:rsidR="00004FB7" w:rsidRPr="002B7551">
        <w:t>.</w:t>
      </w:r>
    </w:p>
    <w:p w14:paraId="134D5711" w14:textId="5DF7306E" w:rsidR="00850A74" w:rsidRPr="00E004C2" w:rsidRDefault="00E20B5A" w:rsidP="00D4516A">
      <w:r w:rsidRPr="00E004C2">
        <w:t xml:space="preserve">Two studies explored adaptation interventions in response to bushfire smoke. </w:t>
      </w:r>
      <w:r w:rsidRPr="005D06DD">
        <w:rPr>
          <w:rFonts w:cstheme="minorHAnsi"/>
          <w:color w:val="000000"/>
        </w:rPr>
        <w:fldChar w:fldCharType="begin"/>
      </w:r>
      <w:r>
        <w:rPr>
          <w:rFonts w:cstheme="minorHAnsi"/>
          <w:color w:val="000000"/>
        </w:rPr>
        <w:instrText xml:space="preserve"> ADDIN EN.CITE &lt;EndNote&gt;&lt;Cite&gt;&lt;Author&gt;Seale&lt;/Author&gt;&lt;Year&gt;2023&lt;/Year&gt;&lt;RecNum&gt;37&lt;/RecNum&gt;&lt;DisplayText&gt;(Seale et al. 2023)&lt;/DisplayText&gt;&lt;record&gt;&lt;rec-number&gt;37&lt;/rec-number&gt;&lt;foreign-keys&gt;&lt;key app="EN" db-id="2tvvdsaevdpwwzex5pfxx0p5f9d225t9sw5e" timestamp="1715161418"&gt;37&lt;/key&gt;&lt;/foreign-keys&gt;&lt;ref-type name="Journal Article"&gt;17&lt;/ref-type&gt;&lt;contributors&gt;&lt;authors&gt;&lt;author&gt;Seale, Holly&lt;/author&gt;&lt;author&gt;Trent, M.&lt;/author&gt;&lt;author&gt;Marks, G. B.&lt;/author&gt;&lt;author&gt;Shah, S.&lt;/author&gt;&lt;author&gt;Chughtai, A. A.&lt;/author&gt;&lt;author&gt;MacIntyre, C. R.&lt;/author&gt;&lt;/authors&gt;&lt;/contributors&gt;&lt;titles&gt;&lt;title&gt;Exploring the use of masks for protection against the effects of wildfire smoke among people with preexisting respiratory conditions&lt;/title&gt;&lt;secondary-title&gt;BMC Public Health&lt;/secondary-title&gt;&lt;/titles&gt;&lt;periodical&gt;&lt;full-title&gt;BMC public health&lt;/full-title&gt;&lt;/periodical&gt;&lt;pages&gt;2330&lt;/pages&gt;&lt;volume&gt;23&lt;/volume&gt;&lt;number&gt;1&lt;/number&gt;&lt;dates&gt;&lt;year&gt;2023&lt;/year&gt;&lt;/dates&gt;&lt;pub-location&gt;England&lt;/pub-location&gt;&lt;publisher&gt;BioMed Central&lt;/publisher&gt;&lt;accession-num&gt;38001501&lt;/accession-num&gt;&lt;urls&gt;&lt;related-urls&gt;&lt;url&gt;https://ezproxy.canberra.edu.au/login?url=https://search.ebscohost.com/login.aspx?direct=true&amp;amp;db=cmedm&amp;amp;AN=38001501&amp;amp;site=ehost-live&lt;/url&gt;&lt;url&gt;https://www.ncbi.nlm.nih.gov/pmc/articles/PMC10668508/pdf/12889_2023_Article_17274.pdf&lt;/url&gt;&lt;/related-urls&gt;&lt;/urls&gt;&lt;electronic-resource-num&gt;10.1186/s12889-023-17274-3&lt;/electronic-resource-num&gt;&lt;/record&gt;&lt;/Cite&gt;&lt;/EndNote&gt;</w:instrText>
      </w:r>
      <w:r w:rsidRPr="005D06DD">
        <w:rPr>
          <w:rFonts w:cstheme="minorHAnsi"/>
          <w:color w:val="000000"/>
        </w:rPr>
        <w:fldChar w:fldCharType="separate"/>
      </w:r>
      <w:r>
        <w:rPr>
          <w:rFonts w:cstheme="minorHAnsi"/>
          <w:noProof/>
          <w:color w:val="000000"/>
        </w:rPr>
        <w:t>Seale et al. (2023)</w:t>
      </w:r>
      <w:r w:rsidRPr="005D06DD">
        <w:rPr>
          <w:rFonts w:cstheme="minorHAnsi"/>
          <w:color w:val="000000"/>
        </w:rPr>
        <w:fldChar w:fldCharType="end"/>
      </w:r>
      <w:r w:rsidR="00056C3A" w:rsidRPr="00E004C2">
        <w:t xml:space="preserve"> examined the factors influencing people to use facemasks during bushfire events and </w:t>
      </w:r>
      <w:r w:rsidR="00F37E5B" w:rsidRPr="005D06DD">
        <w:rPr>
          <w:rFonts w:cstheme="minorHAnsi"/>
          <w:color w:val="000000"/>
        </w:rPr>
        <w:fldChar w:fldCharType="begin"/>
      </w:r>
      <w:r w:rsidR="00F37E5B">
        <w:rPr>
          <w:rFonts w:cstheme="minorHAnsi"/>
          <w:color w:val="000000"/>
        </w:rPr>
        <w:instrText xml:space="preserve"> ADDIN EN.CITE &lt;EndNote&gt;&lt;Cite&gt;&lt;Author&gt;Wheeler&lt;/Author&gt;&lt;Year&gt;2021&lt;/Year&gt;&lt;RecNum&gt;45&lt;/RecNum&gt;&lt;DisplayText&gt;(Wheeler et al. 2021)&lt;/DisplayText&gt;&lt;record&gt;&lt;rec-number&gt;45&lt;/rec-number&gt;&lt;foreign-keys&gt;&lt;key app="EN" db-id="2tvvdsaevdpwwzex5pfxx0p5f9d225t9sw5e" timestamp="1715161418"&gt;45&lt;/key&gt;&lt;/foreign-keys&gt;&lt;ref-type name="Journal Article"&gt;17&lt;/ref-type&gt;&lt;contributors&gt;&lt;authors&gt;&lt;author&gt;Wheeler, Amanda J.&lt;/author&gt;&lt;author&gt;Allen, Ryan W.&lt;/author&gt;&lt;author&gt;Lawrence, Kerryn&lt;/author&gt;&lt;author&gt;Roulston, Christopher T.&lt;/author&gt;&lt;author&gt;Powell, Jennifer&lt;/author&gt;&lt;author&gt;Williamson, Grant J.&lt;/author&gt;&lt;author&gt;Jones, Penelope J.&lt;/author&gt;&lt;author&gt;Reisen, Fabienne&lt;/author&gt;&lt;author&gt;Morgan, Geoffrey G.&lt;/author&gt;&lt;author&gt;Johnston, Fay H.&lt;/author&gt;&lt;/authors&gt;&lt;/contributors&gt;&lt;titles&gt;&lt;title&gt;Can public spaces effectively be used as cleaner indoor air shelters during extreme smoke events?&lt;/title&gt;&lt;secondary-title&gt;International Journal of Environmental Research and Public Health&lt;/secondary-title&gt;&lt;/titles&gt;&lt;periodical&gt;&lt;full-title&gt;International Journal of Environmental Research and Public Health&lt;/full-title&gt;&lt;/periodical&gt;&lt;volume&gt;18&lt;/volume&gt;&lt;number&gt;8&lt;/number&gt;&lt;dates&gt;&lt;year&gt;2021&lt;/year&gt;&lt;/dates&gt;&lt;pub-location&gt;Switzerland&lt;/pub-location&gt;&lt;publisher&gt;MDPI&lt;/publisher&gt;&lt;accession-num&gt;33924413&lt;/accession-num&gt;&lt;urls&gt;&lt;related-urls&gt;&lt;url&gt;https://ezproxy.canberra.edu.au/login?url=https://search.ebscohost.com/login.aspx?direct=true&amp;amp;db=cmedm&amp;amp;AN=33924413&amp;amp;site=ehost-live&lt;/url&gt;&lt;url&gt;https://mdpi-res.com/d_attachment/ijerph/ijerph-18-04085/article_deploy/ijerph-18-04085.pdf?version=1618306267&lt;/url&gt;&lt;/related-urls&gt;&lt;/urls&gt;&lt;electronic-resource-num&gt;10.3390/ijerph18084085&lt;/electronic-resource-num&gt;&lt;/record&gt;&lt;/Cite&gt;&lt;/EndNote&gt;</w:instrText>
      </w:r>
      <w:r w:rsidR="00F37E5B" w:rsidRPr="005D06DD">
        <w:rPr>
          <w:rFonts w:cstheme="minorHAnsi"/>
          <w:color w:val="000000"/>
        </w:rPr>
        <w:fldChar w:fldCharType="separate"/>
      </w:r>
      <w:r w:rsidR="00F37E5B">
        <w:rPr>
          <w:rFonts w:cstheme="minorHAnsi"/>
          <w:noProof/>
          <w:color w:val="000000"/>
        </w:rPr>
        <w:t xml:space="preserve">Wheeler et al. </w:t>
      </w:r>
      <w:r w:rsidR="001A7D22">
        <w:rPr>
          <w:rFonts w:cstheme="minorHAnsi"/>
          <w:noProof/>
          <w:color w:val="000000"/>
        </w:rPr>
        <w:t>(</w:t>
      </w:r>
      <w:r w:rsidR="00F37E5B">
        <w:rPr>
          <w:rFonts w:cstheme="minorHAnsi"/>
          <w:noProof/>
          <w:color w:val="000000"/>
        </w:rPr>
        <w:t>2021)</w:t>
      </w:r>
      <w:r w:rsidR="00F37E5B" w:rsidRPr="005D06DD">
        <w:rPr>
          <w:rFonts w:cstheme="minorHAnsi"/>
          <w:color w:val="000000"/>
        </w:rPr>
        <w:fldChar w:fldCharType="end"/>
      </w:r>
      <w:r w:rsidR="00F37E5B" w:rsidRPr="00E004C2">
        <w:t xml:space="preserve"> </w:t>
      </w:r>
      <w:r w:rsidR="001A7D22" w:rsidRPr="00E004C2">
        <w:t xml:space="preserve">evaluated the </w:t>
      </w:r>
      <w:r w:rsidR="00303AB2" w:rsidRPr="00E004C2">
        <w:t>potential for a public building (a library)</w:t>
      </w:r>
      <w:r w:rsidR="003B7614" w:rsidRPr="00E004C2">
        <w:t xml:space="preserve"> </w:t>
      </w:r>
      <w:r w:rsidR="00E1680C" w:rsidRPr="00E004C2">
        <w:t>to be a</w:t>
      </w:r>
      <w:r w:rsidR="003B7614" w:rsidRPr="00E004C2">
        <w:t xml:space="preserve"> clean air shelter during </w:t>
      </w:r>
      <w:r w:rsidR="00D5013B" w:rsidRPr="00E004C2">
        <w:t>extreme smoke events.</w:t>
      </w:r>
      <w:r w:rsidR="009E320F" w:rsidRPr="00E004C2">
        <w:t xml:space="preserve"> This study also evaluated the efficacy of port</w:t>
      </w:r>
      <w:r w:rsidR="00357D55" w:rsidRPr="00E004C2">
        <w:t>able HEPA filters</w:t>
      </w:r>
      <w:r w:rsidR="002A2DCF" w:rsidRPr="00E004C2">
        <w:t xml:space="preserve"> within the clean air shelter. Only one study </w:t>
      </w:r>
      <w:r w:rsidR="00A27D20" w:rsidRPr="00E004C2">
        <w:t xml:space="preserve">explored an adaptation intervention </w:t>
      </w:r>
      <w:r w:rsidR="00E1680C" w:rsidRPr="00E004C2">
        <w:t>for</w:t>
      </w:r>
      <w:r w:rsidR="00A27D20" w:rsidRPr="00E004C2">
        <w:t xml:space="preserve"> a communicable disease. </w:t>
      </w:r>
      <w:r w:rsidR="00E13829" w:rsidRPr="005D06DD">
        <w:rPr>
          <w:rFonts w:cstheme="minorHAnsi"/>
          <w:color w:val="000000"/>
        </w:rPr>
        <w:fldChar w:fldCharType="begin"/>
      </w:r>
      <w:r w:rsidR="00E13829">
        <w:rPr>
          <w:rFonts w:cstheme="minorHAnsi"/>
          <w:color w:val="000000"/>
        </w:rPr>
        <w:instrText xml:space="preserve"> ADDIN EN.CITE &lt;EndNote&gt;&lt;Cite&gt;&lt;Author&gt;Tomerini&lt;/Author&gt;&lt;Year&gt;2011&lt;/Year&gt;&lt;RecNum&gt;39&lt;/RecNum&gt;&lt;DisplayText&gt;(Tomerini et al. 2011)&lt;/DisplayText&gt;&lt;record&gt;&lt;rec-number&gt;39&lt;/rec-number&gt;&lt;foreign-keys&gt;&lt;key app="EN" db-id="2tvvdsaevdpwwzex5pfxx0p5f9d225t9sw5e" timestamp="1715161418"&gt;39&lt;/key&gt;&lt;/foreign-keys&gt;&lt;ref-type name="Journal Article"&gt;17&lt;/ref-type&gt;&lt;contributors&gt;&lt;authors&gt;&lt;author&gt;Tomerini, Deanna M.&lt;/author&gt;&lt;author&gt;Dale, Pat E.&lt;/author&gt;&lt;author&gt;Sipe, Neil&lt;/author&gt;&lt;/authors&gt;&lt;/contributors&gt;&lt;titles&gt;&lt;title&gt;Does mosquito control have an effect on mosquito-borne disease? The case of Ross River virus disease and mosquito management in Queensland, Australia&lt;/title&gt;&lt;secondary-title&gt;Journal of the American Mosquito Control Association&lt;/secondary-title&gt;&lt;/titles&gt;&lt;periodical&gt;&lt;full-title&gt;Journal of the American Mosquito Control Association&lt;/full-title&gt;&lt;/periodical&gt;&lt;pages&gt;39-44&lt;/pages&gt;&lt;volume&gt;27&lt;/volume&gt;&lt;number&gt;1&lt;/number&gt;&lt;dates&gt;&lt;year&gt;2011&lt;/year&gt;&lt;/dates&gt;&lt;pub-location&gt;United States&lt;/pub-location&gt;&lt;publisher&gt;American Mosquito Control Association&lt;/publisher&gt;&lt;accession-num&gt;21476446&lt;/accession-num&gt;&lt;urls&gt;&lt;related-urls&gt;&lt;url&gt;https://ezproxy.canberra.edu.au/login?url=https://search.ebscohost.com/login.aspx?direct=true&amp;amp;db=cmedm&amp;amp;AN=21476446&amp;amp;site=ehost-live&lt;/url&gt;&lt;/related-urls&gt;&lt;/urls&gt;&lt;electronic-resource-num&gt;10.2987/10-6038.1&lt;/electronic-resource-num&gt;&lt;/record&gt;&lt;/Cite&gt;&lt;/EndNote&gt;</w:instrText>
      </w:r>
      <w:r w:rsidR="00E13829" w:rsidRPr="005D06DD">
        <w:rPr>
          <w:rFonts w:cstheme="minorHAnsi"/>
          <w:color w:val="000000"/>
        </w:rPr>
        <w:fldChar w:fldCharType="separate"/>
      </w:r>
      <w:r w:rsidR="00E13829">
        <w:rPr>
          <w:rFonts w:cstheme="minorHAnsi"/>
          <w:noProof/>
          <w:color w:val="000000"/>
        </w:rPr>
        <w:t xml:space="preserve">Tomerini et al. </w:t>
      </w:r>
      <w:r w:rsidR="00A27D20">
        <w:rPr>
          <w:rFonts w:cstheme="minorHAnsi"/>
          <w:noProof/>
          <w:color w:val="000000"/>
        </w:rPr>
        <w:t>(</w:t>
      </w:r>
      <w:r w:rsidR="00E13829">
        <w:rPr>
          <w:rFonts w:cstheme="minorHAnsi"/>
          <w:noProof/>
          <w:color w:val="000000"/>
        </w:rPr>
        <w:t>2011)</w:t>
      </w:r>
      <w:r w:rsidR="00E13829" w:rsidRPr="005D06DD">
        <w:rPr>
          <w:rFonts w:cstheme="minorHAnsi"/>
          <w:color w:val="000000"/>
        </w:rPr>
        <w:fldChar w:fldCharType="end"/>
      </w:r>
      <w:r w:rsidR="00670BF8" w:rsidRPr="00E004C2">
        <w:t xml:space="preserve"> </w:t>
      </w:r>
      <w:r w:rsidR="00A01731" w:rsidRPr="00E004C2">
        <w:t xml:space="preserve">compared different mosquito management strategies </w:t>
      </w:r>
      <w:r w:rsidR="00593F72" w:rsidRPr="00E004C2">
        <w:t>and the incidence of Ross River virus across different climatic regions in QLD.</w:t>
      </w:r>
    </w:p>
    <w:p w14:paraId="2B4F256A" w14:textId="67C1DAF1" w:rsidR="007C28E3" w:rsidRPr="005412A4" w:rsidRDefault="00850A74" w:rsidP="00D4516A">
      <w:r>
        <w:t>There were no primary studies examining adaptation interventions outside the health system specifically in relation to floods,</w:t>
      </w:r>
      <w:r w:rsidRPr="005412A4">
        <w:t xml:space="preserve"> although a primary study on the mental health impacts of extreme events </w:t>
      </w:r>
      <w:r w:rsidRPr="005D06DD">
        <w:rPr>
          <w:rFonts w:asciiTheme="majorHAnsi" w:hAnsiTheme="majorHAnsi" w:cstheme="majorBidi"/>
        </w:rPr>
        <w:fldChar w:fldCharType="begin"/>
      </w:r>
      <w:r>
        <w:rPr>
          <w:rFonts w:asciiTheme="majorHAnsi" w:hAnsiTheme="majorHAnsi" w:cstheme="majorBidi"/>
        </w:rPr>
        <w:instrText xml:space="preserve"> ADDIN EN.CITE &lt;EndNote&gt;&lt;Cite&gt;&lt;Author&gt;Longman&lt;/Author&gt;&lt;Year&gt;2023&lt;/Year&gt;&lt;RecNum&gt;95&lt;/RecNum&gt;&lt;DisplayText&gt;(Longman et al. 2023)&lt;/DisplayText&gt;&lt;record&gt;&lt;rec-number&gt;95&lt;/rec-number&gt;&lt;foreign-keys&gt;&lt;key app="EN" db-id="2tvvdsaevdpwwzex5pfxx0p5f9d225t9sw5e" timestamp="1719130289"&gt;95&lt;/key&gt;&lt;/foreign-keys&gt;&lt;ref-type name="Journal Article"&gt;17&lt;/ref-type&gt;&lt;contributors&gt;&lt;authors&gt;&lt;author&gt;Longman, Jo&lt;/author&gt;&lt;author&gt;Braddon, Maddy&lt;/author&gt;&lt;author&gt;Verlie, Blanche&lt;/author&gt;&lt;author&gt;Schlosberg, David&lt;/author&gt;&lt;author&gt;Hampshire, Lisa&lt;/author&gt;&lt;author&gt;Hawke, Catherine&lt;/author&gt;&lt;author&gt;Noonan, Anna&lt;/author&gt;&lt;author&gt;Saurman, Emily&lt;/author&gt;&lt;/authors&gt;&lt;/contributors&gt;&lt;titles&gt;&lt;title&gt;Building resilience to the mental health impacts of climate change in rural Australia&lt;/title&gt;&lt;secondary-title&gt;The Journal of Climate Change and Health&lt;/secondary-title&gt;&lt;/titles&gt;&lt;periodical&gt;&lt;full-title&gt;The Journal of Climate Change and Health&lt;/full-title&gt;&lt;/periodical&gt;&lt;pages&gt;100240&lt;/pages&gt;&lt;volume&gt;12&lt;/volume&gt;&lt;keywords&gt;&lt;keyword&gt;Climate change&lt;/keyword&gt;&lt;keyword&gt;Mental health&lt;/keyword&gt;&lt;keyword&gt;Community resilience&lt;/keyword&gt;&lt;/keywords&gt;&lt;dates&gt;&lt;year&gt;2023&lt;/year&gt;&lt;pub-dates&gt;&lt;date&gt;2023/07/01/&lt;/date&gt;&lt;/pub-dates&gt;&lt;/dates&gt;&lt;isbn&gt;2667-2782&lt;/isbn&gt;&lt;urls&gt;&lt;related-urls&gt;&lt;url&gt;https://www.sciencedirect.com/science/article/pii/S2667278223000408&lt;/url&gt;&lt;/related-urls&gt;&lt;/urls&gt;&lt;electronic-resource-num&gt;https://doi.org/10.1016/j.joclim.2023.100240&lt;/electronic-resource-num&gt;&lt;/record&gt;&lt;/Cite&gt;&lt;/EndNote&gt;</w:instrText>
      </w:r>
      <w:r w:rsidRPr="005D06DD">
        <w:rPr>
          <w:rFonts w:asciiTheme="majorHAnsi" w:hAnsiTheme="majorHAnsi" w:cstheme="majorBidi"/>
        </w:rPr>
        <w:fldChar w:fldCharType="separate"/>
      </w:r>
      <w:r>
        <w:rPr>
          <w:rFonts w:asciiTheme="majorHAnsi" w:hAnsiTheme="majorHAnsi" w:cstheme="majorBidi"/>
          <w:noProof/>
        </w:rPr>
        <w:t>(Longman et al. 2023)</w:t>
      </w:r>
      <w:r w:rsidRPr="005D06DD">
        <w:rPr>
          <w:rFonts w:asciiTheme="majorHAnsi" w:hAnsiTheme="majorHAnsi" w:cstheme="majorBidi"/>
        </w:rPr>
        <w:fldChar w:fldCharType="end"/>
      </w:r>
      <w:r w:rsidRPr="005412A4">
        <w:t xml:space="preserve">, and a systematic review on green infrastructure interventions </w:t>
      </w:r>
      <w:r w:rsidRPr="005D06DD">
        <w:rPr>
          <w:rFonts w:asciiTheme="majorHAnsi" w:hAnsiTheme="majorHAnsi" w:cstheme="majorBidi"/>
        </w:rPr>
        <w:fldChar w:fldCharType="begin"/>
      </w:r>
      <w:r>
        <w:rPr>
          <w:rFonts w:asciiTheme="majorHAnsi" w:hAnsiTheme="majorHAnsi" w:cstheme="majorBidi"/>
        </w:rPr>
        <w:instrText xml:space="preserve"> ADDIN EN.CITE &lt;EndNote&gt;&lt;Cite&gt;&lt;Author&gt;Pitman&lt;/Author&gt;&lt;Year&gt;2015&lt;/Year&gt;&lt;RecNum&gt;34&lt;/RecNum&gt;&lt;DisplayText&gt;(Pitman et al. 2015)&lt;/DisplayText&gt;&lt;record&gt;&lt;rec-number&gt;34&lt;/rec-number&gt;&lt;foreign-keys&gt;&lt;key app="EN" db-id="2tvvdsaevdpwwzex5pfxx0p5f9d225t9sw5e" timestamp="1715161418"&gt;34&lt;/key&gt;&lt;/foreign-keys&gt;&lt;ref-type name="Journal Article"&gt;17&lt;/ref-type&gt;&lt;contributors&gt;&lt;authors&gt;&lt;author&gt;Pitman, S. D.&lt;/author&gt;&lt;author&gt;Daniels, C. B.&lt;/author&gt;&lt;author&gt;Ely, M. E.&lt;/author&gt;&lt;/authors&gt;&lt;/contributors&gt;&lt;titles&gt;&lt;title&gt;Green infrastructure as life support: Urban nature and climate change&lt;/title&gt;&lt;secondary-title&gt;Transactions of the Royal Society of South Australia&lt;/secondary-title&gt;&lt;/titles&gt;&lt;periodical&gt;&lt;full-title&gt;Transactions of the Royal Society of South Australia&lt;/full-title&gt;&lt;/periodical&gt;&lt;pages&gt;97-112&lt;/pages&gt;&lt;volume&gt;139&lt;/volume&gt;&lt;number&gt;1&lt;/number&gt;&lt;dates&gt;&lt;year&gt;2015&lt;/year&gt;&lt;/dates&gt;&lt;urls&gt;&lt;related-urls&gt;&lt;url&gt;https://www.scopus.com/inward/record.uri?eid=2-s2.0-84975493623&amp;amp;doi=10.1080%2f03721426.2015.1035219&amp;amp;partnerID=40&amp;amp;md5=4f47815aac5dbdf86f7745d177cd9a57&lt;/url&gt;&lt;/related-urls&gt;&lt;/urls&gt;&lt;electronic-resource-num&gt;10.1080/03721426.2015.1035219&lt;/electronic-resource-num&gt;&lt;/record&gt;&lt;/Cite&gt;&lt;/EndNote&gt;</w:instrText>
      </w:r>
      <w:r w:rsidRPr="005D06DD">
        <w:rPr>
          <w:rFonts w:asciiTheme="majorHAnsi" w:hAnsiTheme="majorHAnsi" w:cstheme="majorBidi"/>
        </w:rPr>
        <w:fldChar w:fldCharType="separate"/>
      </w:r>
      <w:r>
        <w:rPr>
          <w:rFonts w:asciiTheme="majorHAnsi" w:hAnsiTheme="majorHAnsi" w:cstheme="majorBidi"/>
          <w:noProof/>
        </w:rPr>
        <w:t>(Pitman et al. 2015)</w:t>
      </w:r>
      <w:r w:rsidRPr="005D06DD">
        <w:rPr>
          <w:rFonts w:asciiTheme="majorHAnsi" w:hAnsiTheme="majorHAnsi" w:cstheme="majorBidi"/>
        </w:rPr>
        <w:fldChar w:fldCharType="end"/>
      </w:r>
      <w:r w:rsidRPr="005412A4">
        <w:t xml:space="preserve"> referred to floods in the context of climate change.</w:t>
      </w:r>
      <w:r w:rsidR="00003B41" w:rsidRPr="005412A4">
        <w:t xml:space="preserve"> The RAMHP intervention can also be used </w:t>
      </w:r>
      <w:r w:rsidR="000A7A60" w:rsidRPr="005412A4">
        <w:t xml:space="preserve">for other climate impacts beyond droughts, including </w:t>
      </w:r>
      <w:r w:rsidR="00003B41" w:rsidRPr="005412A4">
        <w:t>for floods (Hart et al. 2011).</w:t>
      </w:r>
    </w:p>
    <w:p w14:paraId="06131C77" w14:textId="277BCB54" w:rsidR="00585A17" w:rsidRDefault="0060476D" w:rsidP="00D4516A">
      <w:pPr>
        <w:rPr>
          <w:color w:val="000000"/>
        </w:rPr>
      </w:pPr>
      <w:r w:rsidRPr="002B7551">
        <w:t xml:space="preserve">The nine reviews covered an array of adaptation interventions in relation to a diverse range of climate hazards. Two </w:t>
      </w:r>
      <w:r w:rsidR="007F0428" w:rsidRPr="002B7551">
        <w:t xml:space="preserve">systematic </w:t>
      </w:r>
      <w:r w:rsidRPr="002B7551">
        <w:t xml:space="preserve">reviews </w:t>
      </w:r>
      <w:r w:rsidRPr="008121A8">
        <w:rPr>
          <w:color w:val="000000" w:themeColor="text1"/>
        </w:rPr>
        <w:fldChar w:fldCharType="begin"/>
      </w:r>
      <w:r w:rsidRPr="008121A8">
        <w:rPr>
          <w:color w:val="000000" w:themeColor="text1"/>
        </w:rPr>
        <w:instrText xml:space="preserve"> ADDIN EN.CITE &lt;EndNote&gt;&lt;Cite&gt;&lt;Author&gt;Adnan&lt;/Author&gt;&lt;Year&gt;2022&lt;/Year&gt;&lt;RecNum&gt;1&lt;/RecNum&gt;&lt;DisplayText&gt;(Adnan et al. 2022)&lt;/DisplayText&gt;&lt;record&gt;&lt;rec-number&gt;1&lt;/rec-number&gt;&lt;foreign-keys&gt;&lt;key app="EN" db-id="2tvvdsaevdpwwzex5pfxx0p5f9d225t9sw5e" timestamp="1715161418"&gt;1&lt;/key&gt;&lt;/foreign-keys&gt;&lt;ref-type name="Journal Article"&gt;17&lt;/ref-type&gt;&lt;contributors&gt;&lt;authors&gt;&lt;author&gt;Adnan, Mohammed Sarfaraz Gani&lt;/author&gt;&lt;author&gt;Dewan, Ashraf&lt;/author&gt;&lt;author&gt;Botje, Dirk&lt;/author&gt;&lt;author&gt;Shahid, Shamsuddin&lt;/author&gt;&lt;author&gt;Hassan, Quazi K.&lt;/author&gt;&lt;/authors&gt;&lt;/contributors&gt;&lt;titles&gt;&lt;title&gt;Vulnerability of Australia to heatwaves: A systematic review on influencing factors, impacts, and mitigation options&lt;/title&gt;&lt;secondary-title&gt;Environmental Research&lt;/secondary-title&gt;&lt;/titles&gt;&lt;periodical&gt;&lt;full-title&gt;Environmental research&lt;/full-title&gt;&lt;/periodical&gt;&lt;pages&gt;113703&lt;/pages&gt;&lt;volume&gt;213&lt;/volume&gt;&lt;dates&gt;&lt;year&gt;2022&lt;/year&gt;&lt;/dates&gt;&lt;pub-location&gt;Netherlands&lt;/pub-location&gt;&lt;publisher&gt;Elsevier&lt;/publisher&gt;&lt;accession-num&gt;35716815&lt;/accession-num&gt;&lt;urls&gt;&lt;related-urls&gt;&lt;url&gt;https://ezproxy.canberra.edu.au/login?url=https://search.ebscohost.com/login.aspx?direct=true&amp;amp;db=cmedm&amp;amp;AN=35716815&amp;amp;site=ehost-live&lt;/url&gt;&lt;/related-urls&gt;&lt;/urls&gt;&lt;electronic-resource-num&gt;10.1016/j.envres.2022.113703&lt;/electronic-resource-num&gt;&lt;/record&gt;&lt;/Cite&gt;&lt;/EndNote&gt;</w:instrText>
      </w:r>
      <w:r w:rsidRPr="008121A8">
        <w:rPr>
          <w:color w:val="000000" w:themeColor="text1"/>
        </w:rPr>
        <w:fldChar w:fldCharType="separate"/>
      </w:r>
      <w:r w:rsidRPr="008121A8">
        <w:rPr>
          <w:color w:val="000000" w:themeColor="text1"/>
        </w:rPr>
        <w:t>(Adnan et al. 2022</w:t>
      </w:r>
      <w:r w:rsidRPr="008121A8">
        <w:rPr>
          <w:color w:val="000000" w:themeColor="text1"/>
        </w:rPr>
        <w:fldChar w:fldCharType="end"/>
      </w:r>
      <w:r w:rsidRPr="002B7551">
        <w:t xml:space="preserve">; Pitman et al. 2015) and one narrative review (Jay et al. 2021) focused on adaption interventions to heat, including urban greening, shading, water-sensitive urban design, cooling materials, ventilation and thermal insulation of buildings, heat-heat warning systems, and personal cooling strategies. Communication techniques and materials to disseminate information and influence adaptive behaviour change in response to bushfire smoke was the focus of two reviews </w:t>
      </w:r>
      <w:r w:rsidRPr="008121A8">
        <w:fldChar w:fldCharType="begin"/>
      </w:r>
      <w:r w:rsidRPr="008121A8">
        <w:instrText xml:space="preserve"> ADDIN EN.CITE &lt;EndNote&gt;&lt;Cite&gt;&lt;Author&gt;Heaney&lt;/Author&gt;&lt;Year&gt;2021&lt;/Year&gt;&lt;RecNum&gt;68&lt;/RecNum&gt;&lt;DisplayText&gt;(Heaney et al. 2021)&lt;/DisplayText&gt;&lt;record&gt;&lt;rec-number&gt;68&lt;/rec-number&gt;&lt;foreign-keys&gt;&lt;key app="EN" db-id="2tvvdsaevdpwwzex5pfxx0p5f9d225t9sw5e" timestamp="1716732899"&gt;68&lt;/key&gt;&lt;/foreign-keys&gt;&lt;ref-type name="Journal Article"&gt;17&lt;/ref-type&gt;&lt;contributors&gt;&lt;authors&gt;&lt;author&gt;Heaney, Emily&lt;/author&gt;&lt;author&gt;Hunter, Laura&lt;/author&gt;&lt;author&gt;Clulow, Angus&lt;/author&gt;&lt;author&gt;Bowles, Devin&lt;/author&gt;&lt;author&gt;Vardoulakis, Sotiris&lt;/author&gt;&lt;/authors&gt;&lt;/contributors&gt;&lt;titles&gt;&lt;title&gt;Efficacy of Communication Techniques and Health Outcomes of Bushfire Smoke Exposure: A Scoping Review&lt;/title&gt;&lt;secondary-title&gt;International Journal of Environmental Research and Public Health&lt;/secondary-title&gt;&lt;/titles&gt;&lt;periodical&gt;&lt;full-title&gt;International Journal of Environmental Research and Public Health&lt;/full-title&gt;&lt;/periodical&gt;&lt;volume&gt;18&lt;/volume&gt;&lt;number&gt;20&lt;/number&gt;&lt;keywords&gt;&lt;keyword&gt;bushfire&lt;/keyword&gt;&lt;keyword&gt;wildfire&lt;/keyword&gt;&lt;keyword&gt;smoke&lt;/keyword&gt;&lt;keyword&gt;air pollution&lt;/keyword&gt;&lt;keyword&gt;communication&lt;/keyword&gt;&lt;keyword&gt;media&lt;/keyword&gt;&lt;keyword&gt;public health&lt;/keyword&gt;&lt;keyword&gt;environmental health literacy&lt;/keyword&gt;&lt;/keywords&gt;&lt;dates&gt;&lt;year&gt;2021&lt;/year&gt;&lt;/dates&gt;&lt;isbn&gt;1660-4601&lt;/isbn&gt;&lt;urls&gt;&lt;/urls&gt;&lt;electronic-resource-num&gt;10.3390/ijerph182010889&lt;/electronic-resource-num&gt;&lt;/record&gt;&lt;/Cite&gt;&lt;/EndNote&gt;</w:instrText>
      </w:r>
      <w:r w:rsidRPr="008121A8">
        <w:fldChar w:fldCharType="separate"/>
      </w:r>
      <w:r w:rsidRPr="008121A8">
        <w:t>(Heaney et al. 2021</w:t>
      </w:r>
      <w:r w:rsidRPr="008121A8">
        <w:fldChar w:fldCharType="end"/>
      </w:r>
      <w:r w:rsidRPr="008121A8">
        <w:t>;</w:t>
      </w:r>
      <w:r w:rsidRPr="002B7551">
        <w:t xml:space="preserve"> </w:t>
      </w:r>
      <w:r w:rsidRPr="008121A8">
        <w:rPr>
          <w:color w:val="000000" w:themeColor="text1"/>
        </w:rPr>
        <w:fldChar w:fldCharType="begin"/>
      </w:r>
      <w:r w:rsidRPr="008121A8">
        <w:rPr>
          <w:color w:val="000000" w:themeColor="text1"/>
        </w:rPr>
        <w:instrText xml:space="preserve"> ADDIN EN.CITE &lt;EndNote&gt;&lt;Cite&gt;&lt;Author&gt;Vien&lt;/Author&gt;&lt;Year&gt;2024&lt;/Year&gt;&lt;RecNum&gt;41&lt;/RecNum&gt;&lt;DisplayText&gt;(Vien et al. 2024)&lt;/DisplayText&gt;&lt;record&gt;&lt;rec-number&gt;41&lt;/rec-number&gt;&lt;foreign-keys&gt;&lt;key app="EN" db-id="2tvvdsaevdpwwzex5pfxx0p5f9d225t9sw5e" timestamp="1715161418"&gt;41&lt;/key&gt;&lt;/foreign-keys&gt;&lt;ref-type name="Journal Article"&gt;17&lt;/ref-type&gt;&lt;contributors&gt;&lt;authors&gt;&lt;author&gt;Vien, Morgan H.&lt;/author&gt;&lt;author&gt;Ivey, Susan L.&lt;/author&gt;&lt;author&gt;Boyden, Hollynd&lt;/author&gt;&lt;author&gt;Holm, Stephanie&lt;/author&gt;&lt;author&gt;Neuhauser, Linda&lt;/author&gt;&lt;/authors&gt;&lt;/contributors&gt;&lt;titles&gt;&lt;title&gt;A scoping review of wildfire smoke risk communications: issues, gaps, and recommendations&lt;/title&gt;&lt;secondary-title&gt;BMC Public Health&lt;/secondary-title&gt;&lt;/titles&gt;&lt;periodical&gt;&lt;full-title&gt;BMC public health&lt;/full-title&gt;&lt;/periodical&gt;&lt;pages&gt;312&lt;/pages&gt;&lt;volume&gt;24&lt;/volume&gt;&lt;number&gt;1&lt;/number&gt;&lt;dates&gt;&lt;year&gt;2024&lt;/year&gt;&lt;/dates&gt;&lt;pub-location&gt;England&lt;/pub-location&gt;&lt;publisher&gt;BioMed Central&lt;/publisher&gt;&lt;accession-num&gt;38281022&lt;/accession-num&gt;&lt;urls&gt;&lt;related-urls&gt;&lt;url&gt;https://ezproxy.canberra.edu.au/login?url=https://search.ebscohost.com/login.aspx?direct=true&amp;amp;db=cmedm&amp;amp;AN=38281022&amp;amp;site=ehost-live&lt;/url&gt;&lt;/related-urls&gt;&lt;/urls&gt;&lt;electronic-resource-num&gt;10.1186/s12889-024-17681-0&lt;/electronic-resource-num&gt;&lt;/record&gt;&lt;/Cite&gt;&lt;/EndNote&gt;</w:instrText>
      </w:r>
      <w:r w:rsidRPr="008121A8">
        <w:rPr>
          <w:color w:val="000000" w:themeColor="text1"/>
        </w:rPr>
        <w:fldChar w:fldCharType="separate"/>
      </w:r>
      <w:r w:rsidRPr="008121A8">
        <w:rPr>
          <w:color w:val="000000" w:themeColor="text1"/>
        </w:rPr>
        <w:t>Vien et al. 2024)</w:t>
      </w:r>
      <w:r w:rsidRPr="008121A8">
        <w:rPr>
          <w:color w:val="000000" w:themeColor="text1"/>
        </w:rPr>
        <w:fldChar w:fldCharType="end"/>
      </w:r>
      <w:r w:rsidRPr="002B7551">
        <w:t xml:space="preserve">. One </w:t>
      </w:r>
      <w:r w:rsidR="007F0428" w:rsidRPr="002B7551">
        <w:t>discussed</w:t>
      </w:r>
      <w:r w:rsidRPr="002B7551">
        <w:t xml:space="preserve"> adaptation interventions in response to the future impact of climate change on respiratory, diarrheal, and vector-borne diseases in Australia</w:t>
      </w:r>
      <w:r w:rsidRPr="00E004C2">
        <w:t xml:space="preserve"> </w:t>
      </w:r>
      <w:r w:rsidRPr="008121A8">
        <w:rPr>
          <w:color w:val="000000" w:themeColor="text1"/>
        </w:rPr>
        <w:fldChar w:fldCharType="begin"/>
      </w:r>
      <w:r w:rsidRPr="008121A8">
        <w:rPr>
          <w:color w:val="000000" w:themeColor="text1"/>
        </w:rPr>
        <w:instrText xml:space="preserve"> ADDIN EN.CITE &lt;EndNote&gt;&lt;Cite&gt;&lt;Author&gt;Harley&lt;/Author&gt;&lt;Year&gt;2011&lt;/Year&gt;&lt;RecNum&gt;17&lt;/RecNum&gt;&lt;DisplayText&gt;(Harley et al. 2011)&lt;/DisplayText&gt;&lt;record&gt;&lt;rec-number&gt;17&lt;/rec-number&gt;&lt;foreign-keys&gt;&lt;key app="EN" db-id="2tvvdsaevdpwwzex5pfxx0p5f9d225t9sw5e" timestamp="1715161418"&gt;17&lt;/key&gt;&lt;/foreign-keys&gt;&lt;ref-type name="Journal Article"&gt;17&lt;/ref-type&gt;&lt;contributors&gt;&lt;authors&gt;&lt;author&gt;Harley, David&lt;/author&gt;&lt;author&gt;Bi, Peng&lt;/author&gt;&lt;author&gt;Hall, Gillian&lt;/author&gt;&lt;author&gt;Swaminathan, Ashwin&lt;/author&gt;&lt;author&gt;Tong, Shilu&lt;/author&gt;&lt;author&gt;Williams, Craig&lt;/author&gt;&lt;/authors&gt;&lt;/contributors&gt;&lt;titles&gt;&lt;title&gt;Climate change and infectious diseases in Australia: future prospects, adaptation options, and research priorities&lt;/title&gt;&lt;secondary-title&gt;Asia-Pacific Journal of Public Health&lt;/secondary-title&gt;&lt;/titles&gt;&lt;periodical&gt;&lt;full-title&gt;Asia-Pacific journal of public health&lt;/full-title&gt;&lt;/periodical&gt;&lt;pages&gt;54S-66S&lt;/pages&gt;&lt;volume&gt;23&lt;/volume&gt;&lt;number&gt;2 Suppl&lt;/number&gt;&lt;dates&gt;&lt;year&gt;2011&lt;/year&gt;&lt;/dates&gt;&lt;pub-location&gt;China&lt;/pub-location&gt;&lt;publisher&gt;SAGE Publications&lt;/publisher&gt;&lt;accession-num&gt;21447544&lt;/accession-num&gt;&lt;urls&gt;&lt;related-urls&gt;&lt;url&gt;https://ezproxy.canberra.edu.au/login?url=https://search.ebscohost.com/login.aspx?direct=true&amp;amp;db=cmedm&amp;amp;AN=21447544&amp;amp;site=ehost-live&lt;/url&gt;&lt;url&gt;https://journals.sagepub.com/doi/pdf/10.1177/1010539510391660?download=true&lt;/url&gt;&lt;/related-urls&gt;&lt;/urls&gt;&lt;electronic-resource-num&gt;10.1177/1010539510391660&lt;/electronic-resource-num&gt;&lt;/record&gt;&lt;/Cite&gt;&lt;/EndNote&gt;</w:instrText>
      </w:r>
      <w:r w:rsidRPr="008121A8">
        <w:rPr>
          <w:color w:val="000000" w:themeColor="text1"/>
        </w:rPr>
        <w:fldChar w:fldCharType="separate"/>
      </w:r>
      <w:r w:rsidRPr="008121A8">
        <w:rPr>
          <w:color w:val="000000" w:themeColor="text1"/>
        </w:rPr>
        <w:t>(Harley et al. 2011)</w:t>
      </w:r>
      <w:r w:rsidRPr="008121A8">
        <w:rPr>
          <w:color w:val="000000" w:themeColor="text1"/>
        </w:rPr>
        <w:fldChar w:fldCharType="end"/>
      </w:r>
      <w:r w:rsidRPr="002B7551">
        <w:t xml:space="preserve">. One assessed the interventions available to support community mental health (Charlson et al. 2021). Finally, two studies explored the implementation of adaptation plans and strategies </w:t>
      </w:r>
      <w:r w:rsidRPr="008121A8">
        <w:rPr>
          <w:color w:val="000000" w:themeColor="text1"/>
        </w:rPr>
        <w:fldChar w:fldCharType="begin"/>
      </w:r>
      <w:r w:rsidRPr="008121A8">
        <w:rPr>
          <w:color w:val="000000" w:themeColor="text1"/>
        </w:rPr>
        <w:instrText xml:space="preserve"> ADDIN EN.CITE &lt;EndNote&gt;&lt;Cite&gt;&lt;Author&gt;Desai&lt;/Author&gt;&lt;Year&gt;2021&lt;/Year&gt;&lt;RecNum&gt;10&lt;/RecNum&gt;&lt;DisplayText&gt;(Desai and Zhang 2021)&lt;/DisplayText&gt;&lt;record&gt;&lt;rec-number&gt;10&lt;/rec-number&gt;&lt;foreign-keys&gt;&lt;key app="EN" db-id="2tvvdsaevdpwwzex5pfxx0p5f9d225t9sw5e" timestamp="1715161418"&gt;10&lt;/key&gt;&lt;/foreign-keys&gt;&lt;ref-type name="Journal Article"&gt;17&lt;/ref-type&gt;&lt;contributors&gt;&lt;authors&gt;&lt;author&gt;Desai, Zalak&lt;/author&gt;&lt;author&gt;Zhang, Ying&lt;/author&gt;&lt;/authors&gt;&lt;/contributors&gt;&lt;titles&gt;&lt;title&gt;Climate Change and Women&amp;apos;s Health: A Scoping Review&lt;/title&gt;&lt;secondary-title&gt;GeoHealth&lt;/secondary-title&gt;&lt;/titles&gt;&lt;periodical&gt;&lt;full-title&gt;GeoHealth&lt;/full-title&gt;&lt;/periodical&gt;&lt;pages&gt;e2021GH000386&lt;/pages&gt;&lt;volume&gt;5&lt;/volume&gt;&lt;number&gt;9&lt;/number&gt;&lt;dates&gt;&lt;year&gt;2021&lt;/year&gt;&lt;/dates&gt;&lt;pub-location&gt;United States&lt;/pub-location&gt;&lt;publisher&gt;Wiley Periodicals, Inc&lt;/publisher&gt;&lt;accession-num&gt;34504988&lt;/accession-num&gt;&lt;urls&gt;&lt;related-urls&gt;&lt;url&gt;https://ezproxy.canberra.edu.au/login?url=https://search.ebscohost.com/login.aspx?direct=true&amp;amp;db=cmedm&amp;amp;AN=34504988&amp;amp;site=ehost-live&lt;/url&gt;&lt;url&gt;https://www.ncbi.nlm.nih.gov/pmc/articles/PMC8414962/pdf/GH2-5-e2021GH000386.pdf&lt;/url&gt;&lt;/related-urls&gt;&lt;/urls&gt;&lt;electronic-resource-num&gt;10.1029/2021GH000386&lt;/electronic-resource-num&gt;&lt;/record&gt;&lt;/Cite&gt;&lt;/EndNote&gt;</w:instrText>
      </w:r>
      <w:r w:rsidRPr="008121A8">
        <w:rPr>
          <w:color w:val="000000" w:themeColor="text1"/>
        </w:rPr>
        <w:fldChar w:fldCharType="separate"/>
      </w:r>
      <w:r w:rsidRPr="008121A8">
        <w:rPr>
          <w:color w:val="000000" w:themeColor="text1"/>
        </w:rPr>
        <w:t>(Desai and Zhang 2021;</w:t>
      </w:r>
      <w:r w:rsidRPr="008121A8">
        <w:rPr>
          <w:b/>
          <w:color w:val="000000" w:themeColor="text1"/>
        </w:rPr>
        <w:t xml:space="preserve"> </w:t>
      </w:r>
      <w:r w:rsidRPr="008121A8">
        <w:rPr>
          <w:color w:val="000000" w:themeColor="text1"/>
        </w:rPr>
        <w:fldChar w:fldCharType="begin"/>
      </w:r>
      <w:r w:rsidRPr="008121A8">
        <w:rPr>
          <w:color w:val="000000" w:themeColor="text1"/>
        </w:rPr>
        <w:instrText xml:space="preserve"> ADDIN EN.CITE &lt;EndNote&gt;&lt;Cite&gt;&lt;Author&gt;Zhao&lt;/Author&gt;&lt;Year&gt;2022&lt;/Year&gt;&lt;RecNum&gt;54&lt;/RecNum&gt;&lt;DisplayText&gt;(Zhao et al. 2022)&lt;/DisplayText&gt;&lt;record&gt;&lt;rec-number&gt;54&lt;/rec-number&gt;&lt;foreign-keys&gt;&lt;key app="EN" db-id="2tvvdsaevdpwwzex5pfxx0p5f9d225t9sw5e" timestamp="1715161418"&gt;54&lt;/key&gt;&lt;/foreign-keys&gt;&lt;ref-type name="Journal Article"&gt;17&lt;/ref-type&gt;&lt;contributors&gt;&lt;authors&gt;&lt;author&gt;Zhao, Qi&lt;/author&gt;&lt;author&gt;Yu, Pei&lt;/author&gt;&lt;author&gt;Mahendran, Rahini&lt;/author&gt;&lt;author&gt;Huang, Wenzhong&lt;/author&gt;&lt;author&gt;Gao, Yuan&lt;/author&gt;&lt;author&gt;Yang, Zhengyu&lt;/author&gt;&lt;author&gt;Ye, Tingting&lt;/author&gt;&lt;author&gt;Wen, Bo&lt;/author&gt;&lt;author&gt;Wu, Yao&lt;/author&gt;&lt;author&gt;Li, Shanshan&lt;/author&gt;&lt;author&gt;Guo, Yuming&lt;/author&gt;&lt;/authors&gt;&lt;/contributors&gt;&lt;titles&gt;&lt;title&gt;Global climate change and human health: Pathways and possible solutions&lt;/title&gt;&lt;secondary-title&gt;Eco-Environment &amp;amp; Health (Online)&lt;/secondary-title&gt;&lt;/titles&gt;&lt;periodical&gt;&lt;full-title&gt;Eco-Environment &amp;amp; Health (Online)&lt;/full-title&gt;&lt;/periodical&gt;&lt;pages&gt;53-62&lt;/pages&gt;&lt;volume&gt;1&lt;/volume&gt;&lt;number&gt;2&lt;/number&gt;&lt;dates&gt;&lt;year&gt;2022&lt;/year&gt;&lt;/dates&gt;&lt;pub-location&gt;Netherlands&lt;/pub-location&gt;&lt;publisher&gt;Elsevier B.V&lt;/publisher&gt;&lt;accession-num&gt;38075529&lt;/accession-num&gt;&lt;urls&gt;&lt;related-urls&gt;&lt;url&gt;https://ezproxy.canberra.edu.au/login?url=https://search.ebscohost.com/login.aspx?direct=true&amp;amp;db=cmedm&amp;amp;AN=38075529&amp;amp;site=ehost-live&lt;/url&gt;&lt;url&gt;https://www.sciencedirect.com/science/article/pii/S2772985022000072?via%3Dihub&lt;/url&gt;&lt;/related-urls&gt;&lt;/urls&gt;&lt;electronic-resource-num&gt;10.1016/j.eehl.2022.04.004&lt;/electronic-resource-num&gt;&lt;/record&gt;&lt;/Cite&gt;&lt;/EndNote&gt;</w:instrText>
      </w:r>
      <w:r w:rsidRPr="008121A8">
        <w:rPr>
          <w:color w:val="000000" w:themeColor="text1"/>
        </w:rPr>
        <w:fldChar w:fldCharType="separate"/>
      </w:r>
      <w:r w:rsidRPr="008121A8">
        <w:rPr>
          <w:color w:val="000000" w:themeColor="text1"/>
        </w:rPr>
        <w:t>Zhao et al. 2022</w:t>
      </w:r>
      <w:r w:rsidRPr="008121A8">
        <w:rPr>
          <w:color w:val="000000" w:themeColor="text1"/>
        </w:rPr>
        <w:fldChar w:fldCharType="end"/>
      </w:r>
      <w:r w:rsidRPr="008121A8">
        <w:rPr>
          <w:color w:val="000000" w:themeColor="text1"/>
        </w:rPr>
        <w:t>)</w:t>
      </w:r>
      <w:r w:rsidRPr="008121A8">
        <w:rPr>
          <w:color w:val="000000" w:themeColor="text1"/>
        </w:rPr>
        <w:fldChar w:fldCharType="end"/>
      </w:r>
      <w:r w:rsidRPr="002B7551">
        <w:t xml:space="preserve">. The impact of climate change on women’s adaptation was a particular focus of </w:t>
      </w:r>
      <w:r w:rsidRPr="008121A8">
        <w:rPr>
          <w:color w:val="000000" w:themeColor="text1"/>
        </w:rPr>
        <w:fldChar w:fldCharType="begin"/>
      </w:r>
      <w:r w:rsidRPr="008121A8">
        <w:rPr>
          <w:color w:val="000000" w:themeColor="text1"/>
        </w:rPr>
        <w:instrText xml:space="preserve"> ADDIN EN.CITE &lt;EndNote&gt;&lt;Cite&gt;&lt;Author&gt;Desai&lt;/Author&gt;&lt;Year&gt;2021&lt;/Year&gt;&lt;RecNum&gt;10&lt;/RecNum&gt;&lt;DisplayText&gt;(Desai and Zhang 2021)&lt;/DisplayText&gt;&lt;record&gt;&lt;rec-number&gt;10&lt;/rec-number&gt;&lt;foreign-keys&gt;&lt;key app="EN" db-id="2tvvdsaevdpwwzex5pfxx0p5f9d225t9sw5e" timestamp="1715161418"&gt;10&lt;/key&gt;&lt;/foreign-keys&gt;&lt;ref-type name="Journal Article"&gt;17&lt;/ref-type&gt;&lt;contributors&gt;&lt;authors&gt;&lt;author&gt;Desai, Zalak&lt;/author&gt;&lt;author&gt;Zhang, Ying&lt;/author&gt;&lt;/authors&gt;&lt;/contributors&gt;&lt;titles&gt;&lt;title&gt;Climate Change and Women&amp;apos;s Health: A Scoping Review&lt;/title&gt;&lt;secondary-title&gt;GeoHealth&lt;/secondary-title&gt;&lt;/titles&gt;&lt;periodical&gt;&lt;full-title&gt;GeoHealth&lt;/full-title&gt;&lt;/periodical&gt;&lt;pages&gt;e2021GH000386&lt;/pages&gt;&lt;volume&gt;5&lt;/volume&gt;&lt;number&gt;9&lt;/number&gt;&lt;dates&gt;&lt;year&gt;2021&lt;/year&gt;&lt;/dates&gt;&lt;pub-location&gt;United States&lt;/pub-location&gt;&lt;publisher&gt;Wiley Periodicals, Inc&lt;/publisher&gt;&lt;accession-num&gt;34504988&lt;/accession-num&gt;&lt;urls&gt;&lt;related-urls&gt;&lt;url&gt;https://ezproxy.canberra.edu.au/login?url=https://search.ebscohost.com/login.aspx?direct=true&amp;amp;db=cmedm&amp;amp;AN=34504988&amp;amp;site=ehost-live&lt;/url&gt;&lt;url&gt;https://www.ncbi.nlm.nih.gov/pmc/articles/PMC8414962/pdf/GH2-5-e2021GH000386.pdf&lt;/url&gt;&lt;/related-urls&gt;&lt;/urls&gt;&lt;electronic-resource-num&gt;10.1029/2021GH000386&lt;/electronic-resource-num&gt;&lt;/record&gt;&lt;/Cite&gt;&lt;/EndNote&gt;</w:instrText>
      </w:r>
      <w:r w:rsidRPr="008121A8">
        <w:rPr>
          <w:color w:val="000000" w:themeColor="text1"/>
        </w:rPr>
        <w:fldChar w:fldCharType="separate"/>
      </w:r>
      <w:r w:rsidRPr="008121A8">
        <w:rPr>
          <w:color w:val="000000" w:themeColor="text1"/>
        </w:rPr>
        <w:t>Desai and Zhang's (2021)</w:t>
      </w:r>
      <w:r w:rsidRPr="008121A8">
        <w:rPr>
          <w:color w:val="000000" w:themeColor="text1"/>
        </w:rPr>
        <w:fldChar w:fldCharType="end"/>
      </w:r>
      <w:r w:rsidRPr="002B7551">
        <w:t xml:space="preserve"> review.</w:t>
      </w:r>
    </w:p>
    <w:p w14:paraId="024EF0C3" w14:textId="290333F0" w:rsidR="00152D6B" w:rsidRDefault="00152D6B" w:rsidP="00D4516A">
      <w:pPr>
        <w:pStyle w:val="Heading3"/>
      </w:pPr>
      <w:bookmarkStart w:id="84" w:name="_Toc178262932"/>
      <w:r>
        <w:t>4.</w:t>
      </w:r>
      <w:r w:rsidR="000B56F7">
        <w:t>4</w:t>
      </w:r>
      <w:r>
        <w:t xml:space="preserve">.2 </w:t>
      </w:r>
      <w:r w:rsidR="00025C48">
        <w:t xml:space="preserve">Thematic </w:t>
      </w:r>
      <w:r>
        <w:t>mapping</w:t>
      </w:r>
      <w:bookmarkEnd w:id="84"/>
    </w:p>
    <w:p w14:paraId="50CAE0EF" w14:textId="1FD52D4C" w:rsidR="00647ED1" w:rsidRPr="00E004C2" w:rsidRDefault="00117B1B" w:rsidP="00D4516A">
      <w:r>
        <w:t xml:space="preserve">The 17 primary studies have been thematically grouped by climate impact (Table </w:t>
      </w:r>
      <w:r w:rsidR="00CC6F4B">
        <w:t>8</w:t>
      </w:r>
      <w:r>
        <w:t xml:space="preserve">) and </w:t>
      </w:r>
      <w:r w:rsidR="00CC6F4B">
        <w:t>sector</w:t>
      </w:r>
      <w:r>
        <w:t xml:space="preserve"> (Table </w:t>
      </w:r>
      <w:r w:rsidR="00CC6F4B">
        <w:t>9</w:t>
      </w:r>
      <w:r>
        <w:t xml:space="preserve">) to provide a framework for understanding the types of interventions included in Theme </w:t>
      </w:r>
      <w:r w:rsidR="001D7D16">
        <w:t>4</w:t>
      </w:r>
      <w:r>
        <w:t>. Some studies may appear in more than one category.</w:t>
      </w:r>
    </w:p>
    <w:p w14:paraId="56E0DB2C" w14:textId="382EECFB" w:rsidR="00647ED1" w:rsidRPr="007F09FC" w:rsidRDefault="00E004C2" w:rsidP="00D4516A">
      <w:pPr>
        <w:pStyle w:val="Caption"/>
      </w:pPr>
      <w:bookmarkStart w:id="85" w:name="_Toc181092279"/>
      <w:r>
        <w:t xml:space="preserve">Table </w:t>
      </w:r>
      <w:r>
        <w:fldChar w:fldCharType="begin"/>
      </w:r>
      <w:r>
        <w:instrText xml:space="preserve"> SEQ Table \* ARABIC </w:instrText>
      </w:r>
      <w:r>
        <w:fldChar w:fldCharType="separate"/>
      </w:r>
      <w:r w:rsidR="00EB2E4F">
        <w:rPr>
          <w:noProof/>
        </w:rPr>
        <w:t>9</w:t>
      </w:r>
      <w:r>
        <w:fldChar w:fldCharType="end"/>
      </w:r>
      <w:r w:rsidR="006C420F">
        <w:t>. Theme 4 primary studies grouped by climate impact</w:t>
      </w:r>
      <w:bookmarkEnd w:id="85"/>
    </w:p>
    <w:tbl>
      <w:tblPr>
        <w:tblStyle w:val="TableGrid"/>
        <w:tblW w:w="0" w:type="auto"/>
        <w:tblLook w:val="04A0" w:firstRow="1" w:lastRow="0" w:firstColumn="1" w:lastColumn="0" w:noHBand="0" w:noVBand="1"/>
      </w:tblPr>
      <w:tblGrid>
        <w:gridCol w:w="1033"/>
        <w:gridCol w:w="1035"/>
        <w:gridCol w:w="1035"/>
        <w:gridCol w:w="1185"/>
        <w:gridCol w:w="944"/>
        <w:gridCol w:w="794"/>
        <w:gridCol w:w="1430"/>
        <w:gridCol w:w="879"/>
        <w:gridCol w:w="1157"/>
      </w:tblGrid>
      <w:tr w:rsidR="007F09FC" w14:paraId="6A6E32D4"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9492" w:type="dxa"/>
            <w:gridSpan w:val="9"/>
          </w:tcPr>
          <w:p w14:paraId="67A97158" w14:textId="77777777" w:rsidR="007F09FC" w:rsidRPr="00637DBD" w:rsidRDefault="007F09FC" w:rsidP="00D4516A">
            <w:pPr>
              <w:pStyle w:val="TabletextHeader"/>
            </w:pPr>
            <w:r>
              <w:t>Climate impact</w:t>
            </w:r>
          </w:p>
        </w:tc>
      </w:tr>
      <w:tr w:rsidR="007F09FC" w14:paraId="4C5D2B09"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1063" w:type="dxa"/>
            <w:shd w:val="clear" w:color="auto" w:fill="C5FFEF" w:themeFill="background2" w:themeFillTint="33"/>
          </w:tcPr>
          <w:p w14:paraId="20A0E481" w14:textId="77777777" w:rsidR="007F09FC" w:rsidRDefault="007F09FC" w:rsidP="00D4516A">
            <w:pPr>
              <w:pStyle w:val="TabletextNormal"/>
            </w:pPr>
            <w:r>
              <w:t>Air pollution (excl. bushfire smoke)</w:t>
            </w:r>
          </w:p>
        </w:tc>
        <w:tc>
          <w:tcPr>
            <w:tcW w:w="932" w:type="dxa"/>
            <w:shd w:val="clear" w:color="auto" w:fill="C5FFEF" w:themeFill="background2" w:themeFillTint="33"/>
          </w:tcPr>
          <w:p w14:paraId="576AFB82" w14:textId="77777777" w:rsidR="007F09FC" w:rsidRDefault="007F09FC" w:rsidP="00D4516A">
            <w:pPr>
              <w:pStyle w:val="TabletextNormal"/>
            </w:pPr>
            <w:r>
              <w:t>Bushfire (incl. bushfire smoke)</w:t>
            </w:r>
          </w:p>
        </w:tc>
        <w:tc>
          <w:tcPr>
            <w:tcW w:w="973" w:type="dxa"/>
            <w:shd w:val="clear" w:color="auto" w:fill="C5FFEF" w:themeFill="background2" w:themeFillTint="33"/>
          </w:tcPr>
          <w:p w14:paraId="3E3F917A" w14:textId="77777777" w:rsidR="007F09FC" w:rsidRDefault="007F09FC" w:rsidP="00D4516A">
            <w:pPr>
              <w:pStyle w:val="TabletextNormal"/>
            </w:pPr>
            <w:r>
              <w:t>Drought</w:t>
            </w:r>
          </w:p>
        </w:tc>
        <w:tc>
          <w:tcPr>
            <w:tcW w:w="1141" w:type="dxa"/>
            <w:shd w:val="clear" w:color="auto" w:fill="C5FFEF" w:themeFill="background2" w:themeFillTint="33"/>
          </w:tcPr>
          <w:p w14:paraId="27BCDAB3" w14:textId="77777777" w:rsidR="007F09FC" w:rsidRDefault="007F09FC" w:rsidP="00D4516A">
            <w:pPr>
              <w:pStyle w:val="TabletextNormal"/>
            </w:pPr>
            <w:r>
              <w:t>Heat</w:t>
            </w:r>
          </w:p>
        </w:tc>
        <w:tc>
          <w:tcPr>
            <w:tcW w:w="947" w:type="dxa"/>
            <w:shd w:val="clear" w:color="auto" w:fill="C5FFEF" w:themeFill="background2" w:themeFillTint="33"/>
          </w:tcPr>
          <w:p w14:paraId="131ED5A7" w14:textId="77777777" w:rsidR="007F09FC" w:rsidRDefault="007F09FC" w:rsidP="00D4516A">
            <w:pPr>
              <w:pStyle w:val="TabletextNormal"/>
            </w:pPr>
            <w:r>
              <w:t>Flood</w:t>
            </w:r>
          </w:p>
        </w:tc>
        <w:tc>
          <w:tcPr>
            <w:tcW w:w="826" w:type="dxa"/>
            <w:shd w:val="clear" w:color="auto" w:fill="C5FFEF" w:themeFill="background2" w:themeFillTint="33"/>
          </w:tcPr>
          <w:p w14:paraId="20F72C3B" w14:textId="77777777" w:rsidR="007F09FC" w:rsidRDefault="007F09FC" w:rsidP="00D4516A">
            <w:pPr>
              <w:pStyle w:val="TabletextNormal"/>
            </w:pPr>
            <w:r>
              <w:t>Storm</w:t>
            </w:r>
          </w:p>
        </w:tc>
        <w:tc>
          <w:tcPr>
            <w:tcW w:w="1448" w:type="dxa"/>
            <w:shd w:val="clear" w:color="auto" w:fill="C5FFEF" w:themeFill="background2" w:themeFillTint="33"/>
          </w:tcPr>
          <w:p w14:paraId="45688EA0" w14:textId="77777777" w:rsidR="007F09FC" w:rsidRDefault="007F09FC" w:rsidP="00D4516A">
            <w:pPr>
              <w:pStyle w:val="TabletextNormal"/>
            </w:pPr>
            <w:r>
              <w:t>Communicable diseases</w:t>
            </w:r>
          </w:p>
        </w:tc>
        <w:tc>
          <w:tcPr>
            <w:tcW w:w="941" w:type="dxa"/>
            <w:shd w:val="clear" w:color="auto" w:fill="C5FFEF" w:themeFill="background2" w:themeFillTint="33"/>
          </w:tcPr>
          <w:p w14:paraId="57347CFF" w14:textId="77777777" w:rsidR="007F09FC" w:rsidRDefault="007F09FC" w:rsidP="00D4516A">
            <w:pPr>
              <w:pStyle w:val="TabletextNormal"/>
            </w:pPr>
            <w:r>
              <w:t>Sea level rise</w:t>
            </w:r>
          </w:p>
        </w:tc>
        <w:tc>
          <w:tcPr>
            <w:tcW w:w="1221" w:type="dxa"/>
            <w:shd w:val="clear" w:color="auto" w:fill="C5FFEF" w:themeFill="background2" w:themeFillTint="33"/>
          </w:tcPr>
          <w:p w14:paraId="13AC198E" w14:textId="77777777" w:rsidR="007F09FC" w:rsidRDefault="007F09FC" w:rsidP="00D4516A">
            <w:pPr>
              <w:pStyle w:val="TabletextNormal"/>
            </w:pPr>
            <w:r>
              <w:t>General climate impacts or hazards</w:t>
            </w:r>
          </w:p>
        </w:tc>
      </w:tr>
      <w:tr w:rsidR="007F09FC" w14:paraId="41A385FA" w14:textId="77777777" w:rsidTr="007F09FC">
        <w:trPr>
          <w:cnfStyle w:val="000000100000" w:firstRow="0" w:lastRow="0" w:firstColumn="0" w:lastColumn="0" w:oddVBand="0" w:evenVBand="0" w:oddHBand="1" w:evenHBand="0" w:firstRowFirstColumn="0" w:firstRowLastColumn="0" w:lastRowFirstColumn="0" w:lastRowLastColumn="0"/>
        </w:trPr>
        <w:tc>
          <w:tcPr>
            <w:tcW w:w="1063" w:type="dxa"/>
          </w:tcPr>
          <w:p w14:paraId="2D48D8EE" w14:textId="07FB2E17" w:rsidR="007F09FC" w:rsidRPr="00E16571" w:rsidRDefault="007F09FC" w:rsidP="00D4516A">
            <w:pPr>
              <w:pStyle w:val="TabletextNormal"/>
            </w:pPr>
            <w:r w:rsidRPr="007269AB">
              <w:fldChar w:fldCharType="begin"/>
            </w:r>
            <w:r w:rsidRPr="007269AB">
              <w:instrText xml:space="preserve"> ADDIN EN.CITE &lt;EndNote&gt;&lt;Cite&gt;&lt;Author&gt;Wheeler&lt;/Author&gt;&lt;Year&gt;2021&lt;/Year&gt;&lt;RecNum&gt;45&lt;/RecNum&gt;&lt;DisplayText&gt;(Wheeler et al. 2021)&lt;/DisplayText&gt;&lt;record&gt;&lt;rec-number&gt;45&lt;/rec-number&gt;&lt;foreign-keys&gt;&lt;key app="EN" db-id="2tvvdsaevdpwwzex5pfxx0p5f9d225t9sw5e" timestamp="1715161418"&gt;45&lt;/key&gt;&lt;/foreign-keys&gt;&lt;ref-type name="Journal Article"&gt;17&lt;/ref-type&gt;&lt;contributors&gt;&lt;authors&gt;&lt;author&gt;Wheeler, Amanda J.&lt;/author&gt;&lt;author&gt;Allen, Ryan W.&lt;/author&gt;&lt;author&gt;Lawrence, Kerryn&lt;/author&gt;&lt;author&gt;Roulston, Christopher T.&lt;/author&gt;&lt;author&gt;Powell, Jennifer&lt;/author&gt;&lt;author&gt;Williamson, Grant J.&lt;/author&gt;&lt;author&gt;Jones, Penelope J.&lt;/author&gt;&lt;author&gt;Reisen, Fabienne&lt;/author&gt;&lt;author&gt;Morgan, Geoffrey G.&lt;/author&gt;&lt;author&gt;Johnston, Fay H.&lt;/author&gt;&lt;/authors&gt;&lt;/contributors&gt;&lt;titles&gt;&lt;title&gt;Can public spaces effectively be used as cleaner indoor air shelters during extreme smoke events?&lt;/title&gt;&lt;secondary-title&gt;International Journal of Environmental Research and Public Health&lt;/secondary-title&gt;&lt;/titles&gt;&lt;periodical&gt;&lt;full-title&gt;International Journal of Environmental Research and Public Health&lt;/full-title&gt;&lt;/periodical&gt;&lt;volume&gt;18&lt;/volume&gt;&lt;number&gt;8&lt;/number&gt;&lt;dates&gt;&lt;year&gt;2021&lt;/year&gt;&lt;/dates&gt;&lt;pub-location&gt;Switzerland&lt;/pub-location&gt;&lt;publisher&gt;MDPI&lt;/publisher&gt;&lt;accession-num&gt;33924413&lt;/accession-num&gt;&lt;urls&gt;&lt;related-urls&gt;&lt;url&gt;https://ezproxy.canberra.edu.au/login?url=https://search.ebscohost.com/login.aspx?direct=true&amp;amp;db=cmedm&amp;amp;AN=33924413&amp;amp;site=ehost-live&lt;/url&gt;&lt;url&gt;https://mdpi-res.com/d_attachment/ijerph/ijerph-18-04085/article_deploy/ijerph-18-04085.pdf?version=1618306267&lt;/url&gt;&lt;/related-urls&gt;&lt;/urls&gt;&lt;electronic-resource-num&gt;10.3390/ijerph18084085&lt;/electronic-resource-num&gt;&lt;/record&gt;&lt;/Cite&gt;&lt;/EndNote&gt;</w:instrText>
            </w:r>
            <w:r w:rsidRPr="007269AB">
              <w:fldChar w:fldCharType="separate"/>
            </w:r>
            <w:r w:rsidRPr="007269AB">
              <w:t>(Wheeler et al. 2021)</w:t>
            </w:r>
            <w:r w:rsidRPr="007269AB">
              <w:fldChar w:fldCharType="end"/>
            </w:r>
          </w:p>
        </w:tc>
        <w:tc>
          <w:tcPr>
            <w:tcW w:w="932" w:type="dxa"/>
          </w:tcPr>
          <w:p w14:paraId="06815989" w14:textId="77777777" w:rsidR="007F09FC" w:rsidRDefault="007F09FC" w:rsidP="00D4516A">
            <w:pPr>
              <w:pStyle w:val="TabletextNormal"/>
            </w:pPr>
            <w:r w:rsidRPr="00206AC9">
              <w:fldChar w:fldCharType="begin"/>
            </w:r>
            <w:r w:rsidRPr="00206AC9">
              <w:instrText xml:space="preserve"> ADDIN EN.CITE &lt;EndNote&gt;&lt;Cite&gt;&lt;Author&gt;Cowlishaw&lt;/Author&gt;&lt;Year&gt;2023&lt;/Year&gt;&lt;RecNum&gt;6&lt;/RecNum&gt;&lt;DisplayText&gt;(Cowlishaw et al. 2023)&lt;/DisplayText&gt;&lt;record&gt;&lt;rec-number&gt;6&lt;/rec-number&gt;&lt;foreign-keys&gt;&lt;key app="EN" db-id="2tvvdsaevdpwwzex5pfxx0p5f9d225t9sw5e" timestamp="1715161418"&gt;6&lt;/key&gt;&lt;/foreign-keys&gt;&lt;ref-type name="Journal Article"&gt;17&lt;/ref-type&gt;&lt;contributors&gt;&lt;authors&gt;&lt;author&gt;Cowlishaw, S.&lt;/author&gt;&lt;author&gt;Gibson, K.&lt;/author&gt;&lt;author&gt;Alexander, S.&lt;/author&gt;&lt;author&gt;Howard, A.&lt;/author&gt;&lt;author&gt;Agathos, J.&lt;/author&gt;&lt;author&gt;Strauven, S.&lt;/author&gt;&lt;author&gt;Chisholm, K.&lt;/author&gt;&lt;author&gt;Fredrickson, J.&lt;/author&gt;&lt;author&gt;Pham, L.&lt;/author&gt;&lt;author&gt;Lau, W.&lt;/author&gt;&lt;author&gt;O&amp;apos;Donnell, M. L.&lt;/author&gt;&lt;/authors&gt;&lt;/contributors&gt;&lt;titles&gt;&lt;title&gt;Improving mental health following multiple disasters in Australia: a randomized controlled trial of the Skills for Life Adjustment and Resilience (SOLAR) programme&lt;/title&gt;&lt;secondary-title&gt;European Journal of Psychotraumatology&lt;/secondary-title&gt;&lt;/titles&gt;&lt;periodical&gt;&lt;full-title&gt;European journal of psychotraumatology&lt;/full-title&gt;&lt;/periodical&gt;&lt;pages&gt;2284032&lt;/pages&gt;&lt;volume&gt;14&lt;/volume&gt;&lt;number&gt;2&lt;/number&gt;&lt;dates&gt;&lt;year&gt;2023&lt;/year&gt;&lt;/dates&gt;&lt;pub-location&gt;United States&lt;/pub-location&gt;&lt;publisher&gt;Taylor &amp;amp; Francis&lt;/publisher&gt;&lt;accession-num&gt;38073550&lt;/accession-num&gt;&lt;urls&gt;&lt;related-urls&gt;&lt;url&gt;https://ezproxy.canberra.edu.au/login?url=https://search.ebscohost.com/login.aspx?direct=true&amp;amp;db=cmedm&amp;amp;AN=38073550&amp;amp;site=ehost-live&lt;/url&gt;&lt;/related-urls&gt;&lt;/urls&gt;&lt;electronic-resource-num&gt;10.1080/20008066.2023.2284032&lt;/electronic-resource-num&gt;&lt;/record&gt;&lt;/Cite&gt;&lt;/EndNote&gt;</w:instrText>
            </w:r>
            <w:r w:rsidRPr="00206AC9">
              <w:fldChar w:fldCharType="separate"/>
            </w:r>
            <w:r w:rsidRPr="00206AC9">
              <w:t>(Cowlishaw et al. 2023)</w:t>
            </w:r>
            <w:r w:rsidRPr="00206AC9">
              <w:fldChar w:fldCharType="end"/>
            </w:r>
          </w:p>
          <w:p w14:paraId="2B548BC0" w14:textId="77777777" w:rsidR="007F09FC" w:rsidRDefault="007F09FC" w:rsidP="00D4516A">
            <w:pPr>
              <w:pStyle w:val="TabletextNormal"/>
            </w:pPr>
            <w:r w:rsidRPr="00F74B3B">
              <w:fldChar w:fldCharType="begin"/>
            </w:r>
            <w:r w:rsidRPr="00F74B3B">
              <w:instrText xml:space="preserve"> ADDIN EN.CITE &lt;EndNote&gt;&lt;Cite&gt;&lt;Author&gt;Longman&lt;/Author&gt;&lt;Year&gt;2023&lt;/Year&gt;&lt;RecNum&gt;95&lt;/RecNum&gt;&lt;DisplayText&gt;(Longman et al. 2023)&lt;/DisplayText&gt;&lt;record&gt;&lt;rec-number&gt;95&lt;/rec-number&gt;&lt;foreign-keys&gt;&lt;key app="EN" db-id="2tvvdsaevdpwwzex5pfxx0p5f9d225t9sw5e" timestamp="1719130289"&gt;95&lt;/key&gt;&lt;/foreign-keys&gt;&lt;ref-type name="Journal Article"&gt;17&lt;/ref-type&gt;&lt;contributors&gt;&lt;authors&gt;&lt;author&gt;Longman, Jo&lt;/author&gt;&lt;author&gt;Braddon, Maddy&lt;/author&gt;&lt;author&gt;Verlie, Blanche&lt;/author&gt;&lt;author&gt;Schlosberg, David&lt;/author&gt;&lt;author&gt;Hampshire, Lisa&lt;/author&gt;&lt;author&gt;Hawke, Catherine&lt;/author&gt;&lt;author&gt;Noonan, Anna&lt;/author&gt;&lt;author&gt;Saurman, Emily&lt;/author&gt;&lt;/authors&gt;&lt;/contributors&gt;&lt;titles&gt;&lt;title&gt;Building resilience to the mental health impacts of climate change in rural Australia&lt;/title&gt;&lt;secondary-title&gt;The Journal of Climate Change and Health&lt;/secondary-title&gt;&lt;/titles&gt;&lt;periodical&gt;&lt;full-title&gt;The Journal of Climate Change and Health&lt;/full-title&gt;&lt;/periodical&gt;&lt;pages&gt;100240&lt;/pages&gt;&lt;volume&gt;12&lt;/volume&gt;&lt;keywords&gt;&lt;keyword&gt;Climate change&lt;/keyword&gt;&lt;keyword&gt;Mental health&lt;/keyword&gt;&lt;keyword&gt;Community resilience&lt;/keyword&gt;&lt;/keywords&gt;&lt;dates&gt;&lt;year&gt;2023&lt;/year&gt;&lt;pub-dates&gt;&lt;date&gt;2023/07/01/&lt;/date&gt;&lt;/pub-dates&gt;&lt;/dates&gt;&lt;isbn&gt;2667-2782&lt;/isbn&gt;&lt;urls&gt;&lt;related-urls&gt;&lt;url&gt;https://www.sciencedirect.com/science/article/pii/S2667278223000408&lt;/url&gt;&lt;/related-urls&gt;&lt;/urls&gt;&lt;electronic-resource-num&gt;https://doi.org/10.1016/j.joclim.2023.100240&lt;/electronic-resource-num&gt;&lt;/record&gt;&lt;/Cite&gt;&lt;/EndNote&gt;</w:instrText>
            </w:r>
            <w:r w:rsidRPr="00F74B3B">
              <w:fldChar w:fldCharType="separate"/>
            </w:r>
            <w:r w:rsidRPr="00F74B3B">
              <w:t>(Longman et al. 2023)</w:t>
            </w:r>
            <w:r w:rsidRPr="00F74B3B">
              <w:fldChar w:fldCharType="end"/>
            </w:r>
          </w:p>
          <w:p w14:paraId="65821A51" w14:textId="77777777" w:rsidR="007F09FC" w:rsidRDefault="007F09FC" w:rsidP="00D4516A">
            <w:pPr>
              <w:pStyle w:val="TabletextNormal"/>
            </w:pPr>
            <w:r w:rsidRPr="00FB36C6">
              <w:lastRenderedPageBreak/>
              <w:fldChar w:fldCharType="begin"/>
            </w:r>
            <w:r w:rsidRPr="00FB36C6">
              <w:instrText xml:space="preserve"> ADDIN EN.CITE &lt;EndNote&gt;&lt;Cite&gt;&lt;Author&gt;McGill&lt;/Author&gt;&lt;Year&gt;2024&lt;/Year&gt;&lt;RecNum&gt;26&lt;/RecNum&gt;&lt;DisplayText&gt;(McGill et al. 2024)&lt;/DisplayText&gt;&lt;record&gt;&lt;rec-number&gt;26&lt;/rec-number&gt;&lt;foreign-keys&gt;&lt;key app="EN" db-id="2tvvdsaevdpwwzex5pfxx0p5f9d225t9sw5e" timestamp="1715161418"&gt;26&lt;/key&gt;&lt;/foreign-keys&gt;&lt;ref-type name="Journal Article"&gt;17&lt;/ref-type&gt;&lt;contributors&gt;&lt;authors&gt;&lt;author&gt;McGill, Nicole&lt;/author&gt;&lt;author&gt;Curtin, Michael&lt;/author&gt;&lt;author&gt;Hodgins, Gene&lt;/author&gt;&lt;author&gt;Parnell, Tracey&lt;/author&gt;&lt;author&gt;Verdon, Sarah&lt;/author&gt;&lt;author&gt;Crockett, Judith&lt;/author&gt;&lt;author&gt;Davison, Wendy Rose&lt;/author&gt;&lt;/authors&gt;&lt;/contributors&gt;&lt;titles&gt;&lt;title&gt;Supporting children&amp;apos;s recovery from bushfires: Stakeholders&amp;apos; views about the impact of a community-based intervention program on children&lt;/title&gt;&lt;secondary-title&gt;The Australian Journal of Rural Health&lt;/secondary-title&gt;&lt;/titles&gt;&lt;periodical&gt;&lt;full-title&gt;The Australian journal of rural health&lt;/full-title&gt;&lt;/periodical&gt;&lt;pages&gt;42-52&lt;/pages&gt;&lt;volume&gt;32&lt;/volume&gt;&lt;number&gt;1&lt;/number&gt;&lt;dates&gt;&lt;year&gt;2024&lt;/year&gt;&lt;/dates&gt;&lt;pub-location&gt;Australia&lt;/pub-location&gt;&lt;publisher&gt;Wiley-Blackwell Publishing Asia&lt;/publisher&gt;&lt;accession-num&gt;37964697&lt;/accession-num&gt;&lt;urls&gt;&lt;related-urls&gt;&lt;url&gt;https://ezproxy.canberra.edu.au/login?url=https://search.ebscohost.com/login.aspx?direct=true&amp;amp;db=cmedm&amp;amp;AN=37964697&amp;amp;site=ehost-live&lt;/url&gt;&lt;url&gt;https://onlinelibrary.wiley.com/doi/pdfdirect/10.1111/ajr.13060?download=true&lt;/url&gt;&lt;/related-urls&gt;&lt;/urls&gt;&lt;electronic-resource-num&gt;10.1111/ajr.13060&lt;/electronic-resource-num&gt;&lt;/record&gt;&lt;/Cite&gt;&lt;/EndNote&gt;</w:instrText>
            </w:r>
            <w:r w:rsidRPr="00FB36C6">
              <w:fldChar w:fldCharType="separate"/>
            </w:r>
            <w:r w:rsidRPr="00FB36C6">
              <w:t>(McGill et al. 2024)</w:t>
            </w:r>
            <w:r w:rsidRPr="00FB36C6">
              <w:fldChar w:fldCharType="end"/>
            </w:r>
          </w:p>
          <w:p w14:paraId="4B387FE6" w14:textId="77777777" w:rsidR="007F09FC" w:rsidRDefault="007F09FC" w:rsidP="00D4516A">
            <w:pPr>
              <w:pStyle w:val="TabletextNormal"/>
            </w:pPr>
            <w:r w:rsidRPr="00A233EF">
              <w:fldChar w:fldCharType="begin"/>
            </w:r>
            <w:r w:rsidRPr="00A233EF">
              <w:instrText xml:space="preserve"> ADDIN EN.CITE &lt;EndNote&gt;&lt;Cite&gt;&lt;Author&gt;O&amp;apos;Donnell&lt;/Author&gt;&lt;Year&gt;2020&lt;/Year&gt;&lt;RecNum&gt;29&lt;/RecNum&gt;&lt;DisplayText&gt;(O&amp;apos;Donnell et al. 2020)&lt;/DisplayText&gt;&lt;record&gt;&lt;rec-number&gt;29&lt;/rec-number&gt;&lt;foreign-keys&gt;&lt;key app="EN" db-id="2tvvdsaevdpwwzex5pfxx0p5f9d225t9sw5e" timestamp="1715161418"&gt;29&lt;/key&gt;&lt;/foreign-keys&gt;&lt;ref-type name="Journal Article"&gt;17&lt;/ref-type&gt;&lt;contributors&gt;&lt;authors&gt;&lt;author&gt;O&amp;apos;Donnell, Meaghan Louise&lt;/author&gt;&lt;author&gt;Lau, Winnie&lt;/author&gt;&lt;author&gt;Fredrickson, Julia&lt;/author&gt;&lt;author&gt;Gibson, Kari&lt;/author&gt;&lt;author&gt;Bryant, Richard Allan&lt;/author&gt;&lt;author&gt;Bisson, Jonathan&lt;/author&gt;&lt;author&gt;Burke, Susie&lt;/author&gt;&lt;author&gt;Busuttil, Walter&lt;/author&gt;&lt;author&gt;Coghlan, Andrew&lt;/author&gt;&lt;author&gt;Creamer, Mark&lt;/author&gt;&lt;author&gt;Gray, Debbie&lt;/author&gt;&lt;author&gt;Greenberg, Neil&lt;/author&gt;&lt;author&gt;McDermott, Brett&lt;/author&gt;&lt;author&gt;McFarlane, Alexander C.&lt;/author&gt;&lt;author&gt;Monson, Candice M.&lt;/author&gt;&lt;author&gt;Phelps, Andrea&lt;/author&gt;&lt;author&gt;Ruzek, Josef I.&lt;/author&gt;&lt;author&gt;Schnurr, Paula P.&lt;/author&gt;&lt;author&gt;Ugsang, Janette&lt;/author&gt;&lt;author&gt;Watson, Patricia&lt;/author&gt;&lt;author&gt;Whitton, Shona&lt;/author&gt;&lt;author&gt;Williams, Richard&lt;/author&gt;&lt;author&gt;Cowlishaw, Sean&lt;/author&gt;&lt;author&gt;Forbes, David&lt;/author&gt;&lt;/authors&gt;&lt;/contributors&gt;&lt;titles&gt;&lt;title&gt;An open label pilot study of a brief psychosocial intervention for disaster and trauma survivors&lt;/title&gt;&lt;secondary-title&gt;Frontiers in Psychiatry&lt;/secondary-title&gt;&lt;/titles&gt;&lt;periodical&gt;&lt;full-title&gt;Frontiers in psychiatry&lt;/full-title&gt;&lt;/periodical&gt;&lt;pages&gt;483&lt;/pages&gt;&lt;volume&gt;11&lt;/volume&gt;&lt;dates&gt;&lt;year&gt;2020&lt;/year&gt;&lt;/dates&gt;&lt;pub-location&gt;Switzerland&lt;/pub-location&gt;&lt;publisher&gt;Frontiers Research Foundation&lt;/publisher&gt;&lt;accession-num&gt;32670099&lt;/accession-num&gt;&lt;urls&gt;&lt;related-urls&gt;&lt;url&gt;https://ezproxy.canberra.edu.au/login?url=https://search.ebscohost.com/login.aspx?direct=true&amp;amp;db=cmedm&amp;amp;AN=32670099&amp;amp;site=ehost-live&lt;/url&gt;&lt;url&gt;https://www.ncbi.nlm.nih.gov/pmc/articles/PMC7332836/pdf/fpsyt-11-00483.pdf&lt;/url&gt;&lt;/related-urls&gt;&lt;/urls&gt;&lt;electronic-resource-num&gt;10.3389/fpsyt.2020.00483&lt;/electronic-resource-num&gt;&lt;/record&gt;&lt;/Cite&gt;&lt;/EndNote&gt;</w:instrText>
            </w:r>
            <w:r w:rsidRPr="00A233EF">
              <w:fldChar w:fldCharType="separate"/>
            </w:r>
            <w:r w:rsidRPr="00A233EF">
              <w:t>(O'Donnell et al. 2020)</w:t>
            </w:r>
            <w:r w:rsidRPr="00A233EF">
              <w:fldChar w:fldCharType="end"/>
            </w:r>
          </w:p>
          <w:p w14:paraId="518F78AA" w14:textId="77777777" w:rsidR="007F09FC" w:rsidRDefault="007F09FC" w:rsidP="00D4516A">
            <w:pPr>
              <w:pStyle w:val="TabletextNormal"/>
            </w:pPr>
            <w:r w:rsidRPr="00F739D5">
              <w:fldChar w:fldCharType="begin"/>
            </w:r>
            <w:r w:rsidRPr="00F739D5">
              <w:instrText xml:space="preserve"> ADDIN EN.CITE &lt;EndNote&gt;&lt;Cite&gt;&lt;Author&gt;Seale&lt;/Author&gt;&lt;Year&gt;2023&lt;/Year&gt;&lt;RecNum&gt;37&lt;/RecNum&gt;&lt;DisplayText&gt;(Seale et al. 2023)&lt;/DisplayText&gt;&lt;record&gt;&lt;rec-number&gt;37&lt;/rec-number&gt;&lt;foreign-keys&gt;&lt;key app="EN" db-id="2tvvdsaevdpwwzex5pfxx0p5f9d225t9sw5e" timestamp="1715161418"&gt;37&lt;/key&gt;&lt;/foreign-keys&gt;&lt;ref-type name="Journal Article"&gt;17&lt;/ref-type&gt;&lt;contributors&gt;&lt;authors&gt;&lt;author&gt;Seale, Holly&lt;/author&gt;&lt;author&gt;Trent, M.&lt;/author&gt;&lt;author&gt;Marks, G. B.&lt;/author&gt;&lt;author&gt;Shah, S.&lt;/author&gt;&lt;author&gt;Chughtai, A. A.&lt;/author&gt;&lt;author&gt;MacIntyre, C. R.&lt;/author&gt;&lt;/authors&gt;&lt;/contributors&gt;&lt;titles&gt;&lt;title&gt;Exploring the use of masks for protection against the effects of wildfire smoke among people with preexisting respiratory conditions&lt;/title&gt;&lt;secondary-title&gt;BMC Public Health&lt;/secondary-title&gt;&lt;/titles&gt;&lt;periodical&gt;&lt;full-title&gt;BMC public health&lt;/full-title&gt;&lt;/periodical&gt;&lt;pages&gt;2330&lt;/pages&gt;&lt;volume&gt;23&lt;/volume&gt;&lt;number&gt;1&lt;/number&gt;&lt;dates&gt;&lt;year&gt;2023&lt;/year&gt;&lt;/dates&gt;&lt;pub-location&gt;England&lt;/pub-location&gt;&lt;publisher&gt;BioMed Central&lt;/publisher&gt;&lt;accession-num&gt;38001501&lt;/accession-num&gt;&lt;urls&gt;&lt;related-urls&gt;&lt;url&gt;https://ezproxy.canberra.edu.au/login?url=https://search.ebscohost.com/login.aspx?direct=true&amp;amp;db=cmedm&amp;amp;AN=38001501&amp;amp;site=ehost-live&lt;/url&gt;&lt;url&gt;https://www.ncbi.nlm.nih.gov/pmc/articles/PMC10668508/pdf/12889_2023_Article_17274.pdf&lt;/url&gt;&lt;/related-urls&gt;&lt;/urls&gt;&lt;electronic-resource-num&gt;10.1186/s12889-023-17274-3&lt;/electronic-resource-num&gt;&lt;/record&gt;&lt;/Cite&gt;&lt;/EndNote&gt;</w:instrText>
            </w:r>
            <w:r w:rsidRPr="00F739D5">
              <w:fldChar w:fldCharType="separate"/>
            </w:r>
            <w:r w:rsidRPr="00F739D5">
              <w:t>(Seale et al. 2023)</w:t>
            </w:r>
            <w:r w:rsidRPr="00F739D5">
              <w:fldChar w:fldCharType="end"/>
            </w:r>
          </w:p>
          <w:p w14:paraId="290BD4E9" w14:textId="0814F0FF" w:rsidR="007F09FC" w:rsidRPr="00E16571" w:rsidRDefault="007F09FC" w:rsidP="00D4516A">
            <w:pPr>
              <w:pStyle w:val="TabletextNormal"/>
            </w:pPr>
            <w:r w:rsidRPr="007269AB">
              <w:fldChar w:fldCharType="begin"/>
            </w:r>
            <w:r w:rsidRPr="007269AB">
              <w:instrText xml:space="preserve"> ADDIN EN.CITE &lt;EndNote&gt;&lt;Cite&gt;&lt;Author&gt;Wheeler&lt;/Author&gt;&lt;Year&gt;2021&lt;/Year&gt;&lt;RecNum&gt;45&lt;/RecNum&gt;&lt;DisplayText&gt;(Wheeler et al. 2021)&lt;/DisplayText&gt;&lt;record&gt;&lt;rec-number&gt;45&lt;/rec-number&gt;&lt;foreign-keys&gt;&lt;key app="EN" db-id="2tvvdsaevdpwwzex5pfxx0p5f9d225t9sw5e" timestamp="1715161418"&gt;45&lt;/key&gt;&lt;/foreign-keys&gt;&lt;ref-type name="Journal Article"&gt;17&lt;/ref-type&gt;&lt;contributors&gt;&lt;authors&gt;&lt;author&gt;Wheeler, Amanda J.&lt;/author&gt;&lt;author&gt;Allen, Ryan W.&lt;/author&gt;&lt;author&gt;Lawrence, Kerryn&lt;/author&gt;&lt;author&gt;Roulston, Christopher T.&lt;/author&gt;&lt;author&gt;Powell, Jennifer&lt;/author&gt;&lt;author&gt;Williamson, Grant J.&lt;/author&gt;&lt;author&gt;Jones, Penelope J.&lt;/author&gt;&lt;author&gt;Reisen, Fabienne&lt;/author&gt;&lt;author&gt;Morgan, Geoffrey G.&lt;/author&gt;&lt;author&gt;Johnston, Fay H.&lt;/author&gt;&lt;/authors&gt;&lt;/contributors&gt;&lt;titles&gt;&lt;title&gt;Can public spaces effectively be used as cleaner indoor air shelters during extreme smoke events?&lt;/title&gt;&lt;secondary-title&gt;International Journal of Environmental Research and Public Health&lt;/secondary-title&gt;&lt;/titles&gt;&lt;periodical&gt;&lt;full-title&gt;International Journal of Environmental Research and Public Health&lt;/full-title&gt;&lt;/periodical&gt;&lt;volume&gt;18&lt;/volume&gt;&lt;number&gt;8&lt;/number&gt;&lt;dates&gt;&lt;year&gt;2021&lt;/year&gt;&lt;/dates&gt;&lt;pub-location&gt;Switzerland&lt;/pub-location&gt;&lt;publisher&gt;MDPI&lt;/publisher&gt;&lt;accession-num&gt;33924413&lt;/accession-num&gt;&lt;urls&gt;&lt;related-urls&gt;&lt;url&gt;https://ezproxy.canberra.edu.au/login?url=https://search.ebscohost.com/login.aspx?direct=true&amp;amp;db=cmedm&amp;amp;AN=33924413&amp;amp;site=ehost-live&lt;/url&gt;&lt;url&gt;https://mdpi-res.com/d_attachment/ijerph/ijerph-18-04085/article_deploy/ijerph-18-04085.pdf?version=1618306267&lt;/url&gt;&lt;/related-urls&gt;&lt;/urls&gt;&lt;electronic-resource-num&gt;10.3390/ijerph18084085&lt;/electronic-resource-num&gt;&lt;/record&gt;&lt;/Cite&gt;&lt;/EndNote&gt;</w:instrText>
            </w:r>
            <w:r w:rsidRPr="007269AB">
              <w:fldChar w:fldCharType="separate"/>
            </w:r>
            <w:r w:rsidRPr="007269AB">
              <w:t>(Wheeler et al. 2021)</w:t>
            </w:r>
            <w:r w:rsidRPr="007269AB">
              <w:fldChar w:fldCharType="end"/>
            </w:r>
          </w:p>
        </w:tc>
        <w:tc>
          <w:tcPr>
            <w:tcW w:w="973" w:type="dxa"/>
          </w:tcPr>
          <w:p w14:paraId="07D35C99" w14:textId="77777777" w:rsidR="007F09FC" w:rsidRDefault="007F09FC" w:rsidP="00D4516A">
            <w:pPr>
              <w:pStyle w:val="TabletextNormal"/>
            </w:pPr>
            <w:r w:rsidRPr="00206AC9">
              <w:lastRenderedPageBreak/>
              <w:fldChar w:fldCharType="begin"/>
            </w:r>
            <w:r w:rsidRPr="00206AC9">
              <w:instrText xml:space="preserve"> ADDIN EN.CITE &lt;EndNote&gt;&lt;Cite&gt;&lt;Author&gt;Cowlishaw&lt;/Author&gt;&lt;Year&gt;2023&lt;/Year&gt;&lt;RecNum&gt;6&lt;/RecNum&gt;&lt;DisplayText&gt;(Cowlishaw et al. 2023)&lt;/DisplayText&gt;&lt;record&gt;&lt;rec-number&gt;6&lt;/rec-number&gt;&lt;foreign-keys&gt;&lt;key app="EN" db-id="2tvvdsaevdpwwzex5pfxx0p5f9d225t9sw5e" timestamp="1715161418"&gt;6&lt;/key&gt;&lt;/foreign-keys&gt;&lt;ref-type name="Journal Article"&gt;17&lt;/ref-type&gt;&lt;contributors&gt;&lt;authors&gt;&lt;author&gt;Cowlishaw, S.&lt;/author&gt;&lt;author&gt;Gibson, K.&lt;/author&gt;&lt;author&gt;Alexander, S.&lt;/author&gt;&lt;author&gt;Howard, A.&lt;/author&gt;&lt;author&gt;Agathos, J.&lt;/author&gt;&lt;author&gt;Strauven, S.&lt;/author&gt;&lt;author&gt;Chisholm, K.&lt;/author&gt;&lt;author&gt;Fredrickson, J.&lt;/author&gt;&lt;author&gt;Pham, L.&lt;/author&gt;&lt;author&gt;Lau, W.&lt;/author&gt;&lt;author&gt;O&amp;apos;Donnell, M. L.&lt;/author&gt;&lt;/authors&gt;&lt;/contributors&gt;&lt;titles&gt;&lt;title&gt;Improving mental health following multiple disasters in Australia: a randomized controlled trial of the Skills for Life Adjustment and Resilience (SOLAR) programme&lt;/title&gt;&lt;secondary-title&gt;European Journal of Psychotraumatology&lt;/secondary-title&gt;&lt;/titles&gt;&lt;periodical&gt;&lt;full-title&gt;European journal of psychotraumatology&lt;/full-title&gt;&lt;/periodical&gt;&lt;pages&gt;2284032&lt;/pages&gt;&lt;volume&gt;14&lt;/volume&gt;&lt;number&gt;2&lt;/number&gt;&lt;dates&gt;&lt;year&gt;2023&lt;/year&gt;&lt;/dates&gt;&lt;pub-location&gt;United States&lt;/pub-location&gt;&lt;publisher&gt;Taylor &amp;amp; Francis&lt;/publisher&gt;&lt;accession-num&gt;38073550&lt;/accession-num&gt;&lt;urls&gt;&lt;related-urls&gt;&lt;url&gt;https://ezproxy.canberra.edu.au/login?url=https://search.ebscohost.com/login.aspx?direct=true&amp;amp;db=cmedm&amp;amp;AN=38073550&amp;amp;site=ehost-live&lt;/url&gt;&lt;/related-urls&gt;&lt;/urls&gt;&lt;electronic-resource-num&gt;10.1080/20008066.2023.2284032&lt;/electronic-resource-num&gt;&lt;/record&gt;&lt;/Cite&gt;&lt;/EndNote&gt;</w:instrText>
            </w:r>
            <w:r w:rsidRPr="00206AC9">
              <w:fldChar w:fldCharType="separate"/>
            </w:r>
            <w:r w:rsidRPr="00206AC9">
              <w:t>(Cowlishaw et al. 2023)</w:t>
            </w:r>
            <w:r w:rsidRPr="00206AC9">
              <w:fldChar w:fldCharType="end"/>
            </w:r>
          </w:p>
          <w:p w14:paraId="52940377" w14:textId="77777777" w:rsidR="007F09FC" w:rsidRDefault="007F09FC" w:rsidP="00D4516A">
            <w:pPr>
              <w:pStyle w:val="TabletextNormal"/>
            </w:pPr>
            <w:r w:rsidRPr="001D1C93">
              <w:fldChar w:fldCharType="begin"/>
            </w:r>
            <w:r w:rsidRPr="001D1C93">
              <w:instrText xml:space="preserve"> ADDIN EN.CITE &lt;EndNote&gt;&lt;Cite&gt;&lt;Author&gt;Hart&lt;/Author&gt;&lt;Year&gt;2011&lt;/Year&gt;&lt;RecNum&gt;18&lt;/RecNum&gt;&lt;DisplayText&gt;(Hart et al. 2011)&lt;/DisplayText&gt;&lt;record&gt;&lt;rec-number&gt;18&lt;/rec-number&gt;&lt;foreign-keys&gt;&lt;key app="EN" db-id="2tvvdsaevdpwwzex5pfxx0p5f9d225t9sw5e" timestamp="1715161418"&gt;18&lt;/key&gt;&lt;/foreign-keys&gt;&lt;ref-type name="Journal Article"&gt;17&lt;/ref-type&gt;&lt;contributors&gt;&lt;authors&gt;&lt;author&gt;Hart, Craig Richard&lt;/author&gt;&lt;author&gt;Berry, Helen Louise&lt;/author&gt;&lt;author&gt;Tonna, Anne Maree&lt;/author&gt;&lt;/authors&gt;&lt;/contributors&gt;&lt;titles&gt;&lt;title&gt;Improving the mental health of rural New South Wales communities facing drought and other adversities&lt;/title&gt;&lt;secondary-title&gt;The Australian Journal of Rural Health&lt;/secondary-title&gt;&lt;/titles&gt;&lt;periodical&gt;&lt;full-title&gt;The Australian journal of rural health&lt;/full-title&gt;&lt;/periodical&gt;&lt;pages&gt;231-238&lt;/pages&gt;&lt;volume&gt;19&lt;/volume&gt;&lt;number&gt;5&lt;/number&gt;&lt;dates&gt;&lt;year&gt;2011&lt;/year&gt;&lt;/dates&gt;&lt;pub-location&gt;Australia&lt;/pub-location&gt;&lt;publisher&gt;Wiley-Blackwell Publishing Asia&lt;/publisher&gt;&lt;accession-num&gt;21933364&lt;/accession-num&gt;&lt;urls&gt;&lt;related-urls&gt;&lt;url&gt;https://ezproxy.canberra.edu.au/login?url=https://search.ebscohost.com/login.aspx?direct=true&amp;amp;db=cmedm&amp;amp;AN=21933364&amp;amp;site=ehost-live&lt;/url&gt;&lt;url&gt;https://onlinelibrary.wiley.com/doi/pdfdirect/10.1111/j.1440-1584.2011.01225.x?download=true&lt;/url&gt;&lt;/related-urls&gt;&lt;/urls&gt;&lt;electronic-resource-num&gt;10.1111/j.1440-1584.2011.01225.x&lt;/electronic-resource-num&gt;&lt;/record&gt;&lt;/Cite&gt;&lt;/EndNote&gt;</w:instrText>
            </w:r>
            <w:r w:rsidRPr="001D1C93">
              <w:fldChar w:fldCharType="separate"/>
            </w:r>
            <w:r w:rsidRPr="001D1C93">
              <w:t>(Hart et al. 2011)</w:t>
            </w:r>
            <w:r w:rsidRPr="001D1C93">
              <w:fldChar w:fldCharType="end"/>
            </w:r>
          </w:p>
          <w:p w14:paraId="1355DAAE" w14:textId="77777777" w:rsidR="007F09FC" w:rsidRDefault="007F09FC" w:rsidP="00D4516A">
            <w:pPr>
              <w:pStyle w:val="TabletextNormal"/>
            </w:pPr>
            <w:r w:rsidRPr="00F74B3B">
              <w:lastRenderedPageBreak/>
              <w:fldChar w:fldCharType="begin"/>
            </w:r>
            <w:r w:rsidRPr="00F74B3B">
              <w:instrText xml:space="preserve"> ADDIN EN.CITE &lt;EndNote&gt;&lt;Cite&gt;&lt;Author&gt;Longman&lt;/Author&gt;&lt;Year&gt;2023&lt;/Year&gt;&lt;RecNum&gt;95&lt;/RecNum&gt;&lt;DisplayText&gt;(Longman et al. 2023)&lt;/DisplayText&gt;&lt;record&gt;&lt;rec-number&gt;95&lt;/rec-number&gt;&lt;foreign-keys&gt;&lt;key app="EN" db-id="2tvvdsaevdpwwzex5pfxx0p5f9d225t9sw5e" timestamp="1719130289"&gt;95&lt;/key&gt;&lt;/foreign-keys&gt;&lt;ref-type name="Journal Article"&gt;17&lt;/ref-type&gt;&lt;contributors&gt;&lt;authors&gt;&lt;author&gt;Longman, Jo&lt;/author&gt;&lt;author&gt;Braddon, Maddy&lt;/author&gt;&lt;author&gt;Verlie, Blanche&lt;/author&gt;&lt;author&gt;Schlosberg, David&lt;/author&gt;&lt;author&gt;Hampshire, Lisa&lt;/author&gt;&lt;author&gt;Hawke, Catherine&lt;/author&gt;&lt;author&gt;Noonan, Anna&lt;/author&gt;&lt;author&gt;Saurman, Emily&lt;/author&gt;&lt;/authors&gt;&lt;/contributors&gt;&lt;titles&gt;&lt;title&gt;Building resilience to the mental health impacts of climate change in rural Australia&lt;/title&gt;&lt;secondary-title&gt;The Journal of Climate Change and Health&lt;/secondary-title&gt;&lt;/titles&gt;&lt;periodical&gt;&lt;full-title&gt;The Journal of Climate Change and Health&lt;/full-title&gt;&lt;/periodical&gt;&lt;pages&gt;100240&lt;/pages&gt;&lt;volume&gt;12&lt;/volume&gt;&lt;keywords&gt;&lt;keyword&gt;Climate change&lt;/keyword&gt;&lt;keyword&gt;Mental health&lt;/keyword&gt;&lt;keyword&gt;Community resilience&lt;/keyword&gt;&lt;/keywords&gt;&lt;dates&gt;&lt;year&gt;2023&lt;/year&gt;&lt;pub-dates&gt;&lt;date&gt;2023/07/01/&lt;/date&gt;&lt;/pub-dates&gt;&lt;/dates&gt;&lt;isbn&gt;2667-2782&lt;/isbn&gt;&lt;urls&gt;&lt;related-urls&gt;&lt;url&gt;https://www.sciencedirect.com/science/article/pii/S2667278223000408&lt;/url&gt;&lt;/related-urls&gt;&lt;/urls&gt;&lt;electronic-resource-num&gt;https://doi.org/10.1016/j.joclim.2023.100240&lt;/electronic-resource-num&gt;&lt;/record&gt;&lt;/Cite&gt;&lt;/EndNote&gt;</w:instrText>
            </w:r>
            <w:r w:rsidRPr="00F74B3B">
              <w:fldChar w:fldCharType="separate"/>
            </w:r>
            <w:r w:rsidRPr="00F74B3B">
              <w:t>(Longman et al. 2023)</w:t>
            </w:r>
            <w:r w:rsidRPr="00F74B3B">
              <w:fldChar w:fldCharType="end"/>
            </w:r>
          </w:p>
          <w:p w14:paraId="45F3B899" w14:textId="5FB2EEA5" w:rsidR="007F09FC" w:rsidRPr="00E16571" w:rsidRDefault="007F09FC" w:rsidP="00D4516A">
            <w:pPr>
              <w:pStyle w:val="TabletextNormal"/>
            </w:pPr>
            <w:r w:rsidRPr="008A7ED6">
              <w:fldChar w:fldCharType="begin"/>
            </w:r>
            <w:r w:rsidRPr="008A7ED6">
              <w:instrText xml:space="preserve"> ADDIN EN.CITE &lt;EndNote&gt;&lt;Cite&gt;&lt;Author&gt;Rigby&lt;/Author&gt;&lt;Year&gt;2011&lt;/Year&gt;&lt;RecNum&gt;35&lt;/RecNum&gt;&lt;DisplayText&gt;(Rigby et al. 2011)&lt;/DisplayText&gt;&lt;record&gt;&lt;rec-number&gt;35&lt;/rec-number&gt;&lt;foreign-keys&gt;&lt;key app="EN" db-id="2tvvdsaevdpwwzex5pfxx0p5f9d225t9sw5e" timestamp="1715161418"&gt;35&lt;/key&gt;&lt;/foreign-keys&gt;&lt;ref-type name="Journal Article"&gt;17&lt;/ref-type&gt;&lt;contributors&gt;&lt;authors&gt;&lt;author&gt;Rigby, Colin Wayne&lt;/author&gt;&lt;author&gt;Rosen, Alan&lt;/author&gt;&lt;author&gt;Berry, Helen Louise&lt;/author&gt;&lt;author&gt;Hart, Craig Richard&lt;/author&gt;&lt;/authors&gt;&lt;/contributors&gt;&lt;titles&gt;&lt;title&gt;If the land&amp;apos;s sick, we&amp;apos;re sick:* the impact of prolonged drought on the social and emotional well-being of Aboriginal communities in rural New South Wales&lt;/title&gt;&lt;secondary-title&gt;The Australian Journal of Rural Health&lt;/secondary-title&gt;&lt;/titles&gt;&lt;periodical&gt;&lt;full-title&gt;The Australian journal of rural health&lt;/full-title&gt;&lt;/periodical&gt;&lt;pages&gt;249-254&lt;/pages&gt;&lt;volume&gt;19&lt;/volume&gt;&lt;number&gt;5&lt;/number&gt;&lt;dates&gt;&lt;year&gt;2011&lt;/year&gt;&lt;/dates&gt;&lt;pub-location&gt;Australia&lt;/pub-location&gt;&lt;publisher&gt;Wiley-Blackwell Publishing Asia&lt;/publisher&gt;&lt;accession-num&gt;21933367&lt;/accession-num&gt;&lt;urls&gt;&lt;related-urls&gt;&lt;url&gt;https://ezproxy.canberra.edu.au/login?url=https://search.ebscohost.com/login.aspx?direct=true&amp;amp;db=cmedm&amp;amp;AN=21933367&amp;amp;site=ehost-live&lt;/url&gt;&lt;/related-urls&gt;&lt;/urls&gt;&lt;electronic-resource-num&gt;10.1111/j.1440-1584.2011.01223.x&lt;/electronic-resource-num&gt;&lt;/record&gt;&lt;/Cite&gt;&lt;/EndNote&gt;</w:instrText>
            </w:r>
            <w:r w:rsidRPr="008A7ED6">
              <w:fldChar w:fldCharType="separate"/>
            </w:r>
            <w:r w:rsidRPr="008A7ED6">
              <w:t>(Rigby et al. 2011)</w:t>
            </w:r>
            <w:r w:rsidRPr="008A7ED6">
              <w:fldChar w:fldCharType="end"/>
            </w:r>
          </w:p>
        </w:tc>
        <w:tc>
          <w:tcPr>
            <w:tcW w:w="1141" w:type="dxa"/>
          </w:tcPr>
          <w:p w14:paraId="15D9358C" w14:textId="77777777" w:rsidR="007F09FC" w:rsidRDefault="007F09FC" w:rsidP="00D4516A">
            <w:pPr>
              <w:pStyle w:val="TabletextNormal"/>
            </w:pPr>
            <w:r w:rsidRPr="003C542F">
              <w:lastRenderedPageBreak/>
              <w:fldChar w:fldCharType="begin"/>
            </w:r>
            <w:r w:rsidRPr="003C542F">
              <w:instrText xml:space="preserve"> ADDIN EN.CITE &lt;EndNote&gt;&lt;Cite&gt;&lt;Author&gt;Chen&lt;/Author&gt;&lt;Year&gt;2014&lt;/Year&gt;&lt;RecNum&gt;60&lt;/RecNum&gt;&lt;DisplayText&gt;(Chen et al. 2014)&lt;/DisplayText&gt;&lt;record&gt;&lt;rec-number&gt;60&lt;/rec-number&gt;&lt;foreign-keys&gt;&lt;key app="EN" db-id="2tvvdsaevdpwwzex5pfxx0p5f9d225t9sw5e" timestamp="1715161452"&gt;60&lt;/key&gt;&lt;/foreign-keys&gt;&lt;ref-type name="Journal Article"&gt;17&lt;/ref-type&gt;&lt;contributors&gt;&lt;authors&gt;&lt;author&gt;Chen, Dong&lt;/author&gt;&lt;author&gt;Wang, Xiaoming&lt;/author&gt;&lt;author&gt;Thatcher, Marcus&lt;/author&gt;&lt;author&gt;Barnett, Guy&lt;/author&gt;&lt;author&gt;Kachenko, Anthony&lt;/author&gt;&lt;author&gt;Prince, Robert&lt;/author&gt;&lt;/authors&gt;&lt;/contributors&gt;&lt;titles&gt;&lt;title&gt;Urban vegetation for reducing heat related mortality&lt;/title&gt;&lt;secondary-title&gt;Environmental Pollution&lt;/secondary-title&gt;&lt;/titles&gt;&lt;periodical&gt;&lt;full-title&gt;Environmental Pollution&lt;/full-title&gt;&lt;/periodical&gt;&lt;pages&gt;275-284&lt;/pages&gt;&lt;volume&gt;192&lt;/volume&gt;&lt;keywords&gt;&lt;keyword&gt;Climate change&lt;/keyword&gt;&lt;keyword&gt;Mortality rate&lt;/keyword&gt;&lt;keyword&gt;Urban vegetation&lt;/keyword&gt;&lt;keyword&gt;Urban heat island&lt;/keyword&gt;&lt;keyword&gt;Heat waves&lt;/keyword&gt;&lt;/keywords&gt;&lt;dates&gt;&lt;year&gt;2014&lt;/year&gt;&lt;pub-dates&gt;&lt;date&gt;2014/09/01/&lt;/date&gt;&lt;/pub-dates&gt;&lt;/dates&gt;&lt;isbn&gt;0269-7491&lt;/isbn&gt;&lt;urls&gt;&lt;related-urls&gt;&lt;url&gt;https://www.sciencedirect.com/science/article/pii/S0269749114001882&lt;/url&gt;&lt;/related-urls&gt;&lt;/urls&gt;&lt;electronic-resource-num&gt;https://doi.org/10.1016/j.envpol.2014.05.002&lt;/electronic-resource-num&gt;&lt;/record&gt;&lt;/Cite&gt;&lt;/EndNote&gt;</w:instrText>
            </w:r>
            <w:r w:rsidRPr="003C542F">
              <w:fldChar w:fldCharType="separate"/>
            </w:r>
            <w:r w:rsidRPr="003C542F">
              <w:t>(Chen et al. 2014)</w:t>
            </w:r>
            <w:r w:rsidRPr="003C542F">
              <w:fldChar w:fldCharType="end"/>
            </w:r>
          </w:p>
          <w:p w14:paraId="48E8055D" w14:textId="77777777" w:rsidR="007F09FC" w:rsidRDefault="007F09FC" w:rsidP="00D4516A">
            <w:pPr>
              <w:pStyle w:val="TabletextNormal"/>
            </w:pPr>
            <w:r w:rsidRPr="00F25290">
              <w:fldChar w:fldCharType="begin"/>
            </w:r>
            <w:r w:rsidRPr="00F25290">
              <w:instrText xml:space="preserve"> ADDIN EN.CITE &lt;EndNote&gt;&lt;Cite&gt;&lt;Author&gt;Dufty&lt;/Author&gt;&lt;Year&gt;2022&lt;/Year&gt;&lt;RecNum&gt;11&lt;/RecNum&gt;&lt;DisplayText&gt;(Dufty 2022)&lt;/DisplayText&gt;&lt;record&gt;&lt;rec-number&gt;11&lt;/rec-number&gt;&lt;foreign-keys&gt;&lt;key app="EN" db-id="2tvvdsaevdpwwzex5pfxx0p5f9d225t9sw5e" timestamp="1715161418"&gt;11&lt;/key&gt;&lt;/foreign-keys&gt;&lt;ref-type name="Journal Article"&gt;17&lt;/ref-type&gt;&lt;contributors&gt;&lt;authors&gt;&lt;author&gt;Dufty, N.&lt;/author&gt;&lt;/authors&gt;&lt;/contributors&gt;&lt;titles&gt;&lt;title&gt;Using heat refuges in heatwave emergencies&lt;/title&gt;&lt;secondary-title&gt;Australian Journal of Emergency Management&lt;/secondary-title&gt;&lt;/titles&gt;&lt;periodical&gt;&lt;full-title&gt;Australian Journal of Emergency Management&lt;/full-title&gt;&lt;/periodical&gt;&lt;pages&gt;38-44&lt;/pages&gt;&lt;volume&gt;36&lt;/volume&gt;&lt;number&gt;2&lt;/number&gt;&lt;dates&gt;&lt;year&gt;2022&lt;/year&gt;&lt;/dates&gt;&lt;urls&gt;&lt;related-urls&gt;&lt;url&gt;https://www.scopus.com/inward/record.uri?eid=2-s2.0-85129957205&amp;amp;partnerID=40&amp;amp;md5=c434f9c8980dac5015ec56ee4aef636d&lt;/url&gt;&lt;/related-urls&gt;&lt;/urls&gt;&lt;/record&gt;&lt;/Cite&gt;&lt;/EndNote&gt;</w:instrText>
            </w:r>
            <w:r w:rsidRPr="00F25290">
              <w:fldChar w:fldCharType="separate"/>
            </w:r>
            <w:r w:rsidRPr="00F25290">
              <w:t>(Dufty 2022)</w:t>
            </w:r>
            <w:r w:rsidRPr="00F25290">
              <w:fldChar w:fldCharType="end"/>
            </w:r>
          </w:p>
          <w:p w14:paraId="0822A1E5" w14:textId="77777777" w:rsidR="007F09FC" w:rsidRDefault="007F09FC" w:rsidP="00D4516A">
            <w:pPr>
              <w:pStyle w:val="TabletextNormal"/>
            </w:pPr>
            <w:r w:rsidRPr="00B91C1D">
              <w:lastRenderedPageBreak/>
              <w:fldChar w:fldCharType="begin"/>
            </w:r>
            <w:r w:rsidRPr="00B91C1D">
              <w:instrText xml:space="preserve"> ADDIN EN.CITE &lt;EndNote&gt;&lt;Cite&gt;&lt;Author&gt;Hansen&lt;/Author&gt;&lt;Year&gt;2011&lt;/Year&gt;&lt;RecNum&gt;16&lt;/RecNum&gt;&lt;DisplayText&gt;(Hansen et al. 2011)&lt;/DisplayText&gt;&lt;record&gt;&lt;rec-number&gt;16&lt;/rec-number&gt;&lt;foreign-keys&gt;&lt;key app="EN" db-id="2tvvdsaevdpwwzex5pfxx0p5f9d225t9sw5e" timestamp="1715161418"&gt;16&lt;/key&gt;&lt;/foreign-keys&gt;&lt;ref-type name="Journal Article"&gt;17&lt;/ref-type&gt;&lt;contributors&gt;&lt;authors&gt;&lt;author&gt;Hansen, Alana&lt;/author&gt;&lt;author&gt;Bi, Peng&lt;/author&gt;&lt;author&gt;Nitschke, Monika&lt;/author&gt;&lt;author&gt;Pisaniello, Dino&lt;/author&gt;&lt;author&gt;Newbury, Jonathan&lt;/author&gt;&lt;author&gt;Kitson, Alison&lt;/author&gt;&lt;/authors&gt;&lt;/contributors&gt;&lt;titles&gt;&lt;title&gt;Perceptions of heat-susceptibility in older persons: barriers to adaptation&lt;/title&gt;&lt;secondary-title&gt;International Journal of Environmental Research and Public Health&lt;/secondary-title&gt;&lt;/titles&gt;&lt;periodical&gt;&lt;full-title&gt;International Journal of Environmental Research and Public Health&lt;/full-title&gt;&lt;/periodical&gt;&lt;pages&gt;4714-4728&lt;/pages&gt;&lt;volume&gt;8&lt;/volume&gt;&lt;number&gt;12&lt;/number&gt;&lt;dates&gt;&lt;year&gt;2011&lt;/year&gt;&lt;/dates&gt;&lt;pub-location&gt;Switzerland&lt;/pub-location&gt;&lt;publisher&gt;MDPI&lt;/publisher&gt;&lt;accession-num&gt;22408598&lt;/accession-num&gt;&lt;urls&gt;&lt;related-urls&gt;&lt;url&gt;https://ezproxy.canberra.edu.au/login?url=https://search.ebscohost.com/login.aspx?direct=true&amp;amp;db=cmedm&amp;amp;AN=22408598&amp;amp;site=ehost-live&lt;/url&gt;&lt;url&gt;https://www.ncbi.nlm.nih.gov/pmc/articles/PMC3290974/pdf/ijerph-08-04714.pdf&lt;/url&gt;&lt;/related-urls&gt;&lt;/urls&gt;&lt;electronic-resource-num&gt;10.3390/ijerph8124714&lt;/electronic-resource-num&gt;&lt;/record&gt;&lt;/Cite&gt;&lt;/EndNote&gt;</w:instrText>
            </w:r>
            <w:r w:rsidRPr="00B91C1D">
              <w:fldChar w:fldCharType="separate"/>
            </w:r>
            <w:r w:rsidRPr="00B91C1D">
              <w:t>(Hansen et al. 2011)</w:t>
            </w:r>
            <w:r w:rsidRPr="00B91C1D">
              <w:fldChar w:fldCharType="end"/>
            </w:r>
          </w:p>
          <w:p w14:paraId="33A99141" w14:textId="77777777" w:rsidR="007F09FC" w:rsidRDefault="007F09FC" w:rsidP="00D4516A">
            <w:pPr>
              <w:pStyle w:val="TabletextNormal"/>
            </w:pPr>
            <w:r w:rsidRPr="00280144">
              <w:fldChar w:fldCharType="begin"/>
            </w:r>
            <w:r w:rsidRPr="00280144">
              <w:instrText xml:space="preserve"> ADDIN EN.CITE &lt;EndNote&gt;&lt;Cite&gt;&lt;Author&gt;Qi&lt;/Author&gt;&lt;Year&gt;2021&lt;/Year&gt;&lt;RecNum&gt;64&lt;/RecNum&gt;&lt;DisplayText&gt;(Qi et al. 2021)&lt;/DisplayText&gt;&lt;record&gt;&lt;rec-number&gt;64&lt;/rec-number&gt;&lt;foreign-keys&gt;&lt;key app="EN" db-id="2tvvdsaevdpwwzex5pfxx0p5f9d225t9sw5e" timestamp="1715161452"&gt;64&lt;/key&gt;&lt;/foreign-keys&gt;&lt;ref-type name="Journal Article"&gt;17&lt;/ref-type&gt;&lt;contributors&gt;&lt;authors&gt;&lt;author&gt;Qi, Jinda&lt;/author&gt;&lt;author&gt;Ding, Lan&lt;/author&gt;&lt;author&gt;Lim, Samsung&lt;/author&gt;&lt;/authors&gt;&lt;/contributors&gt;&lt;titles&gt;&lt;title&gt;Toward cool cities and communities: A sensitivity analysis method to identify the key planning and design variables for urban heat mitigation techniques&lt;/title&gt;&lt;secondary-title&gt;Sustainable Cities and Society&lt;/secondary-title&gt;&lt;/titles&gt;&lt;periodical&gt;&lt;full-title&gt;Sustainable cities and society&lt;/full-title&gt;&lt;/periodical&gt;&lt;pages&gt;103377&lt;/pages&gt;&lt;volume&gt;75&lt;/volume&gt;&lt;dates&gt;&lt;year&gt;2021&lt;/year&gt;&lt;/dates&gt;&lt;publisher&gt;Elsevier Ltd&lt;/publisher&gt;&lt;isbn&gt;2210-6707&lt;/isbn&gt;&lt;urls&gt;&lt;/urls&gt;&lt;electronic-resource-num&gt;10.1016/j.scs.2021.103377&lt;/electronic-resource-num&gt;&lt;/record&gt;&lt;/Cite&gt;&lt;/EndNote&gt;</w:instrText>
            </w:r>
            <w:r w:rsidRPr="00280144">
              <w:fldChar w:fldCharType="separate"/>
            </w:r>
            <w:r w:rsidRPr="00280144">
              <w:t>(Qi et al. 2021)</w:t>
            </w:r>
            <w:r w:rsidRPr="00280144">
              <w:fldChar w:fldCharType="end"/>
            </w:r>
          </w:p>
          <w:p w14:paraId="0B3633E6" w14:textId="77777777" w:rsidR="007F09FC" w:rsidRDefault="007F09FC" w:rsidP="00D4516A">
            <w:pPr>
              <w:pStyle w:val="TabletextNormal"/>
            </w:pPr>
            <w:r w:rsidRPr="004C0697">
              <w:fldChar w:fldCharType="begin"/>
            </w:r>
            <w:r w:rsidRPr="004C0697">
              <w:instrText xml:space="preserve"> ADDIN EN.CITE &lt;EndNote&gt;&lt;Cite&gt;&lt;Author&gt;Quilty&lt;/Author&gt;&lt;Year&gt;2023&lt;/Year&gt;&lt;RecNum&gt;69&lt;/RecNum&gt;&lt;DisplayText&gt;(Quilty et al. 2023)&lt;/DisplayText&gt;&lt;record&gt;&lt;rec-number&gt;69&lt;/rec-number&gt;&lt;foreign-keys&gt;&lt;key app="EN" db-id="2tvvdsaevdpwwzex5pfxx0p5f9d225t9sw5e" timestamp="1716735570"&gt;69&lt;/key&gt;&lt;/foreign-keys&gt;&lt;ref-type name="Journal Article"&gt;17&lt;/ref-type&gt;&lt;contributors&gt;&lt;authors&gt;&lt;author&gt;Quilty, Simon&lt;/author&gt;&lt;author&gt;Jupurrurla, Norman Frank&lt;/author&gt;&lt;author&gt;Lal, Aparna&lt;/author&gt;&lt;author&gt;Matthews, Veronica&lt;/author&gt;&lt;author&gt;Gasparrini, Antonio&lt;/author&gt;&lt;author&gt;Hope, Pandora&lt;/author&gt;&lt;author&gt;Brearley, Matt&lt;/author&gt;&lt;author&gt;Ebi, Kris L.&lt;/author&gt;&lt;/authors&gt;&lt;/contributors&gt;&lt;titles&gt;&lt;title&gt;The relative value of sociocultural and infrastructural adaptations to heat in a very hot climate in northern Australia: a case time series of heat-associated mortality&lt;/title&gt;&lt;secondary-title&gt;The Lancet Planetary Health&lt;/secondary-title&gt;&lt;/titles&gt;&lt;periodical&gt;&lt;full-title&gt;The Lancet Planetary Health&lt;/full-title&gt;&lt;/periodical&gt;&lt;pages&gt;e684-e693&lt;/pages&gt;&lt;volume&gt;7&lt;/volume&gt;&lt;number&gt;8&lt;/number&gt;&lt;dates&gt;&lt;year&gt;2023&lt;/year&gt;&lt;/dates&gt;&lt;publisher&gt;Elsevier&lt;/publisher&gt;&lt;isbn&gt;2542-5196&lt;/isbn&gt;&lt;urls&gt;&lt;related-urls&gt;&lt;url&gt;https://doi.org/10.1016/S2542-5196(23)00138-9&lt;/url&gt;&lt;/related-urls&gt;&lt;/urls&gt;&lt;electronic-resource-num&gt;10.1016/S2542-5196(23)00138-9&lt;/electronic-resource-num&gt;&lt;access-date&gt;2024/05/26&lt;/access-date&gt;&lt;/record&gt;&lt;/Cite&gt;&lt;/EndNote&gt;</w:instrText>
            </w:r>
            <w:r w:rsidRPr="004C0697">
              <w:fldChar w:fldCharType="separate"/>
            </w:r>
            <w:r w:rsidRPr="004C0697">
              <w:t>(Quilty et al. 2023)</w:t>
            </w:r>
            <w:r w:rsidRPr="004C0697">
              <w:fldChar w:fldCharType="end"/>
            </w:r>
          </w:p>
          <w:p w14:paraId="3971A465" w14:textId="77777777" w:rsidR="007F09FC" w:rsidRDefault="007F09FC" w:rsidP="00D4516A">
            <w:pPr>
              <w:pStyle w:val="TabletextNormal"/>
            </w:pPr>
            <w:r w:rsidRPr="005D7041">
              <w:fldChar w:fldCharType="begin"/>
            </w:r>
            <w:r w:rsidRPr="005D7041">
              <w:instrText xml:space="preserve"> ADDIN EN.CITE &lt;EndNote&gt;&lt;Cite&gt;&lt;Author&gt;Sadeghi&lt;/Author&gt;&lt;Year&gt;2022&lt;/Year&gt;&lt;RecNum&gt;36&lt;/RecNum&gt;&lt;DisplayText&gt;(Sadeghi et al. 2022)&lt;/DisplayText&gt;&lt;record&gt;&lt;rec-number&gt;36&lt;/rec-number&gt;&lt;foreign-keys&gt;&lt;key app="EN" db-id="2tvvdsaevdpwwzex5pfxx0p5f9d225t9sw5e" timestamp="1715161418"&gt;36&lt;/key&gt;&lt;/foreign-keys&gt;&lt;ref-type name="Journal Article"&gt;17&lt;/ref-type&gt;&lt;contributors&gt;&lt;authors&gt;&lt;author&gt;Sadeghi, M.&lt;/author&gt;&lt;author&gt;Chaston, T.&lt;/author&gt;&lt;author&gt;Hanigan, I.&lt;/author&gt;&lt;author&gt;de Dear, R.&lt;/author&gt;&lt;author&gt;Santamouris, M.&lt;/author&gt;&lt;author&gt;Jalaludin, B.&lt;/author&gt;&lt;author&gt;Morgan, G. G.&lt;/author&gt;&lt;/authors&gt;&lt;/contributors&gt;&lt;titles&gt;&lt;title&gt;The health benefits of greening strategies to cool urban environments – A heat health impact method&lt;/title&gt;&lt;secondary-title&gt;Building and Environment&lt;/secondary-title&gt;&lt;/titles&gt;&lt;periodical&gt;&lt;full-title&gt;Building and environment&lt;/full-title&gt;&lt;/periodical&gt;&lt;volume&gt;207&lt;/volume&gt;&lt;dates&gt;&lt;year&gt;2022&lt;/year&gt;&lt;/dates&gt;&lt;urls&gt;&lt;related-urls&gt;&lt;url&gt;https://www.scopus.com/inward/record.uri?eid=2-s2.0-85119957245&amp;amp;doi=10.1016%2fj.buildenv.2021.108546&amp;amp;partnerID=40&amp;amp;md5=7087249ef3afcde759aa3bcc05938055&lt;/url&gt;&lt;url&gt;https://www.sciencedirect.com/science/article/pii/S0360132321009392?via%3Dihub&lt;/url&gt;&lt;/related-urls&gt;&lt;/urls&gt;&lt;electronic-resource-num&gt;10.1016/j.buildenv.2021.108546&lt;/electronic-resource-num&gt;&lt;/record&gt;&lt;/Cite&gt;&lt;/EndNote&gt;</w:instrText>
            </w:r>
            <w:r w:rsidRPr="005D7041">
              <w:fldChar w:fldCharType="separate"/>
            </w:r>
            <w:r w:rsidRPr="005D7041">
              <w:t>(Sadeghi et al. 2022)</w:t>
            </w:r>
            <w:r w:rsidRPr="005D7041">
              <w:fldChar w:fldCharType="end"/>
            </w:r>
          </w:p>
          <w:p w14:paraId="57BC861D" w14:textId="77777777" w:rsidR="007F09FC" w:rsidRDefault="007F09FC" w:rsidP="00D4516A">
            <w:pPr>
              <w:pStyle w:val="TabletextNormal"/>
            </w:pPr>
            <w:r w:rsidRPr="00166E00">
              <w:fldChar w:fldCharType="begin"/>
            </w:r>
            <w:r w:rsidRPr="00166E00">
              <w:instrText xml:space="preserve"> ADDIN EN.CITE &lt;EndNote&gt;&lt;Cite&gt;&lt;Author&gt;Santamouris&lt;/Author&gt;&lt;Year&gt;2020&lt;/Year&gt;&lt;RecNum&gt;65&lt;/RecNum&gt;&lt;DisplayText&gt;(Santamouris et al. 2020)&lt;/DisplayText&gt;&lt;record&gt;&lt;rec-number&gt;65&lt;/rec-number&gt;&lt;foreign-keys&gt;&lt;key app="EN" db-id="2tvvdsaevdpwwzex5pfxx0p5f9d225t9sw5e" timestamp="1715161452"&gt;65&lt;/key&gt;&lt;/foreign-keys&gt;&lt;ref-type name="Journal Article"&gt;17&lt;/ref-type&gt;&lt;contributors&gt;&lt;authors&gt;&lt;author&gt;Santamouris, M.&lt;/author&gt;&lt;author&gt;Paolini, R.&lt;/author&gt;&lt;author&gt;Haddad, S.&lt;/author&gt;&lt;author&gt;Synnefa, A.&lt;/author&gt;&lt;author&gt;Garshasbi, S.&lt;/author&gt;&lt;author&gt;Hatvani-Kovacs, G.&lt;/author&gt;&lt;author&gt;Gobakis, K.&lt;/author&gt;&lt;author&gt;Yenneti, K.&lt;/author&gt;&lt;author&gt;Vasilakopoulou, K.&lt;/author&gt;&lt;author&gt;Feng, J.&lt;/author&gt;&lt;author&gt;Gao, K.&lt;/author&gt;&lt;author&gt;Papangelis, G.&lt;/author&gt;&lt;author&gt;Dandou, A.&lt;/author&gt;&lt;author&gt;Methymaki, G.&lt;/author&gt;&lt;author&gt;Portalakis, P.&lt;/author&gt;&lt;author&gt;Tombrou, M.&lt;/author&gt;&lt;/authors&gt;&lt;/contributors&gt;&lt;titles&gt;&lt;title&gt;Heat mitigation technologies can improve sustainability in cities. An holistic experimental and numerical impact assessment of urban overheating and related heat mitigation strategies on energy consumption, indoor comfort, vulnerability and heat-related mortality and morbidity in cities&lt;/title&gt;&lt;secondary-title&gt;Energy and Buildings&lt;/secondary-title&gt;&lt;/titles&gt;&lt;periodical&gt;&lt;full-title&gt;Energy and buildings&lt;/full-title&gt;&lt;/periodical&gt;&lt;pages&gt;110002&lt;/pages&gt;&lt;volume&gt;217&lt;/volume&gt;&lt;keywords&gt;&lt;keyword&gt;Energy consumption&lt;/keyword&gt;&lt;keyword&gt;Cooling&lt;/keyword&gt;&lt;keyword&gt;Mortality&lt;/keyword&gt;&lt;keyword&gt;Carbon dioxide&lt;/keyword&gt;&lt;keyword&gt;Diseases&lt;/keyword&gt;&lt;keyword&gt;Heat&lt;/keyword&gt;&lt;keyword&gt;Environmental quality&lt;/keyword&gt;&lt;keyword&gt;Sustainability&lt;/keyword&gt;&lt;keyword&gt;Evapotranspiration&lt;/keyword&gt;&lt;keyword&gt;Drinking (Physiology)&lt;/keyword&gt;&lt;keyword&gt;Water consumption&lt;/keyword&gt;&lt;/keywords&gt;&lt;dates&gt;&lt;year&gt;2020&lt;/year&gt;&lt;/dates&gt;&lt;pub-location&gt;Lausanne&lt;/pub-location&gt;&lt;publisher&gt;Elsevier B.V&lt;/publisher&gt;&lt;isbn&gt;0378-7788&lt;/isbn&gt;&lt;urls&gt;&lt;/urls&gt;&lt;electronic-resource-num&gt;10.1016/j.enbuild.2020.110002&lt;/electronic-resource-num&gt;&lt;/record&gt;&lt;/Cite&gt;&lt;/EndNote&gt;</w:instrText>
            </w:r>
            <w:r w:rsidRPr="00166E00">
              <w:fldChar w:fldCharType="separate"/>
            </w:r>
            <w:r w:rsidRPr="00166E00">
              <w:t>(</w:t>
            </w:r>
            <w:proofErr w:type="spellStart"/>
            <w:r w:rsidRPr="00166E00">
              <w:t>Santamouris</w:t>
            </w:r>
            <w:proofErr w:type="spellEnd"/>
            <w:r w:rsidRPr="00166E00">
              <w:t xml:space="preserve"> et al. 2020)</w:t>
            </w:r>
            <w:r w:rsidRPr="00166E00">
              <w:fldChar w:fldCharType="end"/>
            </w:r>
          </w:p>
          <w:p w14:paraId="72E037B5" w14:textId="7671F50D" w:rsidR="007F09FC" w:rsidRPr="00E16571" w:rsidRDefault="007F09FC" w:rsidP="00D4516A">
            <w:pPr>
              <w:pStyle w:val="TabletextNormal"/>
            </w:pPr>
            <w:r w:rsidRPr="0065526A">
              <w:fldChar w:fldCharType="begin"/>
            </w:r>
            <w:r w:rsidRPr="0065526A">
              <w:instrText xml:space="preserve"> ADDIN EN.CITE &lt;EndNote&gt;&lt;Cite&gt;&lt;Author&gt;Varghese&lt;/Author&gt;&lt;Year&gt;2020&lt;/Year&gt;&lt;RecNum&gt;66&lt;/RecNum&gt;&lt;DisplayText&gt;(Varghese et al. 2020)&lt;/DisplayText&gt;&lt;record&gt;&lt;rec-number&gt;66&lt;/rec-number&gt;&lt;foreign-keys&gt;&lt;key app="EN" db-id="2tvvdsaevdpwwzex5pfxx0p5f9d225t9sw5e" timestamp="1715161452"&gt;66&lt;/key&gt;&lt;/foreign-keys&gt;&lt;ref-type name="Journal Article"&gt;17&lt;/ref-type&gt;&lt;contributors&gt;&lt;authors&gt;&lt;author&gt;Varghese, Blesson M.&lt;/author&gt;&lt;author&gt;Hansen, Alana L.&lt;/author&gt;&lt;author&gt;Williams, Susan&lt;/author&gt;&lt;author&gt;Bi, Peng&lt;/author&gt;&lt;author&gt;Hanson-Easey, Scott&lt;/author&gt;&lt;author&gt;Barnett, Adrian G.&lt;/author&gt;&lt;author&gt;Heyworth, Jane S.&lt;/author&gt;&lt;author&gt;Sim, Malcolm R.&lt;/author&gt;&lt;author&gt;Rowett, Shelley&lt;/author&gt;&lt;author&gt;Nitschke, Monika&lt;/author&gt;&lt;author&gt;Di Corleto, Ross&lt;/author&gt;&lt;author&gt;Pisaniello, Dino L.&lt;/author&gt;&lt;/authors&gt;&lt;/contributors&gt;&lt;titles&gt;&lt;title&gt;Heat-related injuries in Australian workplaces: Perspectives from health and safety representatives&lt;/title&gt;&lt;secondary-title&gt;Safety Science&lt;/secondary-title&gt;&lt;/titles&gt;&lt;periodical&gt;&lt;full-title&gt;Safety science&lt;/full-title&gt;&lt;/periodical&gt;&lt;pages&gt;104651&lt;/pages&gt;&lt;volume&gt;126&lt;/volume&gt;&lt;keywords&gt;&lt;keyword&gt;Industrial hygiene&lt;/keyword&gt;&lt;keyword&gt;Personal protective equipment&lt;/keyword&gt;&lt;keyword&gt;Drinking water&lt;/keyword&gt;&lt;keyword&gt;Regression analysis&lt;/keyword&gt;&lt;keyword&gt;Risk assessment&lt;/keyword&gt;&lt;keyword&gt;Risk factors&lt;/keyword&gt;&lt;keyword&gt;Weather&lt;/keyword&gt;&lt;keyword&gt;Heat&lt;/keyword&gt;&lt;keyword&gt;Employees&lt;/keyword&gt;&lt;keyword&gt;Safety Management&lt;/keyword&gt;&lt;keyword&gt;Ventilation&lt;/keyword&gt;&lt;keyword&gt;Industrial accidents&lt;/keyword&gt;&lt;keyword&gt;Safety&lt;/keyword&gt;&lt;keyword&gt;Accidents&lt;/keyword&gt;&lt;/keywords&gt;&lt;dates&gt;&lt;year&gt;2020&lt;/year&gt;&lt;/dates&gt;&lt;pub-location&gt;Amsterdam&lt;/pub-location&gt;&lt;publisher&gt;Elsevier Ltd&lt;/publisher&gt;&lt;isbn&gt;0925-7535&lt;/isbn&gt;&lt;urls&gt;&lt;/urls&gt;&lt;electronic-resource-num&gt;10.1016/j.ssci.2020.104651&lt;/electronic-resource-num&gt;&lt;/record&gt;&lt;/Cite&gt;&lt;/EndNote&gt;</w:instrText>
            </w:r>
            <w:r w:rsidRPr="0065526A">
              <w:fldChar w:fldCharType="separate"/>
            </w:r>
            <w:r w:rsidRPr="0065526A">
              <w:t>(Varghese et al. 2020)</w:t>
            </w:r>
            <w:r w:rsidRPr="0065526A">
              <w:fldChar w:fldCharType="end"/>
            </w:r>
          </w:p>
        </w:tc>
        <w:tc>
          <w:tcPr>
            <w:tcW w:w="947" w:type="dxa"/>
          </w:tcPr>
          <w:p w14:paraId="311919EC" w14:textId="412A53A1" w:rsidR="007F09FC" w:rsidRPr="00E16571" w:rsidRDefault="007F09FC" w:rsidP="00D4516A">
            <w:pPr>
              <w:pStyle w:val="TabletextNormal"/>
            </w:pPr>
            <w:r w:rsidRPr="00F74B3B">
              <w:lastRenderedPageBreak/>
              <w:fldChar w:fldCharType="begin"/>
            </w:r>
            <w:r w:rsidRPr="00F74B3B">
              <w:instrText xml:space="preserve"> ADDIN EN.CITE &lt;EndNote&gt;&lt;Cite&gt;&lt;Author&gt;Longman&lt;/Author&gt;&lt;Year&gt;2023&lt;/Year&gt;&lt;RecNum&gt;95&lt;/RecNum&gt;&lt;DisplayText&gt;(Longman et al. 2023)&lt;/DisplayText&gt;&lt;record&gt;&lt;rec-number&gt;95&lt;/rec-number&gt;&lt;foreign-keys&gt;&lt;key app="EN" db-id="2tvvdsaevdpwwzex5pfxx0p5f9d225t9sw5e" timestamp="1719130289"&gt;95&lt;/key&gt;&lt;/foreign-keys&gt;&lt;ref-type name="Journal Article"&gt;17&lt;/ref-type&gt;&lt;contributors&gt;&lt;authors&gt;&lt;author&gt;Longman, Jo&lt;/author&gt;&lt;author&gt;Braddon, Maddy&lt;/author&gt;&lt;author&gt;Verlie, Blanche&lt;/author&gt;&lt;author&gt;Schlosberg, David&lt;/author&gt;&lt;author&gt;Hampshire, Lisa&lt;/author&gt;&lt;author&gt;Hawke, Catherine&lt;/author&gt;&lt;author&gt;Noonan, Anna&lt;/author&gt;&lt;author&gt;Saurman, Emily&lt;/author&gt;&lt;/authors&gt;&lt;/contributors&gt;&lt;titles&gt;&lt;title&gt;Building resilience to the mental health impacts of climate change in rural Australia&lt;/title&gt;&lt;secondary-title&gt;The Journal of Climate Change and Health&lt;/secondary-title&gt;&lt;/titles&gt;&lt;periodical&gt;&lt;full-title&gt;The Journal of Climate Change and Health&lt;/full-title&gt;&lt;/periodical&gt;&lt;pages&gt;100240&lt;/pages&gt;&lt;volume&gt;12&lt;/volume&gt;&lt;keywords&gt;&lt;keyword&gt;Climate change&lt;/keyword&gt;&lt;keyword&gt;Mental health&lt;/keyword&gt;&lt;keyword&gt;Community resilience&lt;/keyword&gt;&lt;/keywords&gt;&lt;dates&gt;&lt;year&gt;2023&lt;/year&gt;&lt;pub-dates&gt;&lt;date&gt;2023/07/01/&lt;/date&gt;&lt;/pub-dates&gt;&lt;/dates&gt;&lt;isbn&gt;2667-2782&lt;/isbn&gt;&lt;urls&gt;&lt;related-urls&gt;&lt;url&gt;https://www.sciencedirect.com/science/article/pii/S2667278223000408&lt;/url&gt;&lt;/related-urls&gt;&lt;/urls&gt;&lt;electronic-resource-num&gt;https://doi.org/10.1016/j.joclim.2023.100240&lt;/electronic-resource-num&gt;&lt;/record&gt;&lt;/Cite&gt;&lt;/EndNote&gt;</w:instrText>
            </w:r>
            <w:r w:rsidRPr="00F74B3B">
              <w:fldChar w:fldCharType="separate"/>
            </w:r>
            <w:r w:rsidRPr="00F74B3B">
              <w:t>(Longman et al. 2023)</w:t>
            </w:r>
            <w:r w:rsidRPr="00F74B3B">
              <w:fldChar w:fldCharType="end"/>
            </w:r>
          </w:p>
        </w:tc>
        <w:tc>
          <w:tcPr>
            <w:tcW w:w="826" w:type="dxa"/>
          </w:tcPr>
          <w:p w14:paraId="2B043D37" w14:textId="77777777" w:rsidR="007F09FC" w:rsidRPr="00E16571" w:rsidRDefault="007F09FC" w:rsidP="00D4516A">
            <w:pPr>
              <w:spacing w:before="0" w:after="60" w:line="240" w:lineRule="auto"/>
              <w:rPr>
                <w:sz w:val="14"/>
                <w:szCs w:val="14"/>
              </w:rPr>
            </w:pPr>
          </w:p>
        </w:tc>
        <w:tc>
          <w:tcPr>
            <w:tcW w:w="1448" w:type="dxa"/>
          </w:tcPr>
          <w:p w14:paraId="5CAD2F96" w14:textId="347DF105" w:rsidR="007F09FC" w:rsidRPr="00E16571" w:rsidRDefault="007F09FC" w:rsidP="00D4516A">
            <w:pPr>
              <w:pStyle w:val="TabletextNormal"/>
            </w:pPr>
            <w:r w:rsidRPr="00295986">
              <w:fldChar w:fldCharType="begin"/>
            </w:r>
            <w:r w:rsidRPr="00295986">
              <w:instrText xml:space="preserve"> ADDIN EN.CITE &lt;EndNote&gt;&lt;Cite&gt;&lt;Author&gt;Tomerini&lt;/Author&gt;&lt;Year&gt;2011&lt;/Year&gt;&lt;RecNum&gt;39&lt;/RecNum&gt;&lt;DisplayText&gt;(Tomerini et al. 2011)&lt;/DisplayText&gt;&lt;record&gt;&lt;rec-number&gt;39&lt;/rec-number&gt;&lt;foreign-keys&gt;&lt;key app="EN" db-id="2tvvdsaevdpwwzex5pfxx0p5f9d225t9sw5e" timestamp="1715161418"&gt;39&lt;/key&gt;&lt;/foreign-keys&gt;&lt;ref-type name="Journal Article"&gt;17&lt;/ref-type&gt;&lt;contributors&gt;&lt;authors&gt;&lt;author&gt;Tomerini, Deanna M.&lt;/author&gt;&lt;author&gt;Dale, Pat E.&lt;/author&gt;&lt;author&gt;Sipe, Neil&lt;/author&gt;&lt;/authors&gt;&lt;/contributors&gt;&lt;titles&gt;&lt;title&gt;Does mosquito control have an effect on mosquito-borne disease? The case of Ross River virus disease and mosquito management in Queensland, Australia&lt;/title&gt;&lt;secondary-title&gt;Journal of the American Mosquito Control Association&lt;/secondary-title&gt;&lt;/titles&gt;&lt;periodical&gt;&lt;full-title&gt;Journal of the American Mosquito Control Association&lt;/full-title&gt;&lt;/periodical&gt;&lt;pages&gt;39-44&lt;/pages&gt;&lt;volume&gt;27&lt;/volume&gt;&lt;number&gt;1&lt;/number&gt;&lt;dates&gt;&lt;year&gt;2011&lt;/year&gt;&lt;/dates&gt;&lt;pub-location&gt;United States&lt;/pub-location&gt;&lt;publisher&gt;American Mosquito Control Association&lt;/publisher&gt;&lt;accession-num&gt;21476446&lt;/accession-num&gt;&lt;urls&gt;&lt;related-urls&gt;&lt;url&gt;https://ezproxy.canberra.edu.au/login?url=https://search.ebscohost.com/login.aspx?direct=true&amp;amp;db=cmedm&amp;amp;AN=21476446&amp;amp;site=ehost-live&lt;/url&gt;&lt;/related-urls&gt;&lt;/urls&gt;&lt;electronic-resource-num&gt;10.2987/10-6038.1&lt;/electronic-resource-num&gt;&lt;/record&gt;&lt;/Cite&gt;&lt;/EndNote&gt;</w:instrText>
            </w:r>
            <w:r w:rsidRPr="00295986">
              <w:fldChar w:fldCharType="separate"/>
            </w:r>
            <w:r w:rsidRPr="00295986">
              <w:t>(</w:t>
            </w:r>
            <w:proofErr w:type="spellStart"/>
            <w:r w:rsidRPr="00295986">
              <w:t>Tomerini</w:t>
            </w:r>
            <w:proofErr w:type="spellEnd"/>
            <w:r w:rsidRPr="00295986">
              <w:t xml:space="preserve"> et al. 2011)</w:t>
            </w:r>
            <w:r w:rsidRPr="00295986">
              <w:fldChar w:fldCharType="end"/>
            </w:r>
          </w:p>
        </w:tc>
        <w:tc>
          <w:tcPr>
            <w:tcW w:w="941" w:type="dxa"/>
          </w:tcPr>
          <w:p w14:paraId="7B0767B4" w14:textId="77777777" w:rsidR="007F09FC" w:rsidRPr="00E16571" w:rsidRDefault="007F09FC" w:rsidP="00D4516A">
            <w:pPr>
              <w:spacing w:before="0" w:after="60" w:line="240" w:lineRule="auto"/>
              <w:rPr>
                <w:sz w:val="14"/>
                <w:szCs w:val="14"/>
              </w:rPr>
            </w:pPr>
          </w:p>
        </w:tc>
        <w:tc>
          <w:tcPr>
            <w:tcW w:w="1221" w:type="dxa"/>
          </w:tcPr>
          <w:p w14:paraId="0CB2C7B1" w14:textId="3D249FC0" w:rsidR="007F09FC" w:rsidRPr="00E16571" w:rsidRDefault="007F09FC" w:rsidP="00D4516A">
            <w:pPr>
              <w:pStyle w:val="TabletextNormal"/>
            </w:pPr>
            <w:r w:rsidRPr="000D6C39">
              <w:fldChar w:fldCharType="begin"/>
            </w:r>
            <w:r w:rsidRPr="000D6C39">
              <w:instrText xml:space="preserve"> ADDIN EN.CITE &lt;EndNote&gt;&lt;Cite&gt;&lt;Author&gt;Hart&lt;/Author&gt;&lt;Year&gt;2011&lt;/Year&gt;&lt;RecNum&gt;18&lt;/RecNum&gt;&lt;DisplayText&gt;(Hart et al. 2011)&lt;/DisplayText&gt;&lt;record&gt;&lt;rec-number&gt;18&lt;/rec-number&gt;&lt;foreign-keys&gt;&lt;key app="EN" db-id="2tvvdsaevdpwwzex5pfxx0p5f9d225t9sw5e" timestamp="1715161418"&gt;18&lt;/key&gt;&lt;/foreign-keys&gt;&lt;ref-type name="Journal Article"&gt;17&lt;/ref-type&gt;&lt;contributors&gt;&lt;authors&gt;&lt;author&gt;Hart, Craig Richard&lt;/author&gt;&lt;author&gt;Berry, Helen Louise&lt;/author&gt;&lt;author&gt;Tonna, Anne Maree&lt;/author&gt;&lt;/authors&gt;&lt;/contributors&gt;&lt;titles&gt;&lt;title&gt;Improving the mental health of rural New South Wales communities facing drought and other adversities&lt;/title&gt;&lt;secondary-title&gt;The Australian Journal of Rural Health&lt;/secondary-title&gt;&lt;/titles&gt;&lt;periodical&gt;&lt;full-title&gt;The Australian journal of rural health&lt;/full-title&gt;&lt;/periodical&gt;&lt;pages&gt;231-238&lt;/pages&gt;&lt;volume&gt;19&lt;/volume&gt;&lt;number&gt;5&lt;/number&gt;&lt;dates&gt;&lt;year&gt;2011&lt;/year&gt;&lt;/dates&gt;&lt;pub-location&gt;Australia&lt;/pub-location&gt;&lt;publisher&gt;Wiley-Blackwell Publishing Asia&lt;/publisher&gt;&lt;accession-num&gt;21933364&lt;/accession-num&gt;&lt;urls&gt;&lt;related-urls&gt;&lt;url&gt;https://ezproxy.canberra.edu.au/login?url=https://search.ebscohost.com/login.aspx?direct=true&amp;amp;db=cmedm&amp;amp;AN=21933364&amp;amp;site=ehost-live&lt;/url&gt;&lt;url&gt;https://onlinelibrary.wiley.com/doi/pdfdirect/10.1111/j.1440-1584.2011.01225.x?download=true&lt;/url&gt;&lt;/related-urls&gt;&lt;/urls&gt;&lt;electronic-resource-num&gt;10.1111/j.1440-1584.2011.01225.x&lt;/electronic-resource-num&gt;&lt;/record&gt;&lt;/Cite&gt;&lt;/EndNote&gt;</w:instrText>
            </w:r>
            <w:r w:rsidRPr="000D6C39">
              <w:fldChar w:fldCharType="separate"/>
            </w:r>
            <w:r w:rsidRPr="000D6C39">
              <w:t>(Hart et al. 2011)</w:t>
            </w:r>
            <w:r w:rsidRPr="000D6C39">
              <w:fldChar w:fldCharType="end"/>
            </w:r>
          </w:p>
        </w:tc>
      </w:tr>
      <w:tr w:rsidR="007F09FC" w14:paraId="0A1B35B6" w14:textId="77777777" w:rsidTr="007F09FC">
        <w:tc>
          <w:tcPr>
            <w:tcW w:w="1063" w:type="dxa"/>
          </w:tcPr>
          <w:p w14:paraId="395795E5" w14:textId="4A23EB0B" w:rsidR="007F09FC" w:rsidRDefault="007F09FC" w:rsidP="00D4516A">
            <w:pPr>
              <w:pStyle w:val="TabletextNormal"/>
            </w:pPr>
            <w:r>
              <w:t>1</w:t>
            </w:r>
          </w:p>
        </w:tc>
        <w:tc>
          <w:tcPr>
            <w:tcW w:w="932" w:type="dxa"/>
          </w:tcPr>
          <w:p w14:paraId="701E565E" w14:textId="266E14F2" w:rsidR="007F09FC" w:rsidRDefault="007F09FC" w:rsidP="00D4516A">
            <w:pPr>
              <w:pStyle w:val="TabletextNormal"/>
            </w:pPr>
            <w:r>
              <w:t>6</w:t>
            </w:r>
          </w:p>
        </w:tc>
        <w:tc>
          <w:tcPr>
            <w:tcW w:w="973" w:type="dxa"/>
          </w:tcPr>
          <w:p w14:paraId="56E44EBB" w14:textId="6E7A1AF0" w:rsidR="007F09FC" w:rsidRDefault="007F09FC" w:rsidP="00D4516A">
            <w:pPr>
              <w:pStyle w:val="TabletextNormal"/>
            </w:pPr>
            <w:r>
              <w:t>4</w:t>
            </w:r>
          </w:p>
        </w:tc>
        <w:tc>
          <w:tcPr>
            <w:tcW w:w="1141" w:type="dxa"/>
          </w:tcPr>
          <w:p w14:paraId="0FAD3C12" w14:textId="0CD2F0DB" w:rsidR="007F09FC" w:rsidRDefault="007F09FC" w:rsidP="00D4516A">
            <w:pPr>
              <w:pStyle w:val="TabletextNormal"/>
            </w:pPr>
            <w:r>
              <w:t>8</w:t>
            </w:r>
          </w:p>
        </w:tc>
        <w:tc>
          <w:tcPr>
            <w:tcW w:w="947" w:type="dxa"/>
          </w:tcPr>
          <w:p w14:paraId="03E633BE" w14:textId="0FD70B9A" w:rsidR="007F09FC" w:rsidRDefault="007F09FC" w:rsidP="00D4516A">
            <w:pPr>
              <w:pStyle w:val="TabletextNormal"/>
            </w:pPr>
            <w:r>
              <w:t>1</w:t>
            </w:r>
          </w:p>
        </w:tc>
        <w:tc>
          <w:tcPr>
            <w:tcW w:w="826" w:type="dxa"/>
          </w:tcPr>
          <w:p w14:paraId="315BB227" w14:textId="79069023" w:rsidR="007F09FC" w:rsidRDefault="007F09FC" w:rsidP="00D4516A">
            <w:pPr>
              <w:pStyle w:val="TabletextNormal"/>
            </w:pPr>
            <w:r>
              <w:t>0</w:t>
            </w:r>
          </w:p>
        </w:tc>
        <w:tc>
          <w:tcPr>
            <w:tcW w:w="1448" w:type="dxa"/>
          </w:tcPr>
          <w:p w14:paraId="25CE4980" w14:textId="5E9415B8" w:rsidR="007F09FC" w:rsidRDefault="007F09FC" w:rsidP="00D4516A">
            <w:pPr>
              <w:pStyle w:val="TabletextNormal"/>
            </w:pPr>
            <w:r>
              <w:t>1</w:t>
            </w:r>
          </w:p>
        </w:tc>
        <w:tc>
          <w:tcPr>
            <w:tcW w:w="941" w:type="dxa"/>
          </w:tcPr>
          <w:p w14:paraId="75E68A57" w14:textId="6657EA69" w:rsidR="007F09FC" w:rsidRDefault="007F09FC" w:rsidP="00D4516A">
            <w:pPr>
              <w:pStyle w:val="TabletextNormal"/>
            </w:pPr>
            <w:r>
              <w:t>0</w:t>
            </w:r>
          </w:p>
        </w:tc>
        <w:tc>
          <w:tcPr>
            <w:tcW w:w="1221" w:type="dxa"/>
          </w:tcPr>
          <w:p w14:paraId="28561974" w14:textId="41116C1B" w:rsidR="007F09FC" w:rsidRDefault="007F09FC" w:rsidP="00D4516A">
            <w:pPr>
              <w:pStyle w:val="TabletextNormal"/>
            </w:pPr>
            <w:r>
              <w:t>1</w:t>
            </w:r>
          </w:p>
        </w:tc>
      </w:tr>
    </w:tbl>
    <w:p w14:paraId="40B94F4E" w14:textId="59D7390E" w:rsidR="006C420F" w:rsidRDefault="00E004C2" w:rsidP="00D4516A">
      <w:pPr>
        <w:pStyle w:val="Caption"/>
      </w:pPr>
      <w:bookmarkStart w:id="86" w:name="_Toc181092280"/>
      <w:r>
        <w:t xml:space="preserve">Table </w:t>
      </w:r>
      <w:r>
        <w:fldChar w:fldCharType="begin"/>
      </w:r>
      <w:r>
        <w:instrText xml:space="preserve"> SEQ Table \* ARABIC </w:instrText>
      </w:r>
      <w:r>
        <w:fldChar w:fldCharType="separate"/>
      </w:r>
      <w:r w:rsidR="00EB2E4F">
        <w:rPr>
          <w:noProof/>
        </w:rPr>
        <w:t>10</w:t>
      </w:r>
      <w:r>
        <w:fldChar w:fldCharType="end"/>
      </w:r>
      <w:r w:rsidR="006C420F">
        <w:t xml:space="preserve">. Theme 4 primary studies grouped by </w:t>
      </w:r>
      <w:r w:rsidR="006443FC">
        <w:t xml:space="preserve">economic </w:t>
      </w:r>
      <w:r w:rsidR="006C420F">
        <w:t>sector</w:t>
      </w:r>
      <w:bookmarkEnd w:id="86"/>
    </w:p>
    <w:tbl>
      <w:tblPr>
        <w:tblStyle w:val="TableGrid"/>
        <w:tblW w:w="0" w:type="auto"/>
        <w:tblLook w:val="04A0" w:firstRow="1" w:lastRow="0" w:firstColumn="1" w:lastColumn="0" w:noHBand="0" w:noVBand="1"/>
      </w:tblPr>
      <w:tblGrid>
        <w:gridCol w:w="1276"/>
        <w:gridCol w:w="1795"/>
        <w:gridCol w:w="1749"/>
        <w:gridCol w:w="1602"/>
        <w:gridCol w:w="1560"/>
        <w:gridCol w:w="1510"/>
      </w:tblGrid>
      <w:tr w:rsidR="001F329E" w14:paraId="3ED3149E"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9492" w:type="dxa"/>
            <w:gridSpan w:val="6"/>
          </w:tcPr>
          <w:p w14:paraId="6AB863A1" w14:textId="77777777" w:rsidR="001F329E" w:rsidRPr="00761955" w:rsidRDefault="001F329E" w:rsidP="00D4516A">
            <w:pPr>
              <w:pStyle w:val="TabletextHeader"/>
            </w:pPr>
            <w:r>
              <w:t>Sector</w:t>
            </w:r>
          </w:p>
        </w:tc>
      </w:tr>
      <w:tr w:rsidR="001F329E" w14:paraId="54DA5C5B" w14:textId="77777777" w:rsidTr="007B07B3">
        <w:trPr>
          <w:cnfStyle w:val="100000000000" w:firstRow="1" w:lastRow="0" w:firstColumn="0" w:lastColumn="0" w:oddVBand="0" w:evenVBand="0" w:oddHBand="0" w:evenHBand="0" w:firstRowFirstColumn="0" w:firstRowLastColumn="0" w:lastRowFirstColumn="0" w:lastRowLastColumn="0"/>
          <w:tblHeader/>
        </w:trPr>
        <w:tc>
          <w:tcPr>
            <w:tcW w:w="1276" w:type="dxa"/>
            <w:shd w:val="clear" w:color="auto" w:fill="C5FFEF" w:themeFill="background2" w:themeFillTint="33"/>
          </w:tcPr>
          <w:p w14:paraId="42CAD846" w14:textId="77777777" w:rsidR="001F329E" w:rsidRDefault="001F329E" w:rsidP="00D4516A">
            <w:pPr>
              <w:pStyle w:val="TabletextNormal"/>
            </w:pPr>
            <w:r>
              <w:t>Agriculture and food</w:t>
            </w:r>
          </w:p>
        </w:tc>
        <w:tc>
          <w:tcPr>
            <w:tcW w:w="1795" w:type="dxa"/>
            <w:shd w:val="clear" w:color="auto" w:fill="C5FFEF" w:themeFill="background2" w:themeFillTint="33"/>
          </w:tcPr>
          <w:p w14:paraId="7AD7DE53" w14:textId="77777777" w:rsidR="001F329E" w:rsidRDefault="001F329E" w:rsidP="00D4516A">
            <w:pPr>
              <w:pStyle w:val="TabletextNormal"/>
            </w:pPr>
            <w:r>
              <w:t>Built environment (incl. housing and urban planning)</w:t>
            </w:r>
          </w:p>
        </w:tc>
        <w:tc>
          <w:tcPr>
            <w:tcW w:w="1749" w:type="dxa"/>
            <w:shd w:val="clear" w:color="auto" w:fill="C5FFEF" w:themeFill="background2" w:themeFillTint="33"/>
          </w:tcPr>
          <w:p w14:paraId="467921BE" w14:textId="77777777" w:rsidR="001F329E" w:rsidRDefault="001F329E" w:rsidP="00D4516A">
            <w:pPr>
              <w:pStyle w:val="TabletextNormal"/>
            </w:pPr>
            <w:r>
              <w:t>Education, training and communication</w:t>
            </w:r>
          </w:p>
        </w:tc>
        <w:tc>
          <w:tcPr>
            <w:tcW w:w="1602" w:type="dxa"/>
            <w:shd w:val="clear" w:color="auto" w:fill="C5FFEF" w:themeFill="background2" w:themeFillTint="33"/>
          </w:tcPr>
          <w:p w14:paraId="30105F26" w14:textId="3741DC37" w:rsidR="001F329E" w:rsidRDefault="001F329E" w:rsidP="00D4516A">
            <w:pPr>
              <w:pStyle w:val="TabletextNormal"/>
            </w:pPr>
            <w:r>
              <w:t>Energy and electricity</w:t>
            </w:r>
          </w:p>
        </w:tc>
        <w:tc>
          <w:tcPr>
            <w:tcW w:w="1560" w:type="dxa"/>
            <w:shd w:val="clear" w:color="auto" w:fill="C5FFEF" w:themeFill="background2" w:themeFillTint="33"/>
          </w:tcPr>
          <w:p w14:paraId="7F1F0892" w14:textId="77777777" w:rsidR="001F329E" w:rsidRDefault="001F329E" w:rsidP="00D4516A">
            <w:pPr>
              <w:pStyle w:val="TabletextNormal"/>
            </w:pPr>
            <w:r>
              <w:t>Land and water environmental management</w:t>
            </w:r>
          </w:p>
        </w:tc>
        <w:tc>
          <w:tcPr>
            <w:tcW w:w="1510" w:type="dxa"/>
            <w:shd w:val="clear" w:color="auto" w:fill="C5FFEF" w:themeFill="background2" w:themeFillTint="33"/>
          </w:tcPr>
          <w:p w14:paraId="6498CC16" w14:textId="77777777" w:rsidR="001F329E" w:rsidRDefault="001F329E" w:rsidP="00D4516A">
            <w:pPr>
              <w:pStyle w:val="TabletextNormal"/>
            </w:pPr>
            <w:r>
              <w:t>Travel and transport</w:t>
            </w:r>
          </w:p>
        </w:tc>
      </w:tr>
      <w:tr w:rsidR="00A0262E" w14:paraId="7D556DA7" w14:textId="77777777" w:rsidTr="00642055">
        <w:trPr>
          <w:cnfStyle w:val="000000100000" w:firstRow="0" w:lastRow="0" w:firstColumn="0" w:lastColumn="0" w:oddVBand="0" w:evenVBand="0" w:oddHBand="1" w:evenHBand="0" w:firstRowFirstColumn="0" w:firstRowLastColumn="0" w:lastRowFirstColumn="0" w:lastRowLastColumn="0"/>
        </w:trPr>
        <w:tc>
          <w:tcPr>
            <w:tcW w:w="1276" w:type="dxa"/>
          </w:tcPr>
          <w:p w14:paraId="5815EC45" w14:textId="77777777" w:rsidR="00A0262E" w:rsidRPr="005C1580" w:rsidRDefault="00A0262E" w:rsidP="00D4516A">
            <w:pPr>
              <w:spacing w:before="0" w:after="60" w:line="240" w:lineRule="auto"/>
              <w:rPr>
                <w:sz w:val="14"/>
                <w:szCs w:val="14"/>
              </w:rPr>
            </w:pPr>
          </w:p>
        </w:tc>
        <w:tc>
          <w:tcPr>
            <w:tcW w:w="1795" w:type="dxa"/>
          </w:tcPr>
          <w:p w14:paraId="6E49B89A" w14:textId="77777777" w:rsidR="00A0262E" w:rsidRDefault="00A0262E" w:rsidP="00D4516A">
            <w:pPr>
              <w:pStyle w:val="TabletextNormal"/>
            </w:pPr>
            <w:r w:rsidRPr="005C1580">
              <w:fldChar w:fldCharType="begin"/>
            </w:r>
            <w:r w:rsidRPr="005C1580">
              <w:instrText xml:space="preserve"> ADDIN EN.CITE &lt;EndNote&gt;&lt;Cite&gt;&lt;Author&gt;Chen&lt;/Author&gt;&lt;Year&gt;2014&lt;/Year&gt;&lt;RecNum&gt;60&lt;/RecNum&gt;&lt;DisplayText&gt;(Chen et al. 2014)&lt;/DisplayText&gt;&lt;record&gt;&lt;rec-number&gt;60&lt;/rec-number&gt;&lt;foreign-keys&gt;&lt;key app="EN" db-id="2tvvdsaevdpwwzex5pfxx0p5f9d225t9sw5e" timestamp="1715161452"&gt;60&lt;/key&gt;&lt;/foreign-keys&gt;&lt;ref-type name="Journal Article"&gt;17&lt;/ref-type&gt;&lt;contributors&gt;&lt;authors&gt;&lt;author&gt;Chen, Dong&lt;/author&gt;&lt;author&gt;Wang, Xiaoming&lt;/author&gt;&lt;author&gt;Thatcher, Marcus&lt;/author&gt;&lt;author&gt;Barnett, Guy&lt;/author&gt;&lt;author&gt;Kachenko, Anthony&lt;/author&gt;&lt;author&gt;Prince, Robert&lt;/author&gt;&lt;/authors&gt;&lt;/contributors&gt;&lt;titles&gt;&lt;title&gt;Urban vegetation for reducing heat related mortality&lt;/title&gt;&lt;secondary-title&gt;Environmental Pollution&lt;/secondary-title&gt;&lt;/titles&gt;&lt;periodical&gt;&lt;full-title&gt;Environmental Pollution&lt;/full-title&gt;&lt;/periodical&gt;&lt;pages&gt;275-284&lt;/pages&gt;&lt;volume&gt;192&lt;/volume&gt;&lt;keywords&gt;&lt;keyword&gt;Climate change&lt;/keyword&gt;&lt;keyword&gt;Mortality rate&lt;/keyword&gt;&lt;keyword&gt;Urban vegetation&lt;/keyword&gt;&lt;keyword&gt;Urban heat island&lt;/keyword&gt;&lt;keyword&gt;Heat waves&lt;/keyword&gt;&lt;/keywords&gt;&lt;dates&gt;&lt;year&gt;2014&lt;/year&gt;&lt;pub-dates&gt;&lt;date&gt;2014/09/01/&lt;/date&gt;&lt;/pub-dates&gt;&lt;/dates&gt;&lt;isbn&gt;0269-7491&lt;/isbn&gt;&lt;urls&gt;&lt;related-urls&gt;&lt;url&gt;https://www.sciencedirect.com/science/article/pii/S0269749114001882&lt;/url&gt;&lt;/related-urls&gt;&lt;/urls&gt;&lt;electronic-resource-num&gt;https://doi.org/10.1016/j.envpol.2014.05.002&lt;/electronic-resource-num&gt;&lt;/record&gt;&lt;/Cite&gt;&lt;/EndNote&gt;</w:instrText>
            </w:r>
            <w:r w:rsidRPr="005C1580">
              <w:fldChar w:fldCharType="separate"/>
            </w:r>
            <w:r w:rsidRPr="005C1580">
              <w:t>(Chen et al. 2014)</w:t>
            </w:r>
            <w:r w:rsidRPr="005C1580">
              <w:fldChar w:fldCharType="end"/>
            </w:r>
          </w:p>
          <w:p w14:paraId="32BB62AE" w14:textId="77777777" w:rsidR="00A0262E" w:rsidRDefault="00A0262E" w:rsidP="00D4516A">
            <w:pPr>
              <w:pStyle w:val="TabletextNormal"/>
            </w:pPr>
            <w:r w:rsidRPr="0075765B">
              <w:fldChar w:fldCharType="begin"/>
            </w:r>
            <w:r w:rsidRPr="0075765B">
              <w:instrText xml:space="preserve"> ADDIN EN.CITE &lt;EndNote&gt;&lt;Cite&gt;&lt;Author&gt;Dufty&lt;/Author&gt;&lt;Year&gt;2022&lt;/Year&gt;&lt;RecNum&gt;11&lt;/RecNum&gt;&lt;DisplayText&gt;(Dufty 2022)&lt;/DisplayText&gt;&lt;record&gt;&lt;rec-number&gt;11&lt;/rec-number&gt;&lt;foreign-keys&gt;&lt;key app="EN" db-id="2tvvdsaevdpwwzex5pfxx0p5f9d225t9sw5e" timestamp="1715161418"&gt;11&lt;/key&gt;&lt;/foreign-keys&gt;&lt;ref-type name="Journal Article"&gt;17&lt;/ref-type&gt;&lt;contributors&gt;&lt;authors&gt;&lt;author&gt;Dufty, N.&lt;/author&gt;&lt;/authors&gt;&lt;/contributors&gt;&lt;titles&gt;&lt;title&gt;Using heat refuges in heatwave emergencies&lt;/title&gt;&lt;secondary-title&gt;Australian Journal of Emergency Management&lt;/secondary-title&gt;&lt;/titles&gt;&lt;periodical&gt;&lt;full-title&gt;Australian Journal of Emergency Management&lt;/full-title&gt;&lt;/periodical&gt;&lt;pages&gt;38-44&lt;/pages&gt;&lt;volume&gt;36&lt;/volume&gt;&lt;number&gt;2&lt;/number&gt;&lt;dates&gt;&lt;year&gt;2022&lt;/year&gt;&lt;/dates&gt;&lt;urls&gt;&lt;related-urls&gt;&lt;url&gt;https://www.scopus.com/inward/record.uri?eid=2-s2.0-85129957205&amp;amp;partnerID=40&amp;amp;md5=c434f9c8980dac5015ec56ee4aef636d&lt;/url&gt;&lt;/related-urls&gt;&lt;/urls&gt;&lt;/record&gt;&lt;/Cite&gt;&lt;/EndNote&gt;</w:instrText>
            </w:r>
            <w:r w:rsidRPr="0075765B">
              <w:fldChar w:fldCharType="separate"/>
            </w:r>
            <w:r w:rsidRPr="0075765B">
              <w:t>(Dufty 2022)</w:t>
            </w:r>
            <w:r w:rsidRPr="0075765B">
              <w:fldChar w:fldCharType="end"/>
            </w:r>
          </w:p>
          <w:p w14:paraId="4A7BBBE0" w14:textId="77777777" w:rsidR="00A0262E" w:rsidRDefault="00A0262E" w:rsidP="00D4516A">
            <w:pPr>
              <w:pStyle w:val="TabletextNormal"/>
            </w:pPr>
            <w:r w:rsidRPr="00976CF5">
              <w:fldChar w:fldCharType="begin"/>
            </w:r>
            <w:r w:rsidRPr="00976CF5">
              <w:instrText xml:space="preserve"> ADDIN EN.CITE &lt;EndNote&gt;&lt;Cite&gt;&lt;Author&gt;Qi&lt;/Author&gt;&lt;Year&gt;2021&lt;/Year&gt;&lt;RecNum&gt;64&lt;/RecNum&gt;&lt;DisplayText&gt;(Qi et al. 2021)&lt;/DisplayText&gt;&lt;record&gt;&lt;rec-number&gt;64&lt;/rec-number&gt;&lt;foreign-keys&gt;&lt;key app="EN" db-id="2tvvdsaevdpwwzex5pfxx0p5f9d225t9sw5e" timestamp="1715161452"&gt;64&lt;/key&gt;&lt;/foreign-keys&gt;&lt;ref-type name="Journal Article"&gt;17&lt;/ref-type&gt;&lt;contributors&gt;&lt;authors&gt;&lt;author&gt;Qi, Jinda&lt;/author&gt;&lt;author&gt;Ding, Lan&lt;/author&gt;&lt;author&gt;Lim, Samsung&lt;/author&gt;&lt;/authors&gt;&lt;/contributors&gt;&lt;titles&gt;&lt;title&gt;Toward cool cities and communities: A sensitivity analysis method to identify the key planning and design variables for urban heat mitigation techniques&lt;/title&gt;&lt;secondary-title&gt;Sustainable Cities and Society&lt;/secondary-title&gt;&lt;/titles&gt;&lt;periodical&gt;&lt;full-title&gt;Sustainable cities and society&lt;/full-title&gt;&lt;/periodical&gt;&lt;pages&gt;103377&lt;/pages&gt;&lt;volume&gt;75&lt;/volume&gt;&lt;dates&gt;&lt;year&gt;2021&lt;/year&gt;&lt;/dates&gt;&lt;publisher&gt;Elsevier Ltd&lt;/publisher&gt;&lt;isbn&gt;2210-6707&lt;/isbn&gt;&lt;urls&gt;&lt;/urls&gt;&lt;electronic-resource-num&gt;10.1016/j.scs.2021.103377&lt;/electronic-resource-num&gt;&lt;/record&gt;&lt;/Cite&gt;&lt;/EndNote&gt;</w:instrText>
            </w:r>
            <w:r w:rsidRPr="00976CF5">
              <w:fldChar w:fldCharType="separate"/>
            </w:r>
            <w:r w:rsidRPr="00976CF5">
              <w:t>(Qi et al. 2021)</w:t>
            </w:r>
            <w:r w:rsidRPr="00976CF5">
              <w:fldChar w:fldCharType="end"/>
            </w:r>
          </w:p>
          <w:p w14:paraId="0AA9E7E7" w14:textId="77777777" w:rsidR="00A0262E" w:rsidRDefault="00A0262E" w:rsidP="00D4516A">
            <w:pPr>
              <w:pStyle w:val="TabletextNormal"/>
            </w:pPr>
            <w:r w:rsidRPr="00F86404">
              <w:fldChar w:fldCharType="begin"/>
            </w:r>
            <w:r w:rsidRPr="00F86404">
              <w:instrText xml:space="preserve"> ADDIN EN.CITE &lt;EndNote&gt;&lt;Cite&gt;&lt;Author&gt;Quilty&lt;/Author&gt;&lt;Year&gt;2023&lt;/Year&gt;&lt;RecNum&gt;69&lt;/RecNum&gt;&lt;DisplayText&gt;(Quilty et al. 2023)&lt;/DisplayText&gt;&lt;record&gt;&lt;rec-number&gt;69&lt;/rec-number&gt;&lt;foreign-keys&gt;&lt;key app="EN" db-id="2tvvdsaevdpwwzex5pfxx0p5f9d225t9sw5e" timestamp="1716735570"&gt;69&lt;/key&gt;&lt;/foreign-keys&gt;&lt;ref-type name="Journal Article"&gt;17&lt;/ref-type&gt;&lt;contributors&gt;&lt;authors&gt;&lt;author&gt;Quilty, Simon&lt;/author&gt;&lt;author&gt;Jupurrurla, Norman Frank&lt;/author&gt;&lt;author&gt;Lal, Aparna&lt;/author&gt;&lt;author&gt;Matthews, Veronica&lt;/author&gt;&lt;author&gt;Gasparrini, Antonio&lt;/author&gt;&lt;author&gt;Hope, Pandora&lt;/author&gt;&lt;author&gt;Brearley, Matt&lt;/author&gt;&lt;author&gt;Ebi, Kris L.&lt;/author&gt;&lt;/authors&gt;&lt;/contributors&gt;&lt;titles&gt;&lt;title&gt;The relative value of sociocultural and infrastructural adaptations to heat in a very hot climate in northern Australia: a case time series of heat-associated mortality&lt;/title&gt;&lt;secondary-title&gt;The Lancet Planetary Health&lt;/secondary-title&gt;&lt;/titles&gt;&lt;periodical&gt;&lt;full-title&gt;The Lancet Planetary Health&lt;/full-title&gt;&lt;/periodical&gt;&lt;pages&gt;e684-e693&lt;/pages&gt;&lt;volume&gt;7&lt;/volume&gt;&lt;number&gt;8&lt;/number&gt;&lt;dates&gt;&lt;year&gt;2023&lt;/year&gt;&lt;/dates&gt;&lt;publisher&gt;Elsevier&lt;/publisher&gt;&lt;isbn&gt;2542-5196&lt;/isbn&gt;&lt;urls&gt;&lt;related-urls&gt;&lt;url&gt;https://doi.org/10.1016/S2542-5196(23)00138-9&lt;/url&gt;&lt;/related-urls&gt;&lt;/urls&gt;&lt;electronic-resource-num&gt;10.1016/S2542-5196(23)00138-9&lt;/electronic-resource-num&gt;&lt;access-date&gt;2024/05/26&lt;/access-date&gt;&lt;/record&gt;&lt;/Cite&gt;&lt;/EndNote&gt;</w:instrText>
            </w:r>
            <w:r w:rsidRPr="00F86404">
              <w:fldChar w:fldCharType="separate"/>
            </w:r>
            <w:r w:rsidRPr="00F86404">
              <w:t>(Quilty et al. 2023)</w:t>
            </w:r>
            <w:r w:rsidRPr="00F86404">
              <w:fldChar w:fldCharType="end"/>
            </w:r>
          </w:p>
          <w:p w14:paraId="41BCA80A" w14:textId="77777777" w:rsidR="00A0262E" w:rsidRDefault="00A0262E" w:rsidP="00D4516A">
            <w:pPr>
              <w:pStyle w:val="TabletextNormal"/>
            </w:pPr>
            <w:r w:rsidRPr="00710089">
              <w:fldChar w:fldCharType="begin"/>
            </w:r>
            <w:r w:rsidRPr="00710089">
              <w:instrText xml:space="preserve"> ADDIN EN.CITE &lt;EndNote&gt;&lt;Cite&gt;&lt;Author&gt;Sadeghi&lt;/Author&gt;&lt;Year&gt;2022&lt;/Year&gt;&lt;RecNum&gt;36&lt;/RecNum&gt;&lt;DisplayText&gt;(Sadeghi et al. 2022)&lt;/DisplayText&gt;&lt;record&gt;&lt;rec-number&gt;36&lt;/rec-number&gt;&lt;foreign-keys&gt;&lt;key app="EN" db-id="2tvvdsaevdpwwzex5pfxx0p5f9d225t9sw5e" timestamp="1715161418"&gt;36&lt;/key&gt;&lt;/foreign-keys&gt;&lt;ref-type name="Journal Article"&gt;17&lt;/ref-type&gt;&lt;contributors&gt;&lt;authors&gt;&lt;author&gt;Sadeghi, M.&lt;/author&gt;&lt;author&gt;Chaston, T.&lt;/author&gt;&lt;author&gt;Hanigan, I.&lt;/author&gt;&lt;author&gt;de Dear, R.&lt;/author&gt;&lt;author&gt;Santamouris, M.&lt;/author&gt;&lt;author&gt;Jalaludin, B.&lt;/author&gt;&lt;author&gt;Morgan, G. G.&lt;/author&gt;&lt;/authors&gt;&lt;/contributors&gt;&lt;titles&gt;&lt;title&gt;The health benefits of greening strategies to cool urban environments – A heat health impact method&lt;/title&gt;&lt;secondary-title&gt;Building and Environment&lt;/secondary-title&gt;&lt;/titles&gt;&lt;periodical&gt;&lt;full-title&gt;Building and environment&lt;/full-title&gt;&lt;/periodical&gt;&lt;volume&gt;207&lt;/volume&gt;&lt;dates&gt;&lt;year&gt;2022&lt;/year&gt;&lt;/dates&gt;&lt;urls&gt;&lt;related-urls&gt;&lt;url&gt;https://www.scopus.com/inward/record.uri?eid=2-s2.0-85119957245&amp;amp;doi=10.1016%2fj.buildenv.2021.108546&amp;amp;partnerID=40&amp;amp;md5=7087249ef3afcde759aa3bcc05938055&lt;/url&gt;&lt;url&gt;https://www.sciencedirect.com/science/article/pii/S0360132321009392?via%3Dihub&lt;/url&gt;&lt;/related-urls&gt;&lt;/urls&gt;&lt;electronic-resource-num&gt;10.1016/j.buildenv.2021.108546&lt;/electronic-resource-num&gt;&lt;/record&gt;&lt;/Cite&gt;&lt;/EndNote&gt;</w:instrText>
            </w:r>
            <w:r w:rsidRPr="00710089">
              <w:fldChar w:fldCharType="separate"/>
            </w:r>
            <w:r w:rsidRPr="00710089">
              <w:t>(Sadeghi et al. 2022)</w:t>
            </w:r>
            <w:r w:rsidRPr="00710089">
              <w:fldChar w:fldCharType="end"/>
            </w:r>
          </w:p>
          <w:p w14:paraId="1318495D" w14:textId="77777777" w:rsidR="00A0262E" w:rsidRDefault="00A0262E" w:rsidP="00D4516A">
            <w:pPr>
              <w:pStyle w:val="TabletextNormal"/>
            </w:pPr>
            <w:r w:rsidRPr="00166E00">
              <w:fldChar w:fldCharType="begin"/>
            </w:r>
            <w:r w:rsidRPr="00166E00">
              <w:instrText xml:space="preserve"> ADDIN EN.CITE &lt;EndNote&gt;&lt;Cite&gt;&lt;Author&gt;Santamouris&lt;/Author&gt;&lt;Year&gt;2020&lt;/Year&gt;&lt;RecNum&gt;65&lt;/RecNum&gt;&lt;DisplayText&gt;(Santamouris et al. 2020)&lt;/DisplayText&gt;&lt;record&gt;&lt;rec-number&gt;65&lt;/rec-number&gt;&lt;foreign-keys&gt;&lt;key app="EN" db-id="2tvvdsaevdpwwzex5pfxx0p5f9d225t9sw5e" timestamp="1715161452"&gt;65&lt;/key&gt;&lt;/foreign-keys&gt;&lt;ref-type name="Journal Article"&gt;17&lt;/ref-type&gt;&lt;contributors&gt;&lt;authors&gt;&lt;author&gt;Santamouris, M.&lt;/author&gt;&lt;author&gt;Paolini, R.&lt;/author&gt;&lt;author&gt;Haddad, S.&lt;/author&gt;&lt;author&gt;Synnefa, A.&lt;/author&gt;&lt;author&gt;Garshasbi, S.&lt;/author&gt;&lt;author&gt;Hatvani-Kovacs, G.&lt;/author&gt;&lt;author&gt;Gobakis, K.&lt;/author&gt;&lt;author&gt;Yenneti, K.&lt;/author&gt;&lt;author&gt;Vasilakopoulou, K.&lt;/author&gt;&lt;author&gt;Feng, J.&lt;/author&gt;&lt;author&gt;Gao, K.&lt;/author&gt;&lt;author&gt;Papangelis, G.&lt;/author&gt;&lt;author&gt;Dandou, A.&lt;/author&gt;&lt;author&gt;Methymaki, G.&lt;/author&gt;&lt;author&gt;Portalakis, P.&lt;/author&gt;&lt;author&gt;Tombrou, M.&lt;/author&gt;&lt;/authors&gt;&lt;/contributors&gt;&lt;titles&gt;&lt;title&gt;Heat mitigation technologies can improve sustainability in cities. An holistic experimental and numerical impact assessment of urban overheating and related heat mitigation strategies on energy consumption, indoor comfort, vulnerability and heat-related mortality and morbidity in cities&lt;/title&gt;&lt;secondary-title&gt;Energy and Buildings&lt;/secondary-title&gt;&lt;/titles&gt;&lt;periodical&gt;&lt;full-title&gt;Energy and buildings&lt;/full-title&gt;&lt;/periodical&gt;&lt;pages&gt;110002&lt;/pages&gt;&lt;volume&gt;217&lt;/volume&gt;&lt;keywords&gt;&lt;keyword&gt;Energy consumption&lt;/keyword&gt;&lt;keyword&gt;Cooling&lt;/keyword&gt;&lt;keyword&gt;Mortality&lt;/keyword&gt;&lt;keyword&gt;Carbon dioxide&lt;/keyword&gt;&lt;keyword&gt;Diseases&lt;/keyword&gt;&lt;keyword&gt;Heat&lt;/keyword&gt;&lt;keyword&gt;Environmental quality&lt;/keyword&gt;&lt;keyword&gt;Sustainability&lt;/keyword&gt;&lt;keyword&gt;Evapotranspiration&lt;/keyword&gt;&lt;keyword&gt;Drinking (Physiology)&lt;/keyword&gt;&lt;keyword&gt;Water consumption&lt;/keyword&gt;&lt;/keywords&gt;&lt;dates&gt;&lt;year&gt;2020&lt;/year&gt;&lt;/dates&gt;&lt;pub-location&gt;Lausanne&lt;/pub-location&gt;&lt;publisher&gt;Elsevier B.V&lt;/publisher&gt;&lt;isbn&gt;0378-7788&lt;/isbn&gt;&lt;urls&gt;&lt;/urls&gt;&lt;electronic-resource-num&gt;10.1016/j.enbuild.2020.110002&lt;/electronic-resource-num&gt;&lt;/record&gt;&lt;/Cite&gt;&lt;/EndNote&gt;</w:instrText>
            </w:r>
            <w:r w:rsidRPr="00166E00">
              <w:fldChar w:fldCharType="separate"/>
            </w:r>
            <w:r w:rsidRPr="00166E00">
              <w:t>(</w:t>
            </w:r>
            <w:proofErr w:type="spellStart"/>
            <w:r w:rsidRPr="00166E00">
              <w:t>Santamouris</w:t>
            </w:r>
            <w:proofErr w:type="spellEnd"/>
            <w:r w:rsidRPr="00166E00">
              <w:t xml:space="preserve"> et al. 2020)</w:t>
            </w:r>
            <w:r w:rsidRPr="00166E00">
              <w:fldChar w:fldCharType="end"/>
            </w:r>
          </w:p>
          <w:p w14:paraId="5C15EB68" w14:textId="2DA6ABD4" w:rsidR="00A0262E" w:rsidRPr="005C1580" w:rsidRDefault="00A0262E" w:rsidP="00D4516A">
            <w:pPr>
              <w:pStyle w:val="TabletextNormal"/>
            </w:pPr>
            <w:r w:rsidRPr="00B23524">
              <w:fldChar w:fldCharType="begin"/>
            </w:r>
            <w:r w:rsidRPr="00B23524">
              <w:instrText xml:space="preserve"> ADDIN EN.CITE &lt;EndNote&gt;&lt;Cite&gt;&lt;Author&gt;Wheeler&lt;/Author&gt;&lt;Year&gt;2021&lt;/Year&gt;&lt;RecNum&gt;45&lt;/RecNum&gt;&lt;DisplayText&gt;(Wheeler et al. 2021)&lt;/DisplayText&gt;&lt;record&gt;&lt;rec-number&gt;45&lt;/rec-number&gt;&lt;foreign-keys&gt;&lt;key app="EN" db-id="2tvvdsaevdpwwzex5pfxx0p5f9d225t9sw5e" timestamp="1715161418"&gt;45&lt;/key&gt;&lt;/foreign-keys&gt;&lt;ref-type name="Journal Article"&gt;17&lt;/ref-type&gt;&lt;contributors&gt;&lt;authors&gt;&lt;author&gt;Wheeler, Amanda J.&lt;/author&gt;&lt;author&gt;Allen, Ryan W.&lt;/author&gt;&lt;author&gt;Lawrence, Kerryn&lt;/author&gt;&lt;author&gt;Roulston, Christopher T.&lt;/author&gt;&lt;author&gt;Powell, Jennifer&lt;/author&gt;&lt;author&gt;Williamson, Grant J.&lt;/author&gt;&lt;author&gt;Jones, Penelope J.&lt;/author&gt;&lt;author&gt;Reisen, Fabienne&lt;/author&gt;&lt;author&gt;Morgan, Geoffrey G.&lt;/author&gt;&lt;author&gt;Johnston, Fay H.&lt;/author&gt;&lt;/authors&gt;&lt;/contributors&gt;&lt;titles&gt;&lt;title&gt;Can public spaces effectively be used as cleaner indoor air shelters during extreme smoke events?&lt;/title&gt;&lt;secondary-title&gt;International Journal of Environmental Research and Public Health&lt;/secondary-title&gt;&lt;/titles&gt;&lt;periodical&gt;&lt;full-title&gt;International Journal of Environmental Research and Public Health&lt;/full-title&gt;&lt;/periodical&gt;&lt;volume&gt;18&lt;/volume&gt;&lt;number&gt;8&lt;/number&gt;&lt;dates&gt;&lt;year&gt;2021&lt;/year&gt;&lt;/dates&gt;&lt;pub-location&gt;Switzerland&lt;/pub-location&gt;&lt;publisher&gt;MDPI&lt;/publisher&gt;&lt;accession-num&gt;33924413&lt;/accession-num&gt;&lt;urls&gt;&lt;related-urls&gt;&lt;url&gt;https://ezproxy.canberra.edu.au/login?url=https://search.ebscohost.com/login.aspx?direct=true&amp;amp;db=cmedm&amp;amp;AN=33924413&amp;amp;site=ehost-live&lt;/url&gt;&lt;url&gt;https://mdpi-res.com/d_attachment/ijerph/ijerph-18-04085/article_deploy/ijerph-18-04085.pdf?version=1618306267&lt;/url&gt;&lt;/related-urls&gt;&lt;/urls&gt;&lt;electronic-resource-num&gt;10.3390/ijerph18084085&lt;/electronic-resource-num&gt;&lt;/record&gt;&lt;/Cite&gt;&lt;/EndNote&gt;</w:instrText>
            </w:r>
            <w:r w:rsidRPr="00B23524">
              <w:fldChar w:fldCharType="separate"/>
            </w:r>
            <w:r w:rsidRPr="00B23524">
              <w:t>(Wheeler et al. 2021)</w:t>
            </w:r>
            <w:r w:rsidRPr="00B23524">
              <w:fldChar w:fldCharType="end"/>
            </w:r>
          </w:p>
        </w:tc>
        <w:tc>
          <w:tcPr>
            <w:tcW w:w="1749" w:type="dxa"/>
          </w:tcPr>
          <w:p w14:paraId="04377FF1" w14:textId="77777777" w:rsidR="00A0262E" w:rsidRDefault="00A0262E" w:rsidP="00D4516A">
            <w:pPr>
              <w:pStyle w:val="TabletextNormal"/>
            </w:pPr>
            <w:r w:rsidRPr="00206AC9">
              <w:fldChar w:fldCharType="begin"/>
            </w:r>
            <w:r w:rsidRPr="00206AC9">
              <w:instrText xml:space="preserve"> ADDIN EN.CITE &lt;EndNote&gt;&lt;Cite&gt;&lt;Author&gt;Cowlishaw&lt;/Author&gt;&lt;Year&gt;2023&lt;/Year&gt;&lt;RecNum&gt;6&lt;/RecNum&gt;&lt;DisplayText&gt;(Cowlishaw et al. 2023)&lt;/DisplayText&gt;&lt;record&gt;&lt;rec-number&gt;6&lt;/rec-number&gt;&lt;foreign-keys&gt;&lt;key app="EN" db-id="2tvvdsaevdpwwzex5pfxx0p5f9d225t9sw5e" timestamp="1715161418"&gt;6&lt;/key&gt;&lt;/foreign-keys&gt;&lt;ref-type name="Journal Article"&gt;17&lt;/ref-type&gt;&lt;contributors&gt;&lt;authors&gt;&lt;author&gt;Cowlishaw, S.&lt;/author&gt;&lt;author&gt;Gibson, K.&lt;/author&gt;&lt;author&gt;Alexander, S.&lt;/author&gt;&lt;author&gt;Howard, A.&lt;/author&gt;&lt;author&gt;Agathos, J.&lt;/author&gt;&lt;author&gt;Strauven, S.&lt;/author&gt;&lt;author&gt;Chisholm, K.&lt;/author&gt;&lt;author&gt;Fredrickson, J.&lt;/author&gt;&lt;author&gt;Pham, L.&lt;/author&gt;&lt;author&gt;Lau, W.&lt;/author&gt;&lt;author&gt;O&amp;apos;Donnell, M. L.&lt;/author&gt;&lt;/authors&gt;&lt;/contributors&gt;&lt;titles&gt;&lt;title&gt;Improving mental health following multiple disasters in Australia: a randomized controlled trial of the Skills for Life Adjustment and Resilience (SOLAR) programme&lt;/title&gt;&lt;secondary-title&gt;European Journal of Psychotraumatology&lt;/secondary-title&gt;&lt;/titles&gt;&lt;periodical&gt;&lt;full-title&gt;European journal of psychotraumatology&lt;/full-title&gt;&lt;/periodical&gt;&lt;pages&gt;2284032&lt;/pages&gt;&lt;volume&gt;14&lt;/volume&gt;&lt;number&gt;2&lt;/number&gt;&lt;dates&gt;&lt;year&gt;2023&lt;/year&gt;&lt;/dates&gt;&lt;pub-location&gt;United States&lt;/pub-location&gt;&lt;publisher&gt;Taylor &amp;amp; Francis&lt;/publisher&gt;&lt;accession-num&gt;38073550&lt;/accession-num&gt;&lt;urls&gt;&lt;related-urls&gt;&lt;url&gt;https://ezproxy.canberra.edu.au/login?url=https://search.ebscohost.com/login.aspx?direct=true&amp;amp;db=cmedm&amp;amp;AN=38073550&amp;amp;site=ehost-live&lt;/url&gt;&lt;/related-urls&gt;&lt;/urls&gt;&lt;electronic-resource-num&gt;10.1080/20008066.2023.2284032&lt;/electronic-resource-num&gt;&lt;/record&gt;&lt;/Cite&gt;&lt;/EndNote&gt;</w:instrText>
            </w:r>
            <w:r w:rsidRPr="00206AC9">
              <w:fldChar w:fldCharType="separate"/>
            </w:r>
            <w:r w:rsidRPr="00206AC9">
              <w:t>(Cowlishaw et al. 2023)</w:t>
            </w:r>
            <w:r w:rsidRPr="00206AC9">
              <w:fldChar w:fldCharType="end"/>
            </w:r>
          </w:p>
          <w:p w14:paraId="01C62D64" w14:textId="77777777" w:rsidR="00A0262E" w:rsidRDefault="00A0262E" w:rsidP="00D4516A">
            <w:pPr>
              <w:pStyle w:val="TabletextNormal"/>
            </w:pPr>
            <w:r w:rsidRPr="00B91C1D">
              <w:fldChar w:fldCharType="begin"/>
            </w:r>
            <w:r w:rsidRPr="00B91C1D">
              <w:instrText xml:space="preserve"> ADDIN EN.CITE &lt;EndNote&gt;&lt;Cite&gt;&lt;Author&gt;Hansen&lt;/Author&gt;&lt;Year&gt;2011&lt;/Year&gt;&lt;RecNum&gt;16&lt;/RecNum&gt;&lt;DisplayText&gt;(Hansen et al. 2011)&lt;/DisplayText&gt;&lt;record&gt;&lt;rec-number&gt;16&lt;/rec-number&gt;&lt;foreign-keys&gt;&lt;key app="EN" db-id="2tvvdsaevdpwwzex5pfxx0p5f9d225t9sw5e" timestamp="1715161418"&gt;16&lt;/key&gt;&lt;/foreign-keys&gt;&lt;ref-type name="Journal Article"&gt;17&lt;/ref-type&gt;&lt;contributors&gt;&lt;authors&gt;&lt;author&gt;Hansen, Alana&lt;/author&gt;&lt;author&gt;Bi, Peng&lt;/author&gt;&lt;author&gt;Nitschke, Monika&lt;/author&gt;&lt;author&gt;Pisaniello, Dino&lt;/author&gt;&lt;author&gt;Newbury, Jonathan&lt;/author&gt;&lt;author&gt;Kitson, Alison&lt;/author&gt;&lt;/authors&gt;&lt;/contributors&gt;&lt;titles&gt;&lt;title&gt;Perceptions of heat-susceptibility in older persons: barriers to adaptation&lt;/title&gt;&lt;secondary-title&gt;International Journal of Environmental Research and Public Health&lt;/secondary-title&gt;&lt;/titles&gt;&lt;periodical&gt;&lt;full-title&gt;International Journal of Environmental Research and Public Health&lt;/full-title&gt;&lt;/periodical&gt;&lt;pages&gt;4714-4728&lt;/pages&gt;&lt;volume&gt;8&lt;/volume&gt;&lt;number&gt;12&lt;/number&gt;&lt;dates&gt;&lt;year&gt;2011&lt;/year&gt;&lt;/dates&gt;&lt;pub-location&gt;Switzerland&lt;/pub-location&gt;&lt;publisher&gt;MDPI&lt;/publisher&gt;&lt;accession-num&gt;22408598&lt;/accession-num&gt;&lt;urls&gt;&lt;related-urls&gt;&lt;url&gt;https://ezproxy.canberra.edu.au/login?url=https://search.ebscohost.com/login.aspx?direct=true&amp;amp;db=cmedm&amp;amp;AN=22408598&amp;amp;site=ehost-live&lt;/url&gt;&lt;url&gt;https://www.ncbi.nlm.nih.gov/pmc/articles/PMC3290974/pdf/ijerph-08-04714.pdf&lt;/url&gt;&lt;/related-urls&gt;&lt;/urls&gt;&lt;electronic-resource-num&gt;10.3390/ijerph8124714&lt;/electronic-resource-num&gt;&lt;/record&gt;&lt;/Cite&gt;&lt;/EndNote&gt;</w:instrText>
            </w:r>
            <w:r w:rsidRPr="00B91C1D">
              <w:fldChar w:fldCharType="separate"/>
            </w:r>
            <w:r w:rsidRPr="00B91C1D">
              <w:t>(Hansen et al. 2011)</w:t>
            </w:r>
            <w:r w:rsidRPr="00B91C1D">
              <w:fldChar w:fldCharType="end"/>
            </w:r>
          </w:p>
          <w:p w14:paraId="2BB0BADF" w14:textId="77777777" w:rsidR="00A0262E" w:rsidRDefault="00A0262E" w:rsidP="00D4516A">
            <w:pPr>
              <w:pStyle w:val="TabletextNormal"/>
            </w:pPr>
            <w:r w:rsidRPr="00C16633">
              <w:fldChar w:fldCharType="begin"/>
            </w:r>
            <w:r w:rsidRPr="00C16633">
              <w:instrText xml:space="preserve"> ADDIN EN.CITE &lt;EndNote&gt;&lt;Cite&gt;&lt;Author&gt;Longman&lt;/Author&gt;&lt;Year&gt;2023&lt;/Year&gt;&lt;RecNum&gt;95&lt;/RecNum&gt;&lt;DisplayText&gt;(Longman et al. 2023)&lt;/DisplayText&gt;&lt;record&gt;&lt;rec-number&gt;95&lt;/rec-number&gt;&lt;foreign-keys&gt;&lt;key app="EN" db-id="2tvvdsaevdpwwzex5pfxx0p5f9d225t9sw5e" timestamp="1719130289"&gt;95&lt;/key&gt;&lt;/foreign-keys&gt;&lt;ref-type name="Journal Article"&gt;17&lt;/ref-type&gt;&lt;contributors&gt;&lt;authors&gt;&lt;author&gt;Longman, Jo&lt;/author&gt;&lt;author&gt;Braddon, Maddy&lt;/author&gt;&lt;author&gt;Verlie, Blanche&lt;/author&gt;&lt;author&gt;Schlosberg, David&lt;/author&gt;&lt;author&gt;Hampshire, Lisa&lt;/author&gt;&lt;author&gt;Hawke, Catherine&lt;/author&gt;&lt;author&gt;Noonan, Anna&lt;/author&gt;&lt;author&gt;Saurman, Emily&lt;/author&gt;&lt;/authors&gt;&lt;/contributors&gt;&lt;titles&gt;&lt;title&gt;Building resilience to the mental health impacts of climate change in rural Australia&lt;/title&gt;&lt;secondary-title&gt;The Journal of Climate Change and Health&lt;/secondary-title&gt;&lt;/titles&gt;&lt;periodical&gt;&lt;full-title&gt;The Journal of Climate Change and Health&lt;/full-title&gt;&lt;/periodical&gt;&lt;pages&gt;100240&lt;/pages&gt;&lt;volume&gt;12&lt;/volume&gt;&lt;keywords&gt;&lt;keyword&gt;Climate change&lt;/keyword&gt;&lt;keyword&gt;Mental health&lt;/keyword&gt;&lt;keyword&gt;Community resilience&lt;/keyword&gt;&lt;/keywords&gt;&lt;dates&gt;&lt;year&gt;2023&lt;/year&gt;&lt;pub-dates&gt;&lt;date&gt;2023/07/01/&lt;/date&gt;&lt;/pub-dates&gt;&lt;/dates&gt;&lt;isbn&gt;2667-2782&lt;/isbn&gt;&lt;urls&gt;&lt;related-urls&gt;&lt;url&gt;https://www.sciencedirect.com/science/article/pii/S2667278223000408&lt;/url&gt;&lt;/related-urls&gt;&lt;/urls&gt;&lt;electronic-resource-num&gt;https://doi.org/10.1016/j.joclim.2023.100240&lt;/electronic-resource-num&gt;&lt;/record&gt;&lt;/Cite&gt;&lt;/EndNote&gt;</w:instrText>
            </w:r>
            <w:r w:rsidRPr="00C16633">
              <w:fldChar w:fldCharType="separate"/>
            </w:r>
            <w:r w:rsidRPr="00C16633">
              <w:t>(Longman et al. 2023)</w:t>
            </w:r>
            <w:r w:rsidRPr="00C16633">
              <w:fldChar w:fldCharType="end"/>
            </w:r>
          </w:p>
          <w:p w14:paraId="76A49B9F" w14:textId="77777777" w:rsidR="00A0262E" w:rsidRDefault="00A0262E" w:rsidP="00D4516A">
            <w:pPr>
              <w:pStyle w:val="TabletextNormal"/>
            </w:pPr>
            <w:r w:rsidRPr="00371C97">
              <w:fldChar w:fldCharType="begin"/>
            </w:r>
            <w:r w:rsidRPr="00371C97">
              <w:instrText xml:space="preserve"> ADDIN EN.CITE &lt;EndNote&gt;&lt;Cite&gt;&lt;Author&gt;Hart&lt;/Author&gt;&lt;Year&gt;2011&lt;/Year&gt;&lt;RecNum&gt;18&lt;/RecNum&gt;&lt;DisplayText&gt;(Hart et al. 2011)&lt;/DisplayText&gt;&lt;record&gt;&lt;rec-number&gt;18&lt;/rec-number&gt;&lt;foreign-keys&gt;&lt;key app="EN" db-id="2tvvdsaevdpwwzex5pfxx0p5f9d225t9sw5e" timestamp="1715161418"&gt;18&lt;/key&gt;&lt;/foreign-keys&gt;&lt;ref-type name="Journal Article"&gt;17&lt;/ref-type&gt;&lt;contributors&gt;&lt;authors&gt;&lt;author&gt;Hart, Craig Richard&lt;/author&gt;&lt;author&gt;Berry, Helen Louise&lt;/author&gt;&lt;author&gt;Tonna, Anne Maree&lt;/author&gt;&lt;/authors&gt;&lt;/contributors&gt;&lt;titles&gt;&lt;title&gt;Improving the mental health of rural New South Wales communities facing drought and other adversities&lt;/title&gt;&lt;secondary-title&gt;The Australian Journal of Rural Health&lt;/secondary-title&gt;&lt;/titles&gt;&lt;periodical&gt;&lt;full-title&gt;The Australian journal of rural health&lt;/full-title&gt;&lt;/periodical&gt;&lt;pages&gt;231-238&lt;/pages&gt;&lt;volume&gt;19&lt;/volume&gt;&lt;number&gt;5&lt;/number&gt;&lt;dates&gt;&lt;year&gt;2011&lt;/year&gt;&lt;/dates&gt;&lt;pub-location&gt;Australia&lt;/pub-location&gt;&lt;publisher&gt;Wiley-Blackwell Publishing Asia&lt;/publisher&gt;&lt;accession-num&gt;21933364&lt;/accession-num&gt;&lt;urls&gt;&lt;related-urls&gt;&lt;url&gt;https://ezproxy.canberra.edu.au/login?url=https://search.ebscohost.com/login.aspx?direct=true&amp;amp;db=cmedm&amp;amp;AN=21933364&amp;amp;site=ehost-live&lt;/url&gt;&lt;url&gt;https://onlinelibrary.wiley.com/doi/pdfdirect/10.1111/j.1440-1584.2011.01225.x?download=true&lt;/url&gt;&lt;/related-urls&gt;&lt;/urls&gt;&lt;electronic-resource-num&gt;10.1111/j.1440-1584.2011.01225.x&lt;/electronic-resource-num&gt;&lt;/record&gt;&lt;/Cite&gt;&lt;/EndNote&gt;</w:instrText>
            </w:r>
            <w:r w:rsidRPr="00371C97">
              <w:fldChar w:fldCharType="separate"/>
            </w:r>
            <w:r w:rsidRPr="00371C97">
              <w:t>(Hart et al. 2011)</w:t>
            </w:r>
            <w:r w:rsidRPr="00371C97">
              <w:fldChar w:fldCharType="end"/>
            </w:r>
          </w:p>
          <w:p w14:paraId="4BB028E8" w14:textId="77777777" w:rsidR="00A0262E" w:rsidRDefault="00A0262E" w:rsidP="00D4516A">
            <w:pPr>
              <w:pStyle w:val="TabletextNormal"/>
            </w:pPr>
            <w:r w:rsidRPr="004F2145">
              <w:fldChar w:fldCharType="begin"/>
            </w:r>
            <w:r w:rsidRPr="004F2145">
              <w:instrText xml:space="preserve"> ADDIN EN.CITE &lt;EndNote&gt;&lt;Cite&gt;&lt;Author&gt;McGill&lt;/Author&gt;&lt;Year&gt;2024&lt;/Year&gt;&lt;RecNum&gt;26&lt;/RecNum&gt;&lt;DisplayText&gt;(McGill et al. 2024)&lt;/DisplayText&gt;&lt;record&gt;&lt;rec-number&gt;26&lt;/rec-number&gt;&lt;foreign-keys&gt;&lt;key app="EN" db-id="2tvvdsaevdpwwzex5pfxx0p5f9d225t9sw5e" timestamp="1715161418"&gt;26&lt;/key&gt;&lt;/foreign-keys&gt;&lt;ref-type name="Journal Article"&gt;17&lt;/ref-type&gt;&lt;contributors&gt;&lt;authors&gt;&lt;author&gt;McGill, Nicole&lt;/author&gt;&lt;author&gt;Curtin, Michael&lt;/author&gt;&lt;author&gt;Hodgins, Gene&lt;/author&gt;&lt;author&gt;Parnell, Tracey&lt;/author&gt;&lt;author&gt;Verdon, Sarah&lt;/author&gt;&lt;author&gt;Crockett, Judith&lt;/author&gt;&lt;author&gt;Davison, Wendy Rose&lt;/author&gt;&lt;/authors&gt;&lt;/contributors&gt;&lt;titles&gt;&lt;title&gt;Supporting children&amp;apos;s recovery from bushfires: Stakeholders&amp;apos; views about the impact of a community-based intervention program on children&lt;/title&gt;&lt;secondary-title&gt;The Australian Journal of Rural Health&lt;/secondary-title&gt;&lt;/titles&gt;&lt;periodical&gt;&lt;full-title&gt;The Australian journal of rural health&lt;/full-title&gt;&lt;/periodical&gt;&lt;pages&gt;42-52&lt;/pages&gt;&lt;volume&gt;32&lt;/volume&gt;&lt;number&gt;1&lt;/number&gt;&lt;dates&gt;&lt;year&gt;2024&lt;/year&gt;&lt;/dates&gt;&lt;pub-location&gt;Australia&lt;/pub-location&gt;&lt;publisher&gt;Wiley-Blackwell Publishing Asia&lt;/publisher&gt;&lt;accession-num&gt;37964697&lt;/accession-num&gt;&lt;urls&gt;&lt;related-urls&gt;&lt;url&gt;https://ezproxy.canberra.edu.au/login?url=https://search.ebscohost.com/login.aspx?direct=true&amp;amp;db=cmedm&amp;amp;AN=37964697&amp;amp;site=ehost-live&lt;/url&gt;&lt;url&gt;https://onlinelibrary.wiley.com/doi/pdfdirect/10.1111/ajr.13060?download=true&lt;/url&gt;&lt;/related-urls&gt;&lt;/urls&gt;&lt;electronic-resource-num&gt;10.1111/ajr.13060&lt;/electronic-resource-num&gt;&lt;/record&gt;&lt;/Cite&gt;&lt;/EndNote&gt;</w:instrText>
            </w:r>
            <w:r w:rsidRPr="004F2145">
              <w:fldChar w:fldCharType="separate"/>
            </w:r>
            <w:r w:rsidRPr="004F2145">
              <w:t>(McGill et al. 2024)</w:t>
            </w:r>
            <w:r w:rsidRPr="004F2145">
              <w:fldChar w:fldCharType="end"/>
            </w:r>
          </w:p>
          <w:p w14:paraId="2775C649" w14:textId="77777777" w:rsidR="00A0262E" w:rsidRDefault="00A0262E" w:rsidP="00D4516A">
            <w:pPr>
              <w:pStyle w:val="TabletextNormal"/>
            </w:pPr>
            <w:r w:rsidRPr="00A233EF">
              <w:fldChar w:fldCharType="begin"/>
            </w:r>
            <w:r w:rsidRPr="00A233EF">
              <w:instrText xml:space="preserve"> ADDIN EN.CITE &lt;EndNote&gt;&lt;Cite&gt;&lt;Author&gt;O&amp;apos;Donnell&lt;/Author&gt;&lt;Year&gt;2020&lt;/Year&gt;&lt;RecNum&gt;29&lt;/RecNum&gt;&lt;DisplayText&gt;(O&amp;apos;Donnell et al. 2020)&lt;/DisplayText&gt;&lt;record&gt;&lt;rec-number&gt;29&lt;/rec-number&gt;&lt;foreign-keys&gt;&lt;key app="EN" db-id="2tvvdsaevdpwwzex5pfxx0p5f9d225t9sw5e" timestamp="1715161418"&gt;29&lt;/key&gt;&lt;/foreign-keys&gt;&lt;ref-type name="Journal Article"&gt;17&lt;/ref-type&gt;&lt;contributors&gt;&lt;authors&gt;&lt;author&gt;O&amp;apos;Donnell, Meaghan Louise&lt;/author&gt;&lt;author&gt;Lau, Winnie&lt;/author&gt;&lt;author&gt;Fredrickson, Julia&lt;/author&gt;&lt;author&gt;Gibson, Kari&lt;/author&gt;&lt;author&gt;Bryant, Richard Allan&lt;/author&gt;&lt;author&gt;Bisson, Jonathan&lt;/author&gt;&lt;author&gt;Burke, Susie&lt;/author&gt;&lt;author&gt;Busuttil, Walter&lt;/author&gt;&lt;author&gt;Coghlan, Andrew&lt;/author&gt;&lt;author&gt;Creamer, Mark&lt;/author&gt;&lt;author&gt;Gray, Debbie&lt;/author&gt;&lt;author&gt;Greenberg, Neil&lt;/author&gt;&lt;author&gt;McDermott, Brett&lt;/author&gt;&lt;author&gt;McFarlane, Alexander C.&lt;/author&gt;&lt;author&gt;Monson, Candice M.&lt;/author&gt;&lt;author&gt;Phelps, Andrea&lt;/author&gt;&lt;author&gt;Ruzek, Josef I.&lt;/author&gt;&lt;author&gt;Schnurr, Paula P.&lt;/author&gt;&lt;author&gt;Ugsang, Janette&lt;/author&gt;&lt;author&gt;Watson, Patricia&lt;/author&gt;&lt;author&gt;Whitton, Shona&lt;/author&gt;&lt;author&gt;Williams, Richard&lt;/author&gt;&lt;author&gt;Cowlishaw, Sean&lt;/author&gt;&lt;author&gt;Forbes, David&lt;/author&gt;&lt;/authors&gt;&lt;/contributors&gt;&lt;titles&gt;&lt;title&gt;An open label pilot study of a brief psychosocial intervention for disaster and trauma survivors&lt;/title&gt;&lt;secondary-title&gt;Frontiers in Psychiatry&lt;/secondary-title&gt;&lt;/titles&gt;&lt;periodical&gt;&lt;full-title&gt;Frontiers in psychiatry&lt;/full-title&gt;&lt;/periodical&gt;&lt;pages&gt;483&lt;/pages&gt;&lt;volume&gt;11&lt;/volume&gt;&lt;dates&gt;&lt;year&gt;2020&lt;/year&gt;&lt;/dates&gt;&lt;pub-location&gt;Switzerland&lt;/pub-location&gt;&lt;publisher&gt;Frontiers Research Foundation&lt;/publisher&gt;&lt;accession-num&gt;32670099&lt;/accession-num&gt;&lt;urls&gt;&lt;related-urls&gt;&lt;url&gt;https://ezproxy.canberra.edu.au/login?url=https://search.ebscohost.com/login.aspx?direct=true&amp;amp;db=cmedm&amp;amp;AN=32670099&amp;amp;site=ehost-live&lt;/url&gt;&lt;url&gt;https://www.ncbi.nlm.nih.gov/pmc/articles/PMC7332836/pdf/fpsyt-11-00483.pdf&lt;/url&gt;&lt;/related-urls&gt;&lt;/urls&gt;&lt;electronic-resource-num&gt;10.3389/fpsyt.2020.00483&lt;/electronic-resource-num&gt;&lt;/record&gt;&lt;/Cite&gt;&lt;/EndNote&gt;</w:instrText>
            </w:r>
            <w:r w:rsidRPr="00A233EF">
              <w:fldChar w:fldCharType="separate"/>
            </w:r>
            <w:r w:rsidRPr="00A233EF">
              <w:t>(O'Donnell et al. 2020)</w:t>
            </w:r>
            <w:r w:rsidRPr="00A233EF">
              <w:fldChar w:fldCharType="end"/>
            </w:r>
          </w:p>
          <w:p w14:paraId="45872087" w14:textId="77777777" w:rsidR="00A0262E" w:rsidRDefault="00A0262E" w:rsidP="00D4516A">
            <w:pPr>
              <w:pStyle w:val="TabletextNormal"/>
            </w:pPr>
            <w:r w:rsidRPr="001B46E7">
              <w:fldChar w:fldCharType="begin"/>
            </w:r>
            <w:r w:rsidRPr="001B46E7">
              <w:instrText xml:space="preserve"> ADDIN EN.CITE &lt;EndNote&gt;&lt;Cite&gt;&lt;Author&gt;Rigby&lt;/Author&gt;&lt;Year&gt;2011&lt;/Year&gt;&lt;RecNum&gt;35&lt;/RecNum&gt;&lt;DisplayText&gt;(Rigby et al. 2011)&lt;/DisplayText&gt;&lt;record&gt;&lt;rec-number&gt;35&lt;/rec-number&gt;&lt;foreign-keys&gt;&lt;key app="EN" db-id="2tvvdsaevdpwwzex5pfxx0p5f9d225t9sw5e" timestamp="1715161418"&gt;35&lt;/key&gt;&lt;/foreign-keys&gt;&lt;ref-type name="Journal Article"&gt;17&lt;/ref-type&gt;&lt;contributors&gt;&lt;authors&gt;&lt;author&gt;Rigby, Colin Wayne&lt;/author&gt;&lt;author&gt;Rosen, Alan&lt;/author&gt;&lt;author&gt;Berry, Helen Louise&lt;/author&gt;&lt;author&gt;Hart, Craig Richard&lt;/author&gt;&lt;/authors&gt;&lt;/contributors&gt;&lt;titles&gt;&lt;title&gt;If the land&amp;apos;s sick, we&amp;apos;re sick:* the impact of prolonged drought on the social and emotional well-being of Aboriginal communities in rural New South Wales&lt;/title&gt;&lt;secondary-title&gt;The Australian Journal of Rural Health&lt;/secondary-title&gt;&lt;/titles&gt;&lt;periodical&gt;&lt;full-title&gt;The Australian journal of rural health&lt;/full-title&gt;&lt;/periodical&gt;&lt;pages&gt;249-254&lt;/pages&gt;&lt;volume&gt;19&lt;/volume&gt;&lt;number&gt;5&lt;/number&gt;&lt;dates&gt;&lt;year&gt;2011&lt;/year&gt;&lt;/dates&gt;&lt;pub-location&gt;Australia&lt;/pub-location&gt;&lt;publisher&gt;Wiley-Blackwell Publishing Asia&lt;/publisher&gt;&lt;accession-num&gt;21933367&lt;/accession-num&gt;&lt;urls&gt;&lt;related-urls&gt;&lt;url&gt;https://ezproxy.canberra.edu.au/login?url=https://search.ebscohost.com/login.aspx?direct=true&amp;amp;db=cmedm&amp;amp;AN=21933367&amp;amp;site=ehost-live&lt;/url&gt;&lt;/related-urls&gt;&lt;/urls&gt;&lt;electronic-resource-num&gt;10.1111/j.1440-1584.2011.01223.x&lt;/electronic-resource-num&gt;&lt;/record&gt;&lt;/Cite&gt;&lt;/EndNote&gt;</w:instrText>
            </w:r>
            <w:r w:rsidRPr="001B46E7">
              <w:fldChar w:fldCharType="separate"/>
            </w:r>
            <w:r w:rsidRPr="001B46E7">
              <w:t>(Rigby et al. 2011)</w:t>
            </w:r>
            <w:r w:rsidRPr="001B46E7">
              <w:fldChar w:fldCharType="end"/>
            </w:r>
          </w:p>
          <w:p w14:paraId="06E74AF1" w14:textId="77777777" w:rsidR="00A0262E" w:rsidRDefault="00A0262E" w:rsidP="00D4516A">
            <w:pPr>
              <w:pStyle w:val="TabletextNormal"/>
            </w:pPr>
            <w:r w:rsidRPr="00F739D5">
              <w:fldChar w:fldCharType="begin"/>
            </w:r>
            <w:r w:rsidRPr="00F739D5">
              <w:instrText xml:space="preserve"> ADDIN EN.CITE &lt;EndNote&gt;&lt;Cite&gt;&lt;Author&gt;Seale&lt;/Author&gt;&lt;Year&gt;2023&lt;/Year&gt;&lt;RecNum&gt;37&lt;/RecNum&gt;&lt;DisplayText&gt;(Seale et al. 2023)&lt;/DisplayText&gt;&lt;record&gt;&lt;rec-number&gt;37&lt;/rec-number&gt;&lt;foreign-keys&gt;&lt;key app="EN" db-id="2tvvdsaevdpwwzex5pfxx0p5f9d225t9sw5e" timestamp="1715161418"&gt;37&lt;/key&gt;&lt;/foreign-keys&gt;&lt;ref-type name="Journal Article"&gt;17&lt;/ref-type&gt;&lt;contributors&gt;&lt;authors&gt;&lt;author&gt;Seale, Holly&lt;/author&gt;&lt;author&gt;Trent, M.&lt;/author&gt;&lt;author&gt;Marks, G. B.&lt;/author&gt;&lt;author&gt;Shah, S.&lt;/author&gt;&lt;author&gt;Chughtai, A. A.&lt;/author&gt;&lt;author&gt;MacIntyre, C. R.&lt;/author&gt;&lt;/authors&gt;&lt;/contributors&gt;&lt;titles&gt;&lt;title&gt;Exploring the use of masks for protection against the effects of wildfire smoke among people with preexisting respiratory conditions&lt;/title&gt;&lt;secondary-title&gt;BMC Public Health&lt;/secondary-title&gt;&lt;/titles&gt;&lt;periodical&gt;&lt;full-title&gt;BMC public health&lt;/full-title&gt;&lt;/periodical&gt;&lt;pages&gt;2330&lt;/pages&gt;&lt;volume&gt;23&lt;/volume&gt;&lt;number&gt;1&lt;/number&gt;&lt;dates&gt;&lt;year&gt;2023&lt;/year&gt;&lt;/dates&gt;&lt;pub-location&gt;England&lt;/pub-location&gt;&lt;publisher&gt;BioMed Central&lt;/publisher&gt;&lt;accession-num&gt;38001501&lt;/accession-num&gt;&lt;urls&gt;&lt;related-urls&gt;&lt;url&gt;https://ezproxy.canberra.edu.au/login?url=https://search.ebscohost.com/login.aspx?direct=true&amp;amp;db=cmedm&amp;amp;AN=38001501&amp;amp;site=ehost-live&lt;/url&gt;&lt;url&gt;https://www.ncbi.nlm.nih.gov/pmc/articles/PMC10668508/pdf/12889_2023_Article_17274.pdf&lt;/url&gt;&lt;/related-urls&gt;&lt;/urls&gt;&lt;electronic-resource-num&gt;10.1186/s12889-023-17274-3&lt;/electronic-resource-num&gt;&lt;/record&gt;&lt;/Cite&gt;&lt;/EndNote&gt;</w:instrText>
            </w:r>
            <w:r w:rsidRPr="00F739D5">
              <w:fldChar w:fldCharType="separate"/>
            </w:r>
            <w:r w:rsidRPr="00F739D5">
              <w:t>(Seale et al. 2023)</w:t>
            </w:r>
            <w:r w:rsidRPr="00F739D5">
              <w:fldChar w:fldCharType="end"/>
            </w:r>
          </w:p>
          <w:p w14:paraId="4FF4D48A" w14:textId="7232A5B0" w:rsidR="00A0262E" w:rsidRPr="005C1580" w:rsidRDefault="00A0262E" w:rsidP="00D4516A">
            <w:pPr>
              <w:pStyle w:val="TabletextNormal"/>
            </w:pPr>
            <w:r w:rsidRPr="0065526A">
              <w:fldChar w:fldCharType="begin"/>
            </w:r>
            <w:r w:rsidRPr="0065526A">
              <w:instrText xml:space="preserve"> ADDIN EN.CITE &lt;EndNote&gt;&lt;Cite&gt;&lt;Author&gt;Varghese&lt;/Author&gt;&lt;Year&gt;2020&lt;/Year&gt;&lt;RecNum&gt;66&lt;/RecNum&gt;&lt;DisplayText&gt;(Varghese et al. 2020)&lt;/DisplayText&gt;&lt;record&gt;&lt;rec-number&gt;66&lt;/rec-number&gt;&lt;foreign-keys&gt;&lt;key app="EN" db-id="2tvvdsaevdpwwzex5pfxx0p5f9d225t9sw5e" timestamp="1715161452"&gt;66&lt;/key&gt;&lt;/foreign-keys&gt;&lt;ref-type name="Journal Article"&gt;17&lt;/ref-type&gt;&lt;contributors&gt;&lt;authors&gt;&lt;author&gt;Varghese, Blesson M.&lt;/author&gt;&lt;author&gt;Hansen, Alana L.&lt;/author&gt;&lt;author&gt;Williams, Susan&lt;/author&gt;&lt;author&gt;Bi, Peng&lt;/author&gt;&lt;author&gt;Hanson-Easey, Scott&lt;/author&gt;&lt;author&gt;Barnett, Adrian G.&lt;/author&gt;&lt;author&gt;Heyworth, Jane S.&lt;/author&gt;&lt;author&gt;Sim, Malcolm R.&lt;/author&gt;&lt;author&gt;Rowett, Shelley&lt;/author&gt;&lt;author&gt;Nitschke, Monika&lt;/author&gt;&lt;author&gt;Di Corleto, Ross&lt;/author&gt;&lt;author&gt;Pisaniello, Dino L.&lt;/author&gt;&lt;/authors&gt;&lt;/contributors&gt;&lt;titles&gt;&lt;title&gt;Heat-related injuries in Australian workplaces: Perspectives from health and safety representatives&lt;/title&gt;&lt;secondary-title&gt;Safety Science&lt;/secondary-title&gt;&lt;/titles&gt;&lt;periodical&gt;&lt;full-title&gt;Safety science&lt;/full-title&gt;&lt;/periodical&gt;&lt;pages&gt;104651&lt;/pages&gt;&lt;volume&gt;126&lt;/volume&gt;&lt;keywords&gt;&lt;keyword&gt;Industrial hygiene&lt;/keyword&gt;&lt;keyword&gt;Personal protective equipment&lt;/keyword&gt;&lt;keyword&gt;Drinking water&lt;/keyword&gt;&lt;keyword&gt;Regression analysis&lt;/keyword&gt;&lt;keyword&gt;Risk assessment&lt;/keyword&gt;&lt;keyword&gt;Risk factors&lt;/keyword&gt;&lt;keyword&gt;Weather&lt;/keyword&gt;&lt;keyword&gt;Heat&lt;/keyword&gt;&lt;keyword&gt;Employees&lt;/keyword&gt;&lt;keyword&gt;Safety Management&lt;/keyword&gt;&lt;keyword&gt;Ventilation&lt;/keyword&gt;&lt;keyword&gt;Industrial accidents&lt;/keyword&gt;&lt;keyword&gt;Safety&lt;/keyword&gt;&lt;keyword&gt;Accidents&lt;/keyword&gt;&lt;/keywords&gt;&lt;dates&gt;&lt;year&gt;2020&lt;/year&gt;&lt;/dates&gt;&lt;pub-location&gt;Amsterdam&lt;/pub-location&gt;&lt;publisher&gt;Elsevier Ltd&lt;/publisher&gt;&lt;isbn&gt;0925-7535&lt;/isbn&gt;&lt;urls&gt;&lt;/urls&gt;&lt;electronic-resource-num&gt;10.1016/j.ssci.2020.104651&lt;/electronic-resource-num&gt;&lt;/record&gt;&lt;/Cite&gt;&lt;/EndNote&gt;</w:instrText>
            </w:r>
            <w:r w:rsidRPr="0065526A">
              <w:fldChar w:fldCharType="separate"/>
            </w:r>
            <w:r w:rsidRPr="0065526A">
              <w:t>(Varghese et al. 2020)</w:t>
            </w:r>
            <w:r w:rsidRPr="0065526A">
              <w:fldChar w:fldCharType="end"/>
            </w:r>
          </w:p>
        </w:tc>
        <w:tc>
          <w:tcPr>
            <w:tcW w:w="1602" w:type="dxa"/>
          </w:tcPr>
          <w:p w14:paraId="7E8A9137" w14:textId="182D1028" w:rsidR="00A0262E" w:rsidRPr="005C1580" w:rsidRDefault="00A0262E" w:rsidP="00D4516A">
            <w:pPr>
              <w:spacing w:before="0" w:after="60" w:line="240" w:lineRule="auto"/>
              <w:rPr>
                <w:sz w:val="14"/>
                <w:szCs w:val="14"/>
              </w:rPr>
            </w:pPr>
          </w:p>
        </w:tc>
        <w:tc>
          <w:tcPr>
            <w:tcW w:w="1560" w:type="dxa"/>
          </w:tcPr>
          <w:p w14:paraId="24F1D814" w14:textId="51D8C193" w:rsidR="00A0262E" w:rsidRPr="005C1580" w:rsidRDefault="00A0262E" w:rsidP="00D4516A">
            <w:pPr>
              <w:pStyle w:val="TabletextNormal"/>
            </w:pPr>
            <w:r w:rsidRPr="00295986">
              <w:fldChar w:fldCharType="begin"/>
            </w:r>
            <w:r w:rsidRPr="00295986">
              <w:instrText xml:space="preserve"> ADDIN EN.CITE &lt;EndNote&gt;&lt;Cite&gt;&lt;Author&gt;Tomerini&lt;/Author&gt;&lt;Year&gt;2011&lt;/Year&gt;&lt;RecNum&gt;39&lt;/RecNum&gt;&lt;DisplayText&gt;(Tomerini et al. 2011)&lt;/DisplayText&gt;&lt;record&gt;&lt;rec-number&gt;39&lt;/rec-number&gt;&lt;foreign-keys&gt;&lt;key app="EN" db-id="2tvvdsaevdpwwzex5pfxx0p5f9d225t9sw5e" timestamp="1715161418"&gt;39&lt;/key&gt;&lt;/foreign-keys&gt;&lt;ref-type name="Journal Article"&gt;17&lt;/ref-type&gt;&lt;contributors&gt;&lt;authors&gt;&lt;author&gt;Tomerini, Deanna M.&lt;/author&gt;&lt;author&gt;Dale, Pat E.&lt;/author&gt;&lt;author&gt;Sipe, Neil&lt;/author&gt;&lt;/authors&gt;&lt;/contributors&gt;&lt;titles&gt;&lt;title&gt;Does mosquito control have an effect on mosquito-borne disease? The case of Ross River virus disease and mosquito management in Queensland, Australia&lt;/title&gt;&lt;secondary-title&gt;Journal of the American Mosquito Control Association&lt;/secondary-title&gt;&lt;/titles&gt;&lt;periodical&gt;&lt;full-title&gt;Journal of the American Mosquito Control Association&lt;/full-title&gt;&lt;/periodical&gt;&lt;pages&gt;39-44&lt;/pages&gt;&lt;volume&gt;27&lt;/volume&gt;&lt;number&gt;1&lt;/number&gt;&lt;dates&gt;&lt;year&gt;2011&lt;/year&gt;&lt;/dates&gt;&lt;pub-location&gt;United States&lt;/pub-location&gt;&lt;publisher&gt;American Mosquito Control Association&lt;/publisher&gt;&lt;accession-num&gt;21476446&lt;/accession-num&gt;&lt;urls&gt;&lt;related-urls&gt;&lt;url&gt;https://ezproxy.canberra.edu.au/login?url=https://search.ebscohost.com/login.aspx?direct=true&amp;amp;db=cmedm&amp;amp;AN=21476446&amp;amp;site=ehost-live&lt;/url&gt;&lt;/related-urls&gt;&lt;/urls&gt;&lt;electronic-resource-num&gt;10.2987/10-6038.1&lt;/electronic-resource-num&gt;&lt;/record&gt;&lt;/Cite&gt;&lt;/EndNote&gt;</w:instrText>
            </w:r>
            <w:r w:rsidRPr="00295986">
              <w:fldChar w:fldCharType="separate"/>
            </w:r>
            <w:r w:rsidRPr="00295986">
              <w:t>(</w:t>
            </w:r>
            <w:proofErr w:type="spellStart"/>
            <w:r w:rsidRPr="00295986">
              <w:t>Tomerini</w:t>
            </w:r>
            <w:proofErr w:type="spellEnd"/>
            <w:r w:rsidRPr="00295986">
              <w:t xml:space="preserve"> et al. 2011)</w:t>
            </w:r>
            <w:r w:rsidRPr="00295986">
              <w:fldChar w:fldCharType="end"/>
            </w:r>
          </w:p>
        </w:tc>
        <w:tc>
          <w:tcPr>
            <w:tcW w:w="1510" w:type="dxa"/>
          </w:tcPr>
          <w:p w14:paraId="6CFB3CB9" w14:textId="77777777" w:rsidR="00A0262E" w:rsidRPr="005C1580" w:rsidRDefault="00A0262E" w:rsidP="00D4516A">
            <w:pPr>
              <w:spacing w:before="0" w:after="60" w:line="240" w:lineRule="auto"/>
              <w:rPr>
                <w:sz w:val="14"/>
                <w:szCs w:val="14"/>
              </w:rPr>
            </w:pPr>
          </w:p>
        </w:tc>
      </w:tr>
      <w:tr w:rsidR="00A0262E" w14:paraId="56659FD6" w14:textId="77777777" w:rsidTr="00642055">
        <w:tc>
          <w:tcPr>
            <w:tcW w:w="1276" w:type="dxa"/>
          </w:tcPr>
          <w:p w14:paraId="082F67BE" w14:textId="77777777" w:rsidR="00A0262E" w:rsidRDefault="00A0262E" w:rsidP="00D4516A">
            <w:pPr>
              <w:pStyle w:val="TabletextNormal"/>
            </w:pPr>
            <w:r>
              <w:t>0</w:t>
            </w:r>
          </w:p>
        </w:tc>
        <w:tc>
          <w:tcPr>
            <w:tcW w:w="1795" w:type="dxa"/>
          </w:tcPr>
          <w:p w14:paraId="1DAB866B" w14:textId="5937CE4E" w:rsidR="00A0262E" w:rsidRDefault="00A0262E" w:rsidP="00D4516A">
            <w:pPr>
              <w:pStyle w:val="TabletextNormal"/>
            </w:pPr>
            <w:r>
              <w:t>7</w:t>
            </w:r>
          </w:p>
        </w:tc>
        <w:tc>
          <w:tcPr>
            <w:tcW w:w="1749" w:type="dxa"/>
          </w:tcPr>
          <w:p w14:paraId="585078A8" w14:textId="4CF263C5" w:rsidR="00A0262E" w:rsidRDefault="00A0262E" w:rsidP="00D4516A">
            <w:pPr>
              <w:pStyle w:val="TabletextNormal"/>
            </w:pPr>
            <w:r>
              <w:t>9</w:t>
            </w:r>
          </w:p>
        </w:tc>
        <w:tc>
          <w:tcPr>
            <w:tcW w:w="1602" w:type="dxa"/>
          </w:tcPr>
          <w:p w14:paraId="2231B14E" w14:textId="77F45A70" w:rsidR="00A0262E" w:rsidRDefault="00EC5745" w:rsidP="00D4516A">
            <w:pPr>
              <w:pStyle w:val="TabletextNormal"/>
            </w:pPr>
            <w:r>
              <w:t>0</w:t>
            </w:r>
          </w:p>
        </w:tc>
        <w:tc>
          <w:tcPr>
            <w:tcW w:w="1560" w:type="dxa"/>
          </w:tcPr>
          <w:p w14:paraId="676BC2DE" w14:textId="00EA23F6" w:rsidR="00A0262E" w:rsidRDefault="00A0262E" w:rsidP="00D4516A">
            <w:pPr>
              <w:pStyle w:val="TabletextNormal"/>
            </w:pPr>
            <w:r>
              <w:t>1</w:t>
            </w:r>
          </w:p>
        </w:tc>
        <w:tc>
          <w:tcPr>
            <w:tcW w:w="1510" w:type="dxa"/>
          </w:tcPr>
          <w:p w14:paraId="2C1FAE11" w14:textId="31724E37" w:rsidR="00A0262E" w:rsidRDefault="00A0262E" w:rsidP="00D4516A">
            <w:pPr>
              <w:pStyle w:val="TabletextNormal"/>
            </w:pPr>
            <w:r>
              <w:t>0</w:t>
            </w:r>
          </w:p>
        </w:tc>
      </w:tr>
    </w:tbl>
    <w:p w14:paraId="7C4CB312" w14:textId="09DBF616" w:rsidR="00963D0A" w:rsidRPr="00E004C2" w:rsidRDefault="00963D0A" w:rsidP="00D4516A">
      <w:pPr>
        <w:pStyle w:val="Heading3"/>
      </w:pPr>
      <w:bookmarkStart w:id="87" w:name="_Toc178262933"/>
      <w:r w:rsidRPr="00E004C2">
        <w:t>4.4.</w:t>
      </w:r>
      <w:r w:rsidR="000B56F7" w:rsidRPr="00E004C2">
        <w:t>3</w:t>
      </w:r>
      <w:r w:rsidRPr="00E004C2">
        <w:t xml:space="preserve"> </w:t>
      </w:r>
      <w:r w:rsidR="00B70B92" w:rsidRPr="00E004C2">
        <w:t>Research</w:t>
      </w:r>
      <w:r w:rsidR="000872D7" w:rsidRPr="00E004C2">
        <w:t xml:space="preserve"> gaps</w:t>
      </w:r>
      <w:bookmarkEnd w:id="87"/>
    </w:p>
    <w:p w14:paraId="5F8D99A9" w14:textId="631FBFFA" w:rsidR="00C70F9F" w:rsidRDefault="00C80B0A" w:rsidP="00963D0A">
      <w:r>
        <w:t xml:space="preserve">The research </w:t>
      </w:r>
      <w:r w:rsidR="00103127">
        <w:t xml:space="preserve">evidence base for health adaptation interventions outside of the health system is growing. This includes a small number of studies that consider interventions specifically for priority populations, such as First Nations people, the elderly and women. Several of the included studies focused on communities in regional and remote areas, indicating a balanced split </w:t>
      </w:r>
      <w:r w:rsidR="00103127">
        <w:lastRenderedPageBreak/>
        <w:t>between urban and rural interventions.</w:t>
      </w:r>
      <w:r w:rsidR="004E6A82">
        <w:t xml:space="preserve"> Of these studies, NSW was the most r</w:t>
      </w:r>
      <w:r w:rsidR="003A735E">
        <w:t xml:space="preserve">epresented study location, indicating future opportunities to assess interventions in other climatic and geographic areas. </w:t>
      </w:r>
    </w:p>
    <w:p w14:paraId="16A61199" w14:textId="22735CEA" w:rsidR="00316C86" w:rsidRDefault="003A735E" w:rsidP="00E004C2">
      <w:r>
        <w:t>Most studies</w:t>
      </w:r>
      <w:r w:rsidR="001D5134">
        <w:t xml:space="preserve"> focused on interventions responding to the health impacts of heat and were largely within the built environment sector.</w:t>
      </w:r>
      <w:r w:rsidR="00033251">
        <w:t xml:space="preserve"> </w:t>
      </w:r>
      <w:r w:rsidR="00802D95">
        <w:t xml:space="preserve">However, there is a lack of </w:t>
      </w:r>
      <w:r w:rsidR="00EA6884">
        <w:t>studies on interventions to build</w:t>
      </w:r>
      <w:r w:rsidR="00802D95">
        <w:t xml:space="preserve"> community resilience to </w:t>
      </w:r>
      <w:r w:rsidR="00B07345">
        <w:t>the health impacts of</w:t>
      </w:r>
      <w:r w:rsidR="00802D95">
        <w:t xml:space="preserve"> heat, building on the existing studies which explored the role of communication and education to promote </w:t>
      </w:r>
      <w:r w:rsidR="001B049D">
        <w:t>personal protection behaviours</w:t>
      </w:r>
      <w:r w:rsidR="00B47556">
        <w:t xml:space="preserve"> (</w:t>
      </w:r>
      <w:r w:rsidR="00B47556" w:rsidRPr="00E004C2">
        <w:t xml:space="preserve">Hansen et al. </w:t>
      </w:r>
      <w:r w:rsidR="00B47556" w:rsidRPr="005D06DD">
        <w:rPr>
          <w:rFonts w:cstheme="minorHAnsi"/>
          <w:color w:val="000000"/>
        </w:rPr>
        <w:fldChar w:fldCharType="begin"/>
      </w:r>
      <w:r w:rsidR="00B47556">
        <w:rPr>
          <w:rFonts w:cstheme="minorHAnsi"/>
          <w:color w:val="000000"/>
        </w:rPr>
        <w:instrText xml:space="preserve"> ADDIN EN.CITE &lt;EndNote&gt;&lt;Cite&gt;&lt;Author&gt;Hansen&lt;/Author&gt;&lt;Year&gt;2011&lt;/Year&gt;&lt;RecNum&gt;16&lt;/RecNum&gt;&lt;DisplayText&gt;(Hansen et al. 2011)&lt;/DisplayText&gt;&lt;record&gt;&lt;rec-number&gt;16&lt;/rec-number&gt;&lt;foreign-keys&gt;&lt;key app="EN" db-id="2tvvdsaevdpwwzex5pfxx0p5f9d225t9sw5e" timestamp="1715161418"&gt;16&lt;/key&gt;&lt;/foreign-keys&gt;&lt;ref-type name="Journal Article"&gt;17&lt;/ref-type&gt;&lt;contributors&gt;&lt;authors&gt;&lt;author&gt;Hansen, Alana&lt;/author&gt;&lt;author&gt;Bi, Peng&lt;/author&gt;&lt;author&gt;Nitschke, Monika&lt;/author&gt;&lt;author&gt;Pisaniello, Dino&lt;/author&gt;&lt;author&gt;Newbury, Jonathan&lt;/author&gt;&lt;author&gt;Kitson, Alison&lt;/author&gt;&lt;/authors&gt;&lt;/contributors&gt;&lt;titles&gt;&lt;title&gt;Perceptions of heat-susceptibility in older persons: barriers to adaptation&lt;/title&gt;&lt;secondary-title&gt;International Journal of Environmental Research and Public Health&lt;/secondary-title&gt;&lt;/titles&gt;&lt;periodical&gt;&lt;full-title&gt;International Journal of Environmental Research and Public Health&lt;/full-title&gt;&lt;/periodical&gt;&lt;pages&gt;4714-4728&lt;/pages&gt;&lt;volume&gt;8&lt;/volume&gt;&lt;number&gt;12&lt;/number&gt;&lt;dates&gt;&lt;year&gt;2011&lt;/year&gt;&lt;/dates&gt;&lt;pub-location&gt;Switzerland&lt;/pub-location&gt;&lt;publisher&gt;MDPI&lt;/publisher&gt;&lt;accession-num&gt;22408598&lt;/accession-num&gt;&lt;urls&gt;&lt;related-urls&gt;&lt;url&gt;https://ezproxy.canberra.edu.au/login?url=https://search.ebscohost.com/login.aspx?direct=true&amp;amp;db=cmedm&amp;amp;AN=22408598&amp;amp;site=ehost-live&lt;/url&gt;&lt;url&gt;https://www.ncbi.nlm.nih.gov/pmc/articles/PMC3290974/pdf/ijerph-08-04714.pdf&lt;/url&gt;&lt;/related-urls&gt;&lt;/urls&gt;&lt;electronic-resource-num&gt;10.3390/ijerph8124714&lt;/electronic-resource-num&gt;&lt;/record&gt;&lt;/Cite&gt;&lt;/EndNote&gt;</w:instrText>
      </w:r>
      <w:r w:rsidR="00B47556" w:rsidRPr="005D06DD">
        <w:rPr>
          <w:rFonts w:cstheme="minorHAnsi"/>
          <w:color w:val="000000"/>
        </w:rPr>
        <w:fldChar w:fldCharType="separate"/>
      </w:r>
      <w:r w:rsidR="00B47556">
        <w:rPr>
          <w:rFonts w:cstheme="minorHAnsi"/>
          <w:noProof/>
          <w:color w:val="000000"/>
        </w:rPr>
        <w:t>2011</w:t>
      </w:r>
      <w:r w:rsidR="00B47556" w:rsidRPr="005D06DD">
        <w:rPr>
          <w:rFonts w:cstheme="minorHAnsi"/>
          <w:color w:val="000000"/>
        </w:rPr>
        <w:fldChar w:fldCharType="end"/>
      </w:r>
      <w:r w:rsidR="00B47556" w:rsidRPr="00E004C2">
        <w:t xml:space="preserve">; </w:t>
      </w:r>
      <w:r w:rsidR="00B47556" w:rsidRPr="005D06DD">
        <w:rPr>
          <w:rFonts w:cstheme="minorHAnsi"/>
          <w:color w:val="000000"/>
        </w:rPr>
        <w:fldChar w:fldCharType="begin"/>
      </w:r>
      <w:r w:rsidR="00B47556">
        <w:rPr>
          <w:rFonts w:cstheme="minorHAnsi"/>
          <w:color w:val="000000"/>
        </w:rPr>
        <w:instrText xml:space="preserve"> ADDIN EN.CITE &lt;EndNote&gt;&lt;Cite&gt;&lt;Author&gt;Varghese&lt;/Author&gt;&lt;Year&gt;2020&lt;/Year&gt;&lt;RecNum&gt;66&lt;/RecNum&gt;&lt;DisplayText&gt;(Varghese et al. 2020)&lt;/DisplayText&gt;&lt;record&gt;&lt;rec-number&gt;66&lt;/rec-number&gt;&lt;foreign-keys&gt;&lt;key app="EN" db-id="2tvvdsaevdpwwzex5pfxx0p5f9d225t9sw5e" timestamp="1715161452"&gt;66&lt;/key&gt;&lt;/foreign-keys&gt;&lt;ref-type name="Journal Article"&gt;17&lt;/ref-type&gt;&lt;contributors&gt;&lt;authors&gt;&lt;author&gt;Varghese, Blesson M.&lt;/author&gt;&lt;author&gt;Hansen, Alana L.&lt;/author&gt;&lt;author&gt;Williams, Susan&lt;/author&gt;&lt;author&gt;Bi, Peng&lt;/author&gt;&lt;author&gt;Hanson-Easey, Scott&lt;/author&gt;&lt;author&gt;Barnett, Adrian G.&lt;/author&gt;&lt;author&gt;Heyworth, Jane S.&lt;/author&gt;&lt;author&gt;Sim, Malcolm R.&lt;/author&gt;&lt;author&gt;Rowett, Shelley&lt;/author&gt;&lt;author&gt;Nitschke, Monika&lt;/author&gt;&lt;author&gt;Di Corleto, Ross&lt;/author&gt;&lt;author&gt;Pisaniello, Dino L.&lt;/author&gt;&lt;/authors&gt;&lt;/contributors&gt;&lt;titles&gt;&lt;title&gt;Heat-related injuries in Australian workplaces: Perspectives from health and safety representatives&lt;/title&gt;&lt;secondary-title&gt;Safety Science&lt;/secondary-title&gt;&lt;/titles&gt;&lt;periodical&gt;&lt;full-title&gt;Safety science&lt;/full-title&gt;&lt;/periodical&gt;&lt;pages&gt;104651&lt;/pages&gt;&lt;volume&gt;126&lt;/volume&gt;&lt;keywords&gt;&lt;keyword&gt;Industrial hygiene&lt;/keyword&gt;&lt;keyword&gt;Personal protective equipment&lt;/keyword&gt;&lt;keyword&gt;Drinking water&lt;/keyword&gt;&lt;keyword&gt;Regression analysis&lt;/keyword&gt;&lt;keyword&gt;Risk assessment&lt;/keyword&gt;&lt;keyword&gt;Risk factors&lt;/keyword&gt;&lt;keyword&gt;Weather&lt;/keyword&gt;&lt;keyword&gt;Heat&lt;/keyword&gt;&lt;keyword&gt;Employees&lt;/keyword&gt;&lt;keyword&gt;Safety Management&lt;/keyword&gt;&lt;keyword&gt;Ventilation&lt;/keyword&gt;&lt;keyword&gt;Industrial accidents&lt;/keyword&gt;&lt;keyword&gt;Safety&lt;/keyword&gt;&lt;keyword&gt;Accidents&lt;/keyword&gt;&lt;/keywords&gt;&lt;dates&gt;&lt;year&gt;2020&lt;/year&gt;&lt;/dates&gt;&lt;pub-location&gt;Amsterdam&lt;/pub-location&gt;&lt;publisher&gt;Elsevier Ltd&lt;/publisher&gt;&lt;isbn&gt;0925-7535&lt;/isbn&gt;&lt;urls&gt;&lt;/urls&gt;&lt;electronic-resource-num&gt;10.1016/j.ssci.2020.104651&lt;/electronic-resource-num&gt;&lt;/record&gt;&lt;/Cite&gt;&lt;/EndNote&gt;</w:instrText>
      </w:r>
      <w:r w:rsidR="00B47556" w:rsidRPr="005D06DD">
        <w:rPr>
          <w:rFonts w:cstheme="minorHAnsi"/>
          <w:color w:val="000000"/>
        </w:rPr>
        <w:fldChar w:fldCharType="separate"/>
      </w:r>
      <w:r w:rsidR="00B47556">
        <w:rPr>
          <w:rFonts w:cstheme="minorHAnsi"/>
          <w:noProof/>
          <w:color w:val="000000"/>
        </w:rPr>
        <w:t>Varghese et al. 2020)</w:t>
      </w:r>
      <w:r w:rsidR="00B47556" w:rsidRPr="005D06DD">
        <w:rPr>
          <w:rFonts w:cstheme="minorHAnsi"/>
          <w:color w:val="000000"/>
        </w:rPr>
        <w:fldChar w:fldCharType="end"/>
      </w:r>
      <w:r w:rsidR="001B049D">
        <w:t xml:space="preserve">. Future research </w:t>
      </w:r>
      <w:r w:rsidR="00B07345">
        <w:t>c</w:t>
      </w:r>
      <w:r w:rsidR="001B049D">
        <w:t xml:space="preserve">ould consider the evaluation of </w:t>
      </w:r>
      <w:r w:rsidR="00B07345">
        <w:t xml:space="preserve">local </w:t>
      </w:r>
      <w:r w:rsidR="001B049D">
        <w:t xml:space="preserve">heat-health action plans, including </w:t>
      </w:r>
      <w:r w:rsidR="00CC3F72">
        <w:t>further studies</w:t>
      </w:r>
      <w:r w:rsidR="001B049D">
        <w:t xml:space="preserve"> </w:t>
      </w:r>
      <w:r w:rsidR="002151B5">
        <w:t xml:space="preserve">on </w:t>
      </w:r>
      <w:r w:rsidR="001B049D">
        <w:t xml:space="preserve">public cooling and resilience centres. These interventions can provide a coordinated response to protecting community health and reducing harm by setting out the actions and systems necessary to support priority populations </w:t>
      </w:r>
      <w:r w:rsidR="00316C86">
        <w:t xml:space="preserve">during extreme heat. </w:t>
      </w:r>
    </w:p>
    <w:p w14:paraId="4B58116D" w14:textId="4DE3424D" w:rsidR="00E20FF4" w:rsidRDefault="00316C86" w:rsidP="00E004C2">
      <w:r>
        <w:t>Few studies</w:t>
      </w:r>
      <w:r w:rsidR="003F3916">
        <w:t xml:space="preserve"> included in the review </w:t>
      </w:r>
      <w:r>
        <w:t>explored</w:t>
      </w:r>
      <w:r w:rsidR="00B07345">
        <w:t xml:space="preserve"> local</w:t>
      </w:r>
      <w:r>
        <w:t xml:space="preserve"> interventions to protect health from climate-related air pollution. </w:t>
      </w:r>
      <w:r w:rsidR="007A2C0E">
        <w:t xml:space="preserve">Only two studies examined interventions in relation to </w:t>
      </w:r>
      <w:r w:rsidR="003907C2">
        <w:t>the health impacts of</w:t>
      </w:r>
      <w:r w:rsidR="007A2C0E">
        <w:t xml:space="preserve"> bushfire smoke</w:t>
      </w:r>
      <w:r w:rsidR="003907C2">
        <w:t>,</w:t>
      </w:r>
      <w:r w:rsidR="002C27BB">
        <w:t xml:space="preserve"> and no</w:t>
      </w:r>
      <w:r w:rsidR="003F3916">
        <w:t xml:space="preserve"> included</w:t>
      </w:r>
      <w:r w:rsidR="002C27BB">
        <w:t xml:space="preserve"> studies examined </w:t>
      </w:r>
      <w:r w:rsidR="003907C2">
        <w:t xml:space="preserve">interventions to address </w:t>
      </w:r>
      <w:r w:rsidR="002C27BB">
        <w:t xml:space="preserve">the potential </w:t>
      </w:r>
      <w:r w:rsidR="003907C2">
        <w:t>health</w:t>
      </w:r>
      <w:r w:rsidR="002C27BB">
        <w:t xml:space="preserve"> impacts of climate</w:t>
      </w:r>
      <w:r w:rsidR="003907C2">
        <w:t>-related</w:t>
      </w:r>
      <w:r w:rsidR="002C27BB">
        <w:t xml:space="preserve"> change</w:t>
      </w:r>
      <w:r w:rsidR="003907C2">
        <w:t>s</w:t>
      </w:r>
      <w:r w:rsidR="002C27BB">
        <w:t xml:space="preserve"> </w:t>
      </w:r>
      <w:r w:rsidR="003907C2">
        <w:t>in</w:t>
      </w:r>
      <w:r w:rsidR="002C27BB">
        <w:t xml:space="preserve"> aeroallergens, such as pollen, and related adaptation measures</w:t>
      </w:r>
      <w:r w:rsidR="00A9352B">
        <w:t xml:space="preserve"> for allergic diseases. Future research </w:t>
      </w:r>
      <w:r w:rsidR="00B07345">
        <w:t>c</w:t>
      </w:r>
      <w:r w:rsidR="00A9352B">
        <w:t xml:space="preserve">ould consider assessing interventions in relation to climate sensitive air-pollutants, including </w:t>
      </w:r>
      <w:r w:rsidR="00F32C01">
        <w:t>fine particulate matter (</w:t>
      </w:r>
      <w:r w:rsidR="00A9352B">
        <w:t>PM</w:t>
      </w:r>
      <w:r w:rsidR="00A9352B">
        <w:rPr>
          <w:vertAlign w:val="subscript"/>
        </w:rPr>
        <w:t>2.5</w:t>
      </w:r>
      <w:r w:rsidR="00F32C01">
        <w:t>),</w:t>
      </w:r>
      <w:r w:rsidR="00A9352B">
        <w:t xml:space="preserve"> ground-level ozone, and aero</w:t>
      </w:r>
      <w:r w:rsidR="00E20FF4">
        <w:t xml:space="preserve">allergens like pollen. </w:t>
      </w:r>
    </w:p>
    <w:p w14:paraId="709D9D25" w14:textId="23FA217B" w:rsidR="00A15120" w:rsidRPr="00127AB2" w:rsidRDefault="00E20FF4" w:rsidP="00E004C2">
      <w:r>
        <w:t xml:space="preserve">There is a significant lack of </w:t>
      </w:r>
      <w:r w:rsidR="00866A76">
        <w:t xml:space="preserve">Australian </w:t>
      </w:r>
      <w:r>
        <w:t xml:space="preserve">studies </w:t>
      </w:r>
      <w:r w:rsidR="00866A76">
        <w:t>of interventions</w:t>
      </w:r>
      <w:r>
        <w:t xml:space="preserve"> aiming to strengthen long-term resilience to the physical </w:t>
      </w:r>
      <w:r w:rsidR="00B97BCD">
        <w:t xml:space="preserve">and mental health impacts of floods, particularly in </w:t>
      </w:r>
      <w:r w:rsidR="00B97BCD" w:rsidRPr="00127AB2">
        <w:t xml:space="preserve">socioeconomically disadvantaged communities and for people living with a disability. </w:t>
      </w:r>
      <w:r w:rsidR="009833C8" w:rsidRPr="00127AB2">
        <w:t>In the studies included in this review, t</w:t>
      </w:r>
      <w:r w:rsidR="00E93E01" w:rsidRPr="00127AB2">
        <w:t>here is limited Australian evidence on interventions to address</w:t>
      </w:r>
      <w:r w:rsidR="00A02A2F" w:rsidRPr="00127AB2">
        <w:t xml:space="preserve"> the health impacts of floods.</w:t>
      </w:r>
      <w:r w:rsidR="00E93E01" w:rsidRPr="00127AB2">
        <w:t xml:space="preserve"> </w:t>
      </w:r>
      <w:r w:rsidR="00A15120" w:rsidRPr="00127AB2">
        <w:t xml:space="preserve">It is important that future research includes floods adaptation and resilience interventions. </w:t>
      </w:r>
    </w:p>
    <w:p w14:paraId="40C03C0C" w14:textId="3EC047C9" w:rsidR="0092355E" w:rsidRPr="00A431E1" w:rsidRDefault="00601CE4" w:rsidP="00E004C2">
      <w:r w:rsidRPr="00E004C2">
        <w:t xml:space="preserve">Studies about </w:t>
      </w:r>
      <w:r w:rsidR="00E361B4" w:rsidRPr="00E004C2">
        <w:t xml:space="preserve">surveillance and early warning systems </w:t>
      </w:r>
      <w:r w:rsidR="002A6D7A" w:rsidRPr="00E004C2">
        <w:t>with a specific focus on</w:t>
      </w:r>
      <w:r w:rsidR="00E361B4" w:rsidRPr="00E004C2">
        <w:t xml:space="preserve"> climate-sensitive communicable diseases are underrepresented in the </w:t>
      </w:r>
      <w:r w:rsidR="007D6F8D" w:rsidRPr="00E004C2">
        <w:t xml:space="preserve">Australian </w:t>
      </w:r>
      <w:r w:rsidR="00E361B4" w:rsidRPr="00E004C2">
        <w:t>evidence base. There is a need for interventional research that can strengthen adaptation to climate-sensitive communicable diseases</w:t>
      </w:r>
      <w:r w:rsidR="007D6F8D" w:rsidRPr="00E004C2">
        <w:t xml:space="preserve"> in a diverse range of Australian contexts</w:t>
      </w:r>
      <w:r w:rsidR="00E361B4" w:rsidRPr="00E004C2">
        <w:t>.</w:t>
      </w:r>
    </w:p>
    <w:p w14:paraId="418F2E78" w14:textId="3C79FC78" w:rsidR="00A52423" w:rsidRPr="001A75C3" w:rsidRDefault="00D93784" w:rsidP="001A75C3">
      <w:r w:rsidRPr="001A75C3">
        <w:t>For all hazard</w:t>
      </w:r>
      <w:r w:rsidR="00B07345" w:rsidRPr="001A75C3">
        <w:t>-</w:t>
      </w:r>
      <w:r w:rsidRPr="001A75C3">
        <w:t>specific interventions, it is important that future research</w:t>
      </w:r>
      <w:r w:rsidR="008A7AFF" w:rsidRPr="001A75C3">
        <w:t xml:space="preserve"> specifically considers priority populations</w:t>
      </w:r>
      <w:r w:rsidR="00DD224D" w:rsidRPr="001A75C3">
        <w:t xml:space="preserve"> that may have reduced adaptative capacity. </w:t>
      </w:r>
      <w:r w:rsidR="00CF657F" w:rsidRPr="001A75C3">
        <w:t>Research evidence is needed to better design interventions for priority populations, including the development of effective communications tools</w:t>
      </w:r>
      <w:r w:rsidR="00830B0A" w:rsidRPr="001A75C3">
        <w:t xml:space="preserve"> suitable for diverse audiences, </w:t>
      </w:r>
      <w:r w:rsidR="00827788" w:rsidRPr="001A75C3">
        <w:t xml:space="preserve">for all potential climate and health impacts. </w:t>
      </w:r>
    </w:p>
    <w:p w14:paraId="01DE05BC" w14:textId="6C7DE00B" w:rsidR="00122658" w:rsidRDefault="00122658" w:rsidP="00B20CDA">
      <w:pPr>
        <w:pStyle w:val="Heading1"/>
      </w:pPr>
      <w:bookmarkStart w:id="88" w:name="_Toc175728284"/>
      <w:bookmarkStart w:id="89" w:name="_Toc177390335"/>
      <w:bookmarkStart w:id="90" w:name="_Toc178262934"/>
      <w:bookmarkStart w:id="91" w:name="_Toc198822488"/>
      <w:r>
        <w:lastRenderedPageBreak/>
        <w:t xml:space="preserve">5 Advancing Australian </w:t>
      </w:r>
      <w:r w:rsidR="002E2B11">
        <w:t>c</w:t>
      </w:r>
      <w:r>
        <w:t xml:space="preserve">limate and </w:t>
      </w:r>
      <w:r w:rsidR="002E2B11">
        <w:t>h</w:t>
      </w:r>
      <w:r>
        <w:t xml:space="preserve">ealth </w:t>
      </w:r>
      <w:r w:rsidR="002E2B11">
        <w:t>r</w:t>
      </w:r>
      <w:r>
        <w:t>esearch</w:t>
      </w:r>
      <w:bookmarkEnd w:id="88"/>
      <w:bookmarkEnd w:id="89"/>
      <w:bookmarkEnd w:id="90"/>
      <w:bookmarkEnd w:id="91"/>
    </w:p>
    <w:p w14:paraId="61D64B57" w14:textId="1A07976A" w:rsidR="00741A69" w:rsidRDefault="001E2280" w:rsidP="00A250FE">
      <w:pPr>
        <w:pStyle w:val="Heading2"/>
      </w:pPr>
      <w:bookmarkStart w:id="92" w:name="_Toc177390336"/>
      <w:bookmarkStart w:id="93" w:name="_Toc178262935"/>
      <w:bookmarkStart w:id="94" w:name="_Toc198822489"/>
      <w:r>
        <w:t>5.1</w:t>
      </w:r>
      <w:r w:rsidR="005F4964">
        <w:t xml:space="preserve"> Discussion</w:t>
      </w:r>
      <w:bookmarkEnd w:id="92"/>
      <w:bookmarkEnd w:id="93"/>
      <w:bookmarkEnd w:id="94"/>
    </w:p>
    <w:p w14:paraId="39C9F6D3" w14:textId="718ECE7F" w:rsidR="006B54C6" w:rsidRPr="00595F7B" w:rsidRDefault="005B212F" w:rsidP="00E004C2">
      <w:pPr>
        <w:rPr>
          <w:noProof/>
        </w:rPr>
      </w:pPr>
      <w:r>
        <w:t xml:space="preserve">In Australia, most climate change and health literature has focused on health impacts, rather than mitigation or adaptation </w:t>
      </w:r>
      <w:r w:rsidRPr="00187C92">
        <w:t xml:space="preserve">solutions </w:t>
      </w:r>
      <w:r w:rsidR="00D63728" w:rsidRPr="00187C92">
        <w:fldChar w:fldCharType="begin">
          <w:fldData xml:space="preserve">PEVuZE5vdGU+PENpdGU+PEF1dGhvcj5Sb21hbmVsbG88L0F1dGhvcj48WWVhcj4yMDIzPC9ZZWFy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</w:fldData>
        </w:fldChar>
      </w:r>
      <w:r w:rsidR="00D63728" w:rsidRPr="00187C92">
        <w:instrText xml:space="preserve"> ADDIN EN.CITE </w:instrText>
      </w:r>
      <w:r w:rsidR="00D63728" w:rsidRPr="00187C92">
        <w:fldChar w:fldCharType="begin">
          <w:fldData xml:space="preserve">PEVuZE5vdGU+PENpdGU+PEF1dGhvcj5Sb21hbmVsbG88L0F1dGhvcj48WWVhcj4yMDIzPC9ZZWFy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</w:fldData>
        </w:fldChar>
      </w:r>
      <w:r w:rsidR="00D63728" w:rsidRPr="00187C92">
        <w:instrText xml:space="preserve"> ADDIN EN.CITE.DATA </w:instrText>
      </w:r>
      <w:r w:rsidR="00D63728" w:rsidRPr="00187C92">
        <w:fldChar w:fldCharType="end"/>
      </w:r>
      <w:r w:rsidR="00D63728" w:rsidRPr="00187C92">
        <w:fldChar w:fldCharType="separate"/>
      </w:r>
      <w:r w:rsidR="00D63728" w:rsidRPr="00187C92">
        <w:rPr>
          <w:noProof/>
        </w:rPr>
        <w:t>(Beggs et al. 2024)</w:t>
      </w:r>
      <w:r w:rsidR="00D63728" w:rsidRPr="00187C92">
        <w:fldChar w:fldCharType="end"/>
      </w:r>
      <w:r w:rsidR="00D63728" w:rsidRPr="00187C92">
        <w:t>,</w:t>
      </w:r>
      <w:r w:rsidR="00D63728">
        <w:t xml:space="preserve"> which is consistent with </w:t>
      </w:r>
      <w:r w:rsidR="00D63728" w:rsidRPr="00595F7B">
        <w:t xml:space="preserve">global research trends </w:t>
      </w:r>
      <w:r w:rsidR="00E300BE" w:rsidRPr="00595F7B">
        <w:rPr>
          <w:noProof/>
        </w:rPr>
        <w:t xml:space="preserve">(Romanello et al. 2023). Overall, the systematic mapping review demonstrated there is a </w:t>
      </w:r>
      <w:r w:rsidR="00775A28" w:rsidRPr="00595F7B">
        <w:rPr>
          <w:noProof/>
        </w:rPr>
        <w:t xml:space="preserve">small yet </w:t>
      </w:r>
      <w:r w:rsidR="00E300BE" w:rsidRPr="00595F7B">
        <w:rPr>
          <w:noProof/>
        </w:rPr>
        <w:t xml:space="preserve">growing body of </w:t>
      </w:r>
      <w:r w:rsidR="00716CD7" w:rsidRPr="00595F7B">
        <w:rPr>
          <w:noProof/>
        </w:rPr>
        <w:t>interventional literature that focuses on mitigation or adaptation solutions</w:t>
      </w:r>
      <w:r w:rsidR="00222254" w:rsidRPr="00595F7B">
        <w:rPr>
          <w:noProof/>
        </w:rPr>
        <w:t xml:space="preserve"> across the four themes</w:t>
      </w:r>
      <w:r w:rsidR="00716CD7" w:rsidRPr="00595F7B">
        <w:rPr>
          <w:noProof/>
        </w:rPr>
        <w:t>.</w:t>
      </w:r>
      <w:r w:rsidR="00EE588D" w:rsidRPr="00595F7B">
        <w:rPr>
          <w:noProof/>
        </w:rPr>
        <w:t xml:space="preserve"> This includes 48 </w:t>
      </w:r>
      <w:r w:rsidR="0044131D" w:rsidRPr="00595F7B">
        <w:rPr>
          <w:noProof/>
        </w:rPr>
        <w:t>primary research</w:t>
      </w:r>
      <w:r w:rsidR="00EE588D" w:rsidRPr="00595F7B">
        <w:rPr>
          <w:noProof/>
        </w:rPr>
        <w:t xml:space="preserve"> studies and 33 rev</w:t>
      </w:r>
      <w:r w:rsidR="00D60466" w:rsidRPr="00595F7B">
        <w:rPr>
          <w:noProof/>
        </w:rPr>
        <w:t xml:space="preserve">iews </w:t>
      </w:r>
      <w:r w:rsidR="003D5D00" w:rsidRPr="00595F7B">
        <w:rPr>
          <w:noProof/>
        </w:rPr>
        <w:t xml:space="preserve">published </w:t>
      </w:r>
      <w:r w:rsidR="00D60466" w:rsidRPr="00595F7B">
        <w:rPr>
          <w:noProof/>
        </w:rPr>
        <w:t xml:space="preserve">since 2008. </w:t>
      </w:r>
      <w:r w:rsidR="008231D1" w:rsidRPr="00595F7B">
        <w:rPr>
          <w:noProof/>
        </w:rPr>
        <w:t xml:space="preserve"> </w:t>
      </w:r>
    </w:p>
    <w:p w14:paraId="5BACE316" w14:textId="0E94CE3C" w:rsidR="00116D68" w:rsidRPr="00595F7B" w:rsidRDefault="00A27AC7" w:rsidP="00E004C2">
      <w:r>
        <w:t>The</w:t>
      </w:r>
      <w:r w:rsidR="00A17AA6" w:rsidRPr="00595F7B">
        <w:t xml:space="preserve"> existing </w:t>
      </w:r>
      <w:r w:rsidR="001F1960" w:rsidRPr="00595F7B">
        <w:t xml:space="preserve">evidence </w:t>
      </w:r>
      <w:r w:rsidR="00A17AA6" w:rsidRPr="00595F7B">
        <w:t>base</w:t>
      </w:r>
      <w:r w:rsidR="001F1960" w:rsidRPr="00595F7B">
        <w:t xml:space="preserve"> on climate and health interventions in Australia</w:t>
      </w:r>
      <w:r w:rsidR="00A17AA6" w:rsidRPr="00595F7B">
        <w:t xml:space="preserve"> is smal</w:t>
      </w:r>
      <w:r w:rsidR="001E1954" w:rsidRPr="00595F7B">
        <w:t>l</w:t>
      </w:r>
      <w:r w:rsidR="00A17AA6" w:rsidRPr="00595F7B">
        <w:t>.</w:t>
      </w:r>
      <w:r w:rsidR="00D23707" w:rsidRPr="00595F7B">
        <w:t xml:space="preserve"> </w:t>
      </w:r>
      <w:r w:rsidR="00D0656F" w:rsidRPr="00595F7B">
        <w:t xml:space="preserve">More research is needed across all four themes </w:t>
      </w:r>
      <w:r w:rsidR="00A42296" w:rsidRPr="00595F7B">
        <w:t>to</w:t>
      </w:r>
      <w:r w:rsidR="00D0656F" w:rsidRPr="00595F7B">
        <w:t xml:space="preserve"> </w:t>
      </w:r>
      <w:r w:rsidR="001F379F" w:rsidRPr="00595F7B">
        <w:t xml:space="preserve">evaluate </w:t>
      </w:r>
      <w:r w:rsidR="001C64E3">
        <w:t>the</w:t>
      </w:r>
      <w:r w:rsidR="001F379F" w:rsidRPr="00595F7B">
        <w:t xml:space="preserve"> efficacy, </w:t>
      </w:r>
      <w:r w:rsidR="00CE1469" w:rsidRPr="00595F7B">
        <w:t xml:space="preserve">acceptability and </w:t>
      </w:r>
      <w:r w:rsidR="00B50C99" w:rsidRPr="00595F7B">
        <w:t>scalability</w:t>
      </w:r>
      <w:r w:rsidR="00F32CEF" w:rsidRPr="00595F7B">
        <w:t xml:space="preserve"> of </w:t>
      </w:r>
      <w:r w:rsidR="00B50C99" w:rsidRPr="00595F7B">
        <w:t>health-related</w:t>
      </w:r>
      <w:r w:rsidR="00F32CEF" w:rsidRPr="00595F7B">
        <w:t xml:space="preserve"> adaptation and mitigation intervention</w:t>
      </w:r>
      <w:r w:rsidR="002232E9" w:rsidRPr="00595F7B">
        <w:t>s</w:t>
      </w:r>
      <w:r w:rsidR="00F6347B" w:rsidRPr="00595F7B">
        <w:t xml:space="preserve"> both within and outside of the health system. </w:t>
      </w:r>
      <w:r w:rsidR="0055102F" w:rsidRPr="00595F7B">
        <w:t xml:space="preserve">Theme 3 had the smallest number of relevant primary studies and reviews. This indicates that </w:t>
      </w:r>
      <w:r>
        <w:t>while</w:t>
      </w:r>
      <w:r w:rsidR="0055102F" w:rsidRPr="00595F7B">
        <w:t xml:space="preserve"> research is needed across all four themes, there is a particular need </w:t>
      </w:r>
      <w:r w:rsidR="00B50C99" w:rsidRPr="00595F7B">
        <w:t xml:space="preserve">for </w:t>
      </w:r>
      <w:r w:rsidR="0063071E" w:rsidRPr="00957177">
        <w:t>more health co-benefit</w:t>
      </w:r>
      <w:r w:rsidR="0063071E" w:rsidRPr="00595F7B">
        <w:t xml:space="preserve"> </w:t>
      </w:r>
      <w:r w:rsidR="0063071E" w:rsidRPr="00957177">
        <w:t>studies</w:t>
      </w:r>
      <w:r w:rsidR="0063071E" w:rsidRPr="00595F7B">
        <w:t xml:space="preserve"> of mitigation interventions</w:t>
      </w:r>
      <w:r w:rsidR="00D436CD">
        <w:t xml:space="preserve"> outside the health system.</w:t>
      </w:r>
      <w:r w:rsidR="00383CF0" w:rsidRPr="00595F7B">
        <w:t xml:space="preserve"> This requires more interdisciplinary</w:t>
      </w:r>
      <w:r w:rsidR="000D660E" w:rsidRPr="00595F7B">
        <w:t xml:space="preserve"> </w:t>
      </w:r>
      <w:r w:rsidR="00383CF0" w:rsidRPr="00595F7B">
        <w:t>research</w:t>
      </w:r>
      <w:r w:rsidR="005C7952">
        <w:t xml:space="preserve"> on interventions</w:t>
      </w:r>
      <w:r w:rsidR="00383CF0" w:rsidRPr="00595F7B">
        <w:t xml:space="preserve"> </w:t>
      </w:r>
      <w:r w:rsidR="00AA4D17" w:rsidRPr="00595F7B">
        <w:t xml:space="preserve">across a variety of sectors </w:t>
      </w:r>
      <w:r w:rsidR="000D660E" w:rsidRPr="00595F7B">
        <w:t xml:space="preserve">where it is expected there may be environmental and health </w:t>
      </w:r>
      <w:r w:rsidR="003D52D7" w:rsidRPr="00595F7B">
        <w:t>co-</w:t>
      </w:r>
      <w:r w:rsidR="000D660E" w:rsidRPr="00595F7B">
        <w:t>benefits</w:t>
      </w:r>
      <w:r w:rsidR="00C34490">
        <w:t xml:space="preserve"> of mitigation</w:t>
      </w:r>
      <w:r w:rsidR="000D660E" w:rsidRPr="00595F7B">
        <w:t xml:space="preserve">. </w:t>
      </w:r>
      <w:r w:rsidR="00FB0684" w:rsidRPr="00595F7B">
        <w:t xml:space="preserve">Health co-benefit research </w:t>
      </w:r>
      <w:r w:rsidR="00074E6C">
        <w:t xml:space="preserve">can </w:t>
      </w:r>
      <w:r w:rsidR="00FB0684" w:rsidRPr="00595F7B">
        <w:t xml:space="preserve">also </w:t>
      </w:r>
      <w:r w:rsidR="00536005" w:rsidRPr="00595F7B">
        <w:t>inform cross-sectoral policy solutions and help to break down policy silos</w:t>
      </w:r>
      <w:r w:rsidR="00074E6C">
        <w:t xml:space="preserve">, which will support the implementation of health-promoting </w:t>
      </w:r>
      <w:r w:rsidR="001C5BDC" w:rsidRPr="00595F7B">
        <w:t>adaptation and mitigation</w:t>
      </w:r>
      <w:r w:rsidR="00074E6C">
        <w:t xml:space="preserve"> policies</w:t>
      </w:r>
      <w:r w:rsidR="001A35EB" w:rsidRPr="00595F7B">
        <w:t xml:space="preserve">. </w:t>
      </w:r>
    </w:p>
    <w:p w14:paraId="61A79E27" w14:textId="7DB87D14" w:rsidR="00E179BD" w:rsidRPr="00622DA1" w:rsidRDefault="001E1B77" w:rsidP="00E004C2">
      <w:r>
        <w:t>The research base of certain climate hazards was greater than others across multiple themes.</w:t>
      </w:r>
      <w:r w:rsidR="00D73C38">
        <w:t xml:space="preserve"> </w:t>
      </w:r>
      <w:r w:rsidR="00DF65EB" w:rsidRPr="00595F7B">
        <w:t>T</w:t>
      </w:r>
      <w:r w:rsidR="00B7008A" w:rsidRPr="00595F7B">
        <w:t xml:space="preserve">here </w:t>
      </w:r>
      <w:r w:rsidR="00DF65EB" w:rsidRPr="00622DA1">
        <w:t>was</w:t>
      </w:r>
      <w:r w:rsidR="00B7008A" w:rsidRPr="00622DA1">
        <w:t xml:space="preserve"> a larger number of studies</w:t>
      </w:r>
      <w:r w:rsidR="00D64BE6" w:rsidRPr="00622DA1">
        <w:t xml:space="preserve"> and reviews</w:t>
      </w:r>
      <w:r w:rsidR="00B7008A" w:rsidRPr="00622DA1">
        <w:t xml:space="preserve"> that </w:t>
      </w:r>
      <w:r w:rsidR="00CF7D3C" w:rsidRPr="00622DA1">
        <w:t xml:space="preserve">discussed interventions </w:t>
      </w:r>
      <w:r w:rsidR="00350C75" w:rsidRPr="00622DA1">
        <w:t>addressing</w:t>
      </w:r>
      <w:r w:rsidR="00CF7D3C" w:rsidRPr="00622DA1">
        <w:t xml:space="preserve"> extreme heat </w:t>
      </w:r>
      <w:r w:rsidR="00D64BE6" w:rsidRPr="00622DA1">
        <w:t>(n=20</w:t>
      </w:r>
      <w:r w:rsidR="00CF7D3C" w:rsidRPr="00622DA1">
        <w:t>)</w:t>
      </w:r>
      <w:r w:rsidR="002A365B" w:rsidRPr="00622DA1">
        <w:t xml:space="preserve"> than in relation to any other hazard</w:t>
      </w:r>
      <w:r w:rsidR="00992C6C" w:rsidRPr="00622DA1">
        <w:t>.</w:t>
      </w:r>
      <w:r w:rsidR="00395EF8" w:rsidRPr="00622DA1">
        <w:t xml:space="preserve"> </w:t>
      </w:r>
      <w:r w:rsidR="00DB6F59" w:rsidRPr="00622DA1">
        <w:t xml:space="preserve">This </w:t>
      </w:r>
      <w:r w:rsidR="00D64BE6" w:rsidRPr="00622DA1">
        <w:t>may be because</w:t>
      </w:r>
      <w:r w:rsidR="00DB6F59" w:rsidRPr="00622DA1">
        <w:t xml:space="preserve"> extreme heat causes more injuries and deaths than other extreme weather events and is therefore a considerable health risk</w:t>
      </w:r>
      <w:r w:rsidR="009F3A5A" w:rsidRPr="00622DA1">
        <w:t xml:space="preserve"> (</w:t>
      </w:r>
      <w:r w:rsidR="008504AB" w:rsidRPr="00622DA1">
        <w:t>AIHW</w:t>
      </w:r>
      <w:r w:rsidR="00B314F5" w:rsidRPr="00622DA1">
        <w:t xml:space="preserve"> </w:t>
      </w:r>
      <w:r w:rsidR="00A333DE" w:rsidRPr="00622DA1">
        <w:t>2023)</w:t>
      </w:r>
      <w:r w:rsidR="00DB6F59" w:rsidRPr="00622DA1">
        <w:t xml:space="preserve">. However, it is still important that interventions for a diverse range of climate hazards are assessed </w:t>
      </w:r>
      <w:r w:rsidR="00FF0A9F" w:rsidRPr="00622DA1">
        <w:t>in the</w:t>
      </w:r>
      <w:r w:rsidR="00DB6F59" w:rsidRPr="00622DA1">
        <w:t xml:space="preserve"> </w:t>
      </w:r>
      <w:r w:rsidR="00EC4F36" w:rsidRPr="00622DA1">
        <w:t>academic</w:t>
      </w:r>
      <w:r w:rsidR="00DB6F59" w:rsidRPr="00622DA1">
        <w:t xml:space="preserve"> literature. </w:t>
      </w:r>
      <w:r w:rsidR="00EC4F36" w:rsidRPr="00622DA1">
        <w:t xml:space="preserve">This review found </w:t>
      </w:r>
      <w:r w:rsidR="00DF65EB" w:rsidRPr="00622DA1">
        <w:t>a lack</w:t>
      </w:r>
      <w:r w:rsidR="005E4BC3" w:rsidRPr="00622DA1">
        <w:t xml:space="preserve"> </w:t>
      </w:r>
      <w:r w:rsidR="00FF0A9F" w:rsidRPr="00622DA1">
        <w:t>of studies</w:t>
      </w:r>
      <w:r w:rsidR="005E4BC3" w:rsidRPr="00622DA1">
        <w:t xml:space="preserve"> of interventions aiming to build long-term resilience to floods.</w:t>
      </w:r>
      <w:r w:rsidR="001E2DF6" w:rsidRPr="00622DA1">
        <w:t xml:space="preserve"> </w:t>
      </w:r>
      <w:r w:rsidR="005E12F3" w:rsidRPr="00622DA1">
        <w:t>B</w:t>
      </w:r>
      <w:r w:rsidR="001E2DF6" w:rsidRPr="00622DA1">
        <w:t xml:space="preserve">ushfire smoke </w:t>
      </w:r>
      <w:r w:rsidR="00ED494A" w:rsidRPr="00622DA1">
        <w:t>was the focus of</w:t>
      </w:r>
      <w:r w:rsidR="005E12F3" w:rsidRPr="00622DA1">
        <w:t xml:space="preserve"> </w:t>
      </w:r>
      <w:r w:rsidR="00ED494A" w:rsidRPr="00622DA1">
        <w:t>air quality</w:t>
      </w:r>
      <w:r w:rsidR="00424C90" w:rsidRPr="00622DA1">
        <w:t>-</w:t>
      </w:r>
      <w:r w:rsidR="00C34490" w:rsidRPr="00622DA1">
        <w:t xml:space="preserve">related </w:t>
      </w:r>
      <w:r w:rsidR="00ED494A" w:rsidRPr="00622DA1">
        <w:t>interventions</w:t>
      </w:r>
      <w:r w:rsidR="00424C90" w:rsidRPr="00622DA1">
        <w:t xml:space="preserve"> in studies included in this review</w:t>
      </w:r>
      <w:r w:rsidR="00194544" w:rsidRPr="00622DA1">
        <w:t>.</w:t>
      </w:r>
      <w:r w:rsidR="005E12F3" w:rsidRPr="00622DA1">
        <w:t xml:space="preserve"> </w:t>
      </w:r>
      <w:r w:rsidR="00194544" w:rsidRPr="00622DA1">
        <w:t>T</w:t>
      </w:r>
      <w:r w:rsidR="00721166" w:rsidRPr="00622DA1">
        <w:t xml:space="preserve">here was an absence of </w:t>
      </w:r>
      <w:r w:rsidR="00194544" w:rsidRPr="00622DA1">
        <w:t xml:space="preserve">studies of climate adaptation </w:t>
      </w:r>
      <w:r w:rsidR="00721166" w:rsidRPr="00622DA1">
        <w:t xml:space="preserve">interventions </w:t>
      </w:r>
      <w:r w:rsidR="005E12F3" w:rsidRPr="00622DA1">
        <w:t xml:space="preserve">to address the health impacts </w:t>
      </w:r>
      <w:r w:rsidR="0053376A" w:rsidRPr="00622DA1">
        <w:t>of a wider range o</w:t>
      </w:r>
      <w:r w:rsidR="00112F9C" w:rsidRPr="00622DA1">
        <w:t>f</w:t>
      </w:r>
      <w:r w:rsidR="0053376A" w:rsidRPr="00622DA1">
        <w:t xml:space="preserve"> air </w:t>
      </w:r>
      <w:r w:rsidR="00394A01" w:rsidRPr="00622DA1">
        <w:t xml:space="preserve">pollutants </w:t>
      </w:r>
      <w:r w:rsidR="006760BE" w:rsidRPr="00622DA1">
        <w:t>potentially</w:t>
      </w:r>
      <w:r w:rsidR="00046572" w:rsidRPr="00622DA1">
        <w:t xml:space="preserve"> exacerbated by climate chang</w:t>
      </w:r>
      <w:r w:rsidR="002220DE" w:rsidRPr="00622DA1">
        <w:t>e</w:t>
      </w:r>
      <w:r w:rsidR="00394A01" w:rsidRPr="00622DA1">
        <w:t>, including PM</w:t>
      </w:r>
      <w:r w:rsidR="00394A01" w:rsidRPr="00622DA1">
        <w:rPr>
          <w:vertAlign w:val="subscript"/>
        </w:rPr>
        <w:t>2.5</w:t>
      </w:r>
      <w:r w:rsidR="00845393" w:rsidRPr="00622DA1">
        <w:t xml:space="preserve">, ground-level ozone, and aeroallergens like pollen. </w:t>
      </w:r>
    </w:p>
    <w:p w14:paraId="57F08697" w14:textId="29A36BB1" w:rsidR="00BD5631" w:rsidRPr="00595F7B" w:rsidRDefault="00E179BD" w:rsidP="00E004C2">
      <w:r w:rsidRPr="00622DA1">
        <w:t xml:space="preserve">Similarly, </w:t>
      </w:r>
      <w:r w:rsidR="00AD73FE" w:rsidRPr="00622DA1">
        <w:t xml:space="preserve">it is important that interventions are designed </w:t>
      </w:r>
      <w:r w:rsidR="009A463D" w:rsidRPr="00622DA1">
        <w:t xml:space="preserve">to address </w:t>
      </w:r>
      <w:r w:rsidR="00AD73FE" w:rsidRPr="00622DA1">
        <w:t>a diverse range of health outcomes.</w:t>
      </w:r>
      <w:r w:rsidR="0091563D" w:rsidRPr="00622DA1">
        <w:t xml:space="preserve"> Most of the </w:t>
      </w:r>
      <w:r w:rsidR="000727DC" w:rsidRPr="00622DA1">
        <w:t xml:space="preserve">primary studies focused on the direct and physical health impacts of climate change. </w:t>
      </w:r>
      <w:r w:rsidR="003309C5" w:rsidRPr="00622DA1">
        <w:t>A limited number of adaptation studies considered interventions to improve community</w:t>
      </w:r>
      <w:r w:rsidR="003309C5" w:rsidRPr="00595F7B">
        <w:t xml:space="preserve"> resilience and mental health outcomes</w:t>
      </w:r>
      <w:r w:rsidR="00FA5171" w:rsidRPr="00595F7B">
        <w:t xml:space="preserve">. </w:t>
      </w:r>
      <w:r w:rsidR="00E71376">
        <w:t xml:space="preserve">As climate change continues to influence the spread </w:t>
      </w:r>
      <w:r w:rsidR="00A63938">
        <w:t>of infectious diseases, there is a need for research which considers interventions to support communities to adapt to new</w:t>
      </w:r>
      <w:r w:rsidR="0046324A">
        <w:t xml:space="preserve"> and unfamiliar</w:t>
      </w:r>
      <w:r w:rsidR="00A63938">
        <w:t xml:space="preserve"> </w:t>
      </w:r>
      <w:r w:rsidR="0046324A">
        <w:t>infectious diseases.</w:t>
      </w:r>
      <w:r w:rsidR="001C67FE">
        <w:t xml:space="preserve"> </w:t>
      </w:r>
      <w:r w:rsidR="00915857" w:rsidRPr="00595F7B">
        <w:t xml:space="preserve">Future research </w:t>
      </w:r>
      <w:r w:rsidR="003F11DC" w:rsidRPr="00595F7B">
        <w:t xml:space="preserve">also needs to consider indirect and mental health </w:t>
      </w:r>
      <w:proofErr w:type="gramStart"/>
      <w:r w:rsidR="003F11DC" w:rsidRPr="00595F7B">
        <w:t>outcomes, and</w:t>
      </w:r>
      <w:proofErr w:type="gramEnd"/>
      <w:r w:rsidR="003F11DC" w:rsidRPr="00595F7B">
        <w:t xml:space="preserve"> </w:t>
      </w:r>
      <w:r w:rsidR="403ADA59" w:rsidRPr="00595F7B">
        <w:t xml:space="preserve">should </w:t>
      </w:r>
      <w:r w:rsidR="002212AA" w:rsidRPr="00595F7B">
        <w:t xml:space="preserve">account for </w:t>
      </w:r>
      <w:r w:rsidR="00291D6F" w:rsidRPr="00595F7B">
        <w:t>variations in h</w:t>
      </w:r>
      <w:r w:rsidR="00E01E72" w:rsidRPr="00595F7B">
        <w:t>ealth outcomes across the country</w:t>
      </w:r>
      <w:r w:rsidR="006D2D96" w:rsidRPr="00595F7B">
        <w:t>, population groups</w:t>
      </w:r>
      <w:r w:rsidR="00E01E72" w:rsidRPr="00595F7B">
        <w:t xml:space="preserve"> and </w:t>
      </w:r>
      <w:r w:rsidR="00F57674" w:rsidRPr="00595F7B">
        <w:t>over</w:t>
      </w:r>
      <w:r w:rsidR="00291D6F" w:rsidRPr="00595F7B">
        <w:t xml:space="preserve"> </w:t>
      </w:r>
      <w:r w:rsidR="00F57674" w:rsidRPr="00595F7B">
        <w:t xml:space="preserve">time. </w:t>
      </w:r>
    </w:p>
    <w:p w14:paraId="25707FF6" w14:textId="7D672FDA" w:rsidR="00C93A47" w:rsidRDefault="00D73C38" w:rsidP="00E004C2">
      <w:r>
        <w:t>T</w:t>
      </w:r>
      <w:r w:rsidR="00055004" w:rsidRPr="00595F7B">
        <w:t xml:space="preserve">here is a need for more studies with a </w:t>
      </w:r>
      <w:r w:rsidR="00055004" w:rsidRPr="00CC73FE">
        <w:t>clear focus on priority populations</w:t>
      </w:r>
      <w:r w:rsidR="002913A5">
        <w:t xml:space="preserve"> </w:t>
      </w:r>
      <w:r w:rsidR="00D25099" w:rsidRPr="00595F7B">
        <w:t xml:space="preserve">at </w:t>
      </w:r>
      <w:r w:rsidR="00E65EAC">
        <w:t xml:space="preserve">the </w:t>
      </w:r>
      <w:r w:rsidR="00D25099" w:rsidRPr="00595F7B">
        <w:t xml:space="preserve">greatest risk of experiencing the health impacts of climate change. </w:t>
      </w:r>
      <w:r w:rsidR="00CF58FC">
        <w:t>Effective engagement and co-design with priority populations</w:t>
      </w:r>
      <w:r w:rsidR="00CF58FC" w:rsidRPr="00595F7B">
        <w:t xml:space="preserve"> can harness communities’ knowledge to design and deliver </w:t>
      </w:r>
      <w:r w:rsidR="00962043">
        <w:t xml:space="preserve">effective </w:t>
      </w:r>
      <w:r w:rsidR="00CF58FC" w:rsidRPr="00595F7B">
        <w:lastRenderedPageBreak/>
        <w:t xml:space="preserve">adaptation and mitigation interventions. </w:t>
      </w:r>
      <w:r w:rsidR="002913A5">
        <w:t xml:space="preserve">Some </w:t>
      </w:r>
      <w:r w:rsidR="00D25099" w:rsidRPr="00595F7B">
        <w:t>studies in Themes 2 and 4 addressed relevant priority populations in the study design</w:t>
      </w:r>
      <w:r w:rsidR="002913A5">
        <w:t xml:space="preserve">, </w:t>
      </w:r>
      <w:r w:rsidR="00FE0D3D">
        <w:t>and considered</w:t>
      </w:r>
      <w:r w:rsidR="00D25099" w:rsidRPr="00595F7B">
        <w:t xml:space="preserve"> First Nations</w:t>
      </w:r>
      <w:r w:rsidR="00962043">
        <w:t xml:space="preserve"> people</w:t>
      </w:r>
      <w:r w:rsidR="00D25099" w:rsidRPr="00595F7B">
        <w:t xml:space="preserve">, the elderly, children, and pregnant women. However, gaps persist regarding </w:t>
      </w:r>
      <w:r w:rsidR="00FE0D3D">
        <w:t xml:space="preserve">adaptation and resilience </w:t>
      </w:r>
      <w:r w:rsidR="00D25099" w:rsidRPr="00595F7B">
        <w:t xml:space="preserve">interventions </w:t>
      </w:r>
      <w:r w:rsidR="00FE0D3D">
        <w:t>for</w:t>
      </w:r>
      <w:r w:rsidR="00D25099" w:rsidRPr="00595F7B">
        <w:t xml:space="preserve"> culturally and linguistically diverse groups, people living with a disability or chronic health condition, socioeconomically disadvantaged communities, </w:t>
      </w:r>
      <w:r w:rsidR="008121A8" w:rsidRPr="00595F7B">
        <w:t xml:space="preserve">healthcare workers, </w:t>
      </w:r>
      <w:r w:rsidR="00D25099" w:rsidRPr="00595F7B">
        <w:t xml:space="preserve">and workers exposed to climate hazards. </w:t>
      </w:r>
      <w:r w:rsidR="00FE0D3D">
        <w:t>It is also important that</w:t>
      </w:r>
      <w:r w:rsidR="00D25099" w:rsidRPr="00595F7B">
        <w:t xml:space="preserve"> </w:t>
      </w:r>
      <w:r w:rsidR="00FE0D3D">
        <w:t xml:space="preserve">mitigation </w:t>
      </w:r>
      <w:r w:rsidR="00D25099" w:rsidRPr="00595F7B">
        <w:t>co-benefit studies</w:t>
      </w:r>
      <w:r w:rsidR="00FE0D3D">
        <w:t xml:space="preserve"> consider priority populations, as </w:t>
      </w:r>
      <w:r w:rsidR="00CF58FC">
        <w:t xml:space="preserve">emissions reductions interventions may have </w:t>
      </w:r>
      <w:r w:rsidR="00D25099" w:rsidRPr="00595F7B">
        <w:t xml:space="preserve">environmental and health benefits for priority populations </w:t>
      </w:r>
      <w:r w:rsidR="00CF58FC">
        <w:t>that could</w:t>
      </w:r>
      <w:r w:rsidR="00D25099" w:rsidRPr="00595F7B">
        <w:t xml:space="preserve"> reduce health inequities. </w:t>
      </w:r>
    </w:p>
    <w:p w14:paraId="794A6B38" w14:textId="7AA3B421" w:rsidR="009C3649" w:rsidRDefault="00C93A47" w:rsidP="00E004C2">
      <w:r>
        <w:t xml:space="preserve">Of note, there is little </w:t>
      </w:r>
      <w:r w:rsidR="00C2250A">
        <w:t xml:space="preserve">Australian research that could underpin decarbonisation of Australian health systems, despite the sector’s significant </w:t>
      </w:r>
      <w:r w:rsidR="007F1C9E">
        <w:t xml:space="preserve">greenhouse gas emissions. There is a need for a larger body of Life Cycle Assessment studies and intervention studies to support Australia’s transition to </w:t>
      </w:r>
      <w:r w:rsidR="009E52AB">
        <w:t xml:space="preserve">high-value, low carbon healthcare. </w:t>
      </w:r>
    </w:p>
    <w:p w14:paraId="00A6A660" w14:textId="75425297" w:rsidR="00CB7477" w:rsidRDefault="00CB7477" w:rsidP="00E004C2">
      <w:r>
        <w:t>Most of the included studies used qualitative or semi-quantitative survey methods, with fewer studies employing methods such as randomised control trials, comparative life cycle assessments, or other observational or modelling study designs.</w:t>
      </w:r>
      <w:r w:rsidR="00840B44">
        <w:t xml:space="preserve"> In future, a more diverse array of study designs </w:t>
      </w:r>
      <w:r w:rsidR="00923958">
        <w:t xml:space="preserve">would be useful to </w:t>
      </w:r>
      <w:r>
        <w:t>assess the efficacy of implemented interventions</w:t>
      </w:r>
      <w:r w:rsidR="009C3649">
        <w:t xml:space="preserve"> across all four themes</w:t>
      </w:r>
      <w:r>
        <w:t xml:space="preserve">. </w:t>
      </w:r>
      <w:r w:rsidR="00923958">
        <w:t>Further</w:t>
      </w:r>
      <w:r>
        <w:t xml:space="preserve">, </w:t>
      </w:r>
      <w:r w:rsidR="0044052A">
        <w:t>there is a need for f</w:t>
      </w:r>
      <w:r>
        <w:t xml:space="preserve">uture interventional research </w:t>
      </w:r>
      <w:r w:rsidR="009C3649">
        <w:t>to assess</w:t>
      </w:r>
      <w:r>
        <w:t xml:space="preserve"> well</w:t>
      </w:r>
      <w:r w:rsidRPr="005412A4">
        <w:t>-</w:t>
      </w:r>
      <w:r w:rsidRPr="00C162A5">
        <w:t>developed and well-defined interventions</w:t>
      </w:r>
      <w:r>
        <w:t xml:space="preserve"> with strong theoretical foundations, pilot testing, and co-designed methods</w:t>
      </w:r>
      <w:r w:rsidR="0044052A">
        <w:t>.</w:t>
      </w:r>
      <w:r w:rsidR="009C3649">
        <w:t xml:space="preserve"> I</w:t>
      </w:r>
      <w:r w:rsidR="0044052A" w:rsidRPr="001A75C3">
        <w:t xml:space="preserve">nterventions to change behaviour require a strong theoretical basis and pilot testing </w:t>
      </w:r>
      <w:r w:rsidR="0044052A" w:rsidRPr="005D6D3C">
        <w:fldChar w:fldCharType="begin"/>
      </w:r>
      <w:r w:rsidR="0044052A" w:rsidRPr="005D6D3C">
        <w:instrText xml:space="preserve"> ADDIN EN.CITE &lt;EndNote&gt;&lt;Cite&gt;&lt;Author&gt;Michie&lt;/Author&gt;&lt;Year&gt;2011&lt;/Year&gt;&lt;RecNum&gt;79&lt;/RecNum&gt;&lt;DisplayText&gt;(Michie et al. 2011)&lt;/DisplayText&gt;&lt;record&gt;&lt;rec-number&gt;79&lt;/rec-number&gt;&lt;foreign-keys&gt;&lt;key app="EN" db-id="2tvvdsaevdpwwzex5pfxx0p5f9d225t9sw5e" timestamp="1717359424"&gt;79&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EndNote&gt;</w:instrText>
      </w:r>
      <w:r w:rsidR="0044052A" w:rsidRPr="005D6D3C">
        <w:fldChar w:fldCharType="separate"/>
      </w:r>
      <w:r w:rsidR="0044052A" w:rsidRPr="005D6D3C">
        <w:t>(Michie et al. 2011)</w:t>
      </w:r>
      <w:r w:rsidR="0044052A" w:rsidRPr="005D6D3C">
        <w:fldChar w:fldCharType="end"/>
      </w:r>
      <w:r w:rsidR="0044052A" w:rsidRPr="005D6D3C">
        <w:t>.</w:t>
      </w:r>
      <w:r w:rsidR="0044052A" w:rsidRPr="00110250">
        <w:t xml:space="preserve"> </w:t>
      </w:r>
      <w:r w:rsidR="0044052A">
        <w:t>Multicomponent and environmental (system change) interventions are</w:t>
      </w:r>
      <w:r w:rsidR="007C1523">
        <w:t xml:space="preserve"> likely to be</w:t>
      </w:r>
      <w:r w:rsidR="0044052A">
        <w:t xml:space="preserve"> more effective than single-component (e.g. educational or behavioural) interventions </w:t>
      </w:r>
      <w:r w:rsidR="0044052A" w:rsidRPr="008478B6">
        <w:fldChar w:fldCharType="begin">
          <w:fldData xml:space="preserve">PEVuZE5vdGU+PENpdGU+PEF1dGhvcj5NaWNoaWU8L0F1dGhvcj48WWVhcj4yMDExPC9ZZWFyPjxS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</w:fldData>
        </w:fldChar>
      </w:r>
      <w:r w:rsidR="0044052A" w:rsidRPr="008478B6">
        <w:instrText xml:space="preserve"> ADDIN EN.CITE </w:instrText>
      </w:r>
      <w:r w:rsidR="0044052A" w:rsidRPr="008478B6">
        <w:fldChar w:fldCharType="begin">
          <w:fldData xml:space="preserve">PEVuZE5vdGU+PENpdGU+PEF1dGhvcj5NaWNoaWU8L0F1dGhvcj48WWVhcj4yMDExPC9ZZWFyPjxS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</w:fldData>
        </w:fldChar>
      </w:r>
      <w:r w:rsidR="0044052A" w:rsidRPr="008478B6">
        <w:instrText xml:space="preserve"> ADDIN EN.CITE.DATA </w:instrText>
      </w:r>
      <w:r w:rsidR="0044052A" w:rsidRPr="008478B6">
        <w:fldChar w:fldCharType="end"/>
      </w:r>
      <w:r w:rsidR="0044052A" w:rsidRPr="008478B6">
        <w:fldChar w:fldCharType="separate"/>
      </w:r>
      <w:r w:rsidR="0044052A" w:rsidRPr="008478B6">
        <w:rPr>
          <w:noProof/>
        </w:rPr>
        <w:t>(Michie et al. 2011; Hollands et al. 2017)</w:t>
      </w:r>
      <w:r w:rsidR="0044052A" w:rsidRPr="008478B6">
        <w:fldChar w:fldCharType="end"/>
      </w:r>
      <w:r w:rsidR="0044052A">
        <w:t>.</w:t>
      </w:r>
    </w:p>
    <w:p w14:paraId="1ADD7A0E" w14:textId="0C676DC2" w:rsidR="00E8128E" w:rsidRPr="00595F7B" w:rsidRDefault="00CB7477" w:rsidP="00E004C2">
      <w:r>
        <w:t xml:space="preserve">As the research evidence base grows, it is important that the literature includes reviews to summarise, catalogue and synthesise the health and environmental benefits of adaptation and mitigation interventions. More reviews are needed, </w:t>
      </w:r>
      <w:r w:rsidR="007C1523">
        <w:t>particularly</w:t>
      </w:r>
      <w:r>
        <w:t xml:space="preserve"> systematic reviews.</w:t>
      </w:r>
      <w:r w:rsidR="007B76BB">
        <w:t xml:space="preserve"> The results of the systematic mapping review show that most of the relevant reviews published since 2008 are either scoping or narrative.</w:t>
      </w:r>
    </w:p>
    <w:p w14:paraId="4E9A3294" w14:textId="12F65138" w:rsidR="004333E3" w:rsidRDefault="0063164A" w:rsidP="0063164A">
      <w:r w:rsidRPr="00595F7B">
        <w:t xml:space="preserve">Finally, across all four themes, studies should be conducted in </w:t>
      </w:r>
      <w:r w:rsidR="00CF58FC">
        <w:t xml:space="preserve">a </w:t>
      </w:r>
      <w:r w:rsidRPr="00595F7B">
        <w:t>wide</w:t>
      </w:r>
      <w:r w:rsidR="00CF58FC">
        <w:t>r</w:t>
      </w:r>
      <w:r w:rsidRPr="00595F7B">
        <w:t xml:space="preserve"> array of settings</w:t>
      </w:r>
      <w:r w:rsidR="00260B92">
        <w:t xml:space="preserve">. </w:t>
      </w:r>
      <w:r w:rsidRPr="00595F7B">
        <w:t xml:space="preserve">Mitigation studies within the health system should consider interventions in </w:t>
      </w:r>
      <w:r w:rsidRPr="00CC4D37">
        <w:t xml:space="preserve">a wider variety of clinical </w:t>
      </w:r>
      <w:r w:rsidR="00CC4D37" w:rsidRPr="00CC4D37">
        <w:t>settings</w:t>
      </w:r>
      <w:r w:rsidR="00CC4D37">
        <w:t xml:space="preserve">, </w:t>
      </w:r>
      <w:r w:rsidR="00CC4D37" w:rsidRPr="00595F7B">
        <w:t>including</w:t>
      </w:r>
      <w:r w:rsidRPr="00595F7B">
        <w:t xml:space="preserve"> in primary care and allied health services.</w:t>
      </w:r>
      <w:r w:rsidR="009E52AB">
        <w:t xml:space="preserve"> A</w:t>
      </w:r>
      <w:r w:rsidRPr="00595F7B">
        <w:t xml:space="preserve">daption studies need to be </w:t>
      </w:r>
      <w:r w:rsidRPr="00CC4D37">
        <w:t>conducted in both urban and rural, regional and remote areas</w:t>
      </w:r>
      <w:r w:rsidRPr="00595F7B">
        <w:t xml:space="preserve">. This is to ensure that interventions are not maladaptive and are effective in a diverse range of geographic, socioeconomic and climatic environments.  </w:t>
      </w:r>
    </w:p>
    <w:p w14:paraId="758C2ED1" w14:textId="5D73307D" w:rsidR="004333E3" w:rsidRDefault="004333E3" w:rsidP="004333E3">
      <w:pPr>
        <w:pStyle w:val="Heading2"/>
      </w:pPr>
      <w:bookmarkStart w:id="95" w:name="_Toc178262936"/>
      <w:bookmarkStart w:id="96" w:name="_Toc198822490"/>
      <w:r>
        <w:t>5.2 Limitations</w:t>
      </w:r>
      <w:bookmarkEnd w:id="95"/>
      <w:bookmarkEnd w:id="96"/>
    </w:p>
    <w:p w14:paraId="0790FF4C" w14:textId="2D44F012" w:rsidR="007713AF" w:rsidRPr="00595F7B" w:rsidRDefault="004333E3" w:rsidP="0063164A">
      <w:r>
        <w:t xml:space="preserve">This review </w:t>
      </w:r>
      <w:r w:rsidRPr="00426D1A">
        <w:t xml:space="preserve">only included research studies from the three chosen databases, which were selected given their large collections of health research. Studies </w:t>
      </w:r>
      <w:r>
        <w:t>only available</w:t>
      </w:r>
      <w:r w:rsidRPr="00426D1A">
        <w:t xml:space="preserve"> on other research databases may not have been captured and included</w:t>
      </w:r>
      <w:r>
        <w:t>, although further manual searches were conducted</w:t>
      </w:r>
      <w:r w:rsidRPr="00426D1A">
        <w:t>.</w:t>
      </w:r>
      <w:r w:rsidR="008477B2">
        <w:t xml:space="preserve"> </w:t>
      </w:r>
      <w:r w:rsidR="007C1523">
        <w:t>Similarly</w:t>
      </w:r>
      <w:r w:rsidR="008477B2">
        <w:t>, the inclusion and exclusion criteria used may have inadvertently excluded relevant studie</w:t>
      </w:r>
      <w:r w:rsidR="008C3838">
        <w:t xml:space="preserve">s. </w:t>
      </w:r>
      <w:r>
        <w:t>Furthermore, s</w:t>
      </w:r>
      <w:r w:rsidRPr="00426D1A">
        <w:t xml:space="preserve">ystematic mapping reviews are at risk of bias due to the inherent nature of categorising the evidence base. To address this limitation, </w:t>
      </w:r>
      <w:r>
        <w:t>the authorship agreed on the research themes and two reviewers independently categorised them accordingly, with a third reviewer</w:t>
      </w:r>
      <w:r w:rsidRPr="00426D1A">
        <w:t xml:space="preserve"> resolving any disagreements. </w:t>
      </w:r>
      <w:r>
        <w:t>This</w:t>
      </w:r>
      <w:r w:rsidRPr="00426D1A">
        <w:t xml:space="preserve"> review</w:t>
      </w:r>
      <w:r>
        <w:t xml:space="preserve"> </w:t>
      </w:r>
      <w:r w:rsidRPr="00426D1A">
        <w:t>seek</w:t>
      </w:r>
      <w:r>
        <w:t>s</w:t>
      </w:r>
      <w:r w:rsidRPr="00426D1A">
        <w:t xml:space="preserve"> to thematically outline the content of the evidence base. </w:t>
      </w:r>
      <w:r>
        <w:t>It</w:t>
      </w:r>
      <w:r w:rsidRPr="00426D1A">
        <w:t xml:space="preserve"> does not</w:t>
      </w:r>
      <w:r>
        <w:t xml:space="preserve"> synthesise</w:t>
      </w:r>
      <w:r w:rsidRPr="00426D1A">
        <w:t xml:space="preserve"> the results of individual stud</w:t>
      </w:r>
      <w:r>
        <w:t>ies.</w:t>
      </w:r>
      <w:r>
        <w:rPr>
          <w:rStyle w:val="CommentReference"/>
        </w:rPr>
        <w:t xml:space="preserve"> </w:t>
      </w:r>
      <w:r w:rsidRPr="00426D1A">
        <w:t xml:space="preserve">Finally, </w:t>
      </w:r>
      <w:r>
        <w:t>this review only included peer-reviewed literature and did not consider the grey literature. I</w:t>
      </w:r>
      <w:r w:rsidRPr="00426D1A">
        <w:t xml:space="preserve">t is important to </w:t>
      </w:r>
      <w:r w:rsidRPr="00426D1A">
        <w:lastRenderedPageBreak/>
        <w:t>acknowledge that any screening of the published scientific evidence may not capture the knowledge about adaptation and mitigation interventions by communities or sectors who are not connected with formal academia</w:t>
      </w:r>
      <w:r>
        <w:t xml:space="preserve">.   </w:t>
      </w:r>
    </w:p>
    <w:p w14:paraId="09ACBCAD" w14:textId="6ACC82C1" w:rsidR="004B468F" w:rsidRDefault="00AC0A7E" w:rsidP="001603A2">
      <w:pPr>
        <w:pStyle w:val="Heading2"/>
      </w:pPr>
      <w:bookmarkStart w:id="97" w:name="_Toc177390337"/>
      <w:bookmarkStart w:id="98" w:name="_Toc178262937"/>
      <w:bookmarkStart w:id="99" w:name="_Toc198822491"/>
      <w:r w:rsidRPr="00E5571B">
        <w:t>5.</w:t>
      </w:r>
      <w:r w:rsidR="004333E3">
        <w:t>3</w:t>
      </w:r>
      <w:r w:rsidRPr="00E5571B">
        <w:t xml:space="preserve"> Reco</w:t>
      </w:r>
      <w:r w:rsidR="00D1192F" w:rsidRPr="00E5571B">
        <w:t>mmendations</w:t>
      </w:r>
      <w:bookmarkEnd w:id="97"/>
      <w:bookmarkEnd w:id="98"/>
      <w:bookmarkEnd w:id="99"/>
    </w:p>
    <w:p w14:paraId="15752533" w14:textId="76EA6B8A" w:rsidR="001513DF" w:rsidRDefault="00FE5694" w:rsidP="00E004C2">
      <w:r>
        <w:t>R</w:t>
      </w:r>
      <w:r w:rsidR="00CC6F4B">
        <w:t>ecommendations for future research</w:t>
      </w:r>
      <w:r w:rsidR="001513DF">
        <w:t xml:space="preserve"> identified in the systematic mapping review are summarised</w:t>
      </w:r>
      <w:r w:rsidR="00CC6F4B">
        <w:t xml:space="preserve"> below:</w:t>
      </w:r>
    </w:p>
    <w:p w14:paraId="192F25D0" w14:textId="7B5A9760" w:rsidR="00161ACE" w:rsidRPr="00161ACE" w:rsidRDefault="00161ACE" w:rsidP="001A75C3">
      <w:pPr>
        <w:pStyle w:val="Heading3"/>
      </w:pPr>
      <w:r>
        <w:t xml:space="preserve">Theme 1: Health system decarbonisation </w:t>
      </w:r>
    </w:p>
    <w:p w14:paraId="272B11EB" w14:textId="347F39FE" w:rsidR="00161ACE" w:rsidRDefault="00527D52" w:rsidP="00E004C2">
      <w:pPr>
        <w:pStyle w:val="ListBullet"/>
      </w:pPr>
      <w:r w:rsidRPr="005412A4">
        <w:rPr>
          <w:rStyle w:val="Strong"/>
        </w:rPr>
        <w:t>S</w:t>
      </w:r>
      <w:r w:rsidR="00161ACE" w:rsidRPr="005412A4">
        <w:rPr>
          <w:rStyle w:val="Strong"/>
        </w:rPr>
        <w:t>tudies in a diverse range of healthcare settings</w:t>
      </w:r>
      <w:r w:rsidR="004A784F" w:rsidRPr="005412A4">
        <w:rPr>
          <w:rStyle w:val="Strong"/>
        </w:rPr>
        <w:t xml:space="preserve">: </w:t>
      </w:r>
      <w:r w:rsidR="005F67BF">
        <w:t>To support health system decarbonisation, interventional research is needed in a variety of clinical settings, including in primary care and allied health services</w:t>
      </w:r>
      <w:r w:rsidR="003D0A19">
        <w:t xml:space="preserve">, as well as </w:t>
      </w:r>
      <w:r w:rsidR="00DD20D0">
        <w:t xml:space="preserve">in </w:t>
      </w:r>
      <w:r w:rsidR="003D0A19">
        <w:t>aged care</w:t>
      </w:r>
      <w:r w:rsidR="005F67BF">
        <w:t xml:space="preserve">. </w:t>
      </w:r>
      <w:r w:rsidR="009E52AB">
        <w:t xml:space="preserve">Life Cycle Assessment studies </w:t>
      </w:r>
      <w:r w:rsidR="003E6B63">
        <w:t xml:space="preserve">in different health care settings can pinpoint the leverage points for effective decarbonisation intervention. </w:t>
      </w:r>
      <w:r w:rsidR="005F67BF">
        <w:t>This research can support a transition to low-carbon, high-value care, and can inform procurement and reimburse</w:t>
      </w:r>
      <w:r w:rsidR="00B4537E">
        <w:t xml:space="preserve">ment decisions. </w:t>
      </w:r>
    </w:p>
    <w:p w14:paraId="4D789E59" w14:textId="4F8D4451" w:rsidR="00B4537E" w:rsidRDefault="004A784F" w:rsidP="00E004C2">
      <w:pPr>
        <w:pStyle w:val="ListBullet"/>
      </w:pPr>
      <w:r w:rsidRPr="005412A4">
        <w:rPr>
          <w:rStyle w:val="Strong"/>
        </w:rPr>
        <w:t xml:space="preserve">Health-system reform studies: </w:t>
      </w:r>
      <w:r w:rsidR="00DD4B83">
        <w:t>Studies that explore innovative ideas to reform the health system</w:t>
      </w:r>
      <w:r w:rsidR="00AC22FF">
        <w:t xml:space="preserve"> through interventions to reduce medical overuse and low-value care and prioritise preventative health </w:t>
      </w:r>
      <w:r w:rsidR="006B5082">
        <w:t xml:space="preserve">are needed to reduce the demand for emissions-intensive, hospital-based care. </w:t>
      </w:r>
    </w:p>
    <w:p w14:paraId="6305C6C6" w14:textId="4363CED7" w:rsidR="005E23D3" w:rsidRPr="00161ACE" w:rsidRDefault="005E23D3" w:rsidP="001A75C3">
      <w:pPr>
        <w:pStyle w:val="Heading3"/>
      </w:pPr>
      <w:r>
        <w:t xml:space="preserve">Theme 2: Health </w:t>
      </w:r>
      <w:r w:rsidR="005A430E">
        <w:t>system adaptation, vulnerability and resilience</w:t>
      </w:r>
    </w:p>
    <w:p w14:paraId="0021D332" w14:textId="6DD48920" w:rsidR="001F13F3" w:rsidRDefault="00ED318A" w:rsidP="005412A4">
      <w:pPr>
        <w:pStyle w:val="ListBullet"/>
      </w:pPr>
      <w:r w:rsidRPr="005412A4">
        <w:rPr>
          <w:rStyle w:val="Strong"/>
        </w:rPr>
        <w:t>Studies in a diverse range of healthcare settings</w:t>
      </w:r>
      <w:r w:rsidR="003C367D" w:rsidRPr="005412A4">
        <w:rPr>
          <w:rStyle w:val="Strong"/>
        </w:rPr>
        <w:t xml:space="preserve"> to support adaptation for p</w:t>
      </w:r>
      <w:r w:rsidR="000949C0" w:rsidRPr="005412A4">
        <w:rPr>
          <w:rStyle w:val="Strong"/>
        </w:rPr>
        <w:t>riority populations</w:t>
      </w:r>
      <w:r w:rsidR="004A784F" w:rsidRPr="005412A4">
        <w:rPr>
          <w:rStyle w:val="Strong"/>
        </w:rPr>
        <w:t>:</w:t>
      </w:r>
      <w:r w:rsidRPr="005412A4">
        <w:rPr>
          <w:rStyle w:val="Strong"/>
        </w:rPr>
        <w:t xml:space="preserve"> </w:t>
      </w:r>
      <w:r w:rsidR="00F516A2">
        <w:t xml:space="preserve">Studies need </w:t>
      </w:r>
      <w:r w:rsidR="002112A7">
        <w:t>to be conducted in a</w:t>
      </w:r>
      <w:r w:rsidR="00F516A2">
        <w:t xml:space="preserve"> wider range of </w:t>
      </w:r>
      <w:r w:rsidR="001F13F3">
        <w:t>healthcare settings within various speciality areas throughout primary, secondary and tertiary levels of care</w:t>
      </w:r>
      <w:r w:rsidR="000949C0">
        <w:t xml:space="preserve"> and should ident</w:t>
      </w:r>
      <w:r w:rsidR="00685253">
        <w:t xml:space="preserve">ify </w:t>
      </w:r>
      <w:r w:rsidR="0051707D">
        <w:t xml:space="preserve">the </w:t>
      </w:r>
      <w:r w:rsidR="00685253">
        <w:t>relevant</w:t>
      </w:r>
      <w:r w:rsidR="004937C4">
        <w:t xml:space="preserve"> and benefiting</w:t>
      </w:r>
      <w:r w:rsidR="00685253">
        <w:t xml:space="preserve"> priority populations</w:t>
      </w:r>
      <w:r w:rsidR="0051707D">
        <w:t>.</w:t>
      </w:r>
    </w:p>
    <w:p w14:paraId="1CBC2E7F" w14:textId="5053095E" w:rsidR="00107F16" w:rsidRDefault="00816084" w:rsidP="005412A4">
      <w:pPr>
        <w:pStyle w:val="ListBullet"/>
      </w:pPr>
      <w:r w:rsidRPr="005412A4">
        <w:rPr>
          <w:rStyle w:val="Strong"/>
        </w:rPr>
        <w:t xml:space="preserve">Whole-of system interventions </w:t>
      </w:r>
      <w:r w:rsidR="003368AA" w:rsidRPr="005412A4">
        <w:rPr>
          <w:rStyle w:val="Strong"/>
        </w:rPr>
        <w:t xml:space="preserve">to promote </w:t>
      </w:r>
      <w:r w:rsidRPr="005412A4">
        <w:rPr>
          <w:rStyle w:val="Strong"/>
        </w:rPr>
        <w:t>health system adap</w:t>
      </w:r>
      <w:r w:rsidR="00C53CDF" w:rsidRPr="005412A4">
        <w:rPr>
          <w:rStyle w:val="Strong"/>
        </w:rPr>
        <w:t>tation and resilienc</w:t>
      </w:r>
      <w:r w:rsidR="00742FCB" w:rsidRPr="005412A4">
        <w:rPr>
          <w:rStyle w:val="Strong"/>
        </w:rPr>
        <w:t>e</w:t>
      </w:r>
      <w:r w:rsidR="004A784F" w:rsidRPr="005412A4">
        <w:rPr>
          <w:rStyle w:val="Strong"/>
        </w:rPr>
        <w:t>:</w:t>
      </w:r>
      <w:r w:rsidR="00742FCB" w:rsidRPr="005412A4">
        <w:rPr>
          <w:rStyle w:val="Strong"/>
        </w:rPr>
        <w:t xml:space="preserve"> </w:t>
      </w:r>
      <w:r w:rsidR="00742FCB">
        <w:t xml:space="preserve">Research that considers multi-component system level interventions (e.g. </w:t>
      </w:r>
      <w:r w:rsidR="000E3120">
        <w:t>focusing on both health work</w:t>
      </w:r>
      <w:r w:rsidR="00276182">
        <w:t>force resilience as well as service delivery)</w:t>
      </w:r>
      <w:r w:rsidR="00860615">
        <w:t xml:space="preserve"> is needed. </w:t>
      </w:r>
      <w:r w:rsidR="00276182">
        <w:t xml:space="preserve">This research can support the health system to develop and evaluate comprehensive adaptation interventions for both patients and healthcare workers. </w:t>
      </w:r>
    </w:p>
    <w:p w14:paraId="6E6A6EF8" w14:textId="1CAFD0E1" w:rsidR="00844CC8" w:rsidRPr="00161ACE" w:rsidRDefault="00844CC8" w:rsidP="001A75C3">
      <w:pPr>
        <w:pStyle w:val="Heading3"/>
      </w:pPr>
      <w:r>
        <w:t>Theme 3: Health co-benefits of climate change mitigation outside the health system</w:t>
      </w:r>
    </w:p>
    <w:p w14:paraId="518FFF4A" w14:textId="5794F590" w:rsidR="005A430E" w:rsidRDefault="00844CC8" w:rsidP="002B7551">
      <w:pPr>
        <w:pStyle w:val="ListBullet"/>
      </w:pPr>
      <w:r w:rsidRPr="002B7551">
        <w:rPr>
          <w:rStyle w:val="Strong"/>
        </w:rPr>
        <w:t xml:space="preserve">Health co-benefits as a priority theme for climate change and health </w:t>
      </w:r>
      <w:r w:rsidR="00AD0914" w:rsidRPr="002B7551">
        <w:rPr>
          <w:rStyle w:val="Strong"/>
        </w:rPr>
        <w:t>interventional research</w:t>
      </w:r>
      <w:r w:rsidR="004A784F" w:rsidRPr="002B7551">
        <w:rPr>
          <w:rStyle w:val="Strong"/>
        </w:rPr>
        <w:t>:</w:t>
      </w:r>
      <w:r w:rsidR="00AD0914" w:rsidRPr="002B7551">
        <w:rPr>
          <w:rStyle w:val="Strong"/>
        </w:rPr>
        <w:t xml:space="preserve"> </w:t>
      </w:r>
      <w:r w:rsidR="00AD0914">
        <w:t xml:space="preserve">As the most </w:t>
      </w:r>
      <w:r w:rsidR="00AD0914" w:rsidRPr="009C4803">
        <w:t>underrepresented theme,</w:t>
      </w:r>
      <w:r w:rsidR="001C4BD2" w:rsidRPr="009C4803">
        <w:t xml:space="preserve"> research about the health co-benefits of mitigation outside the health system is a priority. Examining the barriers and enablers of effective implementation and scale-up of interventions </w:t>
      </w:r>
      <w:r w:rsidR="00B60D53" w:rsidRPr="009C4803">
        <w:t xml:space="preserve">that may have health co-benefits </w:t>
      </w:r>
      <w:r w:rsidR="001C4BD2" w:rsidRPr="009C4803">
        <w:t xml:space="preserve">is also important. Research needs to </w:t>
      </w:r>
      <w:r w:rsidR="00C76198" w:rsidRPr="009C4803">
        <w:t xml:space="preserve">be focused in sectors likely to have </w:t>
      </w:r>
      <w:r w:rsidR="008C5971" w:rsidRPr="009C4803">
        <w:t xml:space="preserve">a </w:t>
      </w:r>
      <w:r w:rsidR="00C76198" w:rsidRPr="009C4803">
        <w:t>significant impact on health, such as housing</w:t>
      </w:r>
      <w:r w:rsidR="00C62EBE" w:rsidRPr="009C4803">
        <w:t xml:space="preserve"> (including First Nations housing)</w:t>
      </w:r>
      <w:r w:rsidR="00134925" w:rsidRPr="009C4803">
        <w:t xml:space="preserve">, </w:t>
      </w:r>
      <w:r w:rsidR="00C76198" w:rsidRPr="009C4803">
        <w:t>renewable energy</w:t>
      </w:r>
      <w:r w:rsidR="00A224E9" w:rsidRPr="009C4803">
        <w:t>, active transport</w:t>
      </w:r>
      <w:r w:rsidR="007F3776" w:rsidRPr="009C4803">
        <w:t xml:space="preserve">, and </w:t>
      </w:r>
      <w:r w:rsidR="00986CEA" w:rsidRPr="009C4803">
        <w:t xml:space="preserve">sustainable </w:t>
      </w:r>
      <w:r w:rsidR="007F3776" w:rsidRPr="009C4803">
        <w:t xml:space="preserve">food production and consumption. </w:t>
      </w:r>
    </w:p>
    <w:p w14:paraId="3D3CC971" w14:textId="16DD7764" w:rsidR="007F3776" w:rsidRPr="00161ACE" w:rsidRDefault="007F3776" w:rsidP="001A75C3">
      <w:pPr>
        <w:pStyle w:val="Heading3"/>
      </w:pPr>
      <w:r>
        <w:lastRenderedPageBreak/>
        <w:t>Theme 4: Adaptation to protect health outside the health system</w:t>
      </w:r>
    </w:p>
    <w:p w14:paraId="162657D7" w14:textId="64E271F0" w:rsidR="00570DA9" w:rsidRPr="00570DA9" w:rsidRDefault="00E42CCE" w:rsidP="002B7551">
      <w:pPr>
        <w:pStyle w:val="ListBullet"/>
      </w:pPr>
      <w:r w:rsidRPr="002B7551">
        <w:rPr>
          <w:rStyle w:val="Strong"/>
        </w:rPr>
        <w:t xml:space="preserve">Studies responding to a diverse range </w:t>
      </w:r>
      <w:r w:rsidR="000100B8" w:rsidRPr="002B7551">
        <w:rPr>
          <w:rStyle w:val="Strong"/>
        </w:rPr>
        <w:t xml:space="preserve">of climate impacts: </w:t>
      </w:r>
      <w:r w:rsidR="000100B8">
        <w:t xml:space="preserve">Adaptation interventions are required </w:t>
      </w:r>
      <w:r w:rsidR="008A5B2C">
        <w:t>on a wider array of climate change and health impacts, including specifically (but not limited to) floods, air pollutants and climate-sensitive communicable diseases</w:t>
      </w:r>
      <w:r w:rsidR="00AC5A7D">
        <w:t>.</w:t>
      </w:r>
      <w:r w:rsidR="00CE437B">
        <w:t xml:space="preserve"> </w:t>
      </w:r>
      <w:r w:rsidR="00FC00BD">
        <w:t>This research should also consider climate impact</w:t>
      </w:r>
      <w:r w:rsidR="007503A0">
        <w:t xml:space="preserve">s </w:t>
      </w:r>
      <w:r w:rsidR="00FC00BD">
        <w:t xml:space="preserve">in relation to key priority population groups </w:t>
      </w:r>
      <w:r w:rsidR="007503A0">
        <w:t xml:space="preserve">and </w:t>
      </w:r>
      <w:r w:rsidR="004D0F31">
        <w:t xml:space="preserve">assess the role of interventions in building long-term community resilience and adaptive capacity. </w:t>
      </w:r>
    </w:p>
    <w:p w14:paraId="1C42BD01" w14:textId="06B8A2E3" w:rsidR="00B1066E" w:rsidRDefault="00281DF8" w:rsidP="00281DF8">
      <w:pPr>
        <w:pStyle w:val="Heading2"/>
      </w:pPr>
      <w:bookmarkStart w:id="100" w:name="_Toc175728288"/>
      <w:bookmarkStart w:id="101" w:name="_Toc177390339"/>
      <w:bookmarkStart w:id="102" w:name="_Toc178262938"/>
      <w:bookmarkStart w:id="103" w:name="_Toc198822492"/>
      <w:r w:rsidRPr="008506A8">
        <w:t>5.</w:t>
      </w:r>
      <w:r w:rsidR="0026037F" w:rsidRPr="008506A8">
        <w:t>4</w:t>
      </w:r>
      <w:r w:rsidRPr="008506A8">
        <w:t xml:space="preserve"> Conclusion</w:t>
      </w:r>
      <w:bookmarkEnd w:id="100"/>
      <w:bookmarkEnd w:id="101"/>
      <w:bookmarkEnd w:id="102"/>
      <w:bookmarkEnd w:id="103"/>
    </w:p>
    <w:p w14:paraId="44DCF72D" w14:textId="50F0920C" w:rsidR="00DC49B6" w:rsidRPr="00DC49B6" w:rsidRDefault="000E2289" w:rsidP="00A76C3F">
      <w:r>
        <w:t xml:space="preserve">To advance </w:t>
      </w:r>
      <w:r w:rsidR="00232E7A">
        <w:t xml:space="preserve">the </w:t>
      </w:r>
      <w:r>
        <w:t xml:space="preserve">Australian climate </w:t>
      </w:r>
      <w:r w:rsidR="00232E7A">
        <w:t xml:space="preserve">and health research agenda, </w:t>
      </w:r>
      <w:r w:rsidR="003917E2">
        <w:t>there is a need for more research</w:t>
      </w:r>
      <w:r w:rsidR="00475B3B">
        <w:t xml:space="preserve"> on interventions</w:t>
      </w:r>
      <w:r w:rsidR="003917E2">
        <w:t xml:space="preserve"> across all four themes identified</w:t>
      </w:r>
      <w:r w:rsidR="009E2EE2">
        <w:t xml:space="preserve"> in the systematic mapping review</w:t>
      </w:r>
      <w:r w:rsidR="00E74A8E">
        <w:t xml:space="preserve">. </w:t>
      </w:r>
      <w:r w:rsidR="003917E2">
        <w:t xml:space="preserve">Overall, health co-benefit studies are underrepresented in the Australian literature </w:t>
      </w:r>
      <w:r w:rsidR="00D63643">
        <w:t>and should be prioritised. Adaptation and mitigation studies n</w:t>
      </w:r>
      <w:r w:rsidR="00041769">
        <w:t xml:space="preserve">eed to be conducted in a broader range of clinical settings </w:t>
      </w:r>
      <w:r w:rsidR="002B5E75">
        <w:t>to</w:t>
      </w:r>
      <w:r w:rsidR="00041769">
        <w:t xml:space="preserve"> </w:t>
      </w:r>
      <w:r w:rsidR="002B5E75">
        <w:t xml:space="preserve">help </w:t>
      </w:r>
      <w:r w:rsidR="00041769">
        <w:t xml:space="preserve">build a sustainable and resilient health system. Adaptation interventions need to consider </w:t>
      </w:r>
      <w:r w:rsidR="00BA1FDB">
        <w:t xml:space="preserve">a greater diversity of climate hazards, </w:t>
      </w:r>
      <w:r w:rsidR="001F4542">
        <w:t>including</w:t>
      </w:r>
      <w:r w:rsidR="00BA1FDB">
        <w:t xml:space="preserve"> floods. Acros</w:t>
      </w:r>
      <w:r w:rsidR="003539AD">
        <w:t>s all themes, a clearer focus on priority populations</w:t>
      </w:r>
      <w:r w:rsidR="0028301F">
        <w:t>, including First Nations people,</w:t>
      </w:r>
      <w:r w:rsidR="003539AD">
        <w:t xml:space="preserve"> is necessary to </w:t>
      </w:r>
      <w:r w:rsidR="00B172B2">
        <w:t>support health equity in the face of climate change.</w:t>
      </w:r>
      <w:r w:rsidR="00340700">
        <w:t xml:space="preserve"> </w:t>
      </w:r>
      <w:r w:rsidR="0028301F">
        <w:t>Methodologically robust, i</w:t>
      </w:r>
      <w:r w:rsidR="001172B0">
        <w:t xml:space="preserve">nnovative and creative </w:t>
      </w:r>
      <w:r w:rsidR="006838BF">
        <w:t>research that proposes, implements and evaluates adaptation and mitigation interventions within and outside the health system wi</w:t>
      </w:r>
      <w:r w:rsidR="00B8150A">
        <w:t xml:space="preserve">ll support evidence-based </w:t>
      </w:r>
      <w:r w:rsidR="00605C55">
        <w:t>policy and decision-makin</w:t>
      </w:r>
      <w:r w:rsidR="00604F35">
        <w:t>g</w:t>
      </w:r>
      <w:r w:rsidR="008506A8">
        <w:t xml:space="preserve">. </w:t>
      </w:r>
      <w:r w:rsidR="00CC0E2E">
        <w:br w:type="page"/>
      </w:r>
    </w:p>
    <w:p w14:paraId="142703FA" w14:textId="586C99A5" w:rsidR="00CC0E2E" w:rsidRDefault="00CC0E2E" w:rsidP="00CC0E2E">
      <w:pPr>
        <w:pStyle w:val="Heading1"/>
      </w:pPr>
      <w:bookmarkStart w:id="104" w:name="_Toc175728289"/>
      <w:bookmarkStart w:id="105" w:name="_Toc177390340"/>
      <w:bookmarkStart w:id="106" w:name="_Toc178262939"/>
      <w:bookmarkStart w:id="107" w:name="_Toc198822493"/>
      <w:r w:rsidRPr="0008087E">
        <w:lastRenderedPageBreak/>
        <w:t>Reference</w:t>
      </w:r>
      <w:bookmarkEnd w:id="104"/>
      <w:bookmarkEnd w:id="105"/>
      <w:r w:rsidR="00DF07FE">
        <w:t>s</w:t>
      </w:r>
      <w:bookmarkEnd w:id="106"/>
      <w:bookmarkEnd w:id="107"/>
    </w:p>
    <w:p w14:paraId="4B77E287" w14:textId="3F1D5786" w:rsidR="002C2540" w:rsidRPr="000142B0" w:rsidRDefault="002C2540" w:rsidP="00E004C2">
      <w:pPr>
        <w:pStyle w:val="EndNoteBibliography"/>
      </w:pPr>
      <w:r w:rsidRPr="000142B0">
        <w:t>A</w:t>
      </w:r>
      <w:r w:rsidR="00861700" w:rsidRPr="000142B0">
        <w:t xml:space="preserve">AHMS (Australian Academy of Health and Medical Sciences) (2022) </w:t>
      </w:r>
      <w:hyperlink r:id="rId16" w:history="1">
        <w:r w:rsidR="00752526" w:rsidRPr="000142B0">
          <w:rPr>
            <w:rStyle w:val="Hyperlink"/>
            <w:i/>
            <w:sz w:val="20"/>
            <w:szCs w:val="20"/>
          </w:rPr>
          <w:t>Climate change: an urgent health priority</w:t>
        </w:r>
      </w:hyperlink>
      <w:r w:rsidR="00752526" w:rsidRPr="00E004C2">
        <w:rPr>
          <w:rStyle w:val="Emphasis"/>
        </w:rPr>
        <w:t xml:space="preserve">, </w:t>
      </w:r>
      <w:r w:rsidR="00752526" w:rsidRPr="000142B0">
        <w:t>AAHMS</w:t>
      </w:r>
      <w:r w:rsidR="00F77653" w:rsidRPr="000142B0">
        <w:t>.</w:t>
      </w:r>
    </w:p>
    <w:p w14:paraId="399357DD" w14:textId="34ECACB3" w:rsidR="00F77653" w:rsidRPr="000142B0" w:rsidRDefault="00F77653" w:rsidP="00E004C2">
      <w:pPr>
        <w:pStyle w:val="EndNoteBibliography"/>
      </w:pPr>
      <w:r w:rsidRPr="000142B0">
        <w:t>AIHW (Australian Institute of Health and Welfare</w:t>
      </w:r>
      <w:r w:rsidR="00F11358" w:rsidRPr="000142B0">
        <w:t>) (2023)</w:t>
      </w:r>
      <w:r w:rsidR="002B4A27" w:rsidRPr="000142B0">
        <w:t xml:space="preserve"> </w:t>
      </w:r>
      <w:hyperlink r:id="rId17" w:history="1">
        <w:r w:rsidR="002B4A27" w:rsidRPr="000142B0">
          <w:rPr>
            <w:rStyle w:val="Hyperlink"/>
            <w:i/>
            <w:sz w:val="20"/>
            <w:szCs w:val="20"/>
          </w:rPr>
          <w:t>Let’s talk about the weather: injuries related to extreme weather</w:t>
        </w:r>
      </w:hyperlink>
      <w:r w:rsidR="00083FA5" w:rsidRPr="00E004C2">
        <w:rPr>
          <w:rStyle w:val="Emphasis"/>
        </w:rPr>
        <w:t xml:space="preserve">, </w:t>
      </w:r>
      <w:r w:rsidR="00083FA5" w:rsidRPr="000142B0">
        <w:t>AIHW</w:t>
      </w:r>
      <w:r w:rsidR="00A92032" w:rsidRPr="000142B0">
        <w:t xml:space="preserve">, Australian Government. </w:t>
      </w:r>
    </w:p>
    <w:p w14:paraId="2F1F6D41" w14:textId="214D46A0" w:rsidR="00792F41" w:rsidRPr="000142B0" w:rsidRDefault="00792F41" w:rsidP="00E004C2">
      <w:pPr>
        <w:pStyle w:val="EndNoteBibliography"/>
      </w:pPr>
      <w:r w:rsidRPr="000142B0">
        <w:t xml:space="preserve">Adnan MSG, Dewan A, Botje D, Shahid S, Hassan QK </w:t>
      </w:r>
      <w:r w:rsidR="002634DE" w:rsidRPr="000142B0">
        <w:t>(</w:t>
      </w:r>
      <w:r w:rsidRPr="000142B0">
        <w:t>2022</w:t>
      </w:r>
      <w:r w:rsidR="002634DE" w:rsidRPr="000142B0">
        <w:t>)</w:t>
      </w:r>
      <w:r w:rsidRPr="000142B0">
        <w:t xml:space="preserve"> </w:t>
      </w:r>
      <w:r w:rsidR="004F73D0" w:rsidRPr="000142B0">
        <w:t>‘</w:t>
      </w:r>
      <w:r w:rsidRPr="000142B0">
        <w:t>Vulnerability of Australia to heatwaves: A systematic review on influencing factors, impacts, and mitigation options</w:t>
      </w:r>
      <w:r w:rsidR="005C40B9" w:rsidRPr="000142B0">
        <w:t>’</w:t>
      </w:r>
      <w:r w:rsidR="00EC77F9" w:rsidRPr="000142B0">
        <w:t>,</w:t>
      </w:r>
      <w:r w:rsidRPr="000142B0">
        <w:t xml:space="preserve"> </w:t>
      </w:r>
      <w:r w:rsidRPr="00E004C2">
        <w:rPr>
          <w:rStyle w:val="Emphasis"/>
        </w:rPr>
        <w:t>Environmental Research,</w:t>
      </w:r>
      <w:r w:rsidRPr="000142B0">
        <w:t xml:space="preserve"> </w:t>
      </w:r>
      <w:r w:rsidR="00EC77F9" w:rsidRPr="000142B0">
        <w:t>213(</w:t>
      </w:r>
      <w:r w:rsidR="00C82FC0" w:rsidRPr="000142B0">
        <w:t>113</w:t>
      </w:r>
      <w:r w:rsidR="008C035D" w:rsidRPr="000142B0">
        <w:t>703)</w:t>
      </w:r>
      <w:r w:rsidR="00927B02" w:rsidRPr="000142B0">
        <w:t xml:space="preserve">, </w:t>
      </w:r>
      <w:r w:rsidR="00927B02" w:rsidRPr="000142B0">
        <w:rPr>
          <w:lang w:val="en-AU"/>
        </w:rPr>
        <w:t>doi</w:t>
      </w:r>
      <w:r w:rsidR="00291D7B" w:rsidRPr="000142B0">
        <w:rPr>
          <w:lang w:val="en-AU"/>
        </w:rPr>
        <w:t>:</w:t>
      </w:r>
      <w:r w:rsidR="00927B02" w:rsidRPr="000142B0">
        <w:rPr>
          <w:lang w:val="en-AU"/>
        </w:rPr>
        <w:t>10.1016/j.envres.2022.113703</w:t>
      </w:r>
      <w:r w:rsidR="00CC39FF" w:rsidRPr="000142B0">
        <w:rPr>
          <w:lang w:val="en-AU"/>
        </w:rPr>
        <w:t>.</w:t>
      </w:r>
    </w:p>
    <w:p w14:paraId="0C36EFE3" w14:textId="2C9B2E42" w:rsidR="002E26EE" w:rsidRPr="000142B0" w:rsidRDefault="002E26EE" w:rsidP="00E004C2">
      <w:pPr>
        <w:pStyle w:val="EndNoteBibliography"/>
      </w:pPr>
      <w:r w:rsidRPr="000142B0">
        <w:t xml:space="preserve">Barratt AL, Bell KJL, Charlesworth K, McGain F </w:t>
      </w:r>
      <w:r w:rsidR="00792BB8" w:rsidRPr="000142B0">
        <w:t>(</w:t>
      </w:r>
      <w:r w:rsidRPr="000142B0">
        <w:t>2022</w:t>
      </w:r>
      <w:r w:rsidR="00792BB8" w:rsidRPr="000142B0">
        <w:t>)</w:t>
      </w:r>
      <w:r w:rsidRPr="000142B0">
        <w:t xml:space="preserve"> </w:t>
      </w:r>
      <w:r w:rsidR="00792BB8" w:rsidRPr="000142B0">
        <w:t>‘</w:t>
      </w:r>
      <w:r w:rsidRPr="000142B0">
        <w:t>High value health care is low carbon health care</w:t>
      </w:r>
      <w:r w:rsidR="00792BB8" w:rsidRPr="000142B0">
        <w:t>’</w:t>
      </w:r>
      <w:r w:rsidR="00B80C36" w:rsidRPr="000142B0">
        <w:t>,</w:t>
      </w:r>
      <w:r w:rsidRPr="000142B0">
        <w:t xml:space="preserve"> </w:t>
      </w:r>
      <w:r w:rsidRPr="00E004C2">
        <w:rPr>
          <w:rStyle w:val="Emphasis"/>
        </w:rPr>
        <w:t>The Medical Journal of Australia,</w:t>
      </w:r>
      <w:r w:rsidRPr="000142B0">
        <w:t xml:space="preserve"> </w:t>
      </w:r>
      <w:r w:rsidR="0023270D" w:rsidRPr="000142B0">
        <w:t>216(2):67-68,</w:t>
      </w:r>
      <w:r w:rsidR="00291D7B" w:rsidRPr="000142B0">
        <w:t xml:space="preserve"> </w:t>
      </w:r>
      <w:r w:rsidR="0041628A" w:rsidRPr="000142B0">
        <w:rPr>
          <w:lang w:val="en-AU"/>
        </w:rPr>
        <w:t>doi:10.5694/mja2.51331</w:t>
      </w:r>
      <w:r w:rsidR="00CC39FF" w:rsidRPr="000142B0">
        <w:rPr>
          <w:lang w:val="en-AU"/>
        </w:rPr>
        <w:t>.</w:t>
      </w:r>
    </w:p>
    <w:p w14:paraId="62BBF074" w14:textId="3B45535C" w:rsidR="00187C92" w:rsidRPr="000142B0" w:rsidRDefault="00187C92" w:rsidP="00E004C2">
      <w:pPr>
        <w:pStyle w:val="EndNoteBibliography"/>
      </w:pPr>
      <w:r w:rsidRPr="000142B0">
        <w:t xml:space="preserve">Beggs PJ, Trueck S, Linnenluecke MK, Bambrick H, Capon AG, Hanigan IC, Arriagada NB, Cross TJ, Friel S, Green D, Heenan M, Jay O, Kennard H, Malik A, McMichael C, Stevenson M, Vardoulakis S, Dang TN, Garvey G, Lovett R, Matthews V, Phung D, Woodward AJ, Romanello MB, Zhang Y </w:t>
      </w:r>
      <w:r w:rsidR="00E90C4C" w:rsidRPr="000142B0">
        <w:t>(</w:t>
      </w:r>
      <w:r w:rsidRPr="000142B0">
        <w:t>2024</w:t>
      </w:r>
      <w:r w:rsidR="00E90C4C" w:rsidRPr="000142B0">
        <w:t>)</w:t>
      </w:r>
      <w:r w:rsidRPr="000142B0">
        <w:t xml:space="preserve"> </w:t>
      </w:r>
      <w:r w:rsidR="00E90C4C" w:rsidRPr="000142B0">
        <w:t>‘</w:t>
      </w:r>
      <w:r w:rsidRPr="000142B0">
        <w:t xml:space="preserve">The 2023 report of the MJA–Lancet Countdown on health and climate change: </w:t>
      </w:r>
      <w:r w:rsidR="00503501" w:rsidRPr="000142B0">
        <w:t>S</w:t>
      </w:r>
      <w:r w:rsidRPr="000142B0">
        <w:t>ustainability needed in Australia's health care sector</w:t>
      </w:r>
      <w:r w:rsidR="00E90C4C" w:rsidRPr="000142B0">
        <w:t>’,</w:t>
      </w:r>
      <w:r w:rsidR="00CA5C7A" w:rsidRPr="000142B0">
        <w:t xml:space="preserve"> </w:t>
      </w:r>
      <w:r w:rsidRPr="00E004C2">
        <w:rPr>
          <w:rStyle w:val="Emphasis"/>
        </w:rPr>
        <w:t>The Medical Journal of Australia,</w:t>
      </w:r>
      <w:r w:rsidRPr="000142B0">
        <w:t xml:space="preserve"> </w:t>
      </w:r>
      <w:r w:rsidR="00796A18" w:rsidRPr="000142B0">
        <w:t>220(6):282-303</w:t>
      </w:r>
      <w:r w:rsidR="000A68C8" w:rsidRPr="000142B0">
        <w:t>,</w:t>
      </w:r>
      <w:r w:rsidR="00796A18" w:rsidRPr="000142B0">
        <w:t xml:space="preserve"> doi:</w:t>
      </w:r>
      <w:r w:rsidR="00903438" w:rsidRPr="000142B0">
        <w:t>10.5694/mja2.52245</w:t>
      </w:r>
      <w:r w:rsidR="00CC39FF" w:rsidRPr="000142B0">
        <w:t>.</w:t>
      </w:r>
    </w:p>
    <w:p w14:paraId="0CE75FBA" w14:textId="52547510" w:rsidR="0041779A" w:rsidRPr="000142B0" w:rsidRDefault="0041779A" w:rsidP="00E004C2">
      <w:pPr>
        <w:pStyle w:val="EndNoteBibliography"/>
      </w:pPr>
      <w:r w:rsidRPr="000142B0">
        <w:t xml:space="preserve">Blashki G, Armstrong G, Berry HL, Weaver HJ, Hanna EG, Bi P, Harley D, Spickett JT </w:t>
      </w:r>
      <w:r w:rsidR="00787D43" w:rsidRPr="000142B0">
        <w:t>(</w:t>
      </w:r>
      <w:r w:rsidRPr="000142B0">
        <w:t>2011</w:t>
      </w:r>
      <w:r w:rsidR="00787D43" w:rsidRPr="000142B0">
        <w:t>)</w:t>
      </w:r>
      <w:r w:rsidRPr="000142B0">
        <w:t xml:space="preserve"> </w:t>
      </w:r>
      <w:r w:rsidR="00787D43" w:rsidRPr="000142B0">
        <w:t>‘</w:t>
      </w:r>
      <w:r w:rsidRPr="000142B0">
        <w:t>Preparing health services for climate change in Australia</w:t>
      </w:r>
      <w:r w:rsidR="00787D43" w:rsidRPr="000142B0">
        <w:t>’,</w:t>
      </w:r>
      <w:r w:rsidRPr="000142B0">
        <w:t xml:space="preserve"> </w:t>
      </w:r>
      <w:r w:rsidRPr="00E004C2">
        <w:rPr>
          <w:rStyle w:val="Emphasis"/>
        </w:rPr>
        <w:t>Asia-Pacific journal of public health,</w:t>
      </w:r>
      <w:r w:rsidR="00787D43" w:rsidRPr="000142B0">
        <w:t xml:space="preserve"> </w:t>
      </w:r>
      <w:r w:rsidR="00CC39FF" w:rsidRPr="000142B0">
        <w:t>23(2</w:t>
      </w:r>
      <w:r w:rsidR="00175885" w:rsidRPr="000142B0">
        <w:t xml:space="preserve"> SUPPL.</w:t>
      </w:r>
      <w:r w:rsidR="00CC39FF" w:rsidRPr="000142B0">
        <w:t>)</w:t>
      </w:r>
      <w:r w:rsidR="000A68C8" w:rsidRPr="000142B0">
        <w:t>:133A-143S</w:t>
      </w:r>
      <w:r w:rsidR="00BA1E81" w:rsidRPr="000142B0">
        <w:t>,</w:t>
      </w:r>
      <w:r w:rsidR="002E7B63" w:rsidRPr="000142B0">
        <w:t xml:space="preserve"> doi:10.1177/1010539510395121.</w:t>
      </w:r>
    </w:p>
    <w:p w14:paraId="3EDD84BC" w14:textId="5F0DAC60" w:rsidR="00800339" w:rsidRPr="000142B0" w:rsidRDefault="00800339" w:rsidP="00E004C2">
      <w:pPr>
        <w:pStyle w:val="EndNoteBibliography"/>
      </w:pPr>
      <w:r w:rsidRPr="000142B0">
        <w:t xml:space="preserve">Breth-Petersen M, Barratt AL, McGain F, Skowno JJ, Zhong G, Weatherall AD, Bell KJL, Pickles KM </w:t>
      </w:r>
      <w:r w:rsidR="00FC6CEC" w:rsidRPr="000142B0">
        <w:t>(</w:t>
      </w:r>
      <w:r w:rsidRPr="000142B0">
        <w:t>2024</w:t>
      </w:r>
      <w:r w:rsidR="00FC6CEC" w:rsidRPr="000142B0">
        <w:t>)</w:t>
      </w:r>
      <w:r w:rsidRPr="000142B0">
        <w:t xml:space="preserve"> </w:t>
      </w:r>
      <w:r w:rsidR="000A60B6">
        <w:t>‘</w:t>
      </w:r>
      <w:r w:rsidR="00FC6CEC" w:rsidRPr="000142B0">
        <w:t>‘</w:t>
      </w:r>
      <w:r w:rsidRPr="000142B0">
        <w:t>Exploring anaesthetists’ views on the carbon footprint of anaesthesia and identifying opportunities and challenges for reducing its impact on the environment</w:t>
      </w:r>
      <w:r w:rsidR="001D0726" w:rsidRPr="000142B0">
        <w:t>’,</w:t>
      </w:r>
      <w:r w:rsidRPr="000142B0">
        <w:t xml:space="preserve"> </w:t>
      </w:r>
      <w:r w:rsidRPr="00E004C2">
        <w:rPr>
          <w:rStyle w:val="Emphasis"/>
        </w:rPr>
        <w:t>Anaesthesia and Intensive Care,</w:t>
      </w:r>
      <w:r w:rsidRPr="000142B0">
        <w:t xml:space="preserve"> </w:t>
      </w:r>
      <w:r w:rsidR="001D0726" w:rsidRPr="000142B0">
        <w:t>52(2):91-103</w:t>
      </w:r>
      <w:r w:rsidR="00723EE2" w:rsidRPr="000142B0">
        <w:t xml:space="preserve">, </w:t>
      </w:r>
      <w:r w:rsidR="00723EE2" w:rsidRPr="000142B0">
        <w:rPr>
          <w:lang w:val="en-AU"/>
        </w:rPr>
        <w:t>doi:10.1177/0310057X231212211.</w:t>
      </w:r>
    </w:p>
    <w:p w14:paraId="79596637" w14:textId="40D8FF3B" w:rsidR="00670A26" w:rsidRPr="000142B0" w:rsidRDefault="00670A26" w:rsidP="00E004C2">
      <w:pPr>
        <w:pStyle w:val="EndNoteBibliography"/>
      </w:pPr>
      <w:r w:rsidRPr="000142B0">
        <w:t xml:space="preserve">Burgess CP, Johnston FH, Berry HL, McDonnell J, Yibarbuk D, Gunabarra C, Mileran A, Bailie RS </w:t>
      </w:r>
      <w:r w:rsidR="0000343A" w:rsidRPr="000142B0">
        <w:t>(</w:t>
      </w:r>
      <w:r w:rsidRPr="000142B0">
        <w:t>2009</w:t>
      </w:r>
      <w:r w:rsidR="0000343A" w:rsidRPr="000142B0">
        <w:t>)</w:t>
      </w:r>
      <w:r w:rsidRPr="000142B0">
        <w:t xml:space="preserve"> </w:t>
      </w:r>
      <w:r w:rsidR="0000343A" w:rsidRPr="000142B0">
        <w:t>‘</w:t>
      </w:r>
      <w:r w:rsidRPr="000142B0">
        <w:t>Healthy country, healthy people: the relationship between Indigenous health status and “caring for country”</w:t>
      </w:r>
      <w:r w:rsidR="0000343A" w:rsidRPr="000142B0">
        <w:t>’,</w:t>
      </w:r>
      <w:r w:rsidRPr="000142B0">
        <w:t xml:space="preserve"> </w:t>
      </w:r>
      <w:r w:rsidRPr="00E004C2">
        <w:rPr>
          <w:rStyle w:val="Emphasis"/>
        </w:rPr>
        <w:t>The Medical Journal of Australia,</w:t>
      </w:r>
      <w:r w:rsidRPr="000142B0">
        <w:t xml:space="preserve"> </w:t>
      </w:r>
      <w:r w:rsidR="00AA03CF" w:rsidRPr="000142B0">
        <w:t>190(10):567</w:t>
      </w:r>
      <w:r w:rsidR="00D80B1E" w:rsidRPr="000142B0">
        <w:t>-572</w:t>
      </w:r>
      <w:r w:rsidR="00F169A8" w:rsidRPr="000142B0">
        <w:t xml:space="preserve">, </w:t>
      </w:r>
      <w:r w:rsidR="00F169A8" w:rsidRPr="000142B0">
        <w:rPr>
          <w:lang w:val="en-AU"/>
        </w:rPr>
        <w:t>doi:10.5694/j.1326-5377.2009.tb02566.x.</w:t>
      </w:r>
    </w:p>
    <w:p w14:paraId="75015766" w14:textId="2D1BDB6E" w:rsidR="00536F4C" w:rsidRPr="000142B0" w:rsidRDefault="00536F4C" w:rsidP="00E004C2">
      <w:pPr>
        <w:pStyle w:val="EndNoteBibliography"/>
      </w:pPr>
      <w:r w:rsidRPr="000142B0">
        <w:t xml:space="preserve">Charlesworth KE, Jamieson M </w:t>
      </w:r>
      <w:r w:rsidR="00F169A8" w:rsidRPr="000142B0">
        <w:t>(</w:t>
      </w:r>
      <w:r w:rsidRPr="000142B0">
        <w:t>2019</w:t>
      </w:r>
      <w:r w:rsidR="00F169A8" w:rsidRPr="000142B0">
        <w:t>)</w:t>
      </w:r>
      <w:r w:rsidRPr="000142B0">
        <w:t xml:space="preserve"> </w:t>
      </w:r>
      <w:r w:rsidR="00F169A8" w:rsidRPr="000142B0">
        <w:t>‘</w:t>
      </w:r>
      <w:r w:rsidRPr="000142B0">
        <w:t>Healthcare in a carbon-constrained world</w:t>
      </w:r>
      <w:r w:rsidR="00F169A8" w:rsidRPr="000142B0">
        <w:t>’,</w:t>
      </w:r>
      <w:r w:rsidRPr="000142B0">
        <w:t xml:space="preserve"> </w:t>
      </w:r>
      <w:r w:rsidRPr="00E004C2">
        <w:rPr>
          <w:rStyle w:val="Emphasis"/>
        </w:rPr>
        <w:t>Australian Health Review,</w:t>
      </w:r>
      <w:r w:rsidRPr="000142B0">
        <w:t xml:space="preserve"> </w:t>
      </w:r>
      <w:r w:rsidR="00F169A8" w:rsidRPr="000142B0">
        <w:t xml:space="preserve">43(3):241-245, </w:t>
      </w:r>
      <w:r w:rsidR="00FB5A24" w:rsidRPr="000142B0">
        <w:rPr>
          <w:lang w:val="en-AU"/>
        </w:rPr>
        <w:t>doi:10.1071/AH17184.</w:t>
      </w:r>
    </w:p>
    <w:p w14:paraId="65F5348B" w14:textId="304136AC" w:rsidR="00A979AB" w:rsidRPr="000142B0" w:rsidRDefault="00A979AB" w:rsidP="00E004C2">
      <w:pPr>
        <w:pStyle w:val="EndNoteBibliography"/>
      </w:pPr>
      <w:r w:rsidRPr="000142B0">
        <w:t xml:space="preserve">Charlson F, Ali S, Benmarhnia T, Pearl M, Massazza A, Augustinavicius J, Scott JG </w:t>
      </w:r>
      <w:r w:rsidR="004F3859" w:rsidRPr="000142B0">
        <w:t>(</w:t>
      </w:r>
      <w:r w:rsidRPr="000142B0">
        <w:t>2021</w:t>
      </w:r>
      <w:r w:rsidR="004F3859" w:rsidRPr="000142B0">
        <w:t>) ‘</w:t>
      </w:r>
      <w:r w:rsidRPr="000142B0">
        <w:t xml:space="preserve">Climate </w:t>
      </w:r>
      <w:r w:rsidR="00B77BF9">
        <w:t>c</w:t>
      </w:r>
      <w:r w:rsidRPr="000142B0">
        <w:t xml:space="preserve">hange and </w:t>
      </w:r>
      <w:r w:rsidR="00B77BF9">
        <w:t>m</w:t>
      </w:r>
      <w:r w:rsidRPr="000142B0">
        <w:t xml:space="preserve">ental </w:t>
      </w:r>
      <w:r w:rsidR="00B77BF9">
        <w:t>h</w:t>
      </w:r>
      <w:r w:rsidRPr="000142B0">
        <w:t xml:space="preserve">ealth: A </w:t>
      </w:r>
      <w:r w:rsidR="00B77BF9">
        <w:t>s</w:t>
      </w:r>
      <w:r w:rsidRPr="000142B0">
        <w:t xml:space="preserve">coping </w:t>
      </w:r>
      <w:r w:rsidR="00B77BF9">
        <w:t>r</w:t>
      </w:r>
      <w:r w:rsidRPr="000142B0">
        <w:t>eview</w:t>
      </w:r>
      <w:r w:rsidR="004F3859" w:rsidRPr="000142B0">
        <w:t>’,</w:t>
      </w:r>
      <w:r w:rsidRPr="000142B0">
        <w:t xml:space="preserve"> </w:t>
      </w:r>
      <w:r w:rsidRPr="00E004C2">
        <w:rPr>
          <w:rStyle w:val="Emphasis"/>
        </w:rPr>
        <w:t>International Journal of Environmental Research and Public Health,</w:t>
      </w:r>
      <w:r w:rsidRPr="000142B0">
        <w:t xml:space="preserve"> </w:t>
      </w:r>
      <w:r w:rsidR="00580AD1" w:rsidRPr="000142B0">
        <w:t xml:space="preserve">18(9):4486, </w:t>
      </w:r>
      <w:r w:rsidR="00580AD1" w:rsidRPr="000142B0">
        <w:rPr>
          <w:lang w:val="en-AU"/>
        </w:rPr>
        <w:t>doi:10.3390/ijerph18094486.</w:t>
      </w:r>
    </w:p>
    <w:p w14:paraId="548D6F84" w14:textId="1CD751B3" w:rsidR="0064480A" w:rsidRPr="000142B0" w:rsidRDefault="0064480A" w:rsidP="00E004C2">
      <w:pPr>
        <w:pStyle w:val="EndNoteBibliography"/>
      </w:pPr>
      <w:r w:rsidRPr="000142B0">
        <w:t xml:space="preserve">Chen D, Wang X, Thatcher M, Barnett G, Kachenko A, Prince R </w:t>
      </w:r>
      <w:r w:rsidR="00376F41" w:rsidRPr="000142B0">
        <w:t>(</w:t>
      </w:r>
      <w:r w:rsidRPr="000142B0">
        <w:t>2014</w:t>
      </w:r>
      <w:r w:rsidR="00376F41" w:rsidRPr="000142B0">
        <w:t>)</w:t>
      </w:r>
      <w:r w:rsidRPr="000142B0">
        <w:t xml:space="preserve"> </w:t>
      </w:r>
      <w:r w:rsidR="008F5B46" w:rsidRPr="000142B0">
        <w:t>‘</w:t>
      </w:r>
      <w:r w:rsidRPr="000142B0">
        <w:t>Urban vegetation for reducing heat related mortality</w:t>
      </w:r>
      <w:r w:rsidR="008F5B46" w:rsidRPr="000142B0">
        <w:t>’,</w:t>
      </w:r>
      <w:r w:rsidRPr="000142B0">
        <w:t xml:space="preserve"> </w:t>
      </w:r>
      <w:r w:rsidRPr="00E004C2">
        <w:rPr>
          <w:rStyle w:val="Emphasis"/>
        </w:rPr>
        <w:t>Environmental Pollution,</w:t>
      </w:r>
      <w:r w:rsidRPr="000142B0">
        <w:t xml:space="preserve"> 192:275-284</w:t>
      </w:r>
      <w:r w:rsidR="006260C1" w:rsidRPr="000142B0">
        <w:t>, doi: 10.1016/j.envpol.2014.05.002.</w:t>
      </w:r>
    </w:p>
    <w:p w14:paraId="0A9D7161" w14:textId="48B94C50" w:rsidR="00684ABD" w:rsidRPr="000142B0" w:rsidRDefault="00684ABD" w:rsidP="00E004C2">
      <w:pPr>
        <w:pStyle w:val="EndNoteBibliography"/>
      </w:pPr>
      <w:r w:rsidRPr="000142B0">
        <w:t xml:space="preserve">Cowlishaw S, Gibson K, Alexander S, Howard A, Agathos J, Strauven S, Chisholm K, Fredrickson J, Pham L, Lau W, O'Donnell ML </w:t>
      </w:r>
      <w:r w:rsidR="0056568A" w:rsidRPr="000142B0">
        <w:t>(</w:t>
      </w:r>
      <w:r w:rsidRPr="000142B0">
        <w:t>2023</w:t>
      </w:r>
      <w:r w:rsidR="0056568A" w:rsidRPr="000142B0">
        <w:t>)</w:t>
      </w:r>
      <w:r w:rsidRPr="000142B0">
        <w:t xml:space="preserve"> </w:t>
      </w:r>
      <w:r w:rsidR="0056568A" w:rsidRPr="000142B0">
        <w:t>‘</w:t>
      </w:r>
      <w:r w:rsidRPr="000142B0">
        <w:t>Improving mental health following multiple disasters in Australia: a randomized controlled trial of the Skills for Life Adjustment and Resilience (SOLAR) programme</w:t>
      </w:r>
      <w:r w:rsidR="0056568A" w:rsidRPr="000142B0">
        <w:t>’</w:t>
      </w:r>
      <w:r w:rsidR="00734966" w:rsidRPr="000142B0">
        <w:t>,</w:t>
      </w:r>
      <w:r w:rsidRPr="000142B0">
        <w:t xml:space="preserve"> </w:t>
      </w:r>
      <w:r w:rsidRPr="00E004C2">
        <w:rPr>
          <w:rStyle w:val="Emphasis"/>
        </w:rPr>
        <w:t>European Journal of Psychotraumatology,</w:t>
      </w:r>
      <w:r w:rsidRPr="000142B0">
        <w:t xml:space="preserve"> 14</w:t>
      </w:r>
      <w:r w:rsidR="00734966" w:rsidRPr="000142B0">
        <w:t>(2)</w:t>
      </w:r>
      <w:r w:rsidR="002B1D75" w:rsidRPr="000142B0">
        <w:t>:</w:t>
      </w:r>
      <w:r w:rsidRPr="000142B0">
        <w:t>2284032</w:t>
      </w:r>
      <w:r w:rsidR="002B1D75" w:rsidRPr="000142B0">
        <w:t>,</w:t>
      </w:r>
      <w:r w:rsidR="00734966" w:rsidRPr="000142B0">
        <w:t xml:space="preserve"> doi:10.1080/20008066.2023.2284032</w:t>
      </w:r>
      <w:r w:rsidR="00116B81" w:rsidRPr="000142B0">
        <w:t>.</w:t>
      </w:r>
    </w:p>
    <w:p w14:paraId="2E2932CD" w14:textId="25C9C5E3" w:rsidR="00800339" w:rsidRPr="000142B0" w:rsidRDefault="00686C2D" w:rsidP="00E004C2">
      <w:pPr>
        <w:pStyle w:val="EndNoteBibliography"/>
      </w:pPr>
      <w:r w:rsidRPr="000142B0">
        <w:t xml:space="preserve">Crandon TJ, Dey C, Scott JG, Thomas HJ, Ali S, Charlson FJ </w:t>
      </w:r>
      <w:r w:rsidR="002B1D75" w:rsidRPr="000142B0">
        <w:t>(</w:t>
      </w:r>
      <w:r w:rsidRPr="000142B0">
        <w:t>2022</w:t>
      </w:r>
      <w:r w:rsidR="002B1D75" w:rsidRPr="000142B0">
        <w:t>)</w:t>
      </w:r>
      <w:r w:rsidRPr="000142B0">
        <w:t xml:space="preserve"> </w:t>
      </w:r>
      <w:r w:rsidR="00094949" w:rsidRPr="000142B0">
        <w:t>‘</w:t>
      </w:r>
      <w:r w:rsidRPr="000142B0">
        <w:t>The clinical implications of climate change for mental health</w:t>
      </w:r>
      <w:r w:rsidR="00094949" w:rsidRPr="000142B0">
        <w:t>’,</w:t>
      </w:r>
      <w:r w:rsidRPr="000142B0">
        <w:t xml:space="preserve"> </w:t>
      </w:r>
      <w:r w:rsidRPr="00E004C2">
        <w:rPr>
          <w:rStyle w:val="Emphasis"/>
        </w:rPr>
        <w:t>Nature Human Behaviour,</w:t>
      </w:r>
      <w:r w:rsidRPr="000142B0">
        <w:t xml:space="preserve"> 6</w:t>
      </w:r>
      <w:r w:rsidR="00116B81" w:rsidRPr="000142B0">
        <w:t>(11)</w:t>
      </w:r>
      <w:r w:rsidRPr="000142B0">
        <w:t>:1474-1481</w:t>
      </w:r>
      <w:r w:rsidR="00116B81" w:rsidRPr="000142B0">
        <w:t>,</w:t>
      </w:r>
      <w:r w:rsidR="00094949" w:rsidRPr="000142B0">
        <w:t xml:space="preserve"> </w:t>
      </w:r>
      <w:r w:rsidR="00094949" w:rsidRPr="000142B0">
        <w:rPr>
          <w:lang w:val="en-AU"/>
        </w:rPr>
        <w:t>doi:10.1038/s41562-022-01477-6</w:t>
      </w:r>
      <w:r w:rsidR="00116B81" w:rsidRPr="000142B0">
        <w:rPr>
          <w:lang w:val="en-AU"/>
        </w:rPr>
        <w:t>.</w:t>
      </w:r>
    </w:p>
    <w:p w14:paraId="5FD612DA" w14:textId="7F626202" w:rsidR="00F4478E" w:rsidRPr="000142B0" w:rsidRDefault="00F4478E" w:rsidP="00E004C2">
      <w:pPr>
        <w:pStyle w:val="EndNoteBibliography"/>
      </w:pPr>
      <w:r w:rsidRPr="000142B0">
        <w:t xml:space="preserve">Davies JF, McAlister S, Eckelman MJ, McGain F, Seglenieks R, Gutman EN, Groome J, Palipane N, Latoff K, Nielsen D, Sherman JD, TRA2SH, GASP, WAAREN </w:t>
      </w:r>
      <w:r w:rsidR="00F151F4" w:rsidRPr="000142B0">
        <w:t>(</w:t>
      </w:r>
      <w:r w:rsidRPr="000142B0">
        <w:t>2024</w:t>
      </w:r>
      <w:r w:rsidR="00F151F4" w:rsidRPr="000142B0">
        <w:t>)</w:t>
      </w:r>
      <w:r w:rsidRPr="000142B0">
        <w:t xml:space="preserve"> </w:t>
      </w:r>
      <w:r w:rsidR="00F151F4" w:rsidRPr="000142B0">
        <w:t>‘</w:t>
      </w:r>
      <w:r w:rsidRPr="000142B0">
        <w:t xml:space="preserve">Environmental and </w:t>
      </w:r>
      <w:r w:rsidRPr="000142B0">
        <w:lastRenderedPageBreak/>
        <w:t>financial impacts of perioperative paracetamol use: a multicentre international life-cycle analysis</w:t>
      </w:r>
      <w:r w:rsidR="00F151F4" w:rsidRPr="000142B0">
        <w:t>’,</w:t>
      </w:r>
      <w:r w:rsidRPr="000142B0">
        <w:t xml:space="preserve"> </w:t>
      </w:r>
      <w:r w:rsidRPr="00E004C2">
        <w:rPr>
          <w:rStyle w:val="Emphasis"/>
        </w:rPr>
        <w:t>British Journal of Anaesthesia</w:t>
      </w:r>
      <w:r w:rsidR="0022797C" w:rsidRPr="000142B0">
        <w:t xml:space="preserve">, </w:t>
      </w:r>
      <w:r w:rsidR="0022797C" w:rsidRPr="000142B0">
        <w:rPr>
          <w:lang w:val="en-AU"/>
        </w:rPr>
        <w:t>doi:10.1016/j.bja.2023.11.053</w:t>
      </w:r>
      <w:r w:rsidRPr="000142B0">
        <w:rPr>
          <w:lang w:val="en-AU"/>
        </w:rPr>
        <w:t>.</w:t>
      </w:r>
    </w:p>
    <w:p w14:paraId="70B96C16" w14:textId="43EE741B" w:rsidR="009544F1" w:rsidRPr="000142B0" w:rsidRDefault="009544F1" w:rsidP="00E004C2">
      <w:pPr>
        <w:pStyle w:val="EndNoteBibliography"/>
      </w:pPr>
      <w:r w:rsidRPr="000142B0">
        <w:t xml:space="preserve">Davis NF, McGrath S, Quinlan M, Jack G, Lawrentschuk N, Bolton DM </w:t>
      </w:r>
      <w:r w:rsidR="009D4FC7" w:rsidRPr="000142B0">
        <w:t>(</w:t>
      </w:r>
      <w:r w:rsidRPr="000142B0">
        <w:t>2018</w:t>
      </w:r>
      <w:r w:rsidR="009D4FC7" w:rsidRPr="000142B0">
        <w:t>)</w:t>
      </w:r>
      <w:r w:rsidRPr="000142B0">
        <w:t xml:space="preserve"> </w:t>
      </w:r>
      <w:r w:rsidR="00225094" w:rsidRPr="000142B0">
        <w:t>‘</w:t>
      </w:r>
      <w:r w:rsidRPr="000142B0">
        <w:t>Carbon footprint in flexible ureteroscopy: A comparative study on the environmental impact of reusable and single-use ureteroscopes</w:t>
      </w:r>
      <w:r w:rsidR="00225094" w:rsidRPr="000142B0">
        <w:t>’</w:t>
      </w:r>
      <w:r w:rsidR="00D42B63" w:rsidRPr="000142B0">
        <w:t>,</w:t>
      </w:r>
      <w:r w:rsidRPr="000142B0">
        <w:t xml:space="preserve"> </w:t>
      </w:r>
      <w:r w:rsidRPr="00E004C2">
        <w:rPr>
          <w:rStyle w:val="Emphasis"/>
        </w:rPr>
        <w:t>Journal of Endourology,</w:t>
      </w:r>
      <w:r w:rsidRPr="000142B0">
        <w:t xml:space="preserve"> </w:t>
      </w:r>
      <w:r w:rsidR="003B06BD" w:rsidRPr="000142B0">
        <w:t>32(3)</w:t>
      </w:r>
      <w:r w:rsidR="007B6CFE" w:rsidRPr="000142B0">
        <w:t>:214-217</w:t>
      </w:r>
      <w:r w:rsidR="00CD3AB3" w:rsidRPr="000142B0">
        <w:t xml:space="preserve">, </w:t>
      </w:r>
      <w:r w:rsidR="00CD3AB3" w:rsidRPr="000142B0">
        <w:rPr>
          <w:lang w:val="en-AU"/>
        </w:rPr>
        <w:t>doi:10.1089/end.2018.0001.</w:t>
      </w:r>
    </w:p>
    <w:p w14:paraId="439F0B9C" w14:textId="261D24A9" w:rsidR="000366C4" w:rsidRPr="000142B0" w:rsidRDefault="000366C4" w:rsidP="00E004C2">
      <w:pPr>
        <w:pStyle w:val="EndNoteBibliography"/>
      </w:pPr>
      <w:r w:rsidRPr="000142B0">
        <w:t xml:space="preserve">de Souza M, Lee AB, Cook S </w:t>
      </w:r>
      <w:r w:rsidR="005B052D" w:rsidRPr="000142B0">
        <w:t>(</w:t>
      </w:r>
      <w:r w:rsidRPr="000142B0">
        <w:t>2023</w:t>
      </w:r>
      <w:r w:rsidR="005B052D" w:rsidRPr="000142B0">
        <w:t>)</w:t>
      </w:r>
      <w:r w:rsidRPr="000142B0">
        <w:t xml:space="preserve"> </w:t>
      </w:r>
      <w:r w:rsidR="005B052D" w:rsidRPr="000142B0">
        <w:t>‘</w:t>
      </w:r>
      <w:r w:rsidRPr="000142B0">
        <w:t xml:space="preserve">Healthy </w:t>
      </w:r>
      <w:r w:rsidR="00697E1D">
        <w:t>p</w:t>
      </w:r>
      <w:r w:rsidRPr="000142B0">
        <w:t xml:space="preserve">atients, </w:t>
      </w:r>
      <w:r w:rsidR="00697E1D">
        <w:t>w</w:t>
      </w:r>
      <w:r w:rsidRPr="000142B0">
        <w:t xml:space="preserve">orkforce and </w:t>
      </w:r>
      <w:r w:rsidR="00697E1D">
        <w:t>e</w:t>
      </w:r>
      <w:r w:rsidRPr="000142B0">
        <w:t xml:space="preserve">nvironment: Coupling </w:t>
      </w:r>
      <w:r w:rsidR="00697E1D">
        <w:t>c</w:t>
      </w:r>
      <w:r w:rsidRPr="000142B0">
        <w:t xml:space="preserve">limate </w:t>
      </w:r>
      <w:r w:rsidR="00697E1D">
        <w:t>a</w:t>
      </w:r>
      <w:r w:rsidRPr="000142B0">
        <w:t xml:space="preserve">daptation and </w:t>
      </w:r>
      <w:r w:rsidR="00697E1D">
        <w:t>m</w:t>
      </w:r>
      <w:r w:rsidRPr="000142B0">
        <w:t xml:space="preserve">itigation to </w:t>
      </w:r>
      <w:r w:rsidR="00697E1D">
        <w:t>w</w:t>
      </w:r>
      <w:r w:rsidRPr="000142B0">
        <w:t xml:space="preserve">ellbeing in </w:t>
      </w:r>
      <w:r w:rsidR="00697E1D">
        <w:t>h</w:t>
      </w:r>
      <w:r w:rsidRPr="000142B0">
        <w:t>ealthcare</w:t>
      </w:r>
      <w:r w:rsidR="005B052D" w:rsidRPr="000142B0">
        <w:t>’,</w:t>
      </w:r>
      <w:r w:rsidRPr="000142B0">
        <w:t xml:space="preserve"> </w:t>
      </w:r>
      <w:r w:rsidRPr="00E004C2">
        <w:rPr>
          <w:rStyle w:val="Emphasis"/>
        </w:rPr>
        <w:t>International Journal of Environmental Research and Public Health,</w:t>
      </w:r>
      <w:r w:rsidRPr="000142B0">
        <w:t xml:space="preserve"> 20</w:t>
      </w:r>
      <w:r w:rsidR="007934D3" w:rsidRPr="000142B0">
        <w:t>(22)</w:t>
      </w:r>
      <w:r w:rsidR="00DA5755" w:rsidRPr="000142B0">
        <w:t>:</w:t>
      </w:r>
      <w:r w:rsidR="00643C74" w:rsidRPr="000142B0">
        <w:t>7059,</w:t>
      </w:r>
      <w:r w:rsidR="00726946" w:rsidRPr="000142B0">
        <w:t xml:space="preserve"> </w:t>
      </w:r>
      <w:r w:rsidR="00726946" w:rsidRPr="000142B0">
        <w:rPr>
          <w:lang w:val="en-AU"/>
        </w:rPr>
        <w:t>doi:10.3390/ijerph20227059.</w:t>
      </w:r>
    </w:p>
    <w:p w14:paraId="589031E4" w14:textId="64A39705" w:rsidR="00CC00A3" w:rsidRPr="000142B0" w:rsidRDefault="00CC00A3" w:rsidP="00E004C2">
      <w:pPr>
        <w:pStyle w:val="EndNoteBibliography"/>
      </w:pPr>
      <w:r w:rsidRPr="000142B0">
        <w:t xml:space="preserve">Delany-Crowe T, Marinova D, Fisher M, McGreevy M, Baum F </w:t>
      </w:r>
      <w:r w:rsidR="0057667A" w:rsidRPr="000142B0">
        <w:t>(</w:t>
      </w:r>
      <w:r w:rsidRPr="000142B0">
        <w:t>2019</w:t>
      </w:r>
      <w:r w:rsidR="0057667A" w:rsidRPr="000142B0">
        <w:t>)</w:t>
      </w:r>
      <w:r w:rsidRPr="000142B0">
        <w:t xml:space="preserve"> </w:t>
      </w:r>
      <w:r w:rsidR="0057667A" w:rsidRPr="000142B0">
        <w:t>‘</w:t>
      </w:r>
      <w:r w:rsidRPr="000142B0">
        <w:t>Australian policies on water management and climate change: are they supporting the sustainable development goals and improved health and well-being?</w:t>
      </w:r>
      <w:r w:rsidR="0057667A" w:rsidRPr="000142B0">
        <w:t>’,</w:t>
      </w:r>
      <w:r w:rsidRPr="000142B0">
        <w:t xml:space="preserve"> </w:t>
      </w:r>
      <w:r w:rsidRPr="00E004C2">
        <w:rPr>
          <w:rStyle w:val="Emphasis"/>
        </w:rPr>
        <w:t>Globalization and health,</w:t>
      </w:r>
      <w:r w:rsidRPr="000142B0">
        <w:t xml:space="preserve"> 15</w:t>
      </w:r>
      <w:r w:rsidR="0057667A" w:rsidRPr="000142B0">
        <w:t>(1)</w:t>
      </w:r>
      <w:r w:rsidRPr="000142B0">
        <w:t>:68</w:t>
      </w:r>
      <w:r w:rsidR="0057667A" w:rsidRPr="000142B0">
        <w:t xml:space="preserve">, </w:t>
      </w:r>
      <w:r w:rsidR="00E94173" w:rsidRPr="000142B0">
        <w:rPr>
          <w:lang w:val="en-AU"/>
        </w:rPr>
        <w:t>doi:10.1186/s12992-019-0509-3.</w:t>
      </w:r>
    </w:p>
    <w:p w14:paraId="7C224FCB" w14:textId="319BD18B" w:rsidR="00DA3073" w:rsidRPr="000142B0" w:rsidRDefault="00DA3073" w:rsidP="00E004C2">
      <w:pPr>
        <w:pStyle w:val="EndNoteBibliography"/>
      </w:pPr>
      <w:r w:rsidRPr="000142B0">
        <w:t xml:space="preserve">Desai Z, Zhang Y </w:t>
      </w:r>
      <w:r w:rsidR="00310AF9" w:rsidRPr="000142B0">
        <w:t>(</w:t>
      </w:r>
      <w:r w:rsidRPr="000142B0">
        <w:t>2021</w:t>
      </w:r>
      <w:r w:rsidR="00310AF9" w:rsidRPr="000142B0">
        <w:t>)</w:t>
      </w:r>
      <w:r w:rsidRPr="000142B0">
        <w:t xml:space="preserve"> </w:t>
      </w:r>
      <w:r w:rsidR="00310AF9" w:rsidRPr="000142B0">
        <w:t>‘</w:t>
      </w:r>
      <w:r w:rsidRPr="000142B0">
        <w:t xml:space="preserve">Climate </w:t>
      </w:r>
      <w:r w:rsidR="00F56896">
        <w:t>c</w:t>
      </w:r>
      <w:r w:rsidRPr="000142B0">
        <w:t xml:space="preserve">hange and </w:t>
      </w:r>
      <w:r w:rsidR="00F56896">
        <w:t>w</w:t>
      </w:r>
      <w:r w:rsidRPr="000142B0">
        <w:t xml:space="preserve">omen's </w:t>
      </w:r>
      <w:r w:rsidR="00F56896">
        <w:t>h</w:t>
      </w:r>
      <w:r w:rsidRPr="000142B0">
        <w:t xml:space="preserve">ealth: A </w:t>
      </w:r>
      <w:r w:rsidR="00F56896">
        <w:t>s</w:t>
      </w:r>
      <w:r w:rsidRPr="000142B0">
        <w:t xml:space="preserve">coping </w:t>
      </w:r>
      <w:r w:rsidR="00F56896">
        <w:t>r</w:t>
      </w:r>
      <w:r w:rsidRPr="000142B0">
        <w:t>eview</w:t>
      </w:r>
      <w:r w:rsidR="00310AF9" w:rsidRPr="000142B0">
        <w:t>’,</w:t>
      </w:r>
      <w:r w:rsidRPr="000142B0">
        <w:t xml:space="preserve"> </w:t>
      </w:r>
      <w:r w:rsidRPr="00E004C2">
        <w:rPr>
          <w:rStyle w:val="Emphasis"/>
        </w:rPr>
        <w:t>GeoHealth,</w:t>
      </w:r>
      <w:r w:rsidRPr="000142B0">
        <w:t xml:space="preserve"> </w:t>
      </w:r>
      <w:r w:rsidR="008247D8" w:rsidRPr="000142B0">
        <w:t>5(</w:t>
      </w:r>
      <w:r w:rsidR="00773271" w:rsidRPr="000142B0">
        <w:t>9)</w:t>
      </w:r>
      <w:r w:rsidR="0009531B" w:rsidRPr="000142B0">
        <w:t>:</w:t>
      </w:r>
      <w:r w:rsidR="0009531B" w:rsidRPr="00E004C2">
        <w:t xml:space="preserve"> </w:t>
      </w:r>
      <w:r w:rsidR="0009531B" w:rsidRPr="000142B0">
        <w:rPr>
          <w:lang w:val="en-AU"/>
        </w:rPr>
        <w:t xml:space="preserve">e2021GH000386, </w:t>
      </w:r>
      <w:r w:rsidR="000F78D5" w:rsidRPr="000142B0">
        <w:rPr>
          <w:lang w:val="en-AU"/>
        </w:rPr>
        <w:t>doi:10.1029/2021GH000386.</w:t>
      </w:r>
    </w:p>
    <w:p w14:paraId="7A8EC627" w14:textId="00007BB6" w:rsidR="00624B14" w:rsidRPr="000142B0" w:rsidRDefault="00624B14" w:rsidP="00E004C2">
      <w:pPr>
        <w:pStyle w:val="EndNoteBibliography"/>
      </w:pPr>
      <w:r w:rsidRPr="000142B0">
        <w:t xml:space="preserve">Dufty N </w:t>
      </w:r>
      <w:r w:rsidR="00F12D2D" w:rsidRPr="000142B0">
        <w:t>(</w:t>
      </w:r>
      <w:r w:rsidRPr="000142B0">
        <w:t>2022</w:t>
      </w:r>
      <w:r w:rsidR="00F12D2D" w:rsidRPr="000142B0">
        <w:t>)</w:t>
      </w:r>
      <w:r w:rsidRPr="000142B0">
        <w:t xml:space="preserve"> </w:t>
      </w:r>
      <w:r w:rsidR="00F12D2D" w:rsidRPr="000142B0">
        <w:t>‘</w:t>
      </w:r>
      <w:r w:rsidRPr="000142B0">
        <w:t>Using heat refuges in heatwave emergencies</w:t>
      </w:r>
      <w:r w:rsidR="00F12D2D" w:rsidRPr="000142B0">
        <w:t>’,</w:t>
      </w:r>
      <w:r w:rsidRPr="000142B0">
        <w:t xml:space="preserve"> </w:t>
      </w:r>
      <w:r w:rsidRPr="00E004C2">
        <w:rPr>
          <w:rStyle w:val="Emphasis"/>
        </w:rPr>
        <w:t>Australian Journal of Emergency Management,</w:t>
      </w:r>
      <w:r w:rsidRPr="000142B0">
        <w:t xml:space="preserve"> </w:t>
      </w:r>
      <w:r w:rsidR="00C92BC9" w:rsidRPr="000142B0">
        <w:t>37(2)</w:t>
      </w:r>
      <w:r w:rsidR="00E95A65" w:rsidRPr="000142B0">
        <w:t>:38-44</w:t>
      </w:r>
      <w:r w:rsidR="00755F5F" w:rsidRPr="000142B0">
        <w:t>.</w:t>
      </w:r>
    </w:p>
    <w:p w14:paraId="3C9B3BEA" w14:textId="6638BD4C" w:rsidR="001846AF" w:rsidRPr="000142B0" w:rsidRDefault="001846AF" w:rsidP="00E004C2">
      <w:pPr>
        <w:pStyle w:val="EndNoteBibliography"/>
      </w:pPr>
      <w:r w:rsidRPr="000142B0">
        <w:t xml:space="preserve">Duindam D </w:t>
      </w:r>
      <w:r w:rsidR="00541957" w:rsidRPr="000142B0">
        <w:t>(</w:t>
      </w:r>
      <w:r w:rsidRPr="000142B0">
        <w:t>2022</w:t>
      </w:r>
      <w:r w:rsidR="00541957" w:rsidRPr="000142B0">
        <w:t>)</w:t>
      </w:r>
      <w:r w:rsidRPr="000142B0">
        <w:t xml:space="preserve"> </w:t>
      </w:r>
      <w:r w:rsidR="00541957" w:rsidRPr="000142B0">
        <w:t>‘</w:t>
      </w:r>
      <w:r w:rsidRPr="000142B0">
        <w:t xml:space="preserve">Transitioning to </w:t>
      </w:r>
      <w:r w:rsidR="00F56896">
        <w:t>s</w:t>
      </w:r>
      <w:r w:rsidRPr="000142B0">
        <w:t xml:space="preserve">ustainable </w:t>
      </w:r>
      <w:r w:rsidR="00F56896">
        <w:t>h</w:t>
      </w:r>
      <w:r w:rsidRPr="000142B0">
        <w:t xml:space="preserve">ealthcare: Decarbonising </w:t>
      </w:r>
      <w:r w:rsidR="00F56896">
        <w:t>h</w:t>
      </w:r>
      <w:r w:rsidRPr="000142B0">
        <w:t xml:space="preserve">ealthcare </w:t>
      </w:r>
      <w:r w:rsidR="00F56896">
        <w:t>c</w:t>
      </w:r>
      <w:r w:rsidRPr="000142B0">
        <w:t xml:space="preserve">linics, a </w:t>
      </w:r>
      <w:r w:rsidR="00F56896">
        <w:t>l</w:t>
      </w:r>
      <w:r w:rsidRPr="000142B0">
        <w:t xml:space="preserve">iterature </w:t>
      </w:r>
      <w:r w:rsidR="00F56896">
        <w:t>r</w:t>
      </w:r>
      <w:r w:rsidRPr="000142B0">
        <w:t>eview</w:t>
      </w:r>
      <w:r w:rsidR="00541957" w:rsidRPr="000142B0">
        <w:t>’,</w:t>
      </w:r>
      <w:r w:rsidRPr="000142B0">
        <w:t xml:space="preserve"> </w:t>
      </w:r>
      <w:r w:rsidRPr="00E004C2">
        <w:rPr>
          <w:rStyle w:val="Emphasis"/>
        </w:rPr>
        <w:t>Challenges,</w:t>
      </w:r>
      <w:r w:rsidRPr="000142B0">
        <w:t xml:space="preserve"> 13</w:t>
      </w:r>
      <w:r w:rsidR="00ED251C" w:rsidRPr="000142B0">
        <w:t>(2)</w:t>
      </w:r>
      <w:r w:rsidRPr="000142B0">
        <w:t>:68</w:t>
      </w:r>
      <w:r w:rsidR="0051111A" w:rsidRPr="000142B0">
        <w:t>, doi:</w:t>
      </w:r>
      <w:r w:rsidR="0051111A" w:rsidRPr="000142B0">
        <w:rPr>
          <w:lang w:val="en-AU"/>
        </w:rPr>
        <w:t>10.3390/challe13020068.</w:t>
      </w:r>
    </w:p>
    <w:p w14:paraId="5C86617A" w14:textId="4782A8F8" w:rsidR="00DB6262" w:rsidRPr="000142B0" w:rsidRDefault="00DB6262" w:rsidP="00E004C2">
      <w:pPr>
        <w:pStyle w:val="EndNoteBibliography"/>
      </w:pPr>
      <w:r w:rsidRPr="000142B0">
        <w:t xml:space="preserve">Ellis I, Cheek C, Jaffray L, Skinner T </w:t>
      </w:r>
      <w:r w:rsidR="00C458C4" w:rsidRPr="000142B0">
        <w:t>(</w:t>
      </w:r>
      <w:r w:rsidRPr="000142B0">
        <w:t>2013</w:t>
      </w:r>
      <w:r w:rsidR="00C458C4" w:rsidRPr="000142B0">
        <w:t>)</w:t>
      </w:r>
      <w:r w:rsidRPr="000142B0">
        <w:t xml:space="preserve"> </w:t>
      </w:r>
      <w:r w:rsidR="00874B0A" w:rsidRPr="000142B0">
        <w:t>‘</w:t>
      </w:r>
      <w:r w:rsidRPr="000142B0">
        <w:t>Making a case for telehealth: measuring the carbon cost of health-related travel</w:t>
      </w:r>
      <w:r w:rsidR="00874B0A" w:rsidRPr="000142B0">
        <w:t>’,</w:t>
      </w:r>
      <w:r w:rsidRPr="000142B0">
        <w:t xml:space="preserve"> </w:t>
      </w:r>
      <w:r w:rsidRPr="00E004C2">
        <w:rPr>
          <w:rStyle w:val="Emphasis"/>
        </w:rPr>
        <w:t>Rural and Remote Health,</w:t>
      </w:r>
      <w:r w:rsidRPr="000142B0">
        <w:t xml:space="preserve"> 13</w:t>
      </w:r>
      <w:r w:rsidR="00874B0A" w:rsidRPr="000142B0">
        <w:t>(4)</w:t>
      </w:r>
      <w:r w:rsidRPr="000142B0">
        <w:t>:2723.</w:t>
      </w:r>
    </w:p>
    <w:p w14:paraId="0305967A" w14:textId="6E0A0EB1" w:rsidR="00F44E9D" w:rsidRPr="000142B0" w:rsidRDefault="00A278AD" w:rsidP="00E004C2">
      <w:pPr>
        <w:pStyle w:val="EndNoteBibliography"/>
        <w:rPr>
          <w:highlight w:val="cyan"/>
        </w:rPr>
      </w:pPr>
      <w:r w:rsidRPr="000142B0">
        <w:t xml:space="preserve">Giles-Corti B, Foster S, Shilton T, Falconer R </w:t>
      </w:r>
      <w:r w:rsidR="000F24A3" w:rsidRPr="000142B0">
        <w:t>(</w:t>
      </w:r>
      <w:r w:rsidRPr="000142B0">
        <w:t>2010</w:t>
      </w:r>
      <w:r w:rsidR="000F24A3" w:rsidRPr="000142B0">
        <w:t>)</w:t>
      </w:r>
      <w:r w:rsidRPr="000142B0">
        <w:t xml:space="preserve"> </w:t>
      </w:r>
      <w:r w:rsidR="000F24A3" w:rsidRPr="000142B0">
        <w:t>‘</w:t>
      </w:r>
      <w:r w:rsidRPr="000142B0">
        <w:t>The co-benefits for health of investing in active transportation</w:t>
      </w:r>
      <w:r w:rsidR="000F24A3" w:rsidRPr="000142B0">
        <w:t>’,</w:t>
      </w:r>
      <w:r w:rsidRPr="000142B0">
        <w:t xml:space="preserve"> </w:t>
      </w:r>
      <w:r w:rsidRPr="00E004C2">
        <w:rPr>
          <w:rStyle w:val="Emphasis"/>
        </w:rPr>
        <w:t>New South Wales Public Health Bulletin,</w:t>
      </w:r>
      <w:r w:rsidRPr="000142B0">
        <w:t xml:space="preserve"> 21</w:t>
      </w:r>
      <w:r w:rsidR="000F24A3" w:rsidRPr="000142B0">
        <w:t>(5-6)</w:t>
      </w:r>
      <w:r w:rsidRPr="000142B0">
        <w:t>:122-127</w:t>
      </w:r>
      <w:r w:rsidR="009B72FF" w:rsidRPr="000142B0">
        <w:t xml:space="preserve">, </w:t>
      </w:r>
      <w:r w:rsidR="009B72FF" w:rsidRPr="000142B0">
        <w:rPr>
          <w:lang w:val="en-AU"/>
        </w:rPr>
        <w:t>doi:10.1071/NB10027.</w:t>
      </w:r>
    </w:p>
    <w:p w14:paraId="56A54D4A" w14:textId="755AFBE9" w:rsidR="003A46FE" w:rsidRPr="000142B0" w:rsidRDefault="003A46FE" w:rsidP="00E004C2">
      <w:pPr>
        <w:pStyle w:val="EndNoteBibliography"/>
      </w:pPr>
      <w:r w:rsidRPr="000142B0">
        <w:t xml:space="preserve">Haddad S, Paolini R, Ulpiani G, Synnefa A, Hatvani-Kovacs G, Garshasbi S, Fox J, Vasilakopoulou K, Nield L, Santamouris M </w:t>
      </w:r>
      <w:r w:rsidR="003661E3" w:rsidRPr="000142B0">
        <w:t>(</w:t>
      </w:r>
      <w:r w:rsidRPr="000142B0">
        <w:t>2020</w:t>
      </w:r>
      <w:r w:rsidR="003661E3" w:rsidRPr="000142B0">
        <w:t>)</w:t>
      </w:r>
      <w:r w:rsidRPr="000142B0">
        <w:t xml:space="preserve"> </w:t>
      </w:r>
      <w:r w:rsidR="003661E3" w:rsidRPr="000142B0">
        <w:t>‘</w:t>
      </w:r>
      <w:r w:rsidRPr="000142B0">
        <w:t>Holistic approach to assess co-benefits of local climate mitigation in a hot humid region of Australia</w:t>
      </w:r>
      <w:r w:rsidR="003661E3" w:rsidRPr="000142B0">
        <w:t>’</w:t>
      </w:r>
      <w:r w:rsidR="002164BA" w:rsidRPr="000142B0">
        <w:t>,</w:t>
      </w:r>
      <w:r w:rsidRPr="000142B0">
        <w:t xml:space="preserve"> </w:t>
      </w:r>
      <w:r w:rsidRPr="00E004C2">
        <w:rPr>
          <w:rStyle w:val="Emphasis"/>
        </w:rPr>
        <w:t>Scientific Reports,</w:t>
      </w:r>
      <w:r w:rsidRPr="000142B0">
        <w:t xml:space="preserve"> 10</w:t>
      </w:r>
      <w:r w:rsidR="002164BA" w:rsidRPr="000142B0">
        <w:t>(1)</w:t>
      </w:r>
      <w:r w:rsidRPr="000142B0">
        <w:t>:14216</w:t>
      </w:r>
      <w:r w:rsidR="007D7738" w:rsidRPr="000142B0">
        <w:t xml:space="preserve">, </w:t>
      </w:r>
      <w:r w:rsidR="007D7738" w:rsidRPr="000142B0">
        <w:rPr>
          <w:lang w:val="en-AU"/>
        </w:rPr>
        <w:t>doi:10.1038/s41598-020-71148-x.</w:t>
      </w:r>
    </w:p>
    <w:p w14:paraId="1F4D60C0" w14:textId="1DA9B19A" w:rsidR="00587407" w:rsidRPr="000142B0" w:rsidRDefault="00587407" w:rsidP="00E004C2">
      <w:pPr>
        <w:pStyle w:val="EndNoteBibliography"/>
      </w:pPr>
      <w:r w:rsidRPr="000142B0">
        <w:t xml:space="preserve">Hansen A, Bi P, Nitschke M, Pisaniello D, Newbury J, Kitson A </w:t>
      </w:r>
      <w:r w:rsidR="007C3B6D" w:rsidRPr="000142B0">
        <w:t>(</w:t>
      </w:r>
      <w:r w:rsidRPr="000142B0">
        <w:t>2011</w:t>
      </w:r>
      <w:r w:rsidR="007C3B6D" w:rsidRPr="000142B0">
        <w:t>)</w:t>
      </w:r>
      <w:r w:rsidRPr="000142B0">
        <w:t xml:space="preserve"> </w:t>
      </w:r>
      <w:r w:rsidR="007C3B6D" w:rsidRPr="000142B0">
        <w:t>‘</w:t>
      </w:r>
      <w:r w:rsidRPr="000142B0">
        <w:t>Perceptions of heat-susceptibility in older persons: barriers to adaptation</w:t>
      </w:r>
      <w:r w:rsidR="007C3B6D" w:rsidRPr="000142B0">
        <w:t>’,</w:t>
      </w:r>
      <w:r w:rsidRPr="000142B0">
        <w:t xml:space="preserve"> </w:t>
      </w:r>
      <w:r w:rsidRPr="00E004C2">
        <w:rPr>
          <w:rStyle w:val="Emphasis"/>
        </w:rPr>
        <w:t>International Journal of Environmental Research and Public Health,</w:t>
      </w:r>
      <w:r w:rsidRPr="000142B0">
        <w:t xml:space="preserve"> 8</w:t>
      </w:r>
      <w:r w:rsidR="00BB75E3" w:rsidRPr="000142B0">
        <w:t xml:space="preserve">(12)4714-4728, </w:t>
      </w:r>
      <w:r w:rsidR="00B457BD" w:rsidRPr="000142B0">
        <w:rPr>
          <w:lang w:val="en-AU"/>
        </w:rPr>
        <w:t>doi:10.3390/ijerph8124714.</w:t>
      </w:r>
    </w:p>
    <w:p w14:paraId="19D75CE7" w14:textId="3E864FAA" w:rsidR="0037759D" w:rsidRPr="000142B0" w:rsidRDefault="0037759D" w:rsidP="00E004C2">
      <w:pPr>
        <w:pStyle w:val="EndNoteBibliography"/>
      </w:pPr>
      <w:r w:rsidRPr="000142B0">
        <w:t xml:space="preserve">Harley D, Bi P, Hall G, Swaminathan A, Tong S, Williams C </w:t>
      </w:r>
      <w:r w:rsidR="0095749A" w:rsidRPr="000142B0">
        <w:t>(</w:t>
      </w:r>
      <w:r w:rsidRPr="000142B0">
        <w:t>2011</w:t>
      </w:r>
      <w:r w:rsidR="0095749A" w:rsidRPr="000142B0">
        <w:t>)</w:t>
      </w:r>
      <w:r w:rsidRPr="000142B0">
        <w:t xml:space="preserve"> </w:t>
      </w:r>
      <w:r w:rsidR="0095749A" w:rsidRPr="000142B0">
        <w:t>‘</w:t>
      </w:r>
      <w:r w:rsidRPr="000142B0">
        <w:t>Climate change and infectious diseases in Australia: future prospects, adaptation options, and research priorities</w:t>
      </w:r>
      <w:r w:rsidR="0095749A" w:rsidRPr="000142B0">
        <w:t>’,</w:t>
      </w:r>
      <w:r w:rsidRPr="000142B0">
        <w:t xml:space="preserve"> </w:t>
      </w:r>
      <w:r w:rsidRPr="00E004C2">
        <w:rPr>
          <w:rStyle w:val="Emphasis"/>
        </w:rPr>
        <w:t>Asia-Pacific Journal of Public Health,</w:t>
      </w:r>
      <w:r w:rsidRPr="000142B0">
        <w:t xml:space="preserve"> 23</w:t>
      </w:r>
      <w:r w:rsidR="00E00D21" w:rsidRPr="000142B0">
        <w:t>(2Suppl)</w:t>
      </w:r>
      <w:r w:rsidRPr="000142B0">
        <w:t>:54S-66</w:t>
      </w:r>
      <w:r w:rsidR="0023786E" w:rsidRPr="000142B0">
        <w:t xml:space="preserve">, </w:t>
      </w:r>
      <w:r w:rsidR="00E87F75" w:rsidRPr="000142B0">
        <w:rPr>
          <w:lang w:val="en-AU"/>
        </w:rPr>
        <w:t>doi:10.1177/1010539510391660.</w:t>
      </w:r>
    </w:p>
    <w:p w14:paraId="6C62977A" w14:textId="70C47E2C" w:rsidR="000523EC" w:rsidRPr="00E004C2" w:rsidRDefault="00F44E9D" w:rsidP="00E004C2">
      <w:pPr>
        <w:pStyle w:val="EndNoteBibliography"/>
      </w:pPr>
      <w:r w:rsidRPr="000142B0">
        <w:t xml:space="preserve">Harrison R, Jones B, Gardner P, Lawton R </w:t>
      </w:r>
      <w:r w:rsidR="00D84B52" w:rsidRPr="000142B0">
        <w:t>(</w:t>
      </w:r>
      <w:r w:rsidRPr="000142B0">
        <w:t>2021</w:t>
      </w:r>
      <w:r w:rsidR="00D84B52" w:rsidRPr="000142B0">
        <w:t>) ‘</w:t>
      </w:r>
      <w:r w:rsidRPr="000142B0">
        <w:t>Quality assessment with diverse studies (QuADS): an appraisal tool for methodological and reporting quality in systematic reviews of mixed- or multi-method studies</w:t>
      </w:r>
      <w:r w:rsidR="00D84B52" w:rsidRPr="000142B0">
        <w:t>’,</w:t>
      </w:r>
      <w:r w:rsidRPr="000142B0">
        <w:t xml:space="preserve"> </w:t>
      </w:r>
      <w:r w:rsidRPr="00E004C2">
        <w:rPr>
          <w:rStyle w:val="Emphasis"/>
        </w:rPr>
        <w:t>BMC health services research,</w:t>
      </w:r>
      <w:r w:rsidRPr="000142B0">
        <w:t xml:space="preserve"> 21</w:t>
      </w:r>
      <w:r w:rsidR="00D84B52" w:rsidRPr="000142B0">
        <w:t>(1)</w:t>
      </w:r>
      <w:r w:rsidRPr="000142B0">
        <w:t>:144</w:t>
      </w:r>
      <w:r w:rsidR="00FC60CE" w:rsidRPr="000142B0">
        <w:t xml:space="preserve">, </w:t>
      </w:r>
      <w:r w:rsidR="000C3CE6" w:rsidRPr="000142B0">
        <w:rPr>
          <w:lang w:val="en-AU"/>
        </w:rPr>
        <w:t>doi:10.1186/s12913-021-06122-y.</w:t>
      </w:r>
    </w:p>
    <w:p w14:paraId="2387FAA8" w14:textId="3D2951C0" w:rsidR="000523EC" w:rsidRPr="00E004C2" w:rsidRDefault="000523EC" w:rsidP="00E004C2">
      <w:pPr>
        <w:pStyle w:val="EndNoteBibliography"/>
      </w:pPr>
      <w:r w:rsidRPr="000142B0">
        <w:t xml:space="preserve">Hart CR, Berry HL, Tonna AM </w:t>
      </w:r>
      <w:r w:rsidR="00BC51DC" w:rsidRPr="000142B0">
        <w:t>(</w:t>
      </w:r>
      <w:r w:rsidRPr="000142B0">
        <w:t>2011</w:t>
      </w:r>
      <w:r w:rsidR="00BC51DC" w:rsidRPr="000142B0">
        <w:t>)</w:t>
      </w:r>
      <w:r w:rsidRPr="000142B0">
        <w:t xml:space="preserve"> </w:t>
      </w:r>
      <w:r w:rsidR="00BC51DC" w:rsidRPr="000142B0">
        <w:t>‘</w:t>
      </w:r>
      <w:r w:rsidRPr="000142B0">
        <w:t>Improving the mental health of rural New South Wales communities facing drought and other adversities</w:t>
      </w:r>
      <w:r w:rsidR="00BC51DC" w:rsidRPr="000142B0">
        <w:t xml:space="preserve">’, </w:t>
      </w:r>
      <w:r w:rsidRPr="00E004C2">
        <w:rPr>
          <w:rStyle w:val="Emphasis"/>
        </w:rPr>
        <w:t>The Australian Journal of Rural Health,</w:t>
      </w:r>
      <w:r w:rsidRPr="000142B0">
        <w:t xml:space="preserve"> 19</w:t>
      </w:r>
      <w:r w:rsidR="006E162A" w:rsidRPr="000142B0">
        <w:t>(5)</w:t>
      </w:r>
      <w:r w:rsidRPr="000142B0">
        <w:t>:231-238</w:t>
      </w:r>
      <w:r w:rsidR="00040E96" w:rsidRPr="000142B0">
        <w:t xml:space="preserve">, </w:t>
      </w:r>
      <w:r w:rsidR="00121AF2" w:rsidRPr="000142B0">
        <w:t>doi:10.1111/j.1440-1584.2011.01225.x.</w:t>
      </w:r>
    </w:p>
    <w:p w14:paraId="528BE37B" w14:textId="3A5AAAFA" w:rsidR="0052653B" w:rsidRPr="000142B0" w:rsidRDefault="0052653B" w:rsidP="00E004C2">
      <w:pPr>
        <w:pStyle w:val="EndNoteBibliography"/>
      </w:pPr>
      <w:r w:rsidRPr="000142B0">
        <w:t xml:space="preserve">Heaney E, Hunter L, Clulow A, Bowles D, Vardoulakis S </w:t>
      </w:r>
      <w:r w:rsidR="00E35A3B" w:rsidRPr="000142B0">
        <w:t>(</w:t>
      </w:r>
      <w:r w:rsidRPr="000142B0">
        <w:t>2021</w:t>
      </w:r>
      <w:r w:rsidR="00FB4DE9" w:rsidRPr="000142B0">
        <w:t>)</w:t>
      </w:r>
      <w:r w:rsidRPr="000142B0">
        <w:t xml:space="preserve"> </w:t>
      </w:r>
      <w:r w:rsidR="00FB4DE9" w:rsidRPr="000142B0">
        <w:t>‘</w:t>
      </w:r>
      <w:r w:rsidRPr="000142B0">
        <w:t xml:space="preserve">Efficacy of </w:t>
      </w:r>
      <w:r w:rsidR="00F01FF5" w:rsidRPr="000142B0">
        <w:t>c</w:t>
      </w:r>
      <w:r w:rsidRPr="000142B0">
        <w:t xml:space="preserve">ommunication </w:t>
      </w:r>
      <w:r w:rsidR="00F01FF5" w:rsidRPr="000142B0">
        <w:t>t</w:t>
      </w:r>
      <w:r w:rsidRPr="000142B0">
        <w:t xml:space="preserve">echniques and </w:t>
      </w:r>
      <w:r w:rsidR="00F01FF5" w:rsidRPr="000142B0">
        <w:t>h</w:t>
      </w:r>
      <w:r w:rsidRPr="000142B0">
        <w:t xml:space="preserve">ealth </w:t>
      </w:r>
      <w:r w:rsidR="00F01FF5" w:rsidRPr="000142B0">
        <w:t>o</w:t>
      </w:r>
      <w:r w:rsidRPr="000142B0">
        <w:t xml:space="preserve">utcomes of </w:t>
      </w:r>
      <w:r w:rsidR="00F01FF5" w:rsidRPr="000142B0">
        <w:t>b</w:t>
      </w:r>
      <w:r w:rsidRPr="000142B0">
        <w:t xml:space="preserve">ushfire </w:t>
      </w:r>
      <w:r w:rsidR="00F01FF5" w:rsidRPr="000142B0">
        <w:t>s</w:t>
      </w:r>
      <w:r w:rsidRPr="000142B0">
        <w:t xml:space="preserve">moke </w:t>
      </w:r>
      <w:r w:rsidR="00F01FF5" w:rsidRPr="000142B0">
        <w:t>e</w:t>
      </w:r>
      <w:r w:rsidRPr="000142B0">
        <w:t xml:space="preserve">xposure: A </w:t>
      </w:r>
      <w:r w:rsidR="00FB2EFD" w:rsidRPr="000142B0">
        <w:t>s</w:t>
      </w:r>
      <w:r w:rsidRPr="000142B0">
        <w:t xml:space="preserve">coping </w:t>
      </w:r>
      <w:r w:rsidR="00FB2EFD" w:rsidRPr="000142B0">
        <w:t>r</w:t>
      </w:r>
      <w:r w:rsidRPr="000142B0">
        <w:t>eview</w:t>
      </w:r>
      <w:r w:rsidR="00FB4DE9" w:rsidRPr="000142B0">
        <w:t>’,</w:t>
      </w:r>
      <w:r w:rsidRPr="000142B0">
        <w:t xml:space="preserve"> </w:t>
      </w:r>
      <w:r w:rsidRPr="00E004C2">
        <w:rPr>
          <w:rStyle w:val="Emphasis"/>
        </w:rPr>
        <w:t>International Journal of Environmental Research and Public Health,</w:t>
      </w:r>
      <w:r w:rsidRPr="000142B0">
        <w:t xml:space="preserve"> 18</w:t>
      </w:r>
      <w:r w:rsidR="00FB4DE9" w:rsidRPr="000142B0">
        <w:t xml:space="preserve">(20):10889, </w:t>
      </w:r>
      <w:r w:rsidR="003D0B03" w:rsidRPr="000142B0">
        <w:rPr>
          <w:lang w:val="en-AU"/>
        </w:rPr>
        <w:t>doi:10.3390/ijerph182010889.</w:t>
      </w:r>
    </w:p>
    <w:p w14:paraId="5113FA22" w14:textId="7531FEA6" w:rsidR="00041730" w:rsidRPr="00E004C2" w:rsidRDefault="003B4FD0" w:rsidP="00E004C2">
      <w:pPr>
        <w:pStyle w:val="EndNoteBibliography"/>
      </w:pPr>
      <w:bookmarkStart w:id="108" w:name="_Hlk178320764"/>
      <w:r w:rsidRPr="000142B0">
        <w:t>Henneman L</w:t>
      </w:r>
      <w:r w:rsidR="008E1783" w:rsidRPr="000142B0">
        <w:t>, Choirate C, Dedoussi I, Dominici F, Roberts J, Corw</w:t>
      </w:r>
      <w:r w:rsidR="00C52740" w:rsidRPr="000142B0">
        <w:t xml:space="preserve">in Z </w:t>
      </w:r>
      <w:r w:rsidR="002A4073" w:rsidRPr="000142B0">
        <w:t>(</w:t>
      </w:r>
      <w:r w:rsidR="00C52740" w:rsidRPr="000142B0">
        <w:t>2023</w:t>
      </w:r>
      <w:r w:rsidR="002A4073" w:rsidRPr="000142B0">
        <w:t>)</w:t>
      </w:r>
      <w:r w:rsidR="00C52740" w:rsidRPr="000142B0">
        <w:t xml:space="preserve"> </w:t>
      </w:r>
      <w:r w:rsidR="002A4073" w:rsidRPr="000142B0">
        <w:t>‘</w:t>
      </w:r>
      <w:r w:rsidR="00C52740" w:rsidRPr="000142B0">
        <w:t>Mortality risk from United States coal electricity generation</w:t>
      </w:r>
      <w:r w:rsidR="002A4073" w:rsidRPr="000142B0">
        <w:t>’,</w:t>
      </w:r>
      <w:r w:rsidR="00C52740" w:rsidRPr="000142B0">
        <w:t xml:space="preserve"> </w:t>
      </w:r>
      <w:r w:rsidR="00C52740" w:rsidRPr="00E004C2">
        <w:rPr>
          <w:rStyle w:val="Emphasis"/>
        </w:rPr>
        <w:t>Science</w:t>
      </w:r>
      <w:r w:rsidR="00F42CA9" w:rsidRPr="00E004C2">
        <w:rPr>
          <w:rStyle w:val="Emphasis"/>
        </w:rPr>
        <w:t xml:space="preserve">, </w:t>
      </w:r>
      <w:r w:rsidR="00CB4626" w:rsidRPr="000142B0">
        <w:t xml:space="preserve">382(6673):941-946, </w:t>
      </w:r>
      <w:r w:rsidR="0052255F" w:rsidRPr="000142B0">
        <w:t>doi:10.1126/science.adf4915</w:t>
      </w:r>
      <w:bookmarkEnd w:id="108"/>
      <w:r w:rsidR="0052255F" w:rsidRPr="000142B0">
        <w:t>.</w:t>
      </w:r>
    </w:p>
    <w:p w14:paraId="7C17C68C" w14:textId="1A032696" w:rsidR="00920F3C" w:rsidRPr="00E004C2" w:rsidRDefault="00E422AD" w:rsidP="00E004C2">
      <w:pPr>
        <w:pStyle w:val="EndNoteBibliography"/>
      </w:pPr>
      <w:r w:rsidRPr="000142B0">
        <w:lastRenderedPageBreak/>
        <w:t xml:space="preserve">Hollands GJ, Bignardi G, Johnston M, Kelly MP, Ogilvie D, Petticrew M, Prestwich A, Shemilt I, Sutton S, Marteau TM </w:t>
      </w:r>
      <w:r w:rsidR="00ED483E" w:rsidRPr="000142B0">
        <w:t>(</w:t>
      </w:r>
      <w:r w:rsidRPr="000142B0">
        <w:t>2017</w:t>
      </w:r>
      <w:r w:rsidR="00ED483E" w:rsidRPr="000142B0">
        <w:t>)</w:t>
      </w:r>
      <w:r w:rsidRPr="000142B0">
        <w:t xml:space="preserve"> </w:t>
      </w:r>
      <w:r w:rsidR="00424B6C" w:rsidRPr="000142B0">
        <w:t>‘</w:t>
      </w:r>
      <w:r w:rsidRPr="000142B0">
        <w:t>The TIPPME intervention typology for changing environments to change behaviour</w:t>
      </w:r>
      <w:r w:rsidR="003C765F" w:rsidRPr="000142B0">
        <w:t>’,</w:t>
      </w:r>
      <w:r w:rsidRPr="000142B0">
        <w:t xml:space="preserve"> </w:t>
      </w:r>
      <w:r w:rsidRPr="00E004C2">
        <w:rPr>
          <w:rStyle w:val="Emphasis"/>
        </w:rPr>
        <w:t>Nature Human Behaviour,</w:t>
      </w:r>
      <w:r w:rsidRPr="000142B0">
        <w:t xml:space="preserve"> 1</w:t>
      </w:r>
      <w:r w:rsidR="00DB17FB" w:rsidRPr="000142B0">
        <w:t>(</w:t>
      </w:r>
      <w:r w:rsidRPr="000142B0">
        <w:t>0140</w:t>
      </w:r>
      <w:r w:rsidR="00666505" w:rsidRPr="000142B0">
        <w:t>)</w:t>
      </w:r>
      <w:r w:rsidR="005E12EB" w:rsidRPr="000142B0">
        <w:t>:1-9</w:t>
      </w:r>
      <w:r w:rsidR="00AF33C8" w:rsidRPr="000142B0">
        <w:t>, doi:</w:t>
      </w:r>
      <w:r w:rsidR="00D11FCF" w:rsidRPr="000142B0">
        <w:t>10.1038/s41562-017-0140</w:t>
      </w:r>
      <w:r w:rsidR="00D34B6B" w:rsidRPr="000142B0">
        <w:t>.</w:t>
      </w:r>
    </w:p>
    <w:p w14:paraId="06C4854A" w14:textId="05EBFAC6" w:rsidR="00BA2924" w:rsidRPr="00E004C2" w:rsidRDefault="00920F3C" w:rsidP="00E004C2">
      <w:pPr>
        <w:pStyle w:val="EndNoteBibliography"/>
      </w:pPr>
      <w:r w:rsidRPr="000142B0">
        <w:t>Howden-Chapman P, Chap</w:t>
      </w:r>
      <w:r w:rsidR="0038141C" w:rsidRPr="000142B0">
        <w:t xml:space="preserve">man R </w:t>
      </w:r>
      <w:r w:rsidR="007F467D" w:rsidRPr="000142B0">
        <w:t>(</w:t>
      </w:r>
      <w:r w:rsidR="0038141C" w:rsidRPr="000142B0">
        <w:t>2012</w:t>
      </w:r>
      <w:r w:rsidR="007F467D" w:rsidRPr="000142B0">
        <w:t>)</w:t>
      </w:r>
      <w:r w:rsidR="0038141C" w:rsidRPr="000142B0">
        <w:t xml:space="preserve"> </w:t>
      </w:r>
      <w:r w:rsidR="00CF6BD3" w:rsidRPr="000142B0">
        <w:t>‘</w:t>
      </w:r>
      <w:r w:rsidR="0038141C" w:rsidRPr="000142B0">
        <w:t>Health co-benefits from housing-related policies</w:t>
      </w:r>
      <w:r w:rsidR="009D6F56" w:rsidRPr="000142B0">
        <w:t>’</w:t>
      </w:r>
      <w:r w:rsidR="00E16630" w:rsidRPr="000142B0">
        <w:t>,</w:t>
      </w:r>
      <w:r w:rsidR="0038141C" w:rsidRPr="000142B0">
        <w:t xml:space="preserve"> </w:t>
      </w:r>
      <w:r w:rsidR="0038141C" w:rsidRPr="00E004C2">
        <w:rPr>
          <w:rStyle w:val="Emphasis"/>
        </w:rPr>
        <w:t xml:space="preserve">Current </w:t>
      </w:r>
      <w:r w:rsidR="00696A9B" w:rsidRPr="00E004C2">
        <w:rPr>
          <w:rStyle w:val="Emphasis"/>
        </w:rPr>
        <w:t xml:space="preserve">Opinion in Environmental Sustainability, </w:t>
      </w:r>
      <w:r w:rsidR="00696A9B" w:rsidRPr="000142B0">
        <w:t>4</w:t>
      </w:r>
      <w:r w:rsidR="00EF32D2" w:rsidRPr="000142B0">
        <w:t>(4)</w:t>
      </w:r>
      <w:r w:rsidR="00696A9B" w:rsidRPr="000142B0">
        <w:t>:414-419</w:t>
      </w:r>
      <w:r w:rsidR="00EF32D2" w:rsidRPr="000142B0">
        <w:t xml:space="preserve">, </w:t>
      </w:r>
      <w:r w:rsidR="00432E49" w:rsidRPr="000142B0">
        <w:t>doi:</w:t>
      </w:r>
      <w:r w:rsidR="00007D17" w:rsidRPr="000142B0">
        <w:t>10.1016/j.cosust.2012.08.010</w:t>
      </w:r>
      <w:r w:rsidR="00696A9B" w:rsidRPr="000142B0">
        <w:t>.</w:t>
      </w:r>
    </w:p>
    <w:p w14:paraId="1C3E29D6" w14:textId="5155EE37" w:rsidR="00BA2924" w:rsidRPr="000142B0" w:rsidRDefault="00BA2924" w:rsidP="00E004C2">
      <w:pPr>
        <w:pStyle w:val="EndNoteBibliography"/>
      </w:pPr>
      <w:r w:rsidRPr="000142B0">
        <w:t xml:space="preserve">Hu Y, Cheng J, Liu S, Tan J, Yan C, Yu G, Yin Y, Tong S </w:t>
      </w:r>
      <w:r w:rsidR="00F36D1B" w:rsidRPr="000142B0">
        <w:t>(</w:t>
      </w:r>
      <w:r w:rsidRPr="000142B0">
        <w:t>2022</w:t>
      </w:r>
      <w:r w:rsidR="00F36D1B" w:rsidRPr="000142B0">
        <w:t>)</w:t>
      </w:r>
      <w:r w:rsidRPr="000142B0">
        <w:t xml:space="preserve"> </w:t>
      </w:r>
      <w:r w:rsidR="00F36D1B" w:rsidRPr="000142B0">
        <w:t>‘</w:t>
      </w:r>
      <w:r w:rsidRPr="000142B0">
        <w:t>Evaluation of climate change adaptation measures for childhood asthma: A systematic review of epidemiological evidence</w:t>
      </w:r>
      <w:r w:rsidR="00A61544" w:rsidRPr="000142B0">
        <w:t>’</w:t>
      </w:r>
      <w:r w:rsidR="001332AB" w:rsidRPr="000142B0">
        <w:t>,</w:t>
      </w:r>
      <w:r w:rsidRPr="000142B0">
        <w:t xml:space="preserve"> </w:t>
      </w:r>
      <w:r w:rsidRPr="00E004C2">
        <w:rPr>
          <w:rStyle w:val="Emphasis"/>
        </w:rPr>
        <w:t>The Science of the Total Environment,</w:t>
      </w:r>
      <w:r w:rsidRPr="000142B0">
        <w:t xml:space="preserve"> </w:t>
      </w:r>
      <w:r w:rsidR="0057692F" w:rsidRPr="000142B0">
        <w:t>15(</w:t>
      </w:r>
      <w:r w:rsidRPr="000142B0">
        <w:t>839</w:t>
      </w:r>
      <w:r w:rsidR="0057692F" w:rsidRPr="000142B0">
        <w:t>)</w:t>
      </w:r>
      <w:r w:rsidRPr="000142B0">
        <w:t>:156291</w:t>
      </w:r>
      <w:r w:rsidR="00CC1365" w:rsidRPr="000142B0">
        <w:t>, doi: 10.1016/j.scitotenv.2022.156291.</w:t>
      </w:r>
    </w:p>
    <w:p w14:paraId="71CD7913" w14:textId="16889E75" w:rsidR="00934811" w:rsidRPr="000142B0" w:rsidRDefault="00122905" w:rsidP="00E004C2">
      <w:pPr>
        <w:pStyle w:val="EndNoteBibliography"/>
      </w:pPr>
      <w:r w:rsidRPr="000142B0">
        <w:t xml:space="preserve">James KL, Randall NP, Haddaway NR </w:t>
      </w:r>
      <w:r w:rsidR="00175879" w:rsidRPr="000142B0">
        <w:t>(</w:t>
      </w:r>
      <w:r w:rsidRPr="000142B0">
        <w:t>2016</w:t>
      </w:r>
      <w:r w:rsidR="00175879" w:rsidRPr="000142B0">
        <w:t>)</w:t>
      </w:r>
      <w:r w:rsidRPr="000142B0">
        <w:t xml:space="preserve"> </w:t>
      </w:r>
      <w:r w:rsidR="00175879" w:rsidRPr="000142B0">
        <w:t>‘</w:t>
      </w:r>
      <w:r w:rsidRPr="000142B0">
        <w:t>A methodology for systematic mapping in environmental sciences</w:t>
      </w:r>
      <w:r w:rsidR="00175879" w:rsidRPr="000142B0">
        <w:t>’</w:t>
      </w:r>
      <w:r w:rsidR="000A1C74" w:rsidRPr="000142B0">
        <w:t>,</w:t>
      </w:r>
      <w:r w:rsidRPr="000142B0">
        <w:t xml:space="preserve"> </w:t>
      </w:r>
      <w:r w:rsidRPr="00E004C2">
        <w:rPr>
          <w:rStyle w:val="Emphasis"/>
        </w:rPr>
        <w:t>Environmental Evidence,</w:t>
      </w:r>
      <w:r w:rsidRPr="000142B0">
        <w:t xml:space="preserve"> 5</w:t>
      </w:r>
      <w:r w:rsidR="00A1389C" w:rsidRPr="000142B0">
        <w:t>(</w:t>
      </w:r>
      <w:r w:rsidRPr="000142B0">
        <w:t>7</w:t>
      </w:r>
      <w:r w:rsidR="00895D44" w:rsidRPr="000142B0">
        <w:t>)</w:t>
      </w:r>
      <w:r w:rsidR="002B4BE9" w:rsidRPr="000142B0">
        <w:t>:</w:t>
      </w:r>
      <w:r w:rsidR="00DE6CD8" w:rsidRPr="000142B0">
        <w:t>1-13</w:t>
      </w:r>
      <w:r w:rsidR="00153FDE" w:rsidRPr="000142B0">
        <w:t>,</w:t>
      </w:r>
      <w:r w:rsidR="00B5711C" w:rsidRPr="000142B0">
        <w:t xml:space="preserve"> doi</w:t>
      </w:r>
      <w:r w:rsidR="005D0205" w:rsidRPr="000142B0">
        <w:t>:</w:t>
      </w:r>
      <w:r w:rsidR="00B5711C" w:rsidRPr="000142B0">
        <w:t>10.1186/s13750-016-0059-6</w:t>
      </w:r>
      <w:r w:rsidRPr="000142B0">
        <w:t>.</w:t>
      </w:r>
    </w:p>
    <w:p w14:paraId="159F62BE" w14:textId="49002CD6" w:rsidR="006F348C" w:rsidRPr="00E004C2" w:rsidRDefault="00AC05DC" w:rsidP="00E004C2">
      <w:pPr>
        <w:pStyle w:val="EndNoteBibliography"/>
      </w:pPr>
      <w:r w:rsidRPr="000142B0">
        <w:t xml:space="preserve">Jay O, Capon A, Berry P, Broderick C, de Dear R, Havenith G, Honda Y, Kovats RS, Ma W, Malik A, Morris NB, Nybo L, Seneviratne SI, Vanos J, Ebi KL </w:t>
      </w:r>
      <w:r w:rsidR="000D197F" w:rsidRPr="000142B0">
        <w:t>(</w:t>
      </w:r>
      <w:r w:rsidRPr="000142B0">
        <w:t>2021</w:t>
      </w:r>
      <w:r w:rsidR="000D197F" w:rsidRPr="000142B0">
        <w:t>) ‘</w:t>
      </w:r>
      <w:r w:rsidRPr="000142B0">
        <w:t xml:space="preserve">Reducing the health effects of hot weather and heat extremes: </w:t>
      </w:r>
      <w:r w:rsidR="009A6645">
        <w:t>F</w:t>
      </w:r>
      <w:r w:rsidRPr="000142B0">
        <w:t>rom personal cooling strategies to green cities</w:t>
      </w:r>
      <w:r w:rsidR="001F1E8A" w:rsidRPr="000142B0">
        <w:t>’</w:t>
      </w:r>
      <w:r w:rsidR="00564334" w:rsidRPr="000142B0">
        <w:t>,</w:t>
      </w:r>
      <w:r w:rsidRPr="000142B0">
        <w:t xml:space="preserve"> </w:t>
      </w:r>
      <w:r w:rsidRPr="00E004C2">
        <w:rPr>
          <w:rStyle w:val="Emphasis"/>
        </w:rPr>
        <w:t>The Lancet,</w:t>
      </w:r>
      <w:r w:rsidRPr="000142B0">
        <w:t xml:space="preserve"> 398</w:t>
      </w:r>
      <w:r w:rsidR="00245BAE" w:rsidRPr="000142B0">
        <w:t>(</w:t>
      </w:r>
      <w:r w:rsidR="00501CF3" w:rsidRPr="000142B0">
        <w:t>10301)</w:t>
      </w:r>
      <w:r w:rsidRPr="000142B0">
        <w:t>:709-724</w:t>
      </w:r>
      <w:r w:rsidR="00501CF3" w:rsidRPr="000142B0">
        <w:t>, doi:</w:t>
      </w:r>
      <w:r w:rsidR="004A03C3" w:rsidRPr="000142B0">
        <w:t>10.1016/s0140-6736(21)01209-5.</w:t>
      </w:r>
    </w:p>
    <w:p w14:paraId="4A8E748F" w14:textId="26C4DC58" w:rsidR="00F749AE" w:rsidRPr="00E004C2" w:rsidRDefault="00F749AE" w:rsidP="00E004C2">
      <w:pPr>
        <w:pStyle w:val="EndNoteBibliography"/>
      </w:pPr>
      <w:r w:rsidRPr="000142B0">
        <w:t xml:space="preserve">Kildea S, Simcock G, Liu A, Elgbeili G, Laplante DP, Kahler A, Austin M-P, Tracy S, Kruske S, Tracy M, O'Hara MW, King S </w:t>
      </w:r>
      <w:r w:rsidR="004A03C3" w:rsidRPr="000142B0">
        <w:t>(</w:t>
      </w:r>
      <w:r w:rsidRPr="000142B0">
        <w:t>2018</w:t>
      </w:r>
      <w:r w:rsidR="008806BA" w:rsidRPr="000142B0">
        <w:t>)</w:t>
      </w:r>
      <w:r w:rsidRPr="000142B0">
        <w:t xml:space="preserve"> </w:t>
      </w:r>
      <w:r w:rsidR="008806BA" w:rsidRPr="000142B0">
        <w:t>‘</w:t>
      </w:r>
      <w:r w:rsidRPr="000142B0">
        <w:t xml:space="preserve">Continuity of midwifery carer moderates the effects of prenatal maternal stress on postnatal maternal wellbeing: </w:t>
      </w:r>
      <w:r w:rsidR="006F7CC8" w:rsidRPr="000142B0">
        <w:t>T</w:t>
      </w:r>
      <w:r w:rsidRPr="000142B0">
        <w:t>he Queensland flood study</w:t>
      </w:r>
      <w:r w:rsidR="008806BA" w:rsidRPr="000142B0">
        <w:t>’,</w:t>
      </w:r>
      <w:r w:rsidRPr="000142B0">
        <w:t xml:space="preserve"> </w:t>
      </w:r>
      <w:r w:rsidRPr="00E004C2">
        <w:rPr>
          <w:rStyle w:val="Emphasis"/>
        </w:rPr>
        <w:t>Archives of Women's Mental Health,</w:t>
      </w:r>
      <w:r w:rsidRPr="000142B0">
        <w:t xml:space="preserve"> 21</w:t>
      </w:r>
      <w:r w:rsidR="006F7CC8" w:rsidRPr="000142B0">
        <w:t>(2)</w:t>
      </w:r>
      <w:r w:rsidRPr="000142B0">
        <w:t>:203-214</w:t>
      </w:r>
      <w:r w:rsidR="00AF5B7B" w:rsidRPr="000142B0">
        <w:t>, doi:</w:t>
      </w:r>
      <w:r w:rsidR="006F7CC8" w:rsidRPr="000142B0">
        <w:t>10.1007/s00737-017-0781-2</w:t>
      </w:r>
    </w:p>
    <w:p w14:paraId="3653E42D" w14:textId="6945E433" w:rsidR="004334E0" w:rsidRPr="00E004C2" w:rsidRDefault="004334E0" w:rsidP="00E004C2">
      <w:pPr>
        <w:pStyle w:val="EndNoteBibliography"/>
      </w:pPr>
      <w:r w:rsidRPr="000142B0">
        <w:t xml:space="preserve">Knezevic A, Olcoń K, Smith L, Allan J, Pai P </w:t>
      </w:r>
      <w:r w:rsidR="006F7CC8" w:rsidRPr="000142B0">
        <w:t>(</w:t>
      </w:r>
      <w:r w:rsidRPr="000142B0">
        <w:t>2023</w:t>
      </w:r>
      <w:r w:rsidR="006F7CC8" w:rsidRPr="000142B0">
        <w:t>)</w:t>
      </w:r>
      <w:r w:rsidRPr="000142B0">
        <w:t xml:space="preserve"> </w:t>
      </w:r>
      <w:r w:rsidR="006F7CC8" w:rsidRPr="000142B0">
        <w:t>‘</w:t>
      </w:r>
      <w:r w:rsidRPr="000142B0">
        <w:t xml:space="preserve">Wellness Warriors: </w:t>
      </w:r>
      <w:r w:rsidR="006F7CC8" w:rsidRPr="000142B0">
        <w:t>A</w:t>
      </w:r>
      <w:r w:rsidRPr="000142B0">
        <w:t xml:space="preserve"> qualitative exploration of healthcare staff learning to support their colleagues in the aftermath of the Australian bushfires</w:t>
      </w:r>
      <w:r w:rsidR="006F7CC8" w:rsidRPr="000142B0">
        <w:t>’,</w:t>
      </w:r>
      <w:r w:rsidRPr="000142B0">
        <w:t xml:space="preserve"> </w:t>
      </w:r>
      <w:r w:rsidRPr="00E004C2">
        <w:rPr>
          <w:rStyle w:val="Emphasis"/>
        </w:rPr>
        <w:t>International Journal of Qualitative Studies on Health and Well-being,</w:t>
      </w:r>
      <w:r w:rsidRPr="000142B0">
        <w:t xml:space="preserve"> 18</w:t>
      </w:r>
      <w:r w:rsidR="006C36FA" w:rsidRPr="000142B0">
        <w:t>(1)</w:t>
      </w:r>
      <w:r w:rsidRPr="000142B0">
        <w:t>:2167298-2167298</w:t>
      </w:r>
      <w:r w:rsidR="006420A7" w:rsidRPr="000142B0">
        <w:t>, doi:</w:t>
      </w:r>
      <w:r w:rsidR="00820E0A" w:rsidRPr="00E004C2">
        <w:t>10.1080/17482631.2023.2167298.</w:t>
      </w:r>
    </w:p>
    <w:p w14:paraId="70F2465A" w14:textId="39505643" w:rsidR="005A3836" w:rsidRPr="00E004C2" w:rsidRDefault="006F348C" w:rsidP="00E004C2">
      <w:pPr>
        <w:pStyle w:val="EndNoteBibliography"/>
      </w:pPr>
      <w:r w:rsidRPr="000142B0">
        <w:t xml:space="preserve">Liu Y, Lee-Archer P, Sheridan NM, Seglenieks R, McGain F, Eley VA </w:t>
      </w:r>
      <w:r w:rsidR="00E5770D" w:rsidRPr="000142B0">
        <w:t>(</w:t>
      </w:r>
      <w:r w:rsidRPr="000142B0">
        <w:t>2023</w:t>
      </w:r>
      <w:r w:rsidR="00E5770D" w:rsidRPr="000142B0">
        <w:t>) ‘</w:t>
      </w:r>
      <w:r w:rsidRPr="000142B0">
        <w:t xml:space="preserve">Nitrous </w:t>
      </w:r>
      <w:r w:rsidR="0092293A" w:rsidRPr="000142B0">
        <w:t>o</w:t>
      </w:r>
      <w:r w:rsidRPr="000142B0">
        <w:t xml:space="preserve">xide </w:t>
      </w:r>
      <w:r w:rsidR="00E5770D" w:rsidRPr="000142B0">
        <w:t>u</w:t>
      </w:r>
      <w:r w:rsidRPr="000142B0">
        <w:t xml:space="preserve">se in Australian </w:t>
      </w:r>
      <w:r w:rsidR="00E5770D" w:rsidRPr="000142B0">
        <w:t>h</w:t>
      </w:r>
      <w:r w:rsidRPr="000142B0">
        <w:t xml:space="preserve">ealth </w:t>
      </w:r>
      <w:r w:rsidR="00E5770D" w:rsidRPr="000142B0">
        <w:t>c</w:t>
      </w:r>
      <w:r w:rsidRPr="000142B0">
        <w:t xml:space="preserve">are: Strategies to </w:t>
      </w:r>
      <w:r w:rsidR="00E5770D" w:rsidRPr="000142B0">
        <w:t>r</w:t>
      </w:r>
      <w:r w:rsidRPr="000142B0">
        <w:t xml:space="preserve">educe the </w:t>
      </w:r>
      <w:r w:rsidR="00E5770D" w:rsidRPr="000142B0">
        <w:t>c</w:t>
      </w:r>
      <w:r w:rsidRPr="000142B0">
        <w:t xml:space="preserve">limate </w:t>
      </w:r>
      <w:r w:rsidR="00E5770D" w:rsidRPr="000142B0">
        <w:t>i</w:t>
      </w:r>
      <w:r w:rsidRPr="000142B0">
        <w:t>mpact</w:t>
      </w:r>
      <w:r w:rsidR="00D129E2" w:rsidRPr="000142B0">
        <w:t>’</w:t>
      </w:r>
      <w:r w:rsidR="00EE107C" w:rsidRPr="000142B0">
        <w:t>,</w:t>
      </w:r>
      <w:r w:rsidRPr="000142B0">
        <w:t xml:space="preserve"> </w:t>
      </w:r>
      <w:r w:rsidRPr="00E004C2">
        <w:rPr>
          <w:rStyle w:val="Emphasis"/>
        </w:rPr>
        <w:t>Anesthesia and Analgesia,</w:t>
      </w:r>
      <w:r w:rsidRPr="000142B0">
        <w:t xml:space="preserve"> 137</w:t>
      </w:r>
      <w:r w:rsidR="00DE67A4" w:rsidRPr="000142B0">
        <w:t>(4)</w:t>
      </w:r>
      <w:r w:rsidRPr="000142B0">
        <w:t>:819-829</w:t>
      </w:r>
      <w:r w:rsidR="00E5770D" w:rsidRPr="000142B0">
        <w:t>, doi:</w:t>
      </w:r>
      <w:r w:rsidR="00B47C7D" w:rsidRPr="000142B0">
        <w:t>10.1213/ane.0000000000006620</w:t>
      </w:r>
    </w:p>
    <w:p w14:paraId="36A1276A" w14:textId="5A0A2B18" w:rsidR="00CB0DB5" w:rsidRPr="00E004C2" w:rsidRDefault="005A3836" w:rsidP="00E004C2">
      <w:pPr>
        <w:pStyle w:val="EndNoteBibliography"/>
      </w:pPr>
      <w:r w:rsidRPr="000142B0">
        <w:t xml:space="preserve">Lokmic-Tomkins Z, Bhandari D, Bain C, Borda A, Kariotis TC, Reser D </w:t>
      </w:r>
      <w:r w:rsidR="00ED6ACF" w:rsidRPr="000142B0">
        <w:t>(</w:t>
      </w:r>
      <w:r w:rsidRPr="000142B0">
        <w:t>2023</w:t>
      </w:r>
      <w:r w:rsidR="00ED6ACF" w:rsidRPr="000142B0">
        <w:t>)</w:t>
      </w:r>
      <w:r w:rsidRPr="000142B0">
        <w:t xml:space="preserve"> </w:t>
      </w:r>
      <w:r w:rsidR="00ED6ACF" w:rsidRPr="000142B0">
        <w:t>‘</w:t>
      </w:r>
      <w:r w:rsidRPr="000142B0">
        <w:t xml:space="preserve">Lessons </w:t>
      </w:r>
      <w:r w:rsidR="00ED6ACF" w:rsidRPr="000142B0">
        <w:t>l</w:t>
      </w:r>
      <w:r w:rsidRPr="000142B0">
        <w:t xml:space="preserve">earned from </w:t>
      </w:r>
      <w:r w:rsidR="00ED6ACF" w:rsidRPr="000142B0">
        <w:t>n</w:t>
      </w:r>
      <w:r w:rsidRPr="000142B0">
        <w:t xml:space="preserve">atural </w:t>
      </w:r>
      <w:r w:rsidR="00ED6ACF" w:rsidRPr="000142B0">
        <w:t>d</w:t>
      </w:r>
      <w:r w:rsidRPr="000142B0">
        <w:t xml:space="preserve">isasters around </w:t>
      </w:r>
      <w:r w:rsidR="00ED6ACF" w:rsidRPr="000142B0">
        <w:t>d</w:t>
      </w:r>
      <w:r w:rsidRPr="000142B0">
        <w:t xml:space="preserve">igital </w:t>
      </w:r>
      <w:r w:rsidR="00ED6ACF" w:rsidRPr="000142B0">
        <w:t>h</w:t>
      </w:r>
      <w:r w:rsidRPr="000142B0">
        <w:t xml:space="preserve">ealth </w:t>
      </w:r>
      <w:r w:rsidR="00ED6ACF" w:rsidRPr="000142B0">
        <w:t>t</w:t>
      </w:r>
      <w:r w:rsidRPr="000142B0">
        <w:t xml:space="preserve">echnologies and </w:t>
      </w:r>
      <w:r w:rsidR="00ED6ACF" w:rsidRPr="000142B0">
        <w:t>d</w:t>
      </w:r>
      <w:r w:rsidRPr="000142B0">
        <w:t xml:space="preserve">elivering </w:t>
      </w:r>
      <w:r w:rsidR="00ED6ACF" w:rsidRPr="000142B0">
        <w:t>q</w:t>
      </w:r>
      <w:r w:rsidRPr="000142B0">
        <w:t xml:space="preserve">uality </w:t>
      </w:r>
      <w:r w:rsidR="00ED6ACF" w:rsidRPr="000142B0">
        <w:t>h</w:t>
      </w:r>
      <w:r w:rsidRPr="000142B0">
        <w:t>ealthcare</w:t>
      </w:r>
      <w:r w:rsidR="00ED6ACF" w:rsidRPr="000142B0">
        <w:t>,</w:t>
      </w:r>
      <w:r w:rsidRPr="000142B0">
        <w:t xml:space="preserve"> </w:t>
      </w:r>
      <w:r w:rsidRPr="00E004C2">
        <w:rPr>
          <w:rStyle w:val="Emphasis"/>
        </w:rPr>
        <w:t>International Journal of Environmental Research and Public Health,</w:t>
      </w:r>
      <w:r w:rsidRPr="000142B0">
        <w:t xml:space="preserve"> 20</w:t>
      </w:r>
      <w:r w:rsidR="004D3E97" w:rsidRPr="000142B0">
        <w:t>(5)</w:t>
      </w:r>
      <w:r w:rsidR="008B48AD" w:rsidRPr="000142B0">
        <w:t>:4</w:t>
      </w:r>
      <w:r w:rsidR="00E32C06" w:rsidRPr="000142B0">
        <w:t>552, doi:</w:t>
      </w:r>
      <w:r w:rsidR="002E624C" w:rsidRPr="000142B0">
        <w:t>10.3390%2Fijerph20054542</w:t>
      </w:r>
      <w:r w:rsidRPr="000142B0">
        <w:t>.</w:t>
      </w:r>
    </w:p>
    <w:p w14:paraId="4C1D6219" w14:textId="7D683721" w:rsidR="00CB0DB5" w:rsidRPr="000142B0" w:rsidRDefault="00CB0DB5" w:rsidP="00E004C2">
      <w:pPr>
        <w:pStyle w:val="EndNoteBibliography"/>
      </w:pPr>
      <w:r w:rsidRPr="000142B0">
        <w:t xml:space="preserve">Longman J, Braddon M, Verlie B, Schlosberg D, Hampshire L, Hawke C, Noonan A, Saurman E </w:t>
      </w:r>
      <w:r w:rsidR="00B07C05" w:rsidRPr="000142B0">
        <w:t>(</w:t>
      </w:r>
      <w:r w:rsidRPr="000142B0">
        <w:t>2023</w:t>
      </w:r>
      <w:r w:rsidR="00B07C05" w:rsidRPr="000142B0">
        <w:t>)</w:t>
      </w:r>
      <w:r w:rsidRPr="000142B0">
        <w:t xml:space="preserve"> </w:t>
      </w:r>
      <w:r w:rsidR="00B07C05" w:rsidRPr="000142B0">
        <w:t>‘</w:t>
      </w:r>
      <w:r w:rsidRPr="000142B0">
        <w:t>Building resilience to the mental health impacts of climate change in rural Australia</w:t>
      </w:r>
      <w:r w:rsidR="00B07C05" w:rsidRPr="000142B0">
        <w:t>’</w:t>
      </w:r>
      <w:r w:rsidR="00D129E2" w:rsidRPr="000142B0">
        <w:t>,</w:t>
      </w:r>
      <w:r w:rsidRPr="000142B0">
        <w:t xml:space="preserve"> </w:t>
      </w:r>
      <w:r w:rsidRPr="00E004C2">
        <w:rPr>
          <w:rStyle w:val="Emphasis"/>
        </w:rPr>
        <w:t>The Journal of Climate Change and Health,</w:t>
      </w:r>
      <w:r w:rsidRPr="000142B0">
        <w:t xml:space="preserve"> 12:100240</w:t>
      </w:r>
      <w:r w:rsidR="00D03F78" w:rsidRPr="000142B0">
        <w:t>, doi:10.1016/j.joclim.2023.100240.</w:t>
      </w:r>
    </w:p>
    <w:p w14:paraId="0A11BB74" w14:textId="532420FE" w:rsidR="00CE4431" w:rsidRPr="00E004C2" w:rsidRDefault="00CE4431" w:rsidP="00E004C2">
      <w:pPr>
        <w:pStyle w:val="EndNoteBibliography"/>
      </w:pPr>
      <w:r w:rsidRPr="000142B0">
        <w:t xml:space="preserve">Marfori MT, Campbell SL, Garvey K, McKeown S, Veitch M, Wheeler AJ, Borchers-Arriagada N, Johnston FH </w:t>
      </w:r>
      <w:r w:rsidR="00285C23" w:rsidRPr="000142B0">
        <w:t>(</w:t>
      </w:r>
      <w:r w:rsidRPr="000142B0">
        <w:t>2020</w:t>
      </w:r>
      <w:r w:rsidR="00285C23" w:rsidRPr="000142B0">
        <w:t>)</w:t>
      </w:r>
      <w:r w:rsidRPr="000142B0">
        <w:t xml:space="preserve"> </w:t>
      </w:r>
      <w:r w:rsidR="00285C23" w:rsidRPr="000142B0">
        <w:t>‘</w:t>
      </w:r>
      <w:r w:rsidRPr="000142B0">
        <w:t xml:space="preserve">Public </w:t>
      </w:r>
      <w:r w:rsidR="00285C23" w:rsidRPr="000142B0">
        <w:t>h</w:t>
      </w:r>
      <w:r w:rsidRPr="000142B0">
        <w:t xml:space="preserve">ealth </w:t>
      </w:r>
      <w:r w:rsidR="00285C23" w:rsidRPr="000142B0">
        <w:t>m</w:t>
      </w:r>
      <w:r w:rsidRPr="000142B0">
        <w:t xml:space="preserve">essaging </w:t>
      </w:r>
      <w:r w:rsidR="00285C23" w:rsidRPr="000142B0">
        <w:t>d</w:t>
      </w:r>
      <w:r w:rsidRPr="000142B0">
        <w:t xml:space="preserve">uring </w:t>
      </w:r>
      <w:r w:rsidR="00285C23" w:rsidRPr="000142B0">
        <w:t>e</w:t>
      </w:r>
      <w:r w:rsidRPr="000142B0">
        <w:t xml:space="preserve">xtreme </w:t>
      </w:r>
      <w:r w:rsidR="00285C23" w:rsidRPr="000142B0">
        <w:t>s</w:t>
      </w:r>
      <w:r w:rsidRPr="000142B0">
        <w:t xml:space="preserve">moke </w:t>
      </w:r>
      <w:r w:rsidR="00285C23" w:rsidRPr="000142B0">
        <w:t>e</w:t>
      </w:r>
      <w:r w:rsidRPr="000142B0">
        <w:t xml:space="preserve">vents: Are </w:t>
      </w:r>
      <w:r w:rsidR="00285C23" w:rsidRPr="000142B0">
        <w:t>w</w:t>
      </w:r>
      <w:r w:rsidRPr="000142B0">
        <w:t xml:space="preserve">e </w:t>
      </w:r>
      <w:r w:rsidR="00285C23" w:rsidRPr="000142B0">
        <w:t>h</w:t>
      </w:r>
      <w:r w:rsidRPr="000142B0">
        <w:t xml:space="preserve">itting the </w:t>
      </w:r>
      <w:r w:rsidR="00285C23" w:rsidRPr="000142B0">
        <w:t>m</w:t>
      </w:r>
      <w:r w:rsidRPr="000142B0">
        <w:t>ark?</w:t>
      </w:r>
      <w:r w:rsidR="00500D53" w:rsidRPr="000142B0">
        <w:t>’,</w:t>
      </w:r>
      <w:r w:rsidRPr="000142B0">
        <w:t xml:space="preserve"> </w:t>
      </w:r>
      <w:r w:rsidRPr="00E004C2">
        <w:rPr>
          <w:rStyle w:val="Emphasis"/>
        </w:rPr>
        <w:t>Frontiers in Public Health,</w:t>
      </w:r>
      <w:r w:rsidRPr="000142B0">
        <w:t xml:space="preserve"> </w:t>
      </w:r>
      <w:r w:rsidR="00C97C7D" w:rsidRPr="000142B0">
        <w:t>8</w:t>
      </w:r>
      <w:r w:rsidRPr="000142B0">
        <w:t>:465</w:t>
      </w:r>
      <w:r w:rsidR="0047441D" w:rsidRPr="000142B0">
        <w:t>, doi:10.3389/fpubh.2020.00465</w:t>
      </w:r>
      <w:r w:rsidR="007006DC" w:rsidRPr="000142B0">
        <w:t>.</w:t>
      </w:r>
    </w:p>
    <w:p w14:paraId="66859150" w14:textId="2C1291FB" w:rsidR="00651038" w:rsidRPr="00E004C2" w:rsidRDefault="00926269" w:rsidP="00E004C2">
      <w:pPr>
        <w:pStyle w:val="EndNoteBibliography"/>
      </w:pPr>
      <w:r w:rsidRPr="000142B0">
        <w:t xml:space="preserve">McAlister S, Barratt AL, Bell KJL, McGain F </w:t>
      </w:r>
      <w:r w:rsidR="00527F6D" w:rsidRPr="000142B0">
        <w:t>(</w:t>
      </w:r>
      <w:r w:rsidRPr="000142B0">
        <w:t>2020</w:t>
      </w:r>
      <w:r w:rsidR="00527F6D" w:rsidRPr="000142B0">
        <w:t>) ‘</w:t>
      </w:r>
      <w:r w:rsidRPr="000142B0">
        <w:t>The carbon footprint of pathology testing</w:t>
      </w:r>
      <w:r w:rsidR="00527F6D" w:rsidRPr="000142B0">
        <w:t>’,</w:t>
      </w:r>
      <w:r w:rsidRPr="000142B0">
        <w:t xml:space="preserve"> </w:t>
      </w:r>
      <w:r w:rsidRPr="00E004C2">
        <w:rPr>
          <w:rStyle w:val="Emphasis"/>
        </w:rPr>
        <w:t>Medical Journal of Australia,</w:t>
      </w:r>
      <w:r w:rsidRPr="000142B0">
        <w:t xml:space="preserve"> 212</w:t>
      </w:r>
      <w:r w:rsidR="005E206A" w:rsidRPr="000142B0">
        <w:t>(8)</w:t>
      </w:r>
      <w:r w:rsidRPr="000142B0">
        <w:t>:377-382</w:t>
      </w:r>
      <w:r w:rsidR="00E252B0" w:rsidRPr="000142B0">
        <w:t xml:space="preserve">, </w:t>
      </w:r>
      <w:r w:rsidR="00412C77" w:rsidRPr="000142B0">
        <w:t>doi:10.5694/mja2.50583.</w:t>
      </w:r>
    </w:p>
    <w:p w14:paraId="4C48C7DE" w14:textId="5F771EA0" w:rsidR="003A5139" w:rsidRPr="00E004C2" w:rsidRDefault="00580D2B" w:rsidP="00E004C2">
      <w:pPr>
        <w:pStyle w:val="EndNoteBibliography"/>
      </w:pPr>
      <w:r w:rsidRPr="000142B0">
        <w:t xml:space="preserve">McAlister S, McGain F, Breth-Petersen M, Story D, Charlesworth K, Ison G, Barratt A </w:t>
      </w:r>
      <w:r w:rsidR="00432A54" w:rsidRPr="000142B0">
        <w:t>(</w:t>
      </w:r>
      <w:r w:rsidRPr="000142B0">
        <w:t>2022</w:t>
      </w:r>
      <w:r w:rsidR="00432A54" w:rsidRPr="000142B0">
        <w:t>) ‘</w:t>
      </w:r>
      <w:r w:rsidRPr="000142B0">
        <w:t>The carbon footprint of hospital diagnostic imaging in Australia</w:t>
      </w:r>
      <w:r w:rsidR="00432A54" w:rsidRPr="000142B0">
        <w:t>’,</w:t>
      </w:r>
      <w:r w:rsidRPr="000142B0">
        <w:t xml:space="preserve"> </w:t>
      </w:r>
      <w:r w:rsidRPr="00E004C2">
        <w:rPr>
          <w:rStyle w:val="Emphasis"/>
        </w:rPr>
        <w:t>The Lancet Regional Health – Western Pacific,</w:t>
      </w:r>
      <w:r w:rsidRPr="000142B0">
        <w:t xml:space="preserve"> 24</w:t>
      </w:r>
      <w:r w:rsidR="0026636B" w:rsidRPr="000142B0">
        <w:t>:100459</w:t>
      </w:r>
      <w:r w:rsidR="00FB64DB" w:rsidRPr="000142B0">
        <w:t xml:space="preserve">, </w:t>
      </w:r>
      <w:r w:rsidR="005F2168" w:rsidRPr="000142B0">
        <w:t>doi:10.1016/j.lanwpc.2022.100459.</w:t>
      </w:r>
    </w:p>
    <w:p w14:paraId="55BE941B" w14:textId="07430F5E" w:rsidR="003A5139" w:rsidRPr="000142B0" w:rsidRDefault="003A5139" w:rsidP="00E004C2">
      <w:pPr>
        <w:pStyle w:val="EndNoteBibliography"/>
      </w:pPr>
      <w:r w:rsidRPr="000142B0">
        <w:t xml:space="preserve">McAlister S, Smyth B, Koprivic I, Luca Di Tanna G, McGain F, Charlesworth K, Brown MA, Konecny P </w:t>
      </w:r>
      <w:r w:rsidR="002807EB" w:rsidRPr="000142B0">
        <w:t>(</w:t>
      </w:r>
      <w:r w:rsidRPr="000142B0">
        <w:t>2023</w:t>
      </w:r>
      <w:r w:rsidR="002807EB" w:rsidRPr="000142B0">
        <w:t>)</w:t>
      </w:r>
      <w:r w:rsidRPr="000142B0">
        <w:t xml:space="preserve"> </w:t>
      </w:r>
      <w:r w:rsidR="001F53AF" w:rsidRPr="000142B0">
        <w:t>‘</w:t>
      </w:r>
      <w:r w:rsidRPr="000142B0">
        <w:t>Carbon emissions and hospital pathology stewardship: A retrospective cohort analysis</w:t>
      </w:r>
      <w:r w:rsidR="001F53AF" w:rsidRPr="000142B0">
        <w:t>’,</w:t>
      </w:r>
      <w:r w:rsidRPr="000142B0">
        <w:t xml:space="preserve"> </w:t>
      </w:r>
      <w:r w:rsidRPr="00E004C2">
        <w:rPr>
          <w:rStyle w:val="Emphasis"/>
        </w:rPr>
        <w:t>Internal Medicine Journal,</w:t>
      </w:r>
      <w:r w:rsidRPr="000142B0">
        <w:t xml:space="preserve"> 53</w:t>
      </w:r>
      <w:r w:rsidR="00974721" w:rsidRPr="000142B0">
        <w:t>(4)</w:t>
      </w:r>
      <w:r w:rsidRPr="000142B0">
        <w:t>:584-589</w:t>
      </w:r>
      <w:r w:rsidR="007A7F2B" w:rsidRPr="000142B0">
        <w:t>, doi:</w:t>
      </w:r>
      <w:r w:rsidR="00116304" w:rsidRPr="000142B0">
        <w:t>10.1111/imj.15622</w:t>
      </w:r>
      <w:r w:rsidRPr="000142B0">
        <w:t>.</w:t>
      </w:r>
    </w:p>
    <w:p w14:paraId="416D359A" w14:textId="77DED529" w:rsidR="00F4167C" w:rsidRPr="00E004C2" w:rsidRDefault="00F4167C" w:rsidP="00E004C2">
      <w:pPr>
        <w:pStyle w:val="EndNoteBibliography"/>
      </w:pPr>
      <w:r w:rsidRPr="000142B0">
        <w:t xml:space="preserve">McGain F, McAlister S, McGavin A, Story D </w:t>
      </w:r>
      <w:r w:rsidR="00B63E05" w:rsidRPr="000142B0">
        <w:t>(</w:t>
      </w:r>
      <w:r w:rsidRPr="000142B0">
        <w:t>2010</w:t>
      </w:r>
      <w:r w:rsidR="00B63E05" w:rsidRPr="000142B0">
        <w:t>) ‘</w:t>
      </w:r>
      <w:r w:rsidRPr="000142B0">
        <w:t>The financial and environmental costs of reusable and single-use plastic anaesthetic drug trays</w:t>
      </w:r>
      <w:r w:rsidR="00B63E05" w:rsidRPr="000142B0">
        <w:t>’,</w:t>
      </w:r>
      <w:r w:rsidRPr="000142B0">
        <w:t xml:space="preserve"> </w:t>
      </w:r>
      <w:r w:rsidRPr="00E004C2">
        <w:rPr>
          <w:rStyle w:val="Emphasis"/>
        </w:rPr>
        <w:t>Anaesthesia and Intensive Care,</w:t>
      </w:r>
      <w:r w:rsidRPr="000142B0">
        <w:t xml:space="preserve"> 38</w:t>
      </w:r>
      <w:r w:rsidR="00B63E05" w:rsidRPr="000142B0">
        <w:t>(3)</w:t>
      </w:r>
      <w:r w:rsidRPr="000142B0">
        <w:t>:538-544</w:t>
      </w:r>
      <w:r w:rsidR="00AC0232" w:rsidRPr="000142B0">
        <w:t>, doi:</w:t>
      </w:r>
      <w:r w:rsidR="00DF565A" w:rsidRPr="000142B0">
        <w:t>10.1177/0310057x1003800320</w:t>
      </w:r>
      <w:r w:rsidRPr="000142B0">
        <w:t>.</w:t>
      </w:r>
    </w:p>
    <w:p w14:paraId="328B5A0E" w14:textId="3AA47B75" w:rsidR="00FE0CA2" w:rsidRPr="00E004C2" w:rsidRDefault="009D3A9C" w:rsidP="00E004C2">
      <w:pPr>
        <w:pStyle w:val="EndNoteBibliography"/>
      </w:pPr>
      <w:r w:rsidRPr="000142B0">
        <w:lastRenderedPageBreak/>
        <w:t xml:space="preserve">McGain F, McAlister S, McGavin A, Story D </w:t>
      </w:r>
      <w:r w:rsidR="00B300C0" w:rsidRPr="000142B0">
        <w:t>(</w:t>
      </w:r>
      <w:r w:rsidRPr="000142B0">
        <w:t>2012</w:t>
      </w:r>
      <w:r w:rsidR="00B300C0" w:rsidRPr="000142B0">
        <w:t>)</w:t>
      </w:r>
      <w:r w:rsidRPr="000142B0">
        <w:t xml:space="preserve"> </w:t>
      </w:r>
      <w:r w:rsidR="003B729E" w:rsidRPr="000142B0">
        <w:t>‘</w:t>
      </w:r>
      <w:r w:rsidRPr="000142B0">
        <w:t>A Life Cycle Assessment of reusable and single-use central venous catheter insertion kits</w:t>
      </w:r>
      <w:r w:rsidR="003B729E" w:rsidRPr="000142B0">
        <w:t>’</w:t>
      </w:r>
      <w:r w:rsidRPr="000142B0">
        <w:t xml:space="preserve">. </w:t>
      </w:r>
      <w:r w:rsidRPr="00E004C2">
        <w:rPr>
          <w:rStyle w:val="Emphasis"/>
        </w:rPr>
        <w:t>Anesthesia and Analgesia,</w:t>
      </w:r>
      <w:r w:rsidRPr="000142B0">
        <w:t xml:space="preserve"> 114</w:t>
      </w:r>
      <w:r w:rsidR="00822553" w:rsidRPr="000142B0">
        <w:t>(5)</w:t>
      </w:r>
      <w:r w:rsidRPr="000142B0">
        <w:t>:1073-1080</w:t>
      </w:r>
      <w:r w:rsidR="00822553" w:rsidRPr="000142B0">
        <w:t>, doi:</w:t>
      </w:r>
      <w:r w:rsidR="00DD65F8" w:rsidRPr="000142B0">
        <w:t>10.1213/ane.0b013e31824e9b69</w:t>
      </w:r>
      <w:r w:rsidRPr="000142B0">
        <w:t>.</w:t>
      </w:r>
    </w:p>
    <w:p w14:paraId="45DF20C9" w14:textId="53211131" w:rsidR="009D3A9C" w:rsidRPr="00E004C2" w:rsidRDefault="00FE0CA2" w:rsidP="00E004C2">
      <w:pPr>
        <w:pStyle w:val="EndNoteBibliography"/>
      </w:pPr>
      <w:r w:rsidRPr="000142B0">
        <w:t xml:space="preserve">McGain F, Naylor C </w:t>
      </w:r>
      <w:r w:rsidR="00DD65F8" w:rsidRPr="000142B0">
        <w:t>(</w:t>
      </w:r>
      <w:r w:rsidRPr="000142B0">
        <w:t>2014</w:t>
      </w:r>
      <w:r w:rsidR="007C787E" w:rsidRPr="000142B0">
        <w:t>) ‘</w:t>
      </w:r>
      <w:r w:rsidRPr="000142B0">
        <w:t>Environmental sustainability in hospitals – a systematic review and research agenda</w:t>
      </w:r>
      <w:r w:rsidR="007C787E" w:rsidRPr="000142B0">
        <w:t>’,</w:t>
      </w:r>
      <w:r w:rsidRPr="000142B0">
        <w:t xml:space="preserve"> </w:t>
      </w:r>
      <w:r w:rsidRPr="00E004C2">
        <w:rPr>
          <w:rStyle w:val="Emphasis"/>
        </w:rPr>
        <w:t>Journal of Health Services Research and Policy,</w:t>
      </w:r>
      <w:r w:rsidRPr="000142B0">
        <w:t xml:space="preserve"> 19</w:t>
      </w:r>
      <w:r w:rsidR="00581BC3" w:rsidRPr="000142B0">
        <w:t>(4)</w:t>
      </w:r>
      <w:r w:rsidRPr="000142B0">
        <w:t>:245-252</w:t>
      </w:r>
      <w:r w:rsidR="00FA098B" w:rsidRPr="000142B0">
        <w:t>, doi:</w:t>
      </w:r>
      <w:r w:rsidR="00CC7195" w:rsidRPr="000142B0">
        <w:t>10.1177/1355819614534836</w:t>
      </w:r>
      <w:r w:rsidRPr="000142B0">
        <w:t>.</w:t>
      </w:r>
    </w:p>
    <w:p w14:paraId="28E92767" w14:textId="369D6EE6" w:rsidR="006E1C2A" w:rsidRPr="00E004C2" w:rsidRDefault="00885161" w:rsidP="00E004C2">
      <w:pPr>
        <w:pStyle w:val="EndNoteBibliography"/>
      </w:pPr>
      <w:r w:rsidRPr="000142B0">
        <w:t xml:space="preserve">McGain F, Story D, Lim T, McAlister S </w:t>
      </w:r>
      <w:r w:rsidR="00B768C1" w:rsidRPr="000142B0">
        <w:t>(</w:t>
      </w:r>
      <w:r w:rsidRPr="000142B0">
        <w:t>2017</w:t>
      </w:r>
      <w:r w:rsidR="00B768C1" w:rsidRPr="000142B0">
        <w:t>) ‘</w:t>
      </w:r>
      <w:r w:rsidRPr="000142B0">
        <w:t>Financial and environmental costs of reusable and single-use anaesthetic equipment</w:t>
      </w:r>
      <w:r w:rsidR="00B768C1" w:rsidRPr="000142B0">
        <w:t>’,</w:t>
      </w:r>
      <w:r w:rsidRPr="000142B0">
        <w:t xml:space="preserve"> </w:t>
      </w:r>
      <w:r w:rsidRPr="00E004C2">
        <w:rPr>
          <w:rStyle w:val="Emphasis"/>
        </w:rPr>
        <w:t>British Journal of Anaesthesia,</w:t>
      </w:r>
      <w:r w:rsidRPr="000142B0">
        <w:t xml:space="preserve"> 118</w:t>
      </w:r>
      <w:r w:rsidR="00861661" w:rsidRPr="000142B0">
        <w:t>(6)</w:t>
      </w:r>
      <w:r w:rsidRPr="000142B0">
        <w:t>:862-869</w:t>
      </w:r>
      <w:r w:rsidR="00712A05" w:rsidRPr="000142B0">
        <w:t>, doi:</w:t>
      </w:r>
      <w:r w:rsidR="00861661" w:rsidRPr="000142B0">
        <w:t xml:space="preserve"> 10.1093/bja/aex098</w:t>
      </w:r>
      <w:r w:rsidRPr="000142B0">
        <w:t>.</w:t>
      </w:r>
    </w:p>
    <w:p w14:paraId="0F0FE1F8" w14:textId="50B44F30" w:rsidR="00AB17DE" w:rsidRPr="00E004C2" w:rsidRDefault="006E1C2A" w:rsidP="00E004C2">
      <w:pPr>
        <w:pStyle w:val="EndNoteBibliography"/>
      </w:pPr>
      <w:r w:rsidRPr="000142B0">
        <w:t xml:space="preserve">McGill N, Curtin M, Hodgins G, Parnell T, Verdon S, Crockett J, Davison WR </w:t>
      </w:r>
      <w:r w:rsidR="006643A6" w:rsidRPr="000142B0">
        <w:t>(</w:t>
      </w:r>
      <w:r w:rsidRPr="000142B0">
        <w:t>2024</w:t>
      </w:r>
      <w:r w:rsidR="006643A6" w:rsidRPr="000142B0">
        <w:t>)</w:t>
      </w:r>
      <w:r w:rsidR="001B68FB" w:rsidRPr="000142B0">
        <w:t xml:space="preserve"> ‘</w:t>
      </w:r>
      <w:r w:rsidRPr="000142B0">
        <w:t>Supporting children's recovery from bushfires: Stakeholders' views about the impact of a community-based intervention program on children</w:t>
      </w:r>
      <w:r w:rsidR="001B68FB" w:rsidRPr="000142B0">
        <w:t>’,</w:t>
      </w:r>
      <w:r w:rsidRPr="000142B0">
        <w:t xml:space="preserve"> </w:t>
      </w:r>
      <w:r w:rsidRPr="00E004C2">
        <w:rPr>
          <w:rStyle w:val="Emphasis"/>
        </w:rPr>
        <w:t>The Australian Journal of Rural Health,</w:t>
      </w:r>
      <w:r w:rsidRPr="000142B0">
        <w:t xml:space="preserve"> 32</w:t>
      </w:r>
      <w:r w:rsidR="00801B54" w:rsidRPr="000142B0">
        <w:t>(1)</w:t>
      </w:r>
      <w:r w:rsidRPr="000142B0">
        <w:t>:42-52</w:t>
      </w:r>
      <w:r w:rsidR="00801B54" w:rsidRPr="000142B0">
        <w:t>, doi:</w:t>
      </w:r>
      <w:r w:rsidR="00443E0B" w:rsidRPr="000142B0">
        <w:t>10.1111/ajr.13060</w:t>
      </w:r>
      <w:r w:rsidRPr="000142B0">
        <w:t>.</w:t>
      </w:r>
    </w:p>
    <w:p w14:paraId="3C8B1A18" w14:textId="304EB1EA" w:rsidR="00BD2E29" w:rsidRPr="00E004C2" w:rsidRDefault="00AB17DE" w:rsidP="00E004C2">
      <w:pPr>
        <w:pStyle w:val="EndNoteBibliography"/>
      </w:pPr>
      <w:r w:rsidRPr="000142B0">
        <w:t xml:space="preserve">McLean M, Phelps C, Smith J, Maheshwari N, Veer V, Bushell D, Matthews R, Craig B, Moro C </w:t>
      </w:r>
      <w:r w:rsidR="001B6E22" w:rsidRPr="000142B0">
        <w:t>(</w:t>
      </w:r>
      <w:r w:rsidRPr="000142B0">
        <w:t>2022</w:t>
      </w:r>
      <w:r w:rsidR="001B6E22" w:rsidRPr="000142B0">
        <w:t>) ‘</w:t>
      </w:r>
      <w:r w:rsidRPr="000142B0">
        <w:t>An authentic learner-centered planetary health assignment: A five-year evaluation of student choices to address Sustainable Development Goal 13 (Climate Action)</w:t>
      </w:r>
      <w:r w:rsidR="001B6E22" w:rsidRPr="000142B0">
        <w:t>’,</w:t>
      </w:r>
      <w:r w:rsidRPr="000142B0">
        <w:t xml:space="preserve"> </w:t>
      </w:r>
      <w:r w:rsidRPr="00E004C2">
        <w:rPr>
          <w:rStyle w:val="Emphasis"/>
        </w:rPr>
        <w:t>Frontiers in Public Health,</w:t>
      </w:r>
      <w:r w:rsidRPr="000142B0">
        <w:t xml:space="preserve"> 10:1049932</w:t>
      </w:r>
      <w:r w:rsidR="001B6E22" w:rsidRPr="000142B0">
        <w:t>, doi:</w:t>
      </w:r>
      <w:r w:rsidR="00246B94" w:rsidRPr="000142B0">
        <w:t>10.3389/fpubh.2022.1049932.</w:t>
      </w:r>
    </w:p>
    <w:p w14:paraId="292CF705" w14:textId="5BB292CA" w:rsidR="00BD2E29" w:rsidRPr="000142B0" w:rsidRDefault="00BD2E29" w:rsidP="00E004C2">
      <w:pPr>
        <w:pStyle w:val="EndNoteBibliography"/>
      </w:pPr>
      <w:r w:rsidRPr="000142B0">
        <w:t xml:space="preserve">Michie S, van Stralen MM, West R </w:t>
      </w:r>
      <w:r w:rsidR="00B35F59" w:rsidRPr="000142B0">
        <w:t>(</w:t>
      </w:r>
      <w:r w:rsidRPr="000142B0">
        <w:t>2011</w:t>
      </w:r>
      <w:r w:rsidR="00B35F59" w:rsidRPr="000142B0">
        <w:t>) ‘</w:t>
      </w:r>
      <w:r w:rsidRPr="000142B0">
        <w:t>The behaviour change wheel: A new method for characterising and designing behaviour change interventions</w:t>
      </w:r>
      <w:r w:rsidR="00B35F59" w:rsidRPr="000142B0">
        <w:t>’,</w:t>
      </w:r>
      <w:r w:rsidRPr="000142B0">
        <w:t xml:space="preserve"> </w:t>
      </w:r>
      <w:r w:rsidRPr="00E004C2">
        <w:rPr>
          <w:rStyle w:val="Emphasis"/>
        </w:rPr>
        <w:t>Implementation Science,</w:t>
      </w:r>
      <w:r w:rsidRPr="000142B0">
        <w:t xml:space="preserve"> 6:42</w:t>
      </w:r>
      <w:r w:rsidR="00370561" w:rsidRPr="000142B0">
        <w:t>, doi:10.1186/1748-5908-6-42</w:t>
      </w:r>
      <w:r w:rsidRPr="000142B0">
        <w:t>.</w:t>
      </w:r>
    </w:p>
    <w:p w14:paraId="3A2D3C2B" w14:textId="560C30CD" w:rsidR="00B1568F" w:rsidRPr="00E004C2" w:rsidRDefault="007F7D3F" w:rsidP="00E004C2">
      <w:pPr>
        <w:pStyle w:val="EndNoteBibliography"/>
      </w:pPr>
      <w:r w:rsidRPr="000142B0">
        <w:t>Milne</w:t>
      </w:r>
      <w:r w:rsidR="00E06C00" w:rsidRPr="000142B0">
        <w:t>r J, Turner G, Ibbetson A, Eustachio Colombo P, Green R, D Dangour A, Haines A, Wilkinson P</w:t>
      </w:r>
      <w:r w:rsidR="0088511D" w:rsidRPr="000142B0">
        <w:t xml:space="preserve"> </w:t>
      </w:r>
      <w:r w:rsidR="005E0B8B" w:rsidRPr="000142B0">
        <w:t>(</w:t>
      </w:r>
      <w:r w:rsidR="0088511D" w:rsidRPr="000142B0">
        <w:t>2023</w:t>
      </w:r>
      <w:r w:rsidR="005E0B8B" w:rsidRPr="000142B0">
        <w:t>) ‘</w:t>
      </w:r>
      <w:r w:rsidR="0088511D" w:rsidRPr="000142B0">
        <w:t>Impact on mortality of pathways to net zero greenhouse gas emissions in England and Wales: a multisectoral modelling study</w:t>
      </w:r>
      <w:r w:rsidR="005E0B8B" w:rsidRPr="000142B0">
        <w:t>’,</w:t>
      </w:r>
      <w:r w:rsidR="004E4E7D" w:rsidRPr="000142B0">
        <w:t xml:space="preserve"> </w:t>
      </w:r>
      <w:r w:rsidR="004E4E7D" w:rsidRPr="00E004C2">
        <w:rPr>
          <w:rStyle w:val="Emphasis"/>
        </w:rPr>
        <w:t xml:space="preserve">The Lancet Planetary Health, </w:t>
      </w:r>
      <w:r w:rsidR="00B1568F" w:rsidRPr="000142B0">
        <w:t>7</w:t>
      </w:r>
      <w:r w:rsidR="00E06C08" w:rsidRPr="000142B0">
        <w:t xml:space="preserve">(2), </w:t>
      </w:r>
      <w:r w:rsidR="00876953" w:rsidRPr="000142B0">
        <w:t>e</w:t>
      </w:r>
      <w:r w:rsidR="00CD3307" w:rsidRPr="000142B0">
        <w:t>128</w:t>
      </w:r>
      <w:r w:rsidR="00D05D45" w:rsidRPr="000142B0">
        <w:t>-e136</w:t>
      </w:r>
      <w:r w:rsidR="003560A6" w:rsidRPr="000142B0">
        <w:t>, doi:</w:t>
      </w:r>
      <w:r w:rsidR="009F2CF7" w:rsidRPr="000142B0">
        <w:t>10.1016/s2542-5196(22)00310-2</w:t>
      </w:r>
      <w:r w:rsidR="00B1568F" w:rsidRPr="000142B0">
        <w:t>.</w:t>
      </w:r>
    </w:p>
    <w:p w14:paraId="66A38E27" w14:textId="0A83A70C" w:rsidR="00DA4D64" w:rsidRPr="000142B0" w:rsidRDefault="00DA4D64" w:rsidP="00E004C2">
      <w:pPr>
        <w:pStyle w:val="EndNoteBibliography"/>
      </w:pPr>
      <w:r w:rsidRPr="000142B0">
        <w:t xml:space="preserve">Mohtady Ali H, Ranse J, Roiko A, Desha C </w:t>
      </w:r>
      <w:r w:rsidR="00AF1709" w:rsidRPr="000142B0">
        <w:t>(</w:t>
      </w:r>
      <w:r w:rsidRPr="000142B0">
        <w:t>2022</w:t>
      </w:r>
      <w:r w:rsidR="00164B2A" w:rsidRPr="000142B0">
        <w:t>)</w:t>
      </w:r>
      <w:r w:rsidRPr="000142B0">
        <w:t xml:space="preserve"> </w:t>
      </w:r>
      <w:r w:rsidR="00984D46" w:rsidRPr="000142B0">
        <w:t>‘</w:t>
      </w:r>
      <w:r w:rsidR="004572D2" w:rsidRPr="000142B0">
        <w:t>’</w:t>
      </w:r>
      <w:r w:rsidRPr="000142B0">
        <w:t>Healthcare Workers’ Resilience Toolkit for Disaster Management and Climate Change Adaptation</w:t>
      </w:r>
      <w:r w:rsidR="004572D2" w:rsidRPr="000142B0">
        <w:t>’,</w:t>
      </w:r>
      <w:r w:rsidRPr="000142B0">
        <w:t xml:space="preserve"> </w:t>
      </w:r>
      <w:r w:rsidRPr="00E004C2">
        <w:rPr>
          <w:rStyle w:val="Emphasis"/>
        </w:rPr>
        <w:t>International Journal of Environmental Research and Public Health,</w:t>
      </w:r>
      <w:r w:rsidRPr="000142B0">
        <w:t xml:space="preserve"> 19</w:t>
      </w:r>
      <w:r w:rsidR="004572D2" w:rsidRPr="000142B0">
        <w:t>(19)</w:t>
      </w:r>
      <w:r w:rsidR="000A18A1" w:rsidRPr="000142B0">
        <w:t>:12440, doi:</w:t>
      </w:r>
      <w:r w:rsidR="00C65EC6" w:rsidRPr="000142B0">
        <w:t>10.3390/ijerph191912440</w:t>
      </w:r>
      <w:r w:rsidRPr="000142B0">
        <w:t>.</w:t>
      </w:r>
    </w:p>
    <w:p w14:paraId="4761FF36" w14:textId="2CB91DA9" w:rsidR="003F220F" w:rsidRPr="00E004C2" w:rsidRDefault="003F220F" w:rsidP="00E004C2">
      <w:pPr>
        <w:pStyle w:val="EndNoteBibliography"/>
      </w:pPr>
      <w:r w:rsidRPr="000142B0">
        <w:t xml:space="preserve">Nitschke M, Krackowizer A, Hansen AL, Bi P, Tucker GR </w:t>
      </w:r>
      <w:r w:rsidR="00C169F5" w:rsidRPr="000142B0">
        <w:t>(</w:t>
      </w:r>
      <w:r w:rsidRPr="000142B0">
        <w:t>2017</w:t>
      </w:r>
      <w:r w:rsidR="00C169F5" w:rsidRPr="000142B0">
        <w:t>)</w:t>
      </w:r>
      <w:r w:rsidRPr="000142B0">
        <w:t xml:space="preserve"> </w:t>
      </w:r>
      <w:r w:rsidR="007556FB" w:rsidRPr="000142B0">
        <w:t>‘</w:t>
      </w:r>
      <w:r w:rsidRPr="000142B0">
        <w:t>Heat health messages: A randomized controlled trial of a preventative messages tool in the older population of South Australia</w:t>
      </w:r>
      <w:r w:rsidR="00F82C91" w:rsidRPr="000142B0">
        <w:t>’,</w:t>
      </w:r>
      <w:r w:rsidRPr="000142B0">
        <w:t xml:space="preserve"> </w:t>
      </w:r>
      <w:r w:rsidRPr="00E004C2">
        <w:rPr>
          <w:rStyle w:val="Emphasis"/>
        </w:rPr>
        <w:t>International Journal of Environmental Research and Public Health,</w:t>
      </w:r>
      <w:r w:rsidRPr="000142B0">
        <w:t xml:space="preserve"> 14</w:t>
      </w:r>
      <w:r w:rsidR="00157EE6" w:rsidRPr="000142B0">
        <w:t>(19)</w:t>
      </w:r>
      <w:r w:rsidRPr="000142B0">
        <w:t>:992</w:t>
      </w:r>
      <w:r w:rsidR="005448EA" w:rsidRPr="000142B0">
        <w:t>, doi:</w:t>
      </w:r>
      <w:r w:rsidR="002515BB" w:rsidRPr="000142B0">
        <w:t>10.3390/ijerph14090992</w:t>
      </w:r>
      <w:r w:rsidRPr="000142B0">
        <w:t>.</w:t>
      </w:r>
    </w:p>
    <w:p w14:paraId="3963FF66" w14:textId="54B3B988" w:rsidR="007F6C7E" w:rsidRPr="00E004C2" w:rsidRDefault="003F220F" w:rsidP="00E004C2">
      <w:pPr>
        <w:pStyle w:val="EndNoteBibliography"/>
      </w:pPr>
      <w:r w:rsidRPr="000142B0">
        <w:t xml:space="preserve">Nitschke M, Tucker G, Hansen A, Williams S, Zhang Y, Bi P </w:t>
      </w:r>
      <w:r w:rsidR="00B365A7" w:rsidRPr="000142B0">
        <w:t>(</w:t>
      </w:r>
      <w:r w:rsidRPr="000142B0">
        <w:t>2016</w:t>
      </w:r>
      <w:r w:rsidR="00B365A7" w:rsidRPr="000142B0">
        <w:t>)</w:t>
      </w:r>
      <w:r w:rsidRPr="000142B0">
        <w:t xml:space="preserve"> </w:t>
      </w:r>
      <w:r w:rsidR="00B365A7" w:rsidRPr="000142B0">
        <w:t>‘</w:t>
      </w:r>
      <w:r w:rsidRPr="000142B0">
        <w:t>Evaluation of a heat warning system in Adelaide, South Australia, using case-series analysis</w:t>
      </w:r>
      <w:r w:rsidR="00B365A7" w:rsidRPr="000142B0">
        <w:t>’,</w:t>
      </w:r>
      <w:r w:rsidRPr="000142B0">
        <w:t xml:space="preserve"> </w:t>
      </w:r>
      <w:r w:rsidRPr="00E004C2">
        <w:rPr>
          <w:rStyle w:val="Emphasis"/>
        </w:rPr>
        <w:t>BMJ Open,</w:t>
      </w:r>
      <w:r w:rsidRPr="000142B0">
        <w:t xml:space="preserve"> 6</w:t>
      </w:r>
      <w:r w:rsidR="00CA59E9" w:rsidRPr="000142B0">
        <w:t>(7)</w:t>
      </w:r>
      <w:r w:rsidRPr="000142B0">
        <w:t>:e012125</w:t>
      </w:r>
      <w:r w:rsidR="00EC216B" w:rsidRPr="000142B0">
        <w:t>, doi:10.1136/bmjopen-2016-012125</w:t>
      </w:r>
      <w:r w:rsidRPr="000142B0">
        <w:t>.</w:t>
      </w:r>
    </w:p>
    <w:p w14:paraId="60CBABBE" w14:textId="0DE167C8" w:rsidR="0097600D" w:rsidRPr="00E004C2" w:rsidRDefault="007F6C7E" w:rsidP="00E004C2">
      <w:pPr>
        <w:pStyle w:val="EndNoteBibliography"/>
      </w:pPr>
      <w:r w:rsidRPr="000142B0">
        <w:t xml:space="preserve">O'Donnell ML, Lau W, Fredrickson J, Gibson K, Bryant RA, Bisson J, Burke S, Busuttil W, Coghlan A, Creamer M, Gray D, Greenberg N, McDermott B, McFarlane AC, Monson CM, Phelps A, Ruzek JI, Schnurr PP, Ugsang J, Watson P, Whitton S, Williams R, Cowlishaw S, Forbes D </w:t>
      </w:r>
      <w:r w:rsidR="00C17F6F" w:rsidRPr="000142B0">
        <w:t>(</w:t>
      </w:r>
      <w:r w:rsidRPr="000142B0">
        <w:t>2020</w:t>
      </w:r>
      <w:r w:rsidR="00C17F6F" w:rsidRPr="000142B0">
        <w:t>)</w:t>
      </w:r>
      <w:r w:rsidRPr="000142B0">
        <w:t xml:space="preserve"> </w:t>
      </w:r>
      <w:r w:rsidR="00C17F6F" w:rsidRPr="000142B0">
        <w:t>‘</w:t>
      </w:r>
      <w:r w:rsidRPr="000142B0">
        <w:t>An open label pilot study of a brief psychosocial intervention for disaster and trauma survivors</w:t>
      </w:r>
      <w:r w:rsidR="00C17F6F" w:rsidRPr="000142B0">
        <w:t>’,</w:t>
      </w:r>
      <w:r w:rsidRPr="000142B0">
        <w:t xml:space="preserve"> </w:t>
      </w:r>
      <w:r w:rsidRPr="00E004C2">
        <w:rPr>
          <w:rStyle w:val="Emphasis"/>
        </w:rPr>
        <w:t>Frontiers in Psychiatry,</w:t>
      </w:r>
      <w:r w:rsidRPr="000142B0">
        <w:t xml:space="preserve"> 11:483</w:t>
      </w:r>
      <w:r w:rsidR="00FC1FD4" w:rsidRPr="000142B0">
        <w:t>,</w:t>
      </w:r>
      <w:r w:rsidR="006A1AE1" w:rsidRPr="000142B0">
        <w:t xml:space="preserve"> doi:10.3389/fpsyt.2020.00483</w:t>
      </w:r>
      <w:r w:rsidR="00B365A7" w:rsidRPr="000142B0">
        <w:t>.</w:t>
      </w:r>
    </w:p>
    <w:p w14:paraId="65364232" w14:textId="7A5A56FF" w:rsidR="0097600D" w:rsidRPr="000142B0" w:rsidRDefault="0097600D" w:rsidP="00E004C2">
      <w:pPr>
        <w:pStyle w:val="EndNoteBibliography"/>
      </w:pPr>
      <w:r w:rsidRPr="000142B0">
        <w:t xml:space="preserve">Palinkas LA, O'Donnell ML, Lau W, Wong M </w:t>
      </w:r>
      <w:r w:rsidR="000221F0" w:rsidRPr="000142B0">
        <w:t>(</w:t>
      </w:r>
      <w:r w:rsidRPr="000142B0">
        <w:t>2020</w:t>
      </w:r>
      <w:r w:rsidR="000221F0" w:rsidRPr="000142B0">
        <w:t>)</w:t>
      </w:r>
      <w:r w:rsidRPr="000142B0">
        <w:t xml:space="preserve"> </w:t>
      </w:r>
      <w:r w:rsidR="000221F0" w:rsidRPr="000142B0">
        <w:t>‘</w:t>
      </w:r>
      <w:r w:rsidRPr="000142B0">
        <w:t>Strategies for delivering mental health services in response to global climate change: A narrative review</w:t>
      </w:r>
      <w:r w:rsidR="000221F0" w:rsidRPr="000142B0">
        <w:t>’,</w:t>
      </w:r>
      <w:r w:rsidRPr="000142B0">
        <w:t xml:space="preserve"> </w:t>
      </w:r>
      <w:r w:rsidRPr="00E004C2">
        <w:rPr>
          <w:rStyle w:val="Emphasis"/>
        </w:rPr>
        <w:t>International Journal of Environmental Research and Public Health,</w:t>
      </w:r>
      <w:r w:rsidRPr="000142B0">
        <w:t xml:space="preserve"> 17</w:t>
      </w:r>
      <w:r w:rsidR="000221F0" w:rsidRPr="000142B0">
        <w:t>(22)</w:t>
      </w:r>
      <w:r w:rsidRPr="000142B0">
        <w:t>:8562</w:t>
      </w:r>
      <w:r w:rsidR="00C17F6F" w:rsidRPr="000142B0">
        <w:t>, doi:10.3390/ijerph17228562</w:t>
      </w:r>
      <w:r w:rsidRPr="000142B0">
        <w:t>.</w:t>
      </w:r>
    </w:p>
    <w:p w14:paraId="6FC0588F" w14:textId="1B57212D" w:rsidR="005C08D8" w:rsidRPr="00E004C2" w:rsidRDefault="00753F74" w:rsidP="00E004C2">
      <w:pPr>
        <w:pStyle w:val="EndNoteBibliography"/>
      </w:pPr>
      <w:r w:rsidRPr="000142B0">
        <w:t xml:space="preserve">Patrick R, Capetola T </w:t>
      </w:r>
      <w:r w:rsidR="000F732F" w:rsidRPr="000142B0">
        <w:t>(</w:t>
      </w:r>
      <w:r w:rsidRPr="000142B0">
        <w:t>2011</w:t>
      </w:r>
      <w:r w:rsidR="000F732F" w:rsidRPr="000142B0">
        <w:t>)</w:t>
      </w:r>
      <w:r w:rsidRPr="000142B0">
        <w:t xml:space="preserve"> </w:t>
      </w:r>
      <w:r w:rsidR="000F732F" w:rsidRPr="000142B0">
        <w:t>‘</w:t>
      </w:r>
      <w:r w:rsidRPr="000142B0">
        <w:t>It's here! Are we ready? Five case studies of health promotion practices that address climate change from within Victorian health care settings</w:t>
      </w:r>
      <w:r w:rsidR="000F732F" w:rsidRPr="000142B0">
        <w:t>’,</w:t>
      </w:r>
      <w:r w:rsidRPr="000142B0">
        <w:t xml:space="preserve"> </w:t>
      </w:r>
      <w:r w:rsidRPr="00E004C2">
        <w:rPr>
          <w:rStyle w:val="Emphasis"/>
        </w:rPr>
        <w:t>Health Promotion Journal of Australia,</w:t>
      </w:r>
      <w:r w:rsidRPr="000142B0">
        <w:t xml:space="preserve"> 22:S61-S67</w:t>
      </w:r>
      <w:r w:rsidR="004F0D43" w:rsidRPr="000142B0">
        <w:t>, doi:10.1071/he11461.</w:t>
      </w:r>
    </w:p>
    <w:p w14:paraId="24A71261" w14:textId="3EF75CC5" w:rsidR="005C08D8" w:rsidRPr="000142B0" w:rsidRDefault="005C08D8" w:rsidP="00E004C2">
      <w:pPr>
        <w:pStyle w:val="EndNoteBibliography"/>
      </w:pPr>
      <w:r w:rsidRPr="000142B0">
        <w:t xml:space="preserve">Patrick R, Kingsley J </w:t>
      </w:r>
      <w:r w:rsidR="00210B60" w:rsidRPr="000142B0">
        <w:t>(</w:t>
      </w:r>
      <w:r w:rsidRPr="000142B0">
        <w:t>2019</w:t>
      </w:r>
      <w:r w:rsidR="00210B60" w:rsidRPr="000142B0">
        <w:t>)</w:t>
      </w:r>
      <w:r w:rsidRPr="000142B0">
        <w:t xml:space="preserve"> </w:t>
      </w:r>
      <w:r w:rsidR="00210B60" w:rsidRPr="000142B0">
        <w:t>‘</w:t>
      </w:r>
      <w:r w:rsidRPr="000142B0">
        <w:t>Health promotion and sustainability programmes in Australia: barriers and enablers to evaluation</w:t>
      </w:r>
      <w:r w:rsidR="00210B60" w:rsidRPr="000142B0">
        <w:t>’,</w:t>
      </w:r>
      <w:r w:rsidRPr="000142B0">
        <w:t xml:space="preserve"> </w:t>
      </w:r>
      <w:r w:rsidRPr="00E004C2">
        <w:rPr>
          <w:rStyle w:val="Emphasis"/>
        </w:rPr>
        <w:t>Global Health Promotion,</w:t>
      </w:r>
      <w:r w:rsidRPr="000142B0">
        <w:t xml:space="preserve"> 26</w:t>
      </w:r>
      <w:r w:rsidR="003305EE" w:rsidRPr="000142B0">
        <w:t>(2)</w:t>
      </w:r>
      <w:r w:rsidRPr="000142B0">
        <w:t>:82-92</w:t>
      </w:r>
      <w:r w:rsidR="003305EE" w:rsidRPr="000142B0">
        <w:t>, doi:</w:t>
      </w:r>
      <w:r w:rsidR="004878E5" w:rsidRPr="000142B0">
        <w:t>10.1177/1757975917715038.</w:t>
      </w:r>
    </w:p>
    <w:p w14:paraId="1DE79924" w14:textId="78A073B1" w:rsidR="00596317" w:rsidRPr="00E004C2" w:rsidRDefault="00CD7A35" w:rsidP="00E004C2">
      <w:pPr>
        <w:pStyle w:val="EndNoteBibliography"/>
      </w:pPr>
      <w:r w:rsidRPr="000142B0">
        <w:lastRenderedPageBreak/>
        <w:t xml:space="preserve">Pencheon D, Rissel CE, Hadfield G, Madden DL </w:t>
      </w:r>
      <w:r w:rsidR="00477068" w:rsidRPr="000142B0">
        <w:t>(</w:t>
      </w:r>
      <w:r w:rsidRPr="000142B0">
        <w:t>2009</w:t>
      </w:r>
      <w:r w:rsidR="00477068" w:rsidRPr="000142B0">
        <w:t>)</w:t>
      </w:r>
      <w:r w:rsidRPr="000142B0">
        <w:t xml:space="preserve"> </w:t>
      </w:r>
      <w:r w:rsidR="00477068" w:rsidRPr="000142B0">
        <w:t>‘</w:t>
      </w:r>
      <w:r w:rsidRPr="000142B0">
        <w:t>Health sector leadership in mitigating climate change: experience from the UK and NSW</w:t>
      </w:r>
      <w:r w:rsidR="00477068" w:rsidRPr="000142B0">
        <w:t>’,</w:t>
      </w:r>
      <w:r w:rsidRPr="000142B0">
        <w:t xml:space="preserve"> </w:t>
      </w:r>
      <w:r w:rsidRPr="00E004C2">
        <w:rPr>
          <w:rStyle w:val="Emphasis"/>
        </w:rPr>
        <w:t>New South Wales Public Health Bulletin,</w:t>
      </w:r>
      <w:r w:rsidRPr="000142B0">
        <w:t xml:space="preserve"> 20</w:t>
      </w:r>
      <w:r w:rsidR="00477068" w:rsidRPr="000142B0">
        <w:t>(11-12)</w:t>
      </w:r>
      <w:r w:rsidRPr="000142B0">
        <w:t>:173-176</w:t>
      </w:r>
      <w:r w:rsidR="005D7E41" w:rsidRPr="000142B0">
        <w:t>, doi:10.1071/NB09044</w:t>
      </w:r>
      <w:r w:rsidRPr="000142B0">
        <w:t>.</w:t>
      </w:r>
    </w:p>
    <w:p w14:paraId="0D2BA76D" w14:textId="3E833DEB" w:rsidR="005A7F8A" w:rsidRPr="00E004C2" w:rsidRDefault="00596317" w:rsidP="00E004C2">
      <w:pPr>
        <w:pStyle w:val="EndNoteBibliography"/>
      </w:pPr>
      <w:r w:rsidRPr="000142B0">
        <w:t xml:space="preserve">Pitman SD, Daniels CB, Ely ME </w:t>
      </w:r>
      <w:r w:rsidR="002413AF" w:rsidRPr="000142B0">
        <w:t>(</w:t>
      </w:r>
      <w:r w:rsidRPr="000142B0">
        <w:t>2015</w:t>
      </w:r>
      <w:r w:rsidR="002413AF" w:rsidRPr="000142B0">
        <w:t>)</w:t>
      </w:r>
      <w:r w:rsidRPr="000142B0">
        <w:t xml:space="preserve"> </w:t>
      </w:r>
      <w:r w:rsidR="002413AF" w:rsidRPr="000142B0">
        <w:t>‘</w:t>
      </w:r>
      <w:r w:rsidRPr="000142B0">
        <w:t>Green infrastructure as life support: Urban nature and climate change</w:t>
      </w:r>
      <w:r w:rsidR="002413AF" w:rsidRPr="000142B0">
        <w:t>’,</w:t>
      </w:r>
      <w:r w:rsidRPr="000142B0">
        <w:t xml:space="preserve"> </w:t>
      </w:r>
      <w:r w:rsidRPr="00E004C2">
        <w:rPr>
          <w:rStyle w:val="Emphasis"/>
        </w:rPr>
        <w:t>Transactions of the Royal Society of South Australia,</w:t>
      </w:r>
      <w:r w:rsidRPr="000142B0">
        <w:t xml:space="preserve"> 139</w:t>
      </w:r>
      <w:r w:rsidR="002413AF" w:rsidRPr="000142B0">
        <w:t>(1)</w:t>
      </w:r>
      <w:r w:rsidRPr="000142B0">
        <w:t>:97-112</w:t>
      </w:r>
      <w:r w:rsidR="002413AF" w:rsidRPr="000142B0">
        <w:t>, doi:</w:t>
      </w:r>
      <w:r w:rsidR="00A624CB" w:rsidRPr="000142B0">
        <w:t>10.1080/03721426.2015.1035219.</w:t>
      </w:r>
    </w:p>
    <w:p w14:paraId="6DD97634" w14:textId="4BEB3A82" w:rsidR="005A7F8A" w:rsidRPr="00E004C2" w:rsidRDefault="005A7F8A" w:rsidP="00E004C2">
      <w:pPr>
        <w:pStyle w:val="EndNoteBibliography"/>
      </w:pPr>
      <w:r w:rsidRPr="000142B0">
        <w:t xml:space="preserve">Qi J, Ding L, Lim S </w:t>
      </w:r>
      <w:r w:rsidR="00ED04FB" w:rsidRPr="000142B0">
        <w:t>(</w:t>
      </w:r>
      <w:r w:rsidRPr="000142B0">
        <w:t>2021</w:t>
      </w:r>
      <w:r w:rsidR="00ED04FB" w:rsidRPr="000142B0">
        <w:t>)</w:t>
      </w:r>
      <w:r w:rsidRPr="000142B0">
        <w:t xml:space="preserve"> </w:t>
      </w:r>
      <w:r w:rsidR="00ED04FB" w:rsidRPr="000142B0">
        <w:t>‘</w:t>
      </w:r>
      <w:r w:rsidRPr="000142B0">
        <w:t>Toward cool cities and communities: A sensitivity analysis method to identify the key planning and design variables for urban heat mitigation techniques</w:t>
      </w:r>
      <w:r w:rsidR="00ED04FB" w:rsidRPr="000142B0">
        <w:t>’,</w:t>
      </w:r>
      <w:r w:rsidRPr="000142B0">
        <w:t xml:space="preserve"> </w:t>
      </w:r>
      <w:r w:rsidRPr="00E004C2">
        <w:rPr>
          <w:rStyle w:val="Emphasis"/>
        </w:rPr>
        <w:t>Sustainable Cities and Society,</w:t>
      </w:r>
      <w:r w:rsidRPr="000142B0">
        <w:t xml:space="preserve"> 75:103377</w:t>
      </w:r>
      <w:r w:rsidR="00CC1BFD" w:rsidRPr="000142B0">
        <w:t>, doi:10.1016/j.scs.2021.103377.</w:t>
      </w:r>
    </w:p>
    <w:p w14:paraId="1627054B" w14:textId="2150134D" w:rsidR="000C6F1E" w:rsidRPr="000142B0" w:rsidRDefault="000C6F1E" w:rsidP="00E004C2">
      <w:pPr>
        <w:pStyle w:val="EndNoteBibliography"/>
      </w:pPr>
      <w:r w:rsidRPr="000142B0">
        <w:t xml:space="preserve">Quilty S, Jupurrurla NF, Lal A, Matthews V, Gasparrini A, Hope P, Brearley M, Ebi KL </w:t>
      </w:r>
      <w:r w:rsidR="00455590" w:rsidRPr="000142B0">
        <w:t>(</w:t>
      </w:r>
      <w:r w:rsidRPr="000142B0">
        <w:t>2023</w:t>
      </w:r>
      <w:r w:rsidR="00455590" w:rsidRPr="000142B0">
        <w:t>)</w:t>
      </w:r>
      <w:r w:rsidRPr="000142B0">
        <w:t xml:space="preserve"> </w:t>
      </w:r>
      <w:r w:rsidR="00455590" w:rsidRPr="000142B0">
        <w:t>‘</w:t>
      </w:r>
      <w:r w:rsidRPr="000142B0">
        <w:t>The relative value of sociocultural and infrastructural adaptations to heat in a very hot climate in northern Australia: a case time series of heat-associated mortality</w:t>
      </w:r>
      <w:r w:rsidR="00455590" w:rsidRPr="000142B0">
        <w:t>’,</w:t>
      </w:r>
      <w:r w:rsidRPr="000142B0">
        <w:t xml:space="preserve"> </w:t>
      </w:r>
      <w:r w:rsidRPr="00E004C2">
        <w:rPr>
          <w:rStyle w:val="Emphasis"/>
        </w:rPr>
        <w:t>The Lancet Planetary Health,</w:t>
      </w:r>
      <w:r w:rsidRPr="000142B0">
        <w:t xml:space="preserve"> 7</w:t>
      </w:r>
      <w:r w:rsidR="00455590" w:rsidRPr="000142B0">
        <w:t>(8)</w:t>
      </w:r>
      <w:r w:rsidRPr="000142B0">
        <w:t>:e684-e693</w:t>
      </w:r>
      <w:r w:rsidR="00AF64A5" w:rsidRPr="000142B0">
        <w:t>, doi:</w:t>
      </w:r>
      <w:r w:rsidR="00F71172" w:rsidRPr="000142B0">
        <w:t>10.1016/S2542-5196(23)00138-9.</w:t>
      </w:r>
    </w:p>
    <w:p w14:paraId="1B5AA82D" w14:textId="1A307AC6" w:rsidR="005910A3" w:rsidRPr="00E004C2" w:rsidRDefault="00D9268F" w:rsidP="00E004C2">
      <w:pPr>
        <w:pStyle w:val="EndNoteBibliography"/>
      </w:pPr>
      <w:r w:rsidRPr="000142B0">
        <w:t xml:space="preserve">Ridoutt B, Baird D, Hendrie GA </w:t>
      </w:r>
      <w:r w:rsidR="00BA4C13" w:rsidRPr="000142B0">
        <w:t>(</w:t>
      </w:r>
      <w:r w:rsidRPr="000142B0">
        <w:t>2021</w:t>
      </w:r>
      <w:r w:rsidR="00BA4C13" w:rsidRPr="000142B0">
        <w:t>)</w:t>
      </w:r>
      <w:r w:rsidRPr="000142B0">
        <w:t xml:space="preserve"> </w:t>
      </w:r>
      <w:r w:rsidR="00BA4C13" w:rsidRPr="000142B0">
        <w:t>‘</w:t>
      </w:r>
      <w:r w:rsidRPr="000142B0">
        <w:t>Diets within environmental limits: The climate impact of current and recommended Australian diets</w:t>
      </w:r>
      <w:r w:rsidR="003716C8" w:rsidRPr="000142B0">
        <w:t>’,</w:t>
      </w:r>
      <w:r w:rsidRPr="000142B0">
        <w:t xml:space="preserve"> </w:t>
      </w:r>
      <w:r w:rsidRPr="00E004C2">
        <w:rPr>
          <w:rStyle w:val="Emphasis"/>
        </w:rPr>
        <w:t>Nutrients,</w:t>
      </w:r>
      <w:r w:rsidRPr="000142B0">
        <w:t xml:space="preserve"> 13</w:t>
      </w:r>
      <w:r w:rsidR="003716C8" w:rsidRPr="000142B0">
        <w:t>(4)</w:t>
      </w:r>
      <w:r w:rsidRPr="000142B0">
        <w:t>:1122</w:t>
      </w:r>
      <w:r w:rsidR="009547B1" w:rsidRPr="000142B0">
        <w:t>, doi:10.3390/nu13041122</w:t>
      </w:r>
      <w:r w:rsidRPr="000142B0">
        <w:t>.</w:t>
      </w:r>
    </w:p>
    <w:p w14:paraId="13582F6A" w14:textId="68FA0278" w:rsidR="005910A3" w:rsidRPr="000142B0" w:rsidRDefault="005910A3" w:rsidP="00E004C2">
      <w:pPr>
        <w:pStyle w:val="EndNoteBibliography"/>
      </w:pPr>
      <w:r w:rsidRPr="000142B0">
        <w:t xml:space="preserve">Rigby CW, Rosen A, Berry HL, Hart CR </w:t>
      </w:r>
      <w:r w:rsidR="000A66E4" w:rsidRPr="000142B0">
        <w:t>(</w:t>
      </w:r>
      <w:r w:rsidRPr="000142B0">
        <w:t>2011</w:t>
      </w:r>
      <w:r w:rsidR="000A66E4" w:rsidRPr="000142B0">
        <w:t>)</w:t>
      </w:r>
      <w:r w:rsidRPr="000142B0">
        <w:t xml:space="preserve"> </w:t>
      </w:r>
      <w:r w:rsidR="000A66E4" w:rsidRPr="000142B0">
        <w:t>‘</w:t>
      </w:r>
      <w:r w:rsidRPr="000142B0">
        <w:t>If the land's sick, we're sick:* the impact of prolonged drought on the social and emotional well-being of Aboriginal communities in rural New South Wales</w:t>
      </w:r>
      <w:r w:rsidR="000A66E4" w:rsidRPr="000142B0">
        <w:t>’,</w:t>
      </w:r>
      <w:r w:rsidRPr="000142B0">
        <w:t xml:space="preserve"> </w:t>
      </w:r>
      <w:r w:rsidRPr="00E004C2">
        <w:rPr>
          <w:rStyle w:val="Emphasis"/>
        </w:rPr>
        <w:t>The Australian Journal of Rural Health,</w:t>
      </w:r>
      <w:r w:rsidRPr="000142B0">
        <w:t xml:space="preserve"> 19</w:t>
      </w:r>
      <w:r w:rsidR="000A66E4" w:rsidRPr="000142B0">
        <w:t>(5)</w:t>
      </w:r>
      <w:r w:rsidRPr="000142B0">
        <w:t>:249-254</w:t>
      </w:r>
      <w:r w:rsidR="00AF1F16" w:rsidRPr="000142B0">
        <w:t>, doi:10.1111/j.1440-1584.2011.01223.x</w:t>
      </w:r>
      <w:r w:rsidRPr="000142B0">
        <w:t>.</w:t>
      </w:r>
    </w:p>
    <w:p w14:paraId="4E93A72A" w14:textId="2647E823" w:rsidR="00894CA2" w:rsidRPr="000142B0" w:rsidRDefault="00894CA2" w:rsidP="00E004C2">
      <w:pPr>
        <w:pStyle w:val="EndNoteBibliography"/>
      </w:pPr>
      <w:r w:rsidRPr="000142B0">
        <w:t xml:space="preserve">Romanello M, Napoli Cd, Green C, Kennard H, Lampard P, Scamman D, Walawender M, Ali Z, Ameli N, Ayeb-Karlsson S, Beggs PJ, Belesova K, Berrang Ford L, Bowen K, Cai W, Callaghan M, Campbell-Lendrum D, Chambers J, Cross TJ, van Daalen KR, Dalin C, Dasandi N, Dasgupta S, Davies M, Dominguez-Salas P, Dubrow R, Ebi KL, Eckelman M, Ekins P, Freyberg C, Gasparyan O, Gordon-Strachan G, Graham H, Gunther SH, Hamilton I, Hang Y, Hänninen R, Hartinger S, He K, Heidecke J, Hess JJ, Hsu S-C, Jamart L, Jankin S, Jay O, Kelman I, Kiesewetter G, Kinney P, Kniveton D, Kouznetsov R, Larosa F, Lee JKW, Lemke B, Liu Y, Liu Z, Lott M, Lotto Batista M, Lowe R, Odhiambo Sewe M, Martinez-Urtaza J, Maslin M, McAllister L, McMichael C, Mi Z, Milner J, Minor K, Minx JC, Mohajeri N, Momen NC, Moradi-Lakeh M, Morrissey K, Munzert S, Murray KA, Neville T, Nilsson M, Obradovich N, O'Hare MB, Oliveira C, Oreszczyn T, Otto M, Owfi F, Pearman O, Pega F, Pershing A, Rabbaniha M, Rickman J, Robinson EJZ, Rocklöv J, Salas RN, Semenza JC, Sherman JD, Shumake-Guillemot J, Silbert G, Sofiev M, Springmann M, Stowell JD, Tabatabaei M, Taylor J, Thompson R, Tonne C, et al. </w:t>
      </w:r>
      <w:r w:rsidR="009E39B7" w:rsidRPr="000142B0">
        <w:t>(</w:t>
      </w:r>
      <w:r w:rsidRPr="000142B0">
        <w:t>2023</w:t>
      </w:r>
      <w:r w:rsidR="009E39B7" w:rsidRPr="000142B0">
        <w:t>)</w:t>
      </w:r>
      <w:r w:rsidRPr="000142B0">
        <w:t xml:space="preserve"> </w:t>
      </w:r>
      <w:r w:rsidR="009E39B7" w:rsidRPr="000142B0">
        <w:t>‘</w:t>
      </w:r>
      <w:r w:rsidRPr="000142B0">
        <w:t xml:space="preserve">The 2023 report of the Lancet Countdown on health and climate change: </w:t>
      </w:r>
      <w:r w:rsidR="00A461AE">
        <w:t>T</w:t>
      </w:r>
      <w:r w:rsidRPr="000142B0">
        <w:t>he imperative for a health-centred response in a world facing irreversible harms</w:t>
      </w:r>
      <w:r w:rsidR="009E39B7" w:rsidRPr="000142B0">
        <w:t>’,</w:t>
      </w:r>
      <w:r w:rsidRPr="000142B0">
        <w:t xml:space="preserve"> </w:t>
      </w:r>
      <w:r w:rsidRPr="00E004C2">
        <w:rPr>
          <w:rStyle w:val="Emphasis"/>
        </w:rPr>
        <w:t>The Lancet,</w:t>
      </w:r>
      <w:r w:rsidRPr="000142B0">
        <w:t xml:space="preserve"> 402</w:t>
      </w:r>
      <w:r w:rsidR="00EC3C52" w:rsidRPr="000142B0">
        <w:t>(104</w:t>
      </w:r>
      <w:r w:rsidR="004F4FBA" w:rsidRPr="000142B0">
        <w:t>19)</w:t>
      </w:r>
      <w:r w:rsidRPr="000142B0">
        <w:t>:2346-2394</w:t>
      </w:r>
      <w:r w:rsidR="00372FC6" w:rsidRPr="000142B0">
        <w:t>, doi:</w:t>
      </w:r>
      <w:r w:rsidR="00086CC7" w:rsidRPr="000142B0">
        <w:t>0.1016/S0140-6736(23)01859-7.</w:t>
      </w:r>
    </w:p>
    <w:p w14:paraId="188A6726" w14:textId="4CBC2A15" w:rsidR="00705FDE" w:rsidRPr="000142B0" w:rsidRDefault="00705FDE" w:rsidP="00E004C2">
      <w:pPr>
        <w:pStyle w:val="EndNoteBibliography"/>
      </w:pPr>
      <w:r w:rsidRPr="000142B0">
        <w:t xml:space="preserve">Sadeghi M, Chaston T, Hanigan I, de Dear R, Santamouris M, Jalaludin B, Morgan GG </w:t>
      </w:r>
      <w:r w:rsidR="00A82348" w:rsidRPr="000142B0">
        <w:t>(</w:t>
      </w:r>
      <w:r w:rsidRPr="000142B0">
        <w:t>2022</w:t>
      </w:r>
      <w:r w:rsidR="00A82348" w:rsidRPr="000142B0">
        <w:t>)</w:t>
      </w:r>
      <w:r w:rsidRPr="000142B0">
        <w:t xml:space="preserve"> </w:t>
      </w:r>
      <w:r w:rsidR="00A82348" w:rsidRPr="000142B0">
        <w:t>‘</w:t>
      </w:r>
      <w:r w:rsidRPr="000142B0">
        <w:t>The health benefits of greening strategies to cool urban environments – A heat health impact method</w:t>
      </w:r>
      <w:r w:rsidR="00A82348" w:rsidRPr="000142B0">
        <w:t>’,</w:t>
      </w:r>
      <w:r w:rsidRPr="000142B0">
        <w:t xml:space="preserve"> </w:t>
      </w:r>
      <w:r w:rsidRPr="00E004C2">
        <w:rPr>
          <w:rStyle w:val="Emphasis"/>
        </w:rPr>
        <w:t>Building and Environment,</w:t>
      </w:r>
      <w:r w:rsidRPr="000142B0">
        <w:t xml:space="preserve"> 207</w:t>
      </w:r>
      <w:r w:rsidR="002F5A43" w:rsidRPr="000142B0">
        <w:t>:1085</w:t>
      </w:r>
      <w:r w:rsidR="006C1F90" w:rsidRPr="000142B0">
        <w:t>46</w:t>
      </w:r>
      <w:r w:rsidR="00AE5297" w:rsidRPr="000142B0">
        <w:t>, doi: 10.1016/j.buildenv.2021.108546.</w:t>
      </w:r>
    </w:p>
    <w:p w14:paraId="58190EFC" w14:textId="207F6EB4" w:rsidR="009D4A39" w:rsidRPr="000142B0" w:rsidRDefault="009D4A39" w:rsidP="00E004C2">
      <w:pPr>
        <w:pStyle w:val="EndNoteBibliography"/>
      </w:pPr>
      <w:r w:rsidRPr="000142B0">
        <w:t xml:space="preserve">Santamouris M, Paolini R, Haddad S, Synnefa A, Garshasbi S, Hatvani-Kovacs G, Gobakis K, Yenneti K, Vasilakopoulou K, Feng J, Gao K, Papangelis G, Dandou A, Methymaki G, Portalakis P, Tombrou M </w:t>
      </w:r>
      <w:r w:rsidR="004A2080" w:rsidRPr="000142B0">
        <w:t>(</w:t>
      </w:r>
      <w:r w:rsidRPr="000142B0">
        <w:t>2020</w:t>
      </w:r>
      <w:r w:rsidR="004A2080" w:rsidRPr="000142B0">
        <w:t>)</w:t>
      </w:r>
      <w:r w:rsidRPr="000142B0">
        <w:t xml:space="preserve"> </w:t>
      </w:r>
      <w:r w:rsidR="004A2080" w:rsidRPr="000142B0">
        <w:t>‘</w:t>
      </w:r>
      <w:r w:rsidRPr="000142B0">
        <w:t>Heat mitigation technologies can improve sustainability in cities. An holistic experimental and numerical impact assessment of urban overheating and related heat mitigation strategies on energy consumption, indoor comfort, vulnerability and heat-related mortality and morbidity in cities</w:t>
      </w:r>
      <w:r w:rsidR="004A2080" w:rsidRPr="000142B0">
        <w:t>’,</w:t>
      </w:r>
      <w:r w:rsidRPr="000142B0">
        <w:t xml:space="preserve"> </w:t>
      </w:r>
      <w:r w:rsidRPr="00E004C2">
        <w:rPr>
          <w:rStyle w:val="Emphasis"/>
        </w:rPr>
        <w:t>Energy and Buildings,</w:t>
      </w:r>
      <w:r w:rsidRPr="000142B0">
        <w:t xml:space="preserve"> 217:110002</w:t>
      </w:r>
      <w:r w:rsidR="00087A05" w:rsidRPr="000142B0">
        <w:t>, doi:10.1016/j.enbuild.2020.110002.</w:t>
      </w:r>
    </w:p>
    <w:p w14:paraId="5D00543F" w14:textId="27584E0E" w:rsidR="004C5F6F" w:rsidRPr="000142B0" w:rsidRDefault="004C5F6F" w:rsidP="00E004C2">
      <w:pPr>
        <w:pStyle w:val="EndNoteBibliography"/>
      </w:pPr>
      <w:r w:rsidRPr="000142B0">
        <w:t xml:space="preserve">Seale H, Trent M, Marks GB, Shah S, Chughtai AA, MacIntyre CR </w:t>
      </w:r>
      <w:r w:rsidR="000B6713" w:rsidRPr="000142B0">
        <w:t>(</w:t>
      </w:r>
      <w:r w:rsidRPr="000142B0">
        <w:t>2023</w:t>
      </w:r>
      <w:r w:rsidR="000B6713" w:rsidRPr="000142B0">
        <w:t>)</w:t>
      </w:r>
      <w:r w:rsidRPr="000142B0">
        <w:t xml:space="preserve"> </w:t>
      </w:r>
      <w:r w:rsidR="000B6713" w:rsidRPr="000142B0">
        <w:t>‘</w:t>
      </w:r>
      <w:r w:rsidRPr="000142B0">
        <w:t>Exploring the use of masks for protection against the effects of wildfire smoke among people with preexisting respiratory conditions</w:t>
      </w:r>
      <w:r w:rsidR="000B6713" w:rsidRPr="000142B0">
        <w:t>’,</w:t>
      </w:r>
      <w:r w:rsidRPr="000142B0">
        <w:t xml:space="preserve"> </w:t>
      </w:r>
      <w:r w:rsidRPr="00E004C2">
        <w:rPr>
          <w:rStyle w:val="Emphasis"/>
        </w:rPr>
        <w:t>BMC Public Health,</w:t>
      </w:r>
      <w:r w:rsidRPr="000142B0">
        <w:t xml:space="preserve"> 23</w:t>
      </w:r>
      <w:r w:rsidR="000B6713" w:rsidRPr="000142B0">
        <w:t>(1)</w:t>
      </w:r>
      <w:r w:rsidRPr="000142B0">
        <w:t>:2330</w:t>
      </w:r>
      <w:r w:rsidR="002C3C44" w:rsidRPr="000142B0">
        <w:t>, doi:10.1186/s12889-023-17274-3</w:t>
      </w:r>
      <w:r w:rsidRPr="000142B0">
        <w:t>.</w:t>
      </w:r>
    </w:p>
    <w:p w14:paraId="7E563D82" w14:textId="2874C962" w:rsidR="00A56F63" w:rsidRPr="000142B0" w:rsidRDefault="00A56F63" w:rsidP="00E004C2">
      <w:pPr>
        <w:pStyle w:val="EndNoteBibliography"/>
      </w:pPr>
      <w:r w:rsidRPr="000142B0">
        <w:t xml:space="preserve">Schultz R, Abbott T, Yamaguchi J, Cairney S </w:t>
      </w:r>
      <w:r w:rsidR="001E6813" w:rsidRPr="000142B0">
        <w:t>(</w:t>
      </w:r>
      <w:r w:rsidRPr="000142B0">
        <w:t>2018</w:t>
      </w:r>
      <w:r w:rsidR="001E6813" w:rsidRPr="000142B0">
        <w:t>)</w:t>
      </w:r>
      <w:r w:rsidRPr="000142B0">
        <w:t xml:space="preserve"> </w:t>
      </w:r>
      <w:r w:rsidR="001E6813" w:rsidRPr="000142B0">
        <w:t>‘</w:t>
      </w:r>
      <w:r w:rsidRPr="000142B0">
        <w:t>Indigenous land management as primary health care: qualitative analysis from the Interplay research project in remote Australia</w:t>
      </w:r>
      <w:r w:rsidR="001E6813" w:rsidRPr="000142B0">
        <w:t>’,</w:t>
      </w:r>
      <w:r w:rsidRPr="000142B0">
        <w:t xml:space="preserve"> </w:t>
      </w:r>
      <w:r w:rsidRPr="00E004C2">
        <w:rPr>
          <w:rStyle w:val="Emphasis"/>
        </w:rPr>
        <w:t>BMC Health Services Research,</w:t>
      </w:r>
      <w:r w:rsidRPr="000142B0">
        <w:t xml:space="preserve"> 18</w:t>
      </w:r>
      <w:r w:rsidR="001E6813" w:rsidRPr="000142B0">
        <w:t>(1)</w:t>
      </w:r>
      <w:r w:rsidRPr="000142B0">
        <w:t>:960</w:t>
      </w:r>
      <w:r w:rsidR="007B78CD" w:rsidRPr="000142B0">
        <w:t>, doi:10.1186/s12913-018-3764</w:t>
      </w:r>
      <w:r w:rsidR="00C56EA9" w:rsidRPr="000142B0">
        <w:t>-</w:t>
      </w:r>
      <w:r w:rsidR="007B78CD" w:rsidRPr="000142B0">
        <w:t>8</w:t>
      </w:r>
      <w:r w:rsidRPr="000142B0">
        <w:t>.</w:t>
      </w:r>
    </w:p>
    <w:p w14:paraId="0C3406BA" w14:textId="12B43EBE" w:rsidR="00DA53A0" w:rsidRPr="000142B0" w:rsidRDefault="00DA53A0" w:rsidP="00E004C2">
      <w:pPr>
        <w:pStyle w:val="EndNoteBibliography"/>
      </w:pPr>
      <w:r w:rsidRPr="000142B0">
        <w:lastRenderedPageBreak/>
        <w:t xml:space="preserve">Talbot B, Barraclough K, Sypek M, Gois P, Arnold L, McDonald S, Knight J </w:t>
      </w:r>
      <w:r w:rsidR="00155530" w:rsidRPr="000142B0">
        <w:t>(</w:t>
      </w:r>
      <w:r w:rsidRPr="000142B0">
        <w:t>2022</w:t>
      </w:r>
      <w:r w:rsidR="00155530" w:rsidRPr="000142B0">
        <w:t>)</w:t>
      </w:r>
      <w:r w:rsidRPr="000142B0">
        <w:t xml:space="preserve"> </w:t>
      </w:r>
      <w:r w:rsidR="00155530" w:rsidRPr="000142B0">
        <w:t>‘</w:t>
      </w:r>
      <w:r w:rsidRPr="000142B0">
        <w:t>A survey of environmental sustainability practices in dialysis facilities in Australia and New Zealand</w:t>
      </w:r>
      <w:r w:rsidR="00155530" w:rsidRPr="000142B0">
        <w:t>’,</w:t>
      </w:r>
      <w:r w:rsidRPr="000142B0">
        <w:t xml:space="preserve"> </w:t>
      </w:r>
      <w:r w:rsidRPr="00E004C2">
        <w:rPr>
          <w:rStyle w:val="Emphasis"/>
        </w:rPr>
        <w:t>Clinical Journal of the American Society of Nephrology,</w:t>
      </w:r>
      <w:r w:rsidRPr="000142B0">
        <w:t xml:space="preserve"> </w:t>
      </w:r>
      <w:r w:rsidR="002938C6" w:rsidRPr="000142B0">
        <w:t>17(12):1792-1799</w:t>
      </w:r>
      <w:r w:rsidR="005050DF" w:rsidRPr="000142B0">
        <w:t xml:space="preserve">, </w:t>
      </w:r>
      <w:r w:rsidR="000746A1" w:rsidRPr="000142B0">
        <w:t>doi:10.2215/CJN.08090722.</w:t>
      </w:r>
    </w:p>
    <w:p w14:paraId="1266AF8D" w14:textId="0E8F4939" w:rsidR="00736783" w:rsidRPr="000142B0" w:rsidRDefault="00736783" w:rsidP="00E004C2">
      <w:pPr>
        <w:pStyle w:val="EndNoteBibliography"/>
      </w:pPr>
      <w:r w:rsidRPr="000142B0">
        <w:t xml:space="preserve">Tomerini DM, Dale PE, Sipe N </w:t>
      </w:r>
      <w:r w:rsidR="00B33F8F" w:rsidRPr="000142B0">
        <w:t>(</w:t>
      </w:r>
      <w:r w:rsidRPr="000142B0">
        <w:t>2011</w:t>
      </w:r>
      <w:r w:rsidR="00B33F8F" w:rsidRPr="000142B0">
        <w:t>)</w:t>
      </w:r>
      <w:r w:rsidRPr="000142B0">
        <w:t xml:space="preserve"> </w:t>
      </w:r>
      <w:r w:rsidR="00B33F8F" w:rsidRPr="000142B0">
        <w:t>‘</w:t>
      </w:r>
      <w:r w:rsidRPr="000142B0">
        <w:t>Does mosquito control have an effect on mosquito-borne disease? The case of Ross River virus disease and mosquito management in Queensland, Australia</w:t>
      </w:r>
      <w:r w:rsidR="00B33F8F" w:rsidRPr="000142B0">
        <w:t>’,</w:t>
      </w:r>
      <w:r w:rsidRPr="000142B0">
        <w:t xml:space="preserve"> </w:t>
      </w:r>
      <w:r w:rsidRPr="00E004C2">
        <w:rPr>
          <w:rStyle w:val="Emphasis"/>
        </w:rPr>
        <w:t>Journal of the American Mosquito Control Association,</w:t>
      </w:r>
      <w:r w:rsidRPr="000142B0">
        <w:t xml:space="preserve"> 27</w:t>
      </w:r>
      <w:r w:rsidR="00F07725" w:rsidRPr="000142B0">
        <w:t>(1)</w:t>
      </w:r>
      <w:r w:rsidRPr="000142B0">
        <w:t>:39-44</w:t>
      </w:r>
      <w:r w:rsidR="00F07725" w:rsidRPr="000142B0">
        <w:t>, doi:</w:t>
      </w:r>
      <w:r w:rsidR="00C63864" w:rsidRPr="000142B0">
        <w:t>10.2987/10-6038.1.</w:t>
      </w:r>
    </w:p>
    <w:p w14:paraId="4E1DAA29" w14:textId="2D80ADBC" w:rsidR="005620AD" w:rsidRPr="000142B0" w:rsidRDefault="005620AD" w:rsidP="00E004C2">
      <w:pPr>
        <w:pStyle w:val="EndNoteBibliography"/>
      </w:pPr>
      <w:r w:rsidRPr="000142B0">
        <w:t xml:space="preserve">Walker R, Hassall J, Chaplin S, Congues J, Bajayo R, Mason W </w:t>
      </w:r>
      <w:r w:rsidR="00D5576B" w:rsidRPr="000142B0">
        <w:t>(</w:t>
      </w:r>
      <w:r w:rsidRPr="000142B0">
        <w:t>2011</w:t>
      </w:r>
      <w:r w:rsidR="00D5576B" w:rsidRPr="000142B0">
        <w:t>)</w:t>
      </w:r>
      <w:r w:rsidRPr="000142B0">
        <w:t xml:space="preserve"> </w:t>
      </w:r>
      <w:r w:rsidR="00D5576B" w:rsidRPr="000142B0">
        <w:t>‘</w:t>
      </w:r>
      <w:r w:rsidRPr="000142B0">
        <w:t>Health promotion interventions to address climate change using a primary health care approach: a literature review</w:t>
      </w:r>
      <w:r w:rsidR="00D5576B" w:rsidRPr="000142B0">
        <w:t>’,</w:t>
      </w:r>
      <w:r w:rsidRPr="000142B0">
        <w:t xml:space="preserve"> </w:t>
      </w:r>
      <w:r w:rsidRPr="00E004C2">
        <w:rPr>
          <w:rStyle w:val="Emphasis"/>
        </w:rPr>
        <w:t>Health Promotion Journal of Australia,</w:t>
      </w:r>
      <w:r w:rsidRPr="000142B0">
        <w:t xml:space="preserve"> 22:S6-S12</w:t>
      </w:r>
      <w:r w:rsidR="008C6533" w:rsidRPr="000142B0">
        <w:t>, doi:10.1071/he11406</w:t>
      </w:r>
      <w:r w:rsidRPr="000142B0">
        <w:t>.</w:t>
      </w:r>
    </w:p>
    <w:p w14:paraId="0E74AA44" w14:textId="6B63E770" w:rsidR="00786D13" w:rsidRPr="000142B0" w:rsidRDefault="00786D13" w:rsidP="00E004C2">
      <w:pPr>
        <w:pStyle w:val="EndNoteBibliography"/>
      </w:pPr>
      <w:r w:rsidRPr="000142B0">
        <w:t xml:space="preserve">Walker R, South East Healthy Communities P </w:t>
      </w:r>
      <w:r w:rsidR="0017762C" w:rsidRPr="000142B0">
        <w:t>(</w:t>
      </w:r>
      <w:r w:rsidRPr="000142B0">
        <w:t>2009</w:t>
      </w:r>
      <w:r w:rsidR="0017762C" w:rsidRPr="000142B0">
        <w:t>)</w:t>
      </w:r>
      <w:r w:rsidRPr="000142B0">
        <w:t xml:space="preserve"> </w:t>
      </w:r>
      <w:r w:rsidR="00D5576B" w:rsidRPr="000142B0">
        <w:t>‘</w:t>
      </w:r>
      <w:r w:rsidRPr="000142B0">
        <w:t>Climate change and primary health care intervention framework</w:t>
      </w:r>
      <w:r w:rsidR="00D5576B" w:rsidRPr="000142B0">
        <w:t>’,</w:t>
      </w:r>
      <w:r w:rsidRPr="000142B0">
        <w:t xml:space="preserve"> </w:t>
      </w:r>
      <w:r w:rsidRPr="00E004C2">
        <w:rPr>
          <w:rStyle w:val="Emphasis"/>
        </w:rPr>
        <w:t>Australian Journal of Primary Health,</w:t>
      </w:r>
      <w:r w:rsidRPr="000142B0">
        <w:t xml:space="preserve"> 15</w:t>
      </w:r>
      <w:r w:rsidR="00AF3A4D" w:rsidRPr="000142B0">
        <w:t>(4)</w:t>
      </w:r>
      <w:r w:rsidRPr="000142B0">
        <w:t>:276-284</w:t>
      </w:r>
      <w:r w:rsidR="00AF3A4D" w:rsidRPr="000142B0">
        <w:t>, doi:10.1071/PY09041.</w:t>
      </w:r>
    </w:p>
    <w:p w14:paraId="00C6D3DA" w14:textId="4A44B593" w:rsidR="00D94A90" w:rsidRPr="000142B0" w:rsidRDefault="00D94A90" w:rsidP="00E004C2">
      <w:pPr>
        <w:pStyle w:val="EndNoteBibliography"/>
      </w:pPr>
      <w:r w:rsidRPr="000142B0">
        <w:t xml:space="preserve">Walter TG, Bricknell LK, Preston RG, Crawford EGC </w:t>
      </w:r>
      <w:r w:rsidR="00F005A2" w:rsidRPr="000142B0">
        <w:t>(</w:t>
      </w:r>
      <w:r w:rsidRPr="000142B0">
        <w:t>2024</w:t>
      </w:r>
      <w:r w:rsidR="00F005A2" w:rsidRPr="000142B0">
        <w:t>)</w:t>
      </w:r>
      <w:r w:rsidRPr="000142B0">
        <w:t xml:space="preserve"> </w:t>
      </w:r>
      <w:r w:rsidR="00F005A2" w:rsidRPr="000142B0">
        <w:t>‘</w:t>
      </w:r>
      <w:r w:rsidRPr="000142B0">
        <w:t>Climate change adaptation methods for public health prevention in Australia: an integrative review</w:t>
      </w:r>
      <w:r w:rsidR="00F005A2" w:rsidRPr="000142B0">
        <w:t>’,</w:t>
      </w:r>
      <w:r w:rsidRPr="000142B0">
        <w:t xml:space="preserve"> </w:t>
      </w:r>
      <w:r w:rsidRPr="00E004C2">
        <w:rPr>
          <w:rStyle w:val="Emphasis"/>
        </w:rPr>
        <w:t>Current Environmental Health Reports</w:t>
      </w:r>
      <w:r w:rsidR="00F538AE" w:rsidRPr="000142B0">
        <w:t>, 11(1):71-87, doi</w:t>
      </w:r>
      <w:r w:rsidR="0078401B" w:rsidRPr="000142B0">
        <w:t>:10.1007/s40572-023-00422-7.</w:t>
      </w:r>
    </w:p>
    <w:p w14:paraId="67DCB093" w14:textId="3D04ED34" w:rsidR="00601036" w:rsidRPr="000142B0" w:rsidRDefault="00601036" w:rsidP="00E004C2">
      <w:pPr>
        <w:pStyle w:val="EndNoteBibliography"/>
      </w:pPr>
      <w:r w:rsidRPr="000142B0">
        <w:t xml:space="preserve">Wheeler AJ, Allen RW, Lawrence K, Roulston CT, Powell J, Williamson GJ, Jones PJ, Reisen F, Morgan GG, Johnston FH </w:t>
      </w:r>
      <w:r w:rsidR="0051292F" w:rsidRPr="000142B0">
        <w:t>(</w:t>
      </w:r>
      <w:r w:rsidRPr="000142B0">
        <w:t>2021</w:t>
      </w:r>
      <w:r w:rsidR="0051292F" w:rsidRPr="000142B0">
        <w:t>)</w:t>
      </w:r>
      <w:r w:rsidRPr="000142B0">
        <w:t xml:space="preserve"> </w:t>
      </w:r>
      <w:r w:rsidR="0051292F" w:rsidRPr="000142B0">
        <w:t>‘</w:t>
      </w:r>
      <w:r w:rsidRPr="000142B0">
        <w:t>Can public spaces effectively be used as cleaner indoor air shelters during extreme smoke events?</w:t>
      </w:r>
      <w:r w:rsidR="0051292F" w:rsidRPr="000142B0">
        <w:t>’,</w:t>
      </w:r>
      <w:r w:rsidRPr="000142B0">
        <w:t xml:space="preserve"> </w:t>
      </w:r>
      <w:r w:rsidRPr="00E004C2">
        <w:rPr>
          <w:rStyle w:val="Emphasis"/>
        </w:rPr>
        <w:t>International Journal of Environmental Research and Public Health,</w:t>
      </w:r>
      <w:r w:rsidRPr="000142B0">
        <w:t xml:space="preserve"> 18</w:t>
      </w:r>
      <w:r w:rsidR="0051292F" w:rsidRPr="000142B0">
        <w:t>(8)</w:t>
      </w:r>
      <w:r w:rsidR="00446DBD" w:rsidRPr="000142B0">
        <w:t>:</w:t>
      </w:r>
      <w:r w:rsidR="002D4CF9" w:rsidRPr="000142B0">
        <w:t>4085, doi:</w:t>
      </w:r>
      <w:r w:rsidR="00BD2EBA" w:rsidRPr="000142B0">
        <w:t>10.3390/ijerph18084085.</w:t>
      </w:r>
    </w:p>
    <w:p w14:paraId="338ED7F0" w14:textId="2565B913" w:rsidR="009D090A" w:rsidRPr="000142B0" w:rsidRDefault="009D090A" w:rsidP="00E004C2">
      <w:pPr>
        <w:pStyle w:val="EndNoteBibliography"/>
      </w:pPr>
      <w:r w:rsidRPr="000142B0">
        <w:t xml:space="preserve">Whitmee S, Green R, Belesova K, Hassan S, Cuevas S, Murage P, Picetti R, Clercq-Roques R, Murray K, Falconer J, Anton B, Reynolds T, Sharma Waddington H, Hughes RC, Spadaro J, Aguilar Jaber A, Saheb Y, Campbell-Lendrum D, Cortés-Puch M, Ebi K, Huxley R, Mazzucato M, Oni T, de Paula N, Peng G, Revi A, Rockström J, Srivastava L, Whitmarsh L, Zougmoré R, Phumaphi J, Clark H, Haines A </w:t>
      </w:r>
      <w:r w:rsidR="000871AF" w:rsidRPr="000142B0">
        <w:t>(</w:t>
      </w:r>
      <w:r w:rsidRPr="000142B0">
        <w:t>2024</w:t>
      </w:r>
      <w:r w:rsidR="000871AF" w:rsidRPr="000142B0">
        <w:t>)</w:t>
      </w:r>
      <w:r w:rsidRPr="000142B0">
        <w:t xml:space="preserve"> </w:t>
      </w:r>
      <w:r w:rsidR="000871AF" w:rsidRPr="000142B0">
        <w:t>‘</w:t>
      </w:r>
      <w:r w:rsidRPr="000142B0">
        <w:t>Pathways to a healthy net-zero future: report of the Lancet Pathfinder Commission</w:t>
      </w:r>
      <w:r w:rsidR="000871AF" w:rsidRPr="000142B0">
        <w:t>’,</w:t>
      </w:r>
      <w:r w:rsidRPr="000142B0">
        <w:t xml:space="preserve"> </w:t>
      </w:r>
      <w:r w:rsidRPr="00E004C2">
        <w:rPr>
          <w:rStyle w:val="Emphasis"/>
        </w:rPr>
        <w:t>The Lancet,</w:t>
      </w:r>
      <w:r w:rsidRPr="000142B0">
        <w:t xml:space="preserve"> 403</w:t>
      </w:r>
      <w:r w:rsidR="008E5FD6" w:rsidRPr="000142B0">
        <w:t>(</w:t>
      </w:r>
      <w:r w:rsidR="00E30EA7" w:rsidRPr="000142B0">
        <w:t>10421)</w:t>
      </w:r>
      <w:r w:rsidRPr="000142B0">
        <w:t>:67-110</w:t>
      </w:r>
      <w:r w:rsidR="00652EB5" w:rsidRPr="000142B0">
        <w:t>, doi:10.1016/S0140-6736(23)02466-2</w:t>
      </w:r>
      <w:r w:rsidRPr="000142B0">
        <w:t>.</w:t>
      </w:r>
    </w:p>
    <w:p w14:paraId="1FB633EF" w14:textId="3AE4265E" w:rsidR="00D17D26" w:rsidRPr="000142B0" w:rsidRDefault="00D17D26" w:rsidP="00E004C2">
      <w:pPr>
        <w:pStyle w:val="EndNoteBibliography"/>
      </w:pPr>
      <w:r w:rsidRPr="000142B0">
        <w:t xml:space="preserve">Willand N, Ridley I, Maller C </w:t>
      </w:r>
      <w:r w:rsidR="00B55180" w:rsidRPr="000142B0">
        <w:t>(</w:t>
      </w:r>
      <w:r w:rsidRPr="000142B0">
        <w:t>2015</w:t>
      </w:r>
      <w:r w:rsidR="00B55180" w:rsidRPr="000142B0">
        <w:t>)</w:t>
      </w:r>
      <w:r w:rsidRPr="000142B0">
        <w:t xml:space="preserve"> </w:t>
      </w:r>
      <w:r w:rsidR="00B55180" w:rsidRPr="000142B0">
        <w:t>‘</w:t>
      </w:r>
      <w:r w:rsidRPr="000142B0">
        <w:t>Towards explaining the health impacts of residential energy efficiency interventions - A realist review. Part 1: Pathways</w:t>
      </w:r>
      <w:r w:rsidR="00B55180" w:rsidRPr="000142B0">
        <w:t>’,</w:t>
      </w:r>
      <w:r w:rsidRPr="000142B0">
        <w:t xml:space="preserve"> </w:t>
      </w:r>
      <w:r w:rsidRPr="00E004C2">
        <w:rPr>
          <w:rStyle w:val="Emphasis"/>
        </w:rPr>
        <w:t>Social Science and Medicine,</w:t>
      </w:r>
      <w:r w:rsidRPr="000142B0">
        <w:t xml:space="preserve"> 133:191-201</w:t>
      </w:r>
      <w:r w:rsidR="006E1C04" w:rsidRPr="000142B0">
        <w:t>, doi:10.1016/j.socscimed.2015.02.005.</w:t>
      </w:r>
    </w:p>
    <w:p w14:paraId="59FA238C" w14:textId="50C53E68" w:rsidR="008450D9" w:rsidRPr="000142B0" w:rsidRDefault="008450D9" w:rsidP="00E004C2">
      <w:pPr>
        <w:pStyle w:val="EndNoteBibliography"/>
      </w:pPr>
      <w:r w:rsidRPr="000142B0">
        <w:t xml:space="preserve">Williams S, Hanson-Easey S, Nitschke M, Howell S, Nairn J, Beattie C, Wynwood G, Bi P </w:t>
      </w:r>
      <w:r w:rsidR="006A687A" w:rsidRPr="000142B0">
        <w:t>(</w:t>
      </w:r>
      <w:r w:rsidRPr="000142B0">
        <w:t>2019</w:t>
      </w:r>
      <w:r w:rsidR="006A687A" w:rsidRPr="000142B0">
        <w:t>)</w:t>
      </w:r>
      <w:r w:rsidRPr="000142B0">
        <w:t xml:space="preserve"> </w:t>
      </w:r>
      <w:r w:rsidR="006A687A" w:rsidRPr="000142B0">
        <w:t>‘</w:t>
      </w:r>
      <w:r w:rsidRPr="000142B0">
        <w:t xml:space="preserve">Heat-health warnings in regional Australia: </w:t>
      </w:r>
      <w:r w:rsidR="007536F4">
        <w:t>E</w:t>
      </w:r>
      <w:r w:rsidRPr="000142B0">
        <w:t>xamining public perceptions and responses</w:t>
      </w:r>
      <w:r w:rsidR="006A687A" w:rsidRPr="000142B0">
        <w:t>’,</w:t>
      </w:r>
      <w:r w:rsidRPr="000142B0">
        <w:t xml:space="preserve"> </w:t>
      </w:r>
      <w:r w:rsidRPr="00E004C2">
        <w:rPr>
          <w:rStyle w:val="Emphasis"/>
        </w:rPr>
        <w:t>Environmental Hazards,</w:t>
      </w:r>
      <w:r w:rsidRPr="000142B0">
        <w:t xml:space="preserve"> 18</w:t>
      </w:r>
      <w:r w:rsidR="00266455" w:rsidRPr="000142B0">
        <w:t>(4)</w:t>
      </w:r>
      <w:r w:rsidRPr="000142B0">
        <w:t>:287-310</w:t>
      </w:r>
      <w:r w:rsidR="009E7598" w:rsidRPr="000142B0">
        <w:t>, doi</w:t>
      </w:r>
      <w:r w:rsidR="00E3474D" w:rsidRPr="000142B0">
        <w:t>:10.1080/17477891.2018.1538867.</w:t>
      </w:r>
    </w:p>
    <w:p w14:paraId="3002F398" w14:textId="194D7068" w:rsidR="00A073A4" w:rsidRPr="000142B0" w:rsidRDefault="00A073A4" w:rsidP="00E004C2">
      <w:pPr>
        <w:pStyle w:val="EndNoteBibliography"/>
      </w:pPr>
      <w:r w:rsidRPr="000142B0">
        <w:t xml:space="preserve">Williams S, Nitschke M, Wondmagegn BY, Tong M, Xiang J, Hansen A, Nairn J, Karnon J, Bi P </w:t>
      </w:r>
      <w:r w:rsidR="002A02F2" w:rsidRPr="000142B0">
        <w:t>(</w:t>
      </w:r>
      <w:r w:rsidRPr="000142B0">
        <w:t>2022</w:t>
      </w:r>
      <w:r w:rsidR="002A02F2" w:rsidRPr="000142B0">
        <w:t>) ‘</w:t>
      </w:r>
      <w:r w:rsidRPr="000142B0">
        <w:t>Evaluating cost benefits from a heat health warning system in Adelaide, South Australia</w:t>
      </w:r>
      <w:r w:rsidR="002A02F2" w:rsidRPr="000142B0">
        <w:t>’</w:t>
      </w:r>
      <w:r w:rsidR="00F61225" w:rsidRPr="000142B0">
        <w:t>,</w:t>
      </w:r>
      <w:r w:rsidRPr="000142B0">
        <w:t xml:space="preserve"> </w:t>
      </w:r>
      <w:r w:rsidRPr="00E004C2">
        <w:rPr>
          <w:rStyle w:val="Emphasis"/>
        </w:rPr>
        <w:t>Australian and New Zealand Journal of Public Health,</w:t>
      </w:r>
      <w:r w:rsidRPr="000142B0">
        <w:t xml:space="preserve"> 46</w:t>
      </w:r>
      <w:r w:rsidR="003F225C" w:rsidRPr="000142B0">
        <w:t>(2)</w:t>
      </w:r>
      <w:r w:rsidRPr="000142B0">
        <w:t>:149-154</w:t>
      </w:r>
      <w:r w:rsidR="003F225C" w:rsidRPr="000142B0">
        <w:t xml:space="preserve">, </w:t>
      </w:r>
      <w:r w:rsidR="001452E3" w:rsidRPr="000142B0">
        <w:t>doi:10.1111/1753-6405.13194.</w:t>
      </w:r>
    </w:p>
    <w:p w14:paraId="15A38166" w14:textId="65AB5E13" w:rsidR="00C829DE" w:rsidRPr="000142B0" w:rsidRDefault="00C829DE" w:rsidP="00E004C2">
      <w:pPr>
        <w:pStyle w:val="EndNoteBibliography"/>
      </w:pPr>
      <w:r w:rsidRPr="000142B0">
        <w:t xml:space="preserve">Workman A, Blashki G, Karoly D, Wiseman J. </w:t>
      </w:r>
      <w:r w:rsidR="007576DC" w:rsidRPr="000142B0">
        <w:t>(</w:t>
      </w:r>
      <w:r w:rsidRPr="000142B0">
        <w:t>2016</w:t>
      </w:r>
      <w:r w:rsidR="007576DC" w:rsidRPr="000142B0">
        <w:t>)</w:t>
      </w:r>
      <w:r w:rsidRPr="000142B0">
        <w:t xml:space="preserve"> </w:t>
      </w:r>
      <w:r w:rsidR="007576DC" w:rsidRPr="000142B0">
        <w:t>‘</w:t>
      </w:r>
      <w:r w:rsidRPr="000142B0">
        <w:t xml:space="preserve">The </w:t>
      </w:r>
      <w:r w:rsidR="00F53ACE" w:rsidRPr="000142B0">
        <w:t>r</w:t>
      </w:r>
      <w:r w:rsidRPr="000142B0">
        <w:t xml:space="preserve">ole of </w:t>
      </w:r>
      <w:r w:rsidR="00F53ACE" w:rsidRPr="000142B0">
        <w:t>h</w:t>
      </w:r>
      <w:r w:rsidRPr="000142B0">
        <w:t xml:space="preserve">ealth </w:t>
      </w:r>
      <w:r w:rsidR="00F53ACE" w:rsidRPr="000142B0">
        <w:t>c</w:t>
      </w:r>
      <w:r w:rsidRPr="000142B0">
        <w:t>o-</w:t>
      </w:r>
      <w:r w:rsidR="00F53ACE" w:rsidRPr="000142B0">
        <w:t>be</w:t>
      </w:r>
      <w:r w:rsidRPr="000142B0">
        <w:t xml:space="preserve">nefits in the </w:t>
      </w:r>
      <w:r w:rsidR="00F53ACE" w:rsidRPr="000142B0">
        <w:t>d</w:t>
      </w:r>
      <w:r w:rsidRPr="000142B0">
        <w:t xml:space="preserve">evelopment of Australian </w:t>
      </w:r>
      <w:r w:rsidR="00F53ACE" w:rsidRPr="000142B0">
        <w:t>c</w:t>
      </w:r>
      <w:r w:rsidRPr="000142B0">
        <w:t xml:space="preserve">limate </w:t>
      </w:r>
      <w:r w:rsidR="00F53ACE" w:rsidRPr="000142B0">
        <w:t>c</w:t>
      </w:r>
      <w:r w:rsidRPr="000142B0">
        <w:t xml:space="preserve">hange </w:t>
      </w:r>
      <w:r w:rsidR="00F53ACE" w:rsidRPr="000142B0">
        <w:t>m</w:t>
      </w:r>
      <w:r w:rsidRPr="000142B0">
        <w:t xml:space="preserve">itigation </w:t>
      </w:r>
      <w:r w:rsidR="00F53ACE" w:rsidRPr="000142B0">
        <w:t>p</w:t>
      </w:r>
      <w:r w:rsidRPr="000142B0">
        <w:t>olicies</w:t>
      </w:r>
      <w:r w:rsidR="007576DC" w:rsidRPr="000142B0">
        <w:t>’</w:t>
      </w:r>
      <w:r w:rsidR="007819C7" w:rsidRPr="000142B0">
        <w:t>,</w:t>
      </w:r>
      <w:r w:rsidRPr="000142B0">
        <w:t xml:space="preserve"> </w:t>
      </w:r>
      <w:r w:rsidRPr="00E004C2">
        <w:rPr>
          <w:rStyle w:val="Emphasis"/>
        </w:rPr>
        <w:t>International Journal of Environmental Research and Public Health</w:t>
      </w:r>
      <w:r w:rsidRPr="000142B0">
        <w:t>, 13</w:t>
      </w:r>
      <w:r w:rsidR="007819C7" w:rsidRPr="000142B0">
        <w:t>(9):</w:t>
      </w:r>
      <w:r w:rsidR="008F00B3" w:rsidRPr="000142B0">
        <w:t>927</w:t>
      </w:r>
      <w:r w:rsidR="001620AC" w:rsidRPr="000142B0">
        <w:t>, doi:10.3390/ijerph13090927.</w:t>
      </w:r>
    </w:p>
    <w:p w14:paraId="3050E47F" w14:textId="751C7958" w:rsidR="00894CA2" w:rsidRPr="000142B0" w:rsidRDefault="00894CA2" w:rsidP="00E004C2">
      <w:pPr>
        <w:pStyle w:val="EndNoteBibliography"/>
      </w:pPr>
      <w:r w:rsidRPr="000142B0">
        <w:t xml:space="preserve">Wyssusek K, Chan KL, Eames G, Whately Y </w:t>
      </w:r>
      <w:r w:rsidR="002D3941" w:rsidRPr="000142B0">
        <w:t>(</w:t>
      </w:r>
      <w:r w:rsidRPr="000142B0">
        <w:t>2022</w:t>
      </w:r>
      <w:r w:rsidR="002D3941" w:rsidRPr="000142B0">
        <w:t>)</w:t>
      </w:r>
      <w:r w:rsidRPr="000142B0">
        <w:t xml:space="preserve"> </w:t>
      </w:r>
      <w:r w:rsidR="002D3941" w:rsidRPr="000142B0">
        <w:t>‘</w:t>
      </w:r>
      <w:r w:rsidRPr="000142B0">
        <w:t>Greenhouse gas reduction in anaesthesia practice: a departmental environmental strategy</w:t>
      </w:r>
      <w:r w:rsidR="002D3941" w:rsidRPr="000142B0">
        <w:t>’,</w:t>
      </w:r>
      <w:r w:rsidRPr="000142B0">
        <w:t xml:space="preserve"> </w:t>
      </w:r>
      <w:r w:rsidRPr="00E004C2">
        <w:rPr>
          <w:rStyle w:val="Emphasis"/>
        </w:rPr>
        <w:t>BMJ Open Quality,</w:t>
      </w:r>
      <w:r w:rsidRPr="000142B0">
        <w:t xml:space="preserve"> 11</w:t>
      </w:r>
      <w:r w:rsidR="0047765B" w:rsidRPr="000142B0">
        <w:t>(3):</w:t>
      </w:r>
      <w:r w:rsidR="002B2739" w:rsidRPr="000142B0">
        <w:t>e001867, doi:10.1136/bmjoq-2022-001867.</w:t>
      </w:r>
    </w:p>
    <w:p w14:paraId="6893B7D9" w14:textId="70B82450" w:rsidR="00D508EB" w:rsidRPr="000142B0" w:rsidRDefault="00D508EB" w:rsidP="00E004C2">
      <w:pPr>
        <w:pStyle w:val="EndNoteBibliography"/>
      </w:pPr>
      <w:r w:rsidRPr="000142B0">
        <w:t xml:space="preserve">Wyssusek KH, Keys MT, van Zundert AAJ </w:t>
      </w:r>
      <w:r w:rsidR="002816B3" w:rsidRPr="000142B0">
        <w:t>(</w:t>
      </w:r>
      <w:r w:rsidRPr="000142B0">
        <w:t>2019</w:t>
      </w:r>
      <w:r w:rsidR="002816B3" w:rsidRPr="000142B0">
        <w:t>)</w:t>
      </w:r>
      <w:r w:rsidRPr="000142B0">
        <w:t xml:space="preserve"> </w:t>
      </w:r>
      <w:r w:rsidR="002816B3" w:rsidRPr="000142B0">
        <w:t>‘</w:t>
      </w:r>
      <w:r w:rsidRPr="000142B0">
        <w:t xml:space="preserve">Operating room greening initiatives - </w:t>
      </w:r>
      <w:r w:rsidR="007536F4">
        <w:t>t</w:t>
      </w:r>
      <w:r w:rsidRPr="000142B0">
        <w:t>he old, the new, and the way forward: A narrative review</w:t>
      </w:r>
      <w:r w:rsidR="002816B3" w:rsidRPr="000142B0">
        <w:t>’,</w:t>
      </w:r>
      <w:r w:rsidRPr="000142B0">
        <w:t xml:space="preserve"> </w:t>
      </w:r>
      <w:r w:rsidRPr="00E004C2">
        <w:rPr>
          <w:rStyle w:val="Emphasis"/>
        </w:rPr>
        <w:t>Waste Management and Research,</w:t>
      </w:r>
      <w:r w:rsidRPr="000142B0">
        <w:t xml:space="preserve"> 37</w:t>
      </w:r>
      <w:r w:rsidR="00356C78" w:rsidRPr="000142B0">
        <w:t>(1)</w:t>
      </w:r>
      <w:r w:rsidRPr="000142B0">
        <w:t>:3-19</w:t>
      </w:r>
      <w:r w:rsidR="00356C78" w:rsidRPr="000142B0">
        <w:t>, doi:</w:t>
      </w:r>
      <w:r w:rsidR="00964C52" w:rsidRPr="000142B0">
        <w:t>10.1177/0734242X18793937.</w:t>
      </w:r>
    </w:p>
    <w:p w14:paraId="6EECA487" w14:textId="6ECD5D5A" w:rsidR="005E33FB" w:rsidRPr="000142B0" w:rsidRDefault="005E33FB" w:rsidP="00E004C2">
      <w:pPr>
        <w:pStyle w:val="EndNoteBibliography"/>
      </w:pPr>
      <w:r w:rsidRPr="000142B0">
        <w:t xml:space="preserve">van Beurden EK, Kia AM, Hughes D, Fuller JD, Dietrich U, Howton K, Kavooru S </w:t>
      </w:r>
      <w:r w:rsidR="006A3181" w:rsidRPr="000142B0">
        <w:t>(</w:t>
      </w:r>
      <w:r w:rsidRPr="000142B0">
        <w:t>2011</w:t>
      </w:r>
      <w:r w:rsidR="006A3181" w:rsidRPr="000142B0">
        <w:t>)</w:t>
      </w:r>
      <w:r w:rsidRPr="000142B0">
        <w:t xml:space="preserve"> </w:t>
      </w:r>
      <w:r w:rsidR="006A3181" w:rsidRPr="000142B0">
        <w:t>‘</w:t>
      </w:r>
      <w:r w:rsidRPr="000142B0">
        <w:t>Networked resilience in rural Australia--a role for health promotion in regional responses to climate change</w:t>
      </w:r>
      <w:r w:rsidR="006A3181" w:rsidRPr="000142B0">
        <w:t>’,</w:t>
      </w:r>
      <w:r w:rsidRPr="000142B0">
        <w:t xml:space="preserve"> </w:t>
      </w:r>
      <w:r w:rsidRPr="00E004C2">
        <w:rPr>
          <w:rStyle w:val="Emphasis"/>
        </w:rPr>
        <w:t>Health Promotion Journal of Australia,</w:t>
      </w:r>
      <w:r w:rsidRPr="000142B0">
        <w:t xml:space="preserve"> 22:S54-S60</w:t>
      </w:r>
      <w:r w:rsidR="00611B47" w:rsidRPr="000142B0">
        <w:t xml:space="preserve">, </w:t>
      </w:r>
      <w:r w:rsidR="002774BE" w:rsidRPr="000142B0">
        <w:t>doi:10.1071/he11454.</w:t>
      </w:r>
    </w:p>
    <w:p w14:paraId="2D595E7F" w14:textId="2C58D258" w:rsidR="003C0611" w:rsidRPr="000142B0" w:rsidRDefault="003C0611" w:rsidP="00E004C2">
      <w:pPr>
        <w:pStyle w:val="EndNoteBibliography"/>
      </w:pPr>
      <w:r w:rsidRPr="000142B0">
        <w:lastRenderedPageBreak/>
        <w:t xml:space="preserve">Varghese BM, Hansen AL, Williams S, Bi P, Hanson-Easey S, Barnett AG, Heyworth JS, Sim MR, Rowett S, Nitschke M, Di Corleto R, Pisaniello DL </w:t>
      </w:r>
      <w:r w:rsidR="00C72531" w:rsidRPr="000142B0">
        <w:t>(</w:t>
      </w:r>
      <w:r w:rsidRPr="000142B0">
        <w:t>2020</w:t>
      </w:r>
      <w:r w:rsidR="00C72531" w:rsidRPr="000142B0">
        <w:t>) ‘</w:t>
      </w:r>
      <w:r w:rsidRPr="000142B0">
        <w:t>Heat-related injuries in Australian workplaces: Perspectives from health and safety representatives</w:t>
      </w:r>
      <w:r w:rsidR="00C72531" w:rsidRPr="000142B0">
        <w:t>’,</w:t>
      </w:r>
      <w:r w:rsidRPr="000142B0">
        <w:t xml:space="preserve"> </w:t>
      </w:r>
      <w:r w:rsidRPr="00E004C2">
        <w:rPr>
          <w:rStyle w:val="Emphasis"/>
        </w:rPr>
        <w:t>Safety Science,</w:t>
      </w:r>
      <w:r w:rsidRPr="000142B0">
        <w:t xml:space="preserve"> 126:104651</w:t>
      </w:r>
      <w:r w:rsidR="00D95536" w:rsidRPr="000142B0">
        <w:t>, 10.1016/j.ssci.2020.104651.</w:t>
      </w:r>
    </w:p>
    <w:p w14:paraId="59E7D168" w14:textId="4456B8D1" w:rsidR="003C0611" w:rsidRPr="000142B0" w:rsidRDefault="00F23C2F" w:rsidP="00E004C2">
      <w:pPr>
        <w:pStyle w:val="EndNoteBibliography"/>
      </w:pPr>
      <w:r w:rsidRPr="000142B0">
        <w:t xml:space="preserve">Vien MH, Ivey SL, Boyden H, Holm S, Neuhauser L </w:t>
      </w:r>
      <w:r w:rsidR="004535FB" w:rsidRPr="000142B0">
        <w:t>(</w:t>
      </w:r>
      <w:r w:rsidRPr="000142B0">
        <w:t>2024</w:t>
      </w:r>
      <w:r w:rsidR="004535FB" w:rsidRPr="000142B0">
        <w:t>)</w:t>
      </w:r>
      <w:r w:rsidRPr="000142B0">
        <w:t xml:space="preserve"> </w:t>
      </w:r>
      <w:r w:rsidR="004535FB" w:rsidRPr="000142B0">
        <w:t>‘</w:t>
      </w:r>
      <w:r w:rsidRPr="000142B0">
        <w:t>A scoping review of wildfire smoke risk communications: issues, gaps, and recommendations</w:t>
      </w:r>
      <w:r w:rsidR="004535FB" w:rsidRPr="000142B0">
        <w:t>’,</w:t>
      </w:r>
      <w:r w:rsidRPr="000142B0">
        <w:t xml:space="preserve"> </w:t>
      </w:r>
      <w:r w:rsidRPr="00E004C2">
        <w:rPr>
          <w:rStyle w:val="Emphasis"/>
        </w:rPr>
        <w:t>BMC Public Health,</w:t>
      </w:r>
      <w:r w:rsidRPr="000142B0">
        <w:t xml:space="preserve"> 24</w:t>
      </w:r>
      <w:r w:rsidR="001E1EA7" w:rsidRPr="000142B0">
        <w:t>(1)</w:t>
      </w:r>
      <w:r w:rsidRPr="000142B0">
        <w:t>:312</w:t>
      </w:r>
      <w:r w:rsidR="00792985" w:rsidRPr="000142B0">
        <w:t>, doi:10.1186/s12889-024-17681-0</w:t>
      </w:r>
      <w:r w:rsidRPr="000142B0">
        <w:t>.</w:t>
      </w:r>
    </w:p>
    <w:p w14:paraId="2C499852" w14:textId="47CB490F" w:rsidR="008E4B71" w:rsidRPr="000142B0" w:rsidRDefault="008E4B71" w:rsidP="00E004C2">
      <w:pPr>
        <w:pStyle w:val="EndNoteBibliography"/>
      </w:pPr>
      <w:r w:rsidRPr="000142B0">
        <w:t xml:space="preserve">Vu A, Rutherford S, Phung D </w:t>
      </w:r>
      <w:r w:rsidR="003218B1" w:rsidRPr="000142B0">
        <w:t>(</w:t>
      </w:r>
      <w:r w:rsidRPr="000142B0">
        <w:t>2019</w:t>
      </w:r>
      <w:r w:rsidR="003218B1" w:rsidRPr="000142B0">
        <w:t>)</w:t>
      </w:r>
      <w:r w:rsidRPr="000142B0">
        <w:t xml:space="preserve"> </w:t>
      </w:r>
      <w:r w:rsidR="003218B1" w:rsidRPr="000142B0">
        <w:t>‘</w:t>
      </w:r>
      <w:r w:rsidRPr="000142B0">
        <w:t>Heat health prevention measures and adaptation in older populations - A systematic review</w:t>
      </w:r>
      <w:r w:rsidR="003218B1" w:rsidRPr="000142B0">
        <w:t>’</w:t>
      </w:r>
      <w:r w:rsidRPr="000142B0">
        <w:t xml:space="preserve"> </w:t>
      </w:r>
      <w:r w:rsidRPr="00E004C2">
        <w:rPr>
          <w:rStyle w:val="Emphasis"/>
        </w:rPr>
        <w:t>International Journal of Environmental Research and Public Health,</w:t>
      </w:r>
      <w:r w:rsidRPr="000142B0">
        <w:t xml:space="preserve"> 16</w:t>
      </w:r>
      <w:r w:rsidR="00BD7989" w:rsidRPr="000142B0">
        <w:t>(22):4370, doi:10.3390/ijerph16224370.</w:t>
      </w:r>
    </w:p>
    <w:p w14:paraId="6D9AA65C" w14:textId="0599CD31" w:rsidR="00607723" w:rsidRPr="000142B0" w:rsidRDefault="00607723" w:rsidP="00E004C2">
      <w:pPr>
        <w:pStyle w:val="EndNoteBibliography"/>
      </w:pPr>
      <w:r w:rsidRPr="000142B0">
        <w:t xml:space="preserve">Xu R, Yu P, Liu Y, Chen G, Yang Z, Zhang Y, Wu Y, Beggs PJ, Zhang Y, Boocock J, Ji F, Hanigan I, Jay O, Bi P, Vargas N, Leder K, Green D, Quail K, Huxley R, Jalaludin B, Hu W, Dennekamp M, Vardoulakis S, Bone A, Abrahams J, Johnston FH, Broome R, Capon T, Li S, Guo Y </w:t>
      </w:r>
      <w:r w:rsidR="0021771D" w:rsidRPr="000142B0">
        <w:t>(</w:t>
      </w:r>
      <w:r w:rsidRPr="000142B0">
        <w:t>2023</w:t>
      </w:r>
      <w:r w:rsidR="0021771D" w:rsidRPr="000142B0">
        <w:t>)</w:t>
      </w:r>
      <w:r w:rsidRPr="000142B0">
        <w:t xml:space="preserve"> </w:t>
      </w:r>
      <w:r w:rsidR="00F64E00" w:rsidRPr="000142B0">
        <w:t>‘</w:t>
      </w:r>
      <w:r w:rsidRPr="000142B0">
        <w:t xml:space="preserve">Climate change, environmental extremes, and human health in Australia: </w:t>
      </w:r>
      <w:r w:rsidR="007F6895">
        <w:t>C</w:t>
      </w:r>
      <w:r w:rsidRPr="000142B0">
        <w:t>hallenges, adaptation strategies, and policy gaps</w:t>
      </w:r>
      <w:r w:rsidR="00F64E00" w:rsidRPr="000142B0">
        <w:t>’,</w:t>
      </w:r>
      <w:r w:rsidRPr="000142B0">
        <w:t xml:space="preserve"> </w:t>
      </w:r>
      <w:r w:rsidRPr="00E004C2">
        <w:rPr>
          <w:rStyle w:val="Emphasis"/>
        </w:rPr>
        <w:t>The Lancet Regional Health. Western Pacific,</w:t>
      </w:r>
      <w:r w:rsidRPr="000142B0">
        <w:t xml:space="preserve"> 40:100936</w:t>
      </w:r>
      <w:r w:rsidR="00B16E52" w:rsidRPr="000142B0">
        <w:t xml:space="preserve">, </w:t>
      </w:r>
      <w:r w:rsidR="00FF46B0" w:rsidRPr="000142B0">
        <w:t>doi:10.1016/j.lanwpc.2023.100936.</w:t>
      </w:r>
    </w:p>
    <w:p w14:paraId="08579A71" w14:textId="62EE58EB" w:rsidR="00DA13FB" w:rsidRPr="000142B0" w:rsidRDefault="00DA13FB" w:rsidP="00E004C2">
      <w:pPr>
        <w:pStyle w:val="EndNoteBibliography"/>
      </w:pPr>
      <w:r w:rsidRPr="000142B0">
        <w:t xml:space="preserve">Zhao Q, Yu P, Mahendran R, Huang W, Gao Y, Yang Z, Ye T, Wen B, Wu Y, Li S, Guo Y </w:t>
      </w:r>
      <w:r w:rsidR="002E2AC2" w:rsidRPr="000142B0">
        <w:t>(</w:t>
      </w:r>
      <w:r w:rsidRPr="000142B0">
        <w:t>2022</w:t>
      </w:r>
      <w:r w:rsidR="002E2AC2" w:rsidRPr="000142B0">
        <w:t>)</w:t>
      </w:r>
      <w:r w:rsidRPr="000142B0">
        <w:t xml:space="preserve"> </w:t>
      </w:r>
      <w:r w:rsidR="00304159" w:rsidRPr="000142B0">
        <w:t>‘</w:t>
      </w:r>
      <w:r w:rsidRPr="000142B0">
        <w:t>Global climate change and human health: Pathways and possible solutions</w:t>
      </w:r>
      <w:r w:rsidR="00304159" w:rsidRPr="000142B0">
        <w:t>’,</w:t>
      </w:r>
      <w:r w:rsidRPr="000142B0">
        <w:t xml:space="preserve"> </w:t>
      </w:r>
      <w:r w:rsidRPr="00E004C2">
        <w:rPr>
          <w:rStyle w:val="Emphasis"/>
        </w:rPr>
        <w:t>Eco-Environment &amp; Health (Online),</w:t>
      </w:r>
      <w:r w:rsidRPr="000142B0">
        <w:t xml:space="preserve"> 1</w:t>
      </w:r>
      <w:r w:rsidR="00304159" w:rsidRPr="000142B0">
        <w:t>(2)</w:t>
      </w:r>
      <w:r w:rsidRPr="000142B0">
        <w:t>:53-62</w:t>
      </w:r>
      <w:r w:rsidR="00304159" w:rsidRPr="000142B0">
        <w:t>, doi:</w:t>
      </w:r>
      <w:r w:rsidR="00403DA7" w:rsidRPr="000142B0">
        <w:t>10.1016/j.eehl.2022.04.004.</w:t>
      </w:r>
    </w:p>
    <w:p w14:paraId="405A9AAD" w14:textId="50E2C6D6" w:rsidR="005E33FB" w:rsidRPr="00E004C2" w:rsidRDefault="006579A6" w:rsidP="00E004C2">
      <w:pPr>
        <w:pStyle w:val="EndNoteBibliography"/>
      </w:pPr>
      <w:r w:rsidRPr="000142B0">
        <w:t xml:space="preserve">Zurynski Y, Fisher G, Wijekulasuriya S, Leask E, Dharmayani PNA, Ellis LA, Smith CL, Braithwaite J </w:t>
      </w:r>
      <w:r w:rsidR="00F86E30" w:rsidRPr="000142B0">
        <w:t>(</w:t>
      </w:r>
      <w:r w:rsidRPr="000142B0">
        <w:t>2024</w:t>
      </w:r>
      <w:r w:rsidR="00F86E30" w:rsidRPr="000142B0">
        <w:t>)</w:t>
      </w:r>
      <w:r w:rsidRPr="000142B0">
        <w:t xml:space="preserve"> </w:t>
      </w:r>
      <w:r w:rsidR="00F86E30" w:rsidRPr="000142B0">
        <w:t>‘</w:t>
      </w:r>
      <w:r w:rsidRPr="000142B0">
        <w:t>Bolstering health systems to cope with the impacts of climate change events: A review of the evidence on workforce planning, upskilling, and capacity building</w:t>
      </w:r>
      <w:r w:rsidR="00F86E30" w:rsidRPr="000142B0">
        <w:t>’,</w:t>
      </w:r>
      <w:r w:rsidRPr="00E004C2">
        <w:rPr>
          <w:rStyle w:val="Emphasis"/>
        </w:rPr>
        <w:t>The International Journal of Health Planning and Management</w:t>
      </w:r>
      <w:r w:rsidR="00F86E30" w:rsidRPr="000142B0">
        <w:t xml:space="preserve">, </w:t>
      </w:r>
      <w:r w:rsidR="006E0BD7" w:rsidRPr="000142B0">
        <w:t>39(3):</w:t>
      </w:r>
      <w:r w:rsidR="00D81A32" w:rsidRPr="000142B0">
        <w:t xml:space="preserve">781-805, </w:t>
      </w:r>
      <w:r w:rsidR="003C78D6" w:rsidRPr="000142B0">
        <w:t>doi:10.1002/hpm.3769.</w:t>
      </w:r>
    </w:p>
    <w:p w14:paraId="4B89FDB3" w14:textId="0870FE03" w:rsidR="00CC0E2E" w:rsidRPr="00E004C2" w:rsidRDefault="00CC0E2E" w:rsidP="00E004C2">
      <w:r w:rsidRPr="00E004C2">
        <w:br w:type="page"/>
      </w:r>
    </w:p>
    <w:p w14:paraId="0721D58E" w14:textId="04A192EB" w:rsidR="0090477D" w:rsidRPr="00E004C2" w:rsidRDefault="0090477D" w:rsidP="00E004C2"/>
    <w:p w14:paraId="380A5C83" w14:textId="77777777" w:rsidR="00392A4D" w:rsidRPr="00666BA1" w:rsidRDefault="0090477D" w:rsidP="001C3090">
      <w:pPr>
        <w:rPr>
          <w:color w:val="FFFFFF" w:themeColor="background1"/>
        </w:rPr>
      </w:pPr>
      <w:r w:rsidRPr="00666BA1">
        <w:rPr>
          <w:noProof/>
          <w:color w:val="FFFFFF" w:themeColor="background1"/>
        </w:rPr>
        <w:drawing>
          <wp:anchor distT="0" distB="0" distL="114300" distR="114300" simplePos="0" relativeHeight="251658243" behindDoc="1" locked="1" layoutInCell="1" allowOverlap="1" wp14:anchorId="318DBD71" wp14:editId="36165552">
            <wp:simplePos x="0" y="0"/>
            <wp:positionH relativeFrom="page">
              <wp:align>center</wp:align>
            </wp:positionH>
            <wp:positionV relativeFrom="page">
              <wp:align>center</wp:align>
            </wp:positionV>
            <wp:extent cx="7534800" cy="10656000"/>
            <wp:effectExtent l="0" t="0" r="9525"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8">
                      <a:extLst>
                        <a:ext uri="{28A0092B-C50C-407E-A947-70E740481C1C}">
                          <a14:useLocalDpi xmlns:a14="http://schemas.microsoft.com/office/drawing/2010/main" val="0"/>
                        </a:ext>
                      </a:extLst>
                    </a:blip>
                    <a:stretch>
                      <a:fillRect/>
                    </a:stretch>
                  </pic:blipFill>
                  <pic:spPr>
                    <a:xfrm>
                      <a:off x="0" y="0"/>
                      <a:ext cx="7534800" cy="10656000"/>
                    </a:xfrm>
                    <a:prstGeom prst="rect">
                      <a:avLst/>
                    </a:prstGeom>
                  </pic:spPr>
                </pic:pic>
              </a:graphicData>
            </a:graphic>
            <wp14:sizeRelH relativeFrom="page">
              <wp14:pctWidth>0</wp14:pctWidth>
            </wp14:sizeRelH>
            <wp14:sizeRelV relativeFrom="page">
              <wp14:pctHeight>0</wp14:pctHeight>
            </wp14:sizeRelV>
          </wp:anchor>
        </w:drawing>
      </w:r>
    </w:p>
    <w:sectPr w:rsidR="00392A4D" w:rsidRPr="00666BA1" w:rsidSect="00121E5A">
      <w:footerReference w:type="default" r:id="rId19"/>
      <w:footerReference w:type="first" r:id="rId20"/>
      <w:pgSz w:w="11900" w:h="16840" w:code="9"/>
      <w:pgMar w:top="1474" w:right="934" w:bottom="1474" w:left="1474"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9EBCC3" w14:textId="77777777" w:rsidR="003D3172" w:rsidRDefault="003D3172" w:rsidP="00BD640A">
      <w:pPr>
        <w:spacing w:line="240" w:lineRule="auto"/>
      </w:pPr>
      <w:r>
        <w:separator/>
      </w:r>
    </w:p>
  </w:endnote>
  <w:endnote w:type="continuationSeparator" w:id="0">
    <w:p w14:paraId="7BACE568" w14:textId="77777777" w:rsidR="003D3172" w:rsidRDefault="003D3172" w:rsidP="00BD640A">
      <w:pPr>
        <w:spacing w:line="240" w:lineRule="auto"/>
      </w:pPr>
      <w:r>
        <w:continuationSeparator/>
      </w:r>
    </w:p>
  </w:endnote>
  <w:endnote w:type="continuationNotice" w:id="1">
    <w:p w14:paraId="4E91B723" w14:textId="77777777" w:rsidR="003D3172" w:rsidRDefault="003D317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B3042C" w14:textId="77777777" w:rsidR="00121E5A" w:rsidRPr="00CA11E3" w:rsidRDefault="00121E5A" w:rsidP="00121E5A">
    <w:pPr>
      <w:pStyle w:val="Footer"/>
      <w:tabs>
        <w:tab w:val="clear" w:pos="4513"/>
        <w:tab w:val="clear" w:pos="9026"/>
        <w:tab w:val="right" w:pos="13892"/>
      </w:tabs>
      <w:rPr>
        <w:color w:val="FFFFFF" w:themeColor="background1"/>
      </w:rPr>
    </w:pPr>
    <w:r w:rsidRPr="00121E5A">
      <w:rPr>
        <w:color w:val="FFFFFF" w:themeColor="background1"/>
      </w:rPr>
      <w:t>Interim Australian Centre for Disease Control</w:t>
    </w:r>
    <w:r w:rsidRPr="00121E5A">
      <w:rPr>
        <w:color w:val="FFFFFF" w:themeColor="background1"/>
      </w:rPr>
      <w:tab/>
    </w:r>
    <w:r w:rsidRPr="00121E5A">
      <w:rPr>
        <w:color w:val="FFFFFF" w:themeColor="background1"/>
      </w:rPr>
      <w:fldChar w:fldCharType="begin"/>
    </w:r>
    <w:r w:rsidRPr="00121E5A">
      <w:rPr>
        <w:color w:val="FFFFFF" w:themeColor="background1"/>
      </w:rPr>
      <w:instrText xml:space="preserve"> PAGE   \* MERGEFORMAT </w:instrText>
    </w:r>
    <w:r w:rsidRPr="00121E5A">
      <w:rPr>
        <w:color w:val="FFFFFF" w:themeColor="background1"/>
      </w:rPr>
      <w:fldChar w:fldCharType="separate"/>
    </w:r>
    <w:r w:rsidRPr="00121E5A">
      <w:rPr>
        <w:noProof/>
        <w:color w:val="FFFFFF" w:themeColor="background1"/>
      </w:rPr>
      <w:t>1</w:t>
    </w:r>
    <w:r w:rsidRPr="00121E5A">
      <w:rPr>
        <w:noProof/>
        <w:color w:val="FFFFFF" w:themeColor="background1"/>
      </w:rPr>
      <w:fldChar w:fldCharType="end"/>
    </w:r>
    <w:r w:rsidRPr="00DD7044">
      <w:rPr>
        <w:noProof/>
        <w:color w:val="FFFFFF" w:themeColor="background1"/>
      </w:rPr>
      <w:drawing>
        <wp:anchor distT="0" distB="0" distL="114300" distR="114300" simplePos="0" relativeHeight="251658241" behindDoc="1" locked="1" layoutInCell="1" allowOverlap="1" wp14:anchorId="572D0B49" wp14:editId="4705EEDA">
          <wp:simplePos x="0" y="0"/>
          <wp:positionH relativeFrom="page">
            <wp:align>right</wp:align>
          </wp:positionH>
          <wp:positionV relativeFrom="page">
            <wp:align>bottom</wp:align>
          </wp:positionV>
          <wp:extent cx="10688400" cy="655200"/>
          <wp:effectExtent l="0" t="0" r="0" b="0"/>
          <wp:wrapNone/>
          <wp:docPr id="272701296" name="Picture 2727012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98200" name="Picture 27219820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8400" cy="65520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D18FCC" w14:textId="77777777" w:rsidR="004B339D" w:rsidRPr="00CA11E3" w:rsidRDefault="00121E5A" w:rsidP="00121E5A">
    <w:pPr>
      <w:pStyle w:val="Footer"/>
      <w:tabs>
        <w:tab w:val="clear" w:pos="4513"/>
        <w:tab w:val="clear" w:pos="9026"/>
        <w:tab w:val="right" w:pos="13892"/>
      </w:tabs>
      <w:rPr>
        <w:color w:val="FFFFFF" w:themeColor="background1"/>
      </w:rPr>
    </w:pPr>
    <w:r w:rsidRPr="00121E5A">
      <w:rPr>
        <w:color w:val="FFFFFF" w:themeColor="background1"/>
      </w:rPr>
      <w:t>Interim Australian Centre for Disease Control</w:t>
    </w:r>
    <w:r w:rsidRPr="00121E5A">
      <w:rPr>
        <w:color w:val="FFFFFF" w:themeColor="background1"/>
      </w:rPr>
      <w:tab/>
      <w:t xml:space="preserve">10 </w:t>
    </w:r>
    <w:r w:rsidR="00CA11E3" w:rsidRPr="00DD7044">
      <w:rPr>
        <w:noProof/>
        <w:color w:val="FFFFFF" w:themeColor="background1"/>
      </w:rPr>
      <w:drawing>
        <wp:anchor distT="0" distB="0" distL="114300" distR="114300" simplePos="0" relativeHeight="251658240" behindDoc="1" locked="1" layoutInCell="1" allowOverlap="1" wp14:anchorId="62CA7078" wp14:editId="49A8F8A3">
          <wp:simplePos x="0" y="0"/>
          <wp:positionH relativeFrom="page">
            <wp:align>right</wp:align>
          </wp:positionH>
          <wp:positionV relativeFrom="page">
            <wp:posOffset>6896735</wp:posOffset>
          </wp:positionV>
          <wp:extent cx="10687050" cy="654050"/>
          <wp:effectExtent l="0" t="0" r="0" b="0"/>
          <wp:wrapNone/>
          <wp:docPr id="1376385727" name="Picture 13763857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61552" name="Picture 143656155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7050" cy="65405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76914C" w14:textId="77777777" w:rsidR="003D3172" w:rsidRDefault="003D3172" w:rsidP="00BD640A">
      <w:pPr>
        <w:spacing w:line="240" w:lineRule="auto"/>
      </w:pPr>
      <w:r>
        <w:separator/>
      </w:r>
    </w:p>
  </w:footnote>
  <w:footnote w:type="continuationSeparator" w:id="0">
    <w:p w14:paraId="6059BD6E" w14:textId="77777777" w:rsidR="003D3172" w:rsidRDefault="003D3172" w:rsidP="00BD640A">
      <w:pPr>
        <w:spacing w:line="240" w:lineRule="auto"/>
      </w:pPr>
      <w:r>
        <w:continuationSeparator/>
      </w:r>
    </w:p>
  </w:footnote>
  <w:footnote w:type="continuationNotice" w:id="1">
    <w:p w14:paraId="3DD3BD94" w14:textId="77777777" w:rsidR="003D3172" w:rsidRDefault="003D317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99389284"/>
    <w:lvl w:ilvl="0">
      <w:start w:val="1"/>
      <w:numFmt w:val="decimal"/>
      <w:lvlText w:val="%1."/>
      <w:lvlJc w:val="left"/>
      <w:pPr>
        <w:tabs>
          <w:tab w:val="num" w:pos="360"/>
        </w:tabs>
        <w:ind w:left="360" w:hanging="360"/>
      </w:pPr>
    </w:lvl>
  </w:abstractNum>
  <w:abstractNum w:abstractNumId="1" w15:restartNumberingAfterBreak="0">
    <w:nsid w:val="FFFFFF89"/>
    <w:multiLevelType w:val="singleLevel"/>
    <w:tmpl w:val="5556396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9E13D0"/>
    <w:multiLevelType w:val="hybridMultilevel"/>
    <w:tmpl w:val="5A9A40D8"/>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005146"/>
    <w:multiLevelType w:val="hybridMultilevel"/>
    <w:tmpl w:val="760E8360"/>
    <w:lvl w:ilvl="0" w:tplc="7C0A087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58327DB"/>
    <w:multiLevelType w:val="hybridMultilevel"/>
    <w:tmpl w:val="70667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8D3280"/>
    <w:multiLevelType w:val="hybridMultilevel"/>
    <w:tmpl w:val="FC62D808"/>
    <w:lvl w:ilvl="0" w:tplc="0C090001">
      <w:start w:val="1"/>
      <w:numFmt w:val="bullet"/>
      <w:lvlText w:val=""/>
      <w:lvlJc w:val="left"/>
      <w:pPr>
        <w:ind w:left="360" w:hanging="360"/>
      </w:pPr>
      <w:rPr>
        <w:rFonts w:ascii="Symbol" w:hAnsi="Symbol"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2A32F39"/>
    <w:multiLevelType w:val="hybridMultilevel"/>
    <w:tmpl w:val="9CEA316E"/>
    <w:lvl w:ilvl="0" w:tplc="0C090001">
      <w:start w:val="1"/>
      <w:numFmt w:val="bullet"/>
      <w:lvlText w:val=""/>
      <w:lvlJc w:val="left"/>
      <w:pPr>
        <w:ind w:left="360" w:hanging="360"/>
      </w:pPr>
      <w:rPr>
        <w:rFonts w:ascii="Symbol" w:hAnsi="Symbol"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9D2C3B"/>
    <w:multiLevelType w:val="hybridMultilevel"/>
    <w:tmpl w:val="D98E993A"/>
    <w:lvl w:ilvl="0" w:tplc="0C090001">
      <w:start w:val="1"/>
      <w:numFmt w:val="bullet"/>
      <w:lvlText w:val=""/>
      <w:lvlJc w:val="left"/>
      <w:pPr>
        <w:ind w:left="720" w:hanging="360"/>
      </w:pPr>
      <w:rPr>
        <w:rFonts w:ascii="Symbol" w:hAnsi="Symbol"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B9E3154"/>
    <w:multiLevelType w:val="hybridMultilevel"/>
    <w:tmpl w:val="5A9A40D8"/>
    <w:lvl w:ilvl="0" w:tplc="27BA540A">
      <w:start w:val="1"/>
      <w:numFmt w:val="decimal"/>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3066866"/>
    <w:multiLevelType w:val="hybridMultilevel"/>
    <w:tmpl w:val="A4062838"/>
    <w:lvl w:ilvl="0" w:tplc="7070D564">
      <w:start w:val="1"/>
      <w:numFmt w:val="bullet"/>
      <w:pStyle w:val="Copyrightlistbullet"/>
      <w:lvlText w:val=""/>
      <w:lvlJc w:val="left"/>
      <w:pPr>
        <w:ind w:left="720" w:hanging="360"/>
      </w:pPr>
      <w:rPr>
        <w:rFonts w:ascii="Symbol" w:hAnsi="Symbol" w:cs="Symbol" w:hint="default"/>
        <w:b w:val="0"/>
        <w:i w:val="0"/>
        <w:color w:val="000000" w:themeColor="text1"/>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D537921"/>
    <w:multiLevelType w:val="hybridMultilevel"/>
    <w:tmpl w:val="F8187988"/>
    <w:lvl w:ilvl="0" w:tplc="EAEC0AB0">
      <w:start w:val="1"/>
      <w:numFmt w:val="decimal"/>
      <w:pStyle w:val="Tabletextnumbered"/>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4A9741C"/>
    <w:multiLevelType w:val="hybridMultilevel"/>
    <w:tmpl w:val="5A9A40D8"/>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AD83BAF"/>
    <w:multiLevelType w:val="hybridMultilevel"/>
    <w:tmpl w:val="6E9E19EA"/>
    <w:lvl w:ilvl="0" w:tplc="7CC62B26">
      <w:start w:val="1"/>
      <w:numFmt w:val="decimal"/>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670B89"/>
    <w:multiLevelType w:val="hybridMultilevel"/>
    <w:tmpl w:val="D76A95AA"/>
    <w:lvl w:ilvl="0" w:tplc="0C090001">
      <w:start w:val="1"/>
      <w:numFmt w:val="bullet"/>
      <w:lvlText w:val=""/>
      <w:lvlJc w:val="left"/>
      <w:pPr>
        <w:ind w:left="720" w:hanging="360"/>
      </w:pPr>
      <w:rPr>
        <w:rFonts w:ascii="Symbol" w:hAnsi="Symbol"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D0D5E4B"/>
    <w:multiLevelType w:val="multilevel"/>
    <w:tmpl w:val="D25CA49C"/>
    <w:styleLink w:val="CurrentList3"/>
    <w:lvl w:ilvl="0">
      <w:start w:val="1"/>
      <w:numFmt w:val="decimal"/>
      <w:lvlText w:val="%1."/>
      <w:lvlJc w:val="left"/>
      <w:pPr>
        <w:ind w:left="720" w:hanging="720"/>
      </w:pPr>
      <w:rPr>
        <w:rFonts w:asciiTheme="minorHAnsi" w:eastAsiaTheme="minorHAnsi" w:hAnsiTheme="minorHAnsi"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4BB5203E"/>
    <w:multiLevelType w:val="hybridMultilevel"/>
    <w:tmpl w:val="70C234DE"/>
    <w:lvl w:ilvl="0" w:tplc="829ACB0A">
      <w:start w:val="1"/>
      <w:numFmt w:val="decimal"/>
      <w:pStyle w:val="ListNumb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40A4127"/>
    <w:multiLevelType w:val="hybridMultilevel"/>
    <w:tmpl w:val="5A9A40D8"/>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4CD078A"/>
    <w:multiLevelType w:val="hybridMultilevel"/>
    <w:tmpl w:val="BAF0179E"/>
    <w:lvl w:ilvl="0" w:tplc="0C090001">
      <w:start w:val="1"/>
      <w:numFmt w:val="bullet"/>
      <w:lvlText w:val=""/>
      <w:lvlJc w:val="left"/>
      <w:pPr>
        <w:ind w:left="360" w:hanging="360"/>
      </w:pPr>
      <w:rPr>
        <w:rFonts w:ascii="Symbol" w:hAnsi="Symbol"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D820573"/>
    <w:multiLevelType w:val="hybridMultilevel"/>
    <w:tmpl w:val="3132B3A2"/>
    <w:lvl w:ilvl="0" w:tplc="C142832C">
      <w:start w:val="1"/>
      <w:numFmt w:val="decimal"/>
      <w:lvlText w:val="Table %1."/>
      <w:lvlJc w:val="left"/>
      <w:pPr>
        <w:tabs>
          <w:tab w:val="num" w:pos="1247"/>
        </w:tabs>
        <w:ind w:left="1247" w:hanging="887"/>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EE71080"/>
    <w:multiLevelType w:val="hybridMultilevel"/>
    <w:tmpl w:val="5BB47E14"/>
    <w:lvl w:ilvl="0" w:tplc="265015F2">
      <w:start w:val="1"/>
      <w:numFmt w:val="decimal"/>
      <w:lvlText w:val="%1."/>
      <w:lvlJc w:val="left"/>
      <w:pPr>
        <w:ind w:left="1020" w:hanging="360"/>
      </w:pPr>
    </w:lvl>
    <w:lvl w:ilvl="1" w:tplc="3F620D88">
      <w:start w:val="1"/>
      <w:numFmt w:val="decimal"/>
      <w:lvlText w:val="%2."/>
      <w:lvlJc w:val="left"/>
      <w:pPr>
        <w:ind w:left="1020" w:hanging="360"/>
      </w:pPr>
    </w:lvl>
    <w:lvl w:ilvl="2" w:tplc="71984B82">
      <w:start w:val="1"/>
      <w:numFmt w:val="decimal"/>
      <w:lvlText w:val="%3."/>
      <w:lvlJc w:val="left"/>
      <w:pPr>
        <w:ind w:left="1020" w:hanging="360"/>
      </w:pPr>
    </w:lvl>
    <w:lvl w:ilvl="3" w:tplc="4AF28B88">
      <w:start w:val="1"/>
      <w:numFmt w:val="decimal"/>
      <w:lvlText w:val="%4."/>
      <w:lvlJc w:val="left"/>
      <w:pPr>
        <w:ind w:left="1020" w:hanging="360"/>
      </w:pPr>
    </w:lvl>
    <w:lvl w:ilvl="4" w:tplc="6AD6007E">
      <w:start w:val="1"/>
      <w:numFmt w:val="decimal"/>
      <w:lvlText w:val="%5."/>
      <w:lvlJc w:val="left"/>
      <w:pPr>
        <w:ind w:left="1020" w:hanging="360"/>
      </w:pPr>
    </w:lvl>
    <w:lvl w:ilvl="5" w:tplc="20B4E892">
      <w:start w:val="1"/>
      <w:numFmt w:val="decimal"/>
      <w:lvlText w:val="%6."/>
      <w:lvlJc w:val="left"/>
      <w:pPr>
        <w:ind w:left="1020" w:hanging="360"/>
      </w:pPr>
    </w:lvl>
    <w:lvl w:ilvl="6" w:tplc="D5F6EB74">
      <w:start w:val="1"/>
      <w:numFmt w:val="decimal"/>
      <w:lvlText w:val="%7."/>
      <w:lvlJc w:val="left"/>
      <w:pPr>
        <w:ind w:left="1020" w:hanging="360"/>
      </w:pPr>
    </w:lvl>
    <w:lvl w:ilvl="7" w:tplc="51C45BEA">
      <w:start w:val="1"/>
      <w:numFmt w:val="decimal"/>
      <w:lvlText w:val="%8."/>
      <w:lvlJc w:val="left"/>
      <w:pPr>
        <w:ind w:left="1020" w:hanging="360"/>
      </w:pPr>
    </w:lvl>
    <w:lvl w:ilvl="8" w:tplc="7BAAB360">
      <w:start w:val="1"/>
      <w:numFmt w:val="decimal"/>
      <w:lvlText w:val="%9."/>
      <w:lvlJc w:val="left"/>
      <w:pPr>
        <w:ind w:left="1020" w:hanging="360"/>
      </w:pPr>
    </w:lvl>
  </w:abstractNum>
  <w:abstractNum w:abstractNumId="23"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6C7B6C79"/>
    <w:multiLevelType w:val="hybridMultilevel"/>
    <w:tmpl w:val="001A5174"/>
    <w:lvl w:ilvl="0" w:tplc="0C090001">
      <w:start w:val="1"/>
      <w:numFmt w:val="bullet"/>
      <w:lvlText w:val=""/>
      <w:lvlJc w:val="left"/>
      <w:pPr>
        <w:ind w:left="360" w:hanging="360"/>
      </w:pPr>
      <w:rPr>
        <w:rFonts w:ascii="Symbol" w:hAnsi="Symbol"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6CF8287E"/>
    <w:multiLevelType w:val="hybridMultilevel"/>
    <w:tmpl w:val="19AE8E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71923EFB"/>
    <w:multiLevelType w:val="hybridMultilevel"/>
    <w:tmpl w:val="AF6EA644"/>
    <w:lvl w:ilvl="0" w:tplc="0C090001">
      <w:start w:val="1"/>
      <w:numFmt w:val="bullet"/>
      <w:lvlText w:val=""/>
      <w:lvlJc w:val="left"/>
      <w:pPr>
        <w:ind w:left="720" w:hanging="360"/>
      </w:pPr>
      <w:rPr>
        <w:rFonts w:ascii="Symbol" w:hAnsi="Symbol"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4B64403"/>
    <w:multiLevelType w:val="hybridMultilevel"/>
    <w:tmpl w:val="D3E44BC4"/>
    <w:lvl w:ilvl="0" w:tplc="08090001">
      <w:start w:val="1"/>
      <w:numFmt w:val="bullet"/>
      <w:lvlText w:val=""/>
      <w:lvlJc w:val="left"/>
      <w:pPr>
        <w:ind w:left="6" w:hanging="360"/>
      </w:pPr>
      <w:rPr>
        <w:rFonts w:ascii="Symbol" w:hAnsi="Symbol" w:hint="default"/>
      </w:rPr>
    </w:lvl>
    <w:lvl w:ilvl="1" w:tplc="08090003" w:tentative="1">
      <w:start w:val="1"/>
      <w:numFmt w:val="bullet"/>
      <w:lvlText w:val="o"/>
      <w:lvlJc w:val="left"/>
      <w:pPr>
        <w:ind w:left="726" w:hanging="360"/>
      </w:pPr>
      <w:rPr>
        <w:rFonts w:ascii="Courier New" w:hAnsi="Courier New" w:cs="Courier New" w:hint="default"/>
      </w:rPr>
    </w:lvl>
    <w:lvl w:ilvl="2" w:tplc="08090005" w:tentative="1">
      <w:start w:val="1"/>
      <w:numFmt w:val="bullet"/>
      <w:lvlText w:val=""/>
      <w:lvlJc w:val="left"/>
      <w:pPr>
        <w:ind w:left="1446" w:hanging="360"/>
      </w:pPr>
      <w:rPr>
        <w:rFonts w:ascii="Wingdings" w:hAnsi="Wingdings" w:hint="default"/>
      </w:rPr>
    </w:lvl>
    <w:lvl w:ilvl="3" w:tplc="08090001" w:tentative="1">
      <w:start w:val="1"/>
      <w:numFmt w:val="bullet"/>
      <w:lvlText w:val=""/>
      <w:lvlJc w:val="left"/>
      <w:pPr>
        <w:ind w:left="2166" w:hanging="360"/>
      </w:pPr>
      <w:rPr>
        <w:rFonts w:ascii="Symbol" w:hAnsi="Symbol" w:hint="default"/>
      </w:rPr>
    </w:lvl>
    <w:lvl w:ilvl="4" w:tplc="08090003" w:tentative="1">
      <w:start w:val="1"/>
      <w:numFmt w:val="bullet"/>
      <w:lvlText w:val="o"/>
      <w:lvlJc w:val="left"/>
      <w:pPr>
        <w:ind w:left="2886" w:hanging="360"/>
      </w:pPr>
      <w:rPr>
        <w:rFonts w:ascii="Courier New" w:hAnsi="Courier New" w:cs="Courier New" w:hint="default"/>
      </w:rPr>
    </w:lvl>
    <w:lvl w:ilvl="5" w:tplc="08090005" w:tentative="1">
      <w:start w:val="1"/>
      <w:numFmt w:val="bullet"/>
      <w:lvlText w:val=""/>
      <w:lvlJc w:val="left"/>
      <w:pPr>
        <w:ind w:left="3606" w:hanging="360"/>
      </w:pPr>
      <w:rPr>
        <w:rFonts w:ascii="Wingdings" w:hAnsi="Wingdings" w:hint="default"/>
      </w:rPr>
    </w:lvl>
    <w:lvl w:ilvl="6" w:tplc="08090001" w:tentative="1">
      <w:start w:val="1"/>
      <w:numFmt w:val="bullet"/>
      <w:lvlText w:val=""/>
      <w:lvlJc w:val="left"/>
      <w:pPr>
        <w:ind w:left="4326" w:hanging="360"/>
      </w:pPr>
      <w:rPr>
        <w:rFonts w:ascii="Symbol" w:hAnsi="Symbol" w:hint="default"/>
      </w:rPr>
    </w:lvl>
    <w:lvl w:ilvl="7" w:tplc="08090003" w:tentative="1">
      <w:start w:val="1"/>
      <w:numFmt w:val="bullet"/>
      <w:lvlText w:val="o"/>
      <w:lvlJc w:val="left"/>
      <w:pPr>
        <w:ind w:left="5046" w:hanging="360"/>
      </w:pPr>
      <w:rPr>
        <w:rFonts w:ascii="Courier New" w:hAnsi="Courier New" w:cs="Courier New" w:hint="default"/>
      </w:rPr>
    </w:lvl>
    <w:lvl w:ilvl="8" w:tplc="08090005" w:tentative="1">
      <w:start w:val="1"/>
      <w:numFmt w:val="bullet"/>
      <w:lvlText w:val=""/>
      <w:lvlJc w:val="left"/>
      <w:pPr>
        <w:ind w:left="5766" w:hanging="360"/>
      </w:pPr>
      <w:rPr>
        <w:rFonts w:ascii="Wingdings" w:hAnsi="Wingdings" w:hint="default"/>
      </w:rPr>
    </w:lvl>
  </w:abstractNum>
  <w:abstractNum w:abstractNumId="28" w15:restartNumberingAfterBreak="0">
    <w:nsid w:val="7A596CE0"/>
    <w:multiLevelType w:val="hybridMultilevel"/>
    <w:tmpl w:val="28665394"/>
    <w:lvl w:ilvl="0" w:tplc="CB16BCEC">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E93795"/>
    <w:multiLevelType w:val="hybridMultilevel"/>
    <w:tmpl w:val="06A651A0"/>
    <w:lvl w:ilvl="0" w:tplc="0C090001">
      <w:start w:val="1"/>
      <w:numFmt w:val="bullet"/>
      <w:lvlText w:val=""/>
      <w:lvlJc w:val="left"/>
      <w:pPr>
        <w:ind w:left="720" w:hanging="360"/>
      </w:pPr>
      <w:rPr>
        <w:rFonts w:ascii="Symbol" w:hAnsi="Symbol"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01134077">
    <w:abstractNumId w:val="12"/>
  </w:num>
  <w:num w:numId="2" w16cid:durableId="561913990">
    <w:abstractNumId w:val="27"/>
  </w:num>
  <w:num w:numId="3" w16cid:durableId="585654748">
    <w:abstractNumId w:val="8"/>
  </w:num>
  <w:num w:numId="4" w16cid:durableId="1674411436">
    <w:abstractNumId w:val="7"/>
  </w:num>
  <w:num w:numId="5" w16cid:durableId="406080009">
    <w:abstractNumId w:val="28"/>
  </w:num>
  <w:num w:numId="6" w16cid:durableId="1672641317">
    <w:abstractNumId w:val="25"/>
  </w:num>
  <w:num w:numId="7" w16cid:durableId="197360763">
    <w:abstractNumId w:val="23"/>
  </w:num>
  <w:num w:numId="8" w16cid:durableId="202982066">
    <w:abstractNumId w:val="18"/>
  </w:num>
  <w:num w:numId="9" w16cid:durableId="599261372">
    <w:abstractNumId w:val="17"/>
  </w:num>
  <w:num w:numId="10" w16cid:durableId="1418865217">
    <w:abstractNumId w:val="15"/>
  </w:num>
  <w:num w:numId="11" w16cid:durableId="1153065788">
    <w:abstractNumId w:val="21"/>
  </w:num>
  <w:num w:numId="12" w16cid:durableId="926815496">
    <w:abstractNumId w:val="24"/>
  </w:num>
  <w:num w:numId="13" w16cid:durableId="525480976">
    <w:abstractNumId w:val="5"/>
  </w:num>
  <w:num w:numId="14" w16cid:durableId="1329750984">
    <w:abstractNumId w:val="6"/>
  </w:num>
  <w:num w:numId="15" w16cid:durableId="1928272569">
    <w:abstractNumId w:val="20"/>
  </w:num>
  <w:num w:numId="16" w16cid:durableId="121004789">
    <w:abstractNumId w:val="10"/>
  </w:num>
  <w:num w:numId="17" w16cid:durableId="1124889562">
    <w:abstractNumId w:val="19"/>
  </w:num>
  <w:num w:numId="18" w16cid:durableId="1054616985">
    <w:abstractNumId w:val="2"/>
  </w:num>
  <w:num w:numId="19" w16cid:durableId="765661662">
    <w:abstractNumId w:val="14"/>
  </w:num>
  <w:num w:numId="20" w16cid:durableId="1728794350">
    <w:abstractNumId w:val="3"/>
  </w:num>
  <w:num w:numId="21" w16cid:durableId="881089659">
    <w:abstractNumId w:val="13"/>
  </w:num>
  <w:num w:numId="22" w16cid:durableId="1956600112">
    <w:abstractNumId w:val="26"/>
  </w:num>
  <w:num w:numId="23" w16cid:durableId="1044907397">
    <w:abstractNumId w:val="16"/>
  </w:num>
  <w:num w:numId="24" w16cid:durableId="117771017">
    <w:abstractNumId w:val="29"/>
  </w:num>
  <w:num w:numId="25" w16cid:durableId="531768197">
    <w:abstractNumId w:val="9"/>
  </w:num>
  <w:num w:numId="26" w16cid:durableId="1970742636">
    <w:abstractNumId w:val="22"/>
  </w:num>
  <w:num w:numId="27" w16cid:durableId="478154740">
    <w:abstractNumId w:val="1"/>
  </w:num>
  <w:num w:numId="28" w16cid:durableId="1131360185">
    <w:abstractNumId w:val="4"/>
  </w:num>
  <w:num w:numId="29" w16cid:durableId="1495412390">
    <w:abstractNumId w:val="0"/>
  </w:num>
  <w:num w:numId="30" w16cid:durableId="670261158">
    <w:abstractNumId w:val="1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F87"/>
    <w:rsid w:val="000006B3"/>
    <w:rsid w:val="000007F8"/>
    <w:rsid w:val="00000EA5"/>
    <w:rsid w:val="00001B45"/>
    <w:rsid w:val="00001EAD"/>
    <w:rsid w:val="00001FCA"/>
    <w:rsid w:val="000021C0"/>
    <w:rsid w:val="0000262E"/>
    <w:rsid w:val="0000293E"/>
    <w:rsid w:val="00002967"/>
    <w:rsid w:val="0000343A"/>
    <w:rsid w:val="0000390A"/>
    <w:rsid w:val="00003B41"/>
    <w:rsid w:val="00003B57"/>
    <w:rsid w:val="00003E3C"/>
    <w:rsid w:val="0000445B"/>
    <w:rsid w:val="00004745"/>
    <w:rsid w:val="00004A01"/>
    <w:rsid w:val="00004DCA"/>
    <w:rsid w:val="00004FB7"/>
    <w:rsid w:val="000050B2"/>
    <w:rsid w:val="00005915"/>
    <w:rsid w:val="00005C11"/>
    <w:rsid w:val="00006053"/>
    <w:rsid w:val="00006365"/>
    <w:rsid w:val="0000667A"/>
    <w:rsid w:val="00006F7D"/>
    <w:rsid w:val="00006FA9"/>
    <w:rsid w:val="00007D17"/>
    <w:rsid w:val="00010042"/>
    <w:rsid w:val="000100B8"/>
    <w:rsid w:val="000106ED"/>
    <w:rsid w:val="00010E1E"/>
    <w:rsid w:val="00011054"/>
    <w:rsid w:val="00011485"/>
    <w:rsid w:val="00012426"/>
    <w:rsid w:val="00012C20"/>
    <w:rsid w:val="00014158"/>
    <w:rsid w:val="000142B0"/>
    <w:rsid w:val="00014C55"/>
    <w:rsid w:val="00014C65"/>
    <w:rsid w:val="00015402"/>
    <w:rsid w:val="00016200"/>
    <w:rsid w:val="000169E6"/>
    <w:rsid w:val="00016CD9"/>
    <w:rsid w:val="00016DE2"/>
    <w:rsid w:val="00016FDD"/>
    <w:rsid w:val="000176AC"/>
    <w:rsid w:val="000200EF"/>
    <w:rsid w:val="000201B5"/>
    <w:rsid w:val="00020A26"/>
    <w:rsid w:val="00020D24"/>
    <w:rsid w:val="00020F5D"/>
    <w:rsid w:val="00020F7A"/>
    <w:rsid w:val="00021E73"/>
    <w:rsid w:val="000221F0"/>
    <w:rsid w:val="0002227A"/>
    <w:rsid w:val="00022863"/>
    <w:rsid w:val="000228A4"/>
    <w:rsid w:val="00022CB0"/>
    <w:rsid w:val="00022DF4"/>
    <w:rsid w:val="0002364E"/>
    <w:rsid w:val="00024039"/>
    <w:rsid w:val="000246E3"/>
    <w:rsid w:val="0002571E"/>
    <w:rsid w:val="00025C48"/>
    <w:rsid w:val="00027049"/>
    <w:rsid w:val="00027B09"/>
    <w:rsid w:val="00027BDD"/>
    <w:rsid w:val="00027CB5"/>
    <w:rsid w:val="00027EAC"/>
    <w:rsid w:val="00030270"/>
    <w:rsid w:val="00030324"/>
    <w:rsid w:val="00030718"/>
    <w:rsid w:val="0003087A"/>
    <w:rsid w:val="00030A3F"/>
    <w:rsid w:val="000326A3"/>
    <w:rsid w:val="00033251"/>
    <w:rsid w:val="00033405"/>
    <w:rsid w:val="00033B48"/>
    <w:rsid w:val="00033C96"/>
    <w:rsid w:val="00033D56"/>
    <w:rsid w:val="00034196"/>
    <w:rsid w:val="000356DD"/>
    <w:rsid w:val="00036013"/>
    <w:rsid w:val="000362D2"/>
    <w:rsid w:val="000363F0"/>
    <w:rsid w:val="000366C4"/>
    <w:rsid w:val="00040201"/>
    <w:rsid w:val="000402A2"/>
    <w:rsid w:val="0004070C"/>
    <w:rsid w:val="00040A45"/>
    <w:rsid w:val="00040B0F"/>
    <w:rsid w:val="00040E96"/>
    <w:rsid w:val="00041489"/>
    <w:rsid w:val="000414FD"/>
    <w:rsid w:val="00041730"/>
    <w:rsid w:val="00041769"/>
    <w:rsid w:val="00042473"/>
    <w:rsid w:val="00042553"/>
    <w:rsid w:val="000425BE"/>
    <w:rsid w:val="00042C34"/>
    <w:rsid w:val="000433F0"/>
    <w:rsid w:val="0004344E"/>
    <w:rsid w:val="00043A9A"/>
    <w:rsid w:val="0004445A"/>
    <w:rsid w:val="000449E9"/>
    <w:rsid w:val="00046572"/>
    <w:rsid w:val="00047153"/>
    <w:rsid w:val="000503EF"/>
    <w:rsid w:val="00050577"/>
    <w:rsid w:val="00050B74"/>
    <w:rsid w:val="0005187E"/>
    <w:rsid w:val="0005210E"/>
    <w:rsid w:val="000523EC"/>
    <w:rsid w:val="0005278A"/>
    <w:rsid w:val="00052A14"/>
    <w:rsid w:val="0005313C"/>
    <w:rsid w:val="000536A9"/>
    <w:rsid w:val="00053861"/>
    <w:rsid w:val="000538CE"/>
    <w:rsid w:val="000539EF"/>
    <w:rsid w:val="0005454A"/>
    <w:rsid w:val="00054F33"/>
    <w:rsid w:val="00055004"/>
    <w:rsid w:val="0005501F"/>
    <w:rsid w:val="000550C7"/>
    <w:rsid w:val="00055C1E"/>
    <w:rsid w:val="00055C8D"/>
    <w:rsid w:val="00055CE2"/>
    <w:rsid w:val="000561ED"/>
    <w:rsid w:val="000562FE"/>
    <w:rsid w:val="00056601"/>
    <w:rsid w:val="00056C3A"/>
    <w:rsid w:val="00056EF7"/>
    <w:rsid w:val="00057416"/>
    <w:rsid w:val="00057BF9"/>
    <w:rsid w:val="00057E98"/>
    <w:rsid w:val="00060260"/>
    <w:rsid w:val="00060351"/>
    <w:rsid w:val="000610A6"/>
    <w:rsid w:val="000612C9"/>
    <w:rsid w:val="0006217A"/>
    <w:rsid w:val="00062B3B"/>
    <w:rsid w:val="00062F28"/>
    <w:rsid w:val="00063790"/>
    <w:rsid w:val="00063A29"/>
    <w:rsid w:val="00064308"/>
    <w:rsid w:val="000645B9"/>
    <w:rsid w:val="000646AF"/>
    <w:rsid w:val="00064770"/>
    <w:rsid w:val="00064B1C"/>
    <w:rsid w:val="00065AC9"/>
    <w:rsid w:val="00066848"/>
    <w:rsid w:val="00066913"/>
    <w:rsid w:val="00066D92"/>
    <w:rsid w:val="00066F32"/>
    <w:rsid w:val="00070316"/>
    <w:rsid w:val="00070409"/>
    <w:rsid w:val="00070686"/>
    <w:rsid w:val="0007080B"/>
    <w:rsid w:val="000713A7"/>
    <w:rsid w:val="00071F53"/>
    <w:rsid w:val="000727DC"/>
    <w:rsid w:val="0007387A"/>
    <w:rsid w:val="0007390D"/>
    <w:rsid w:val="00073B92"/>
    <w:rsid w:val="000746A1"/>
    <w:rsid w:val="00074E6C"/>
    <w:rsid w:val="00074F4A"/>
    <w:rsid w:val="00075AEF"/>
    <w:rsid w:val="00075CFF"/>
    <w:rsid w:val="0007620B"/>
    <w:rsid w:val="00076C0E"/>
    <w:rsid w:val="00076DD0"/>
    <w:rsid w:val="00077CEA"/>
    <w:rsid w:val="000800F8"/>
    <w:rsid w:val="000801AF"/>
    <w:rsid w:val="00080864"/>
    <w:rsid w:val="0008087E"/>
    <w:rsid w:val="00080A32"/>
    <w:rsid w:val="00080C58"/>
    <w:rsid w:val="00081C89"/>
    <w:rsid w:val="00082072"/>
    <w:rsid w:val="00082883"/>
    <w:rsid w:val="00082A3E"/>
    <w:rsid w:val="00083692"/>
    <w:rsid w:val="00083ADA"/>
    <w:rsid w:val="00083FA5"/>
    <w:rsid w:val="00084974"/>
    <w:rsid w:val="00084BD7"/>
    <w:rsid w:val="0008508C"/>
    <w:rsid w:val="000857A1"/>
    <w:rsid w:val="00085ECC"/>
    <w:rsid w:val="00085EFD"/>
    <w:rsid w:val="00085FB4"/>
    <w:rsid w:val="00086CC7"/>
    <w:rsid w:val="000871AF"/>
    <w:rsid w:val="000872D7"/>
    <w:rsid w:val="00087A05"/>
    <w:rsid w:val="00091798"/>
    <w:rsid w:val="00091814"/>
    <w:rsid w:val="000919F4"/>
    <w:rsid w:val="0009262A"/>
    <w:rsid w:val="00092A6A"/>
    <w:rsid w:val="00092DA9"/>
    <w:rsid w:val="000947BA"/>
    <w:rsid w:val="00094949"/>
    <w:rsid w:val="000949C0"/>
    <w:rsid w:val="00094AB4"/>
    <w:rsid w:val="000951F6"/>
    <w:rsid w:val="0009531B"/>
    <w:rsid w:val="0009579A"/>
    <w:rsid w:val="000966B9"/>
    <w:rsid w:val="00096CFA"/>
    <w:rsid w:val="00096D39"/>
    <w:rsid w:val="00097917"/>
    <w:rsid w:val="000A0337"/>
    <w:rsid w:val="000A03F9"/>
    <w:rsid w:val="000A05D9"/>
    <w:rsid w:val="000A0906"/>
    <w:rsid w:val="000A0DAC"/>
    <w:rsid w:val="000A1000"/>
    <w:rsid w:val="000A16EB"/>
    <w:rsid w:val="000A18A1"/>
    <w:rsid w:val="000A1C74"/>
    <w:rsid w:val="000A1C7D"/>
    <w:rsid w:val="000A1D8B"/>
    <w:rsid w:val="000A261D"/>
    <w:rsid w:val="000A271A"/>
    <w:rsid w:val="000A2798"/>
    <w:rsid w:val="000A27DE"/>
    <w:rsid w:val="000A2CCE"/>
    <w:rsid w:val="000A3824"/>
    <w:rsid w:val="000A4571"/>
    <w:rsid w:val="000A5416"/>
    <w:rsid w:val="000A5946"/>
    <w:rsid w:val="000A5986"/>
    <w:rsid w:val="000A5A80"/>
    <w:rsid w:val="000A5D9B"/>
    <w:rsid w:val="000A60B6"/>
    <w:rsid w:val="000A6215"/>
    <w:rsid w:val="000A63F2"/>
    <w:rsid w:val="000A641D"/>
    <w:rsid w:val="000A66E4"/>
    <w:rsid w:val="000A68C8"/>
    <w:rsid w:val="000A7A60"/>
    <w:rsid w:val="000A7B03"/>
    <w:rsid w:val="000A7C26"/>
    <w:rsid w:val="000B16AE"/>
    <w:rsid w:val="000B29BD"/>
    <w:rsid w:val="000B315C"/>
    <w:rsid w:val="000B3ADF"/>
    <w:rsid w:val="000B4082"/>
    <w:rsid w:val="000B4495"/>
    <w:rsid w:val="000B46B7"/>
    <w:rsid w:val="000B4A0A"/>
    <w:rsid w:val="000B4AD9"/>
    <w:rsid w:val="000B4EAC"/>
    <w:rsid w:val="000B53DB"/>
    <w:rsid w:val="000B54D0"/>
    <w:rsid w:val="000B56F7"/>
    <w:rsid w:val="000B5C38"/>
    <w:rsid w:val="000B5D73"/>
    <w:rsid w:val="000B60B2"/>
    <w:rsid w:val="000B60D7"/>
    <w:rsid w:val="000B6713"/>
    <w:rsid w:val="000B7977"/>
    <w:rsid w:val="000B7D49"/>
    <w:rsid w:val="000C0418"/>
    <w:rsid w:val="000C0427"/>
    <w:rsid w:val="000C1A8D"/>
    <w:rsid w:val="000C1BDD"/>
    <w:rsid w:val="000C1F61"/>
    <w:rsid w:val="000C2A30"/>
    <w:rsid w:val="000C2BF6"/>
    <w:rsid w:val="000C2FA2"/>
    <w:rsid w:val="000C33F4"/>
    <w:rsid w:val="000C352E"/>
    <w:rsid w:val="000C3CE6"/>
    <w:rsid w:val="000C46FA"/>
    <w:rsid w:val="000C48F7"/>
    <w:rsid w:val="000C4ABF"/>
    <w:rsid w:val="000C5658"/>
    <w:rsid w:val="000C5660"/>
    <w:rsid w:val="000C6875"/>
    <w:rsid w:val="000C6C8D"/>
    <w:rsid w:val="000C6F1E"/>
    <w:rsid w:val="000C7914"/>
    <w:rsid w:val="000C7E8C"/>
    <w:rsid w:val="000D024F"/>
    <w:rsid w:val="000D0490"/>
    <w:rsid w:val="000D0C83"/>
    <w:rsid w:val="000D0DE9"/>
    <w:rsid w:val="000D0FD0"/>
    <w:rsid w:val="000D0FD4"/>
    <w:rsid w:val="000D1372"/>
    <w:rsid w:val="000D197F"/>
    <w:rsid w:val="000D2CD3"/>
    <w:rsid w:val="000D2D34"/>
    <w:rsid w:val="000D36CC"/>
    <w:rsid w:val="000D3829"/>
    <w:rsid w:val="000D3C9C"/>
    <w:rsid w:val="000D3CC8"/>
    <w:rsid w:val="000D3F4C"/>
    <w:rsid w:val="000D424A"/>
    <w:rsid w:val="000D4A46"/>
    <w:rsid w:val="000D5366"/>
    <w:rsid w:val="000D660E"/>
    <w:rsid w:val="000D676D"/>
    <w:rsid w:val="000D6C39"/>
    <w:rsid w:val="000D72C4"/>
    <w:rsid w:val="000D78AF"/>
    <w:rsid w:val="000E13C7"/>
    <w:rsid w:val="000E1594"/>
    <w:rsid w:val="000E216F"/>
    <w:rsid w:val="000E2289"/>
    <w:rsid w:val="000E3116"/>
    <w:rsid w:val="000E3120"/>
    <w:rsid w:val="000E3A7C"/>
    <w:rsid w:val="000E3AFC"/>
    <w:rsid w:val="000E3B62"/>
    <w:rsid w:val="000E4594"/>
    <w:rsid w:val="000E4CF4"/>
    <w:rsid w:val="000E5071"/>
    <w:rsid w:val="000E553B"/>
    <w:rsid w:val="000E6799"/>
    <w:rsid w:val="000E6BE6"/>
    <w:rsid w:val="000E70DA"/>
    <w:rsid w:val="000E79F5"/>
    <w:rsid w:val="000F0651"/>
    <w:rsid w:val="000F0BBC"/>
    <w:rsid w:val="000F1976"/>
    <w:rsid w:val="000F1CDB"/>
    <w:rsid w:val="000F24A3"/>
    <w:rsid w:val="000F2B2C"/>
    <w:rsid w:val="000F2D49"/>
    <w:rsid w:val="000F34CE"/>
    <w:rsid w:val="000F376D"/>
    <w:rsid w:val="000F3826"/>
    <w:rsid w:val="000F4D5C"/>
    <w:rsid w:val="000F5015"/>
    <w:rsid w:val="000F55E4"/>
    <w:rsid w:val="000F5959"/>
    <w:rsid w:val="000F63F3"/>
    <w:rsid w:val="000F6679"/>
    <w:rsid w:val="000F66EE"/>
    <w:rsid w:val="000F6FE3"/>
    <w:rsid w:val="000F732F"/>
    <w:rsid w:val="000F78D5"/>
    <w:rsid w:val="000F7A0A"/>
    <w:rsid w:val="000F7BD1"/>
    <w:rsid w:val="00100041"/>
    <w:rsid w:val="001000D8"/>
    <w:rsid w:val="001002EC"/>
    <w:rsid w:val="0010046F"/>
    <w:rsid w:val="00100556"/>
    <w:rsid w:val="00100F33"/>
    <w:rsid w:val="0010206F"/>
    <w:rsid w:val="00102427"/>
    <w:rsid w:val="00102BDF"/>
    <w:rsid w:val="00103127"/>
    <w:rsid w:val="00104347"/>
    <w:rsid w:val="00104846"/>
    <w:rsid w:val="00104B1C"/>
    <w:rsid w:val="00104BE1"/>
    <w:rsid w:val="00106703"/>
    <w:rsid w:val="001067AB"/>
    <w:rsid w:val="001067D2"/>
    <w:rsid w:val="001068C1"/>
    <w:rsid w:val="001068DF"/>
    <w:rsid w:val="00106F15"/>
    <w:rsid w:val="0010733C"/>
    <w:rsid w:val="001073E1"/>
    <w:rsid w:val="00107958"/>
    <w:rsid w:val="00107F16"/>
    <w:rsid w:val="00110250"/>
    <w:rsid w:val="00111788"/>
    <w:rsid w:val="00111E79"/>
    <w:rsid w:val="00112574"/>
    <w:rsid w:val="00112DA1"/>
    <w:rsid w:val="00112F9C"/>
    <w:rsid w:val="001130A7"/>
    <w:rsid w:val="001130E4"/>
    <w:rsid w:val="00114CC3"/>
    <w:rsid w:val="00114FC7"/>
    <w:rsid w:val="0011502D"/>
    <w:rsid w:val="00115247"/>
    <w:rsid w:val="0011539D"/>
    <w:rsid w:val="00115C40"/>
    <w:rsid w:val="00116304"/>
    <w:rsid w:val="001166B8"/>
    <w:rsid w:val="00116980"/>
    <w:rsid w:val="00116B81"/>
    <w:rsid w:val="00116D68"/>
    <w:rsid w:val="00116D80"/>
    <w:rsid w:val="00117216"/>
    <w:rsid w:val="001172B0"/>
    <w:rsid w:val="00117B1B"/>
    <w:rsid w:val="00120863"/>
    <w:rsid w:val="00121300"/>
    <w:rsid w:val="001215D4"/>
    <w:rsid w:val="00121916"/>
    <w:rsid w:val="00121AF2"/>
    <w:rsid w:val="00121E5A"/>
    <w:rsid w:val="00122161"/>
    <w:rsid w:val="00122177"/>
    <w:rsid w:val="00122658"/>
    <w:rsid w:val="00122905"/>
    <w:rsid w:val="00122DE8"/>
    <w:rsid w:val="001239E6"/>
    <w:rsid w:val="00124C23"/>
    <w:rsid w:val="00125476"/>
    <w:rsid w:val="00125D55"/>
    <w:rsid w:val="00126AF5"/>
    <w:rsid w:val="00126F8A"/>
    <w:rsid w:val="00127270"/>
    <w:rsid w:val="001275FE"/>
    <w:rsid w:val="0012774C"/>
    <w:rsid w:val="00127AB2"/>
    <w:rsid w:val="00130EDA"/>
    <w:rsid w:val="0013100B"/>
    <w:rsid w:val="00131227"/>
    <w:rsid w:val="00131452"/>
    <w:rsid w:val="001316B8"/>
    <w:rsid w:val="0013210D"/>
    <w:rsid w:val="001322A3"/>
    <w:rsid w:val="0013255C"/>
    <w:rsid w:val="001326CC"/>
    <w:rsid w:val="00132A6D"/>
    <w:rsid w:val="001332AB"/>
    <w:rsid w:val="0013408E"/>
    <w:rsid w:val="00134925"/>
    <w:rsid w:val="001359D2"/>
    <w:rsid w:val="00135EF7"/>
    <w:rsid w:val="00136BAF"/>
    <w:rsid w:val="0013752C"/>
    <w:rsid w:val="0013760B"/>
    <w:rsid w:val="00137637"/>
    <w:rsid w:val="001376B2"/>
    <w:rsid w:val="00137B7B"/>
    <w:rsid w:val="00137C51"/>
    <w:rsid w:val="00137D89"/>
    <w:rsid w:val="00140946"/>
    <w:rsid w:val="001418E1"/>
    <w:rsid w:val="00141C18"/>
    <w:rsid w:val="001424C8"/>
    <w:rsid w:val="0014265A"/>
    <w:rsid w:val="00142965"/>
    <w:rsid w:val="00143553"/>
    <w:rsid w:val="00143A08"/>
    <w:rsid w:val="00143DEA"/>
    <w:rsid w:val="001440B5"/>
    <w:rsid w:val="001451DB"/>
    <w:rsid w:val="001452E3"/>
    <w:rsid w:val="00145424"/>
    <w:rsid w:val="0014634C"/>
    <w:rsid w:val="0014733D"/>
    <w:rsid w:val="00147AE9"/>
    <w:rsid w:val="001504A9"/>
    <w:rsid w:val="00150586"/>
    <w:rsid w:val="0015077D"/>
    <w:rsid w:val="00150BF0"/>
    <w:rsid w:val="001513DF"/>
    <w:rsid w:val="0015282A"/>
    <w:rsid w:val="00152A1E"/>
    <w:rsid w:val="00152D5E"/>
    <w:rsid w:val="00152D6B"/>
    <w:rsid w:val="00153960"/>
    <w:rsid w:val="00153B71"/>
    <w:rsid w:val="00153FDE"/>
    <w:rsid w:val="00154774"/>
    <w:rsid w:val="00155530"/>
    <w:rsid w:val="001557DB"/>
    <w:rsid w:val="001559F5"/>
    <w:rsid w:val="00156666"/>
    <w:rsid w:val="00156868"/>
    <w:rsid w:val="00156983"/>
    <w:rsid w:val="00156C14"/>
    <w:rsid w:val="00156ED0"/>
    <w:rsid w:val="0015767C"/>
    <w:rsid w:val="00157CD3"/>
    <w:rsid w:val="00157EE6"/>
    <w:rsid w:val="001601A5"/>
    <w:rsid w:val="001603A2"/>
    <w:rsid w:val="0016060B"/>
    <w:rsid w:val="00160B45"/>
    <w:rsid w:val="00160BDD"/>
    <w:rsid w:val="00160D6A"/>
    <w:rsid w:val="00161A98"/>
    <w:rsid w:val="00161ACE"/>
    <w:rsid w:val="00161B1A"/>
    <w:rsid w:val="00161BFD"/>
    <w:rsid w:val="001620AC"/>
    <w:rsid w:val="00162179"/>
    <w:rsid w:val="001621A3"/>
    <w:rsid w:val="00162558"/>
    <w:rsid w:val="00162E51"/>
    <w:rsid w:val="00162E53"/>
    <w:rsid w:val="00163C96"/>
    <w:rsid w:val="00164B2A"/>
    <w:rsid w:val="00164FCC"/>
    <w:rsid w:val="00164FDB"/>
    <w:rsid w:val="001650AC"/>
    <w:rsid w:val="00165316"/>
    <w:rsid w:val="00165A67"/>
    <w:rsid w:val="00165CAD"/>
    <w:rsid w:val="00166E00"/>
    <w:rsid w:val="00167624"/>
    <w:rsid w:val="00167D33"/>
    <w:rsid w:val="001703A8"/>
    <w:rsid w:val="00171A1D"/>
    <w:rsid w:val="00171DEA"/>
    <w:rsid w:val="001720B8"/>
    <w:rsid w:val="001730BE"/>
    <w:rsid w:val="0017357B"/>
    <w:rsid w:val="0017413F"/>
    <w:rsid w:val="00174F81"/>
    <w:rsid w:val="00175061"/>
    <w:rsid w:val="00175879"/>
    <w:rsid w:val="00175885"/>
    <w:rsid w:val="0017620D"/>
    <w:rsid w:val="00176CF7"/>
    <w:rsid w:val="0017762C"/>
    <w:rsid w:val="00177BB2"/>
    <w:rsid w:val="00180B29"/>
    <w:rsid w:val="001810FC"/>
    <w:rsid w:val="001819C5"/>
    <w:rsid w:val="00181A21"/>
    <w:rsid w:val="00181C4A"/>
    <w:rsid w:val="0018235B"/>
    <w:rsid w:val="001836F2"/>
    <w:rsid w:val="001846AF"/>
    <w:rsid w:val="0018494A"/>
    <w:rsid w:val="00184C65"/>
    <w:rsid w:val="00184DC3"/>
    <w:rsid w:val="00185A34"/>
    <w:rsid w:val="00186211"/>
    <w:rsid w:val="0018639C"/>
    <w:rsid w:val="001865F6"/>
    <w:rsid w:val="0018681A"/>
    <w:rsid w:val="00187C92"/>
    <w:rsid w:val="00187CBC"/>
    <w:rsid w:val="00190015"/>
    <w:rsid w:val="001900DF"/>
    <w:rsid w:val="001900F5"/>
    <w:rsid w:val="0019061D"/>
    <w:rsid w:val="001913C6"/>
    <w:rsid w:val="0019197C"/>
    <w:rsid w:val="00191A77"/>
    <w:rsid w:val="00193C3B"/>
    <w:rsid w:val="00194283"/>
    <w:rsid w:val="00194544"/>
    <w:rsid w:val="00194AA4"/>
    <w:rsid w:val="00195614"/>
    <w:rsid w:val="00195E4D"/>
    <w:rsid w:val="001960BB"/>
    <w:rsid w:val="001965C1"/>
    <w:rsid w:val="001967C8"/>
    <w:rsid w:val="001971B3"/>
    <w:rsid w:val="00197417"/>
    <w:rsid w:val="00197BEE"/>
    <w:rsid w:val="001A0179"/>
    <w:rsid w:val="001A01EB"/>
    <w:rsid w:val="001A0DD4"/>
    <w:rsid w:val="001A0F3C"/>
    <w:rsid w:val="001A1BA1"/>
    <w:rsid w:val="001A1D19"/>
    <w:rsid w:val="001A35EB"/>
    <w:rsid w:val="001A368C"/>
    <w:rsid w:val="001A3916"/>
    <w:rsid w:val="001A3958"/>
    <w:rsid w:val="001A4689"/>
    <w:rsid w:val="001A4901"/>
    <w:rsid w:val="001A4A52"/>
    <w:rsid w:val="001A4AE3"/>
    <w:rsid w:val="001A4C7F"/>
    <w:rsid w:val="001A4E99"/>
    <w:rsid w:val="001A5C16"/>
    <w:rsid w:val="001A63F1"/>
    <w:rsid w:val="001A640C"/>
    <w:rsid w:val="001A6F10"/>
    <w:rsid w:val="001A74B5"/>
    <w:rsid w:val="001A75C3"/>
    <w:rsid w:val="001A7D22"/>
    <w:rsid w:val="001A7FD9"/>
    <w:rsid w:val="001B049D"/>
    <w:rsid w:val="001B0D4C"/>
    <w:rsid w:val="001B0F7F"/>
    <w:rsid w:val="001B0FB6"/>
    <w:rsid w:val="001B145A"/>
    <w:rsid w:val="001B1BE3"/>
    <w:rsid w:val="001B20D4"/>
    <w:rsid w:val="001B23F3"/>
    <w:rsid w:val="001B2C41"/>
    <w:rsid w:val="001B2E5D"/>
    <w:rsid w:val="001B3096"/>
    <w:rsid w:val="001B36DC"/>
    <w:rsid w:val="001B4119"/>
    <w:rsid w:val="001B43BE"/>
    <w:rsid w:val="001B46E7"/>
    <w:rsid w:val="001B4738"/>
    <w:rsid w:val="001B47E8"/>
    <w:rsid w:val="001B487C"/>
    <w:rsid w:val="001B4B38"/>
    <w:rsid w:val="001B4D17"/>
    <w:rsid w:val="001B564A"/>
    <w:rsid w:val="001B5EB0"/>
    <w:rsid w:val="001B6131"/>
    <w:rsid w:val="001B62E0"/>
    <w:rsid w:val="001B63CE"/>
    <w:rsid w:val="001B65DF"/>
    <w:rsid w:val="001B67F1"/>
    <w:rsid w:val="001B68FB"/>
    <w:rsid w:val="001B6E22"/>
    <w:rsid w:val="001B7325"/>
    <w:rsid w:val="001B73FD"/>
    <w:rsid w:val="001B78AE"/>
    <w:rsid w:val="001B7B3D"/>
    <w:rsid w:val="001C0291"/>
    <w:rsid w:val="001C2109"/>
    <w:rsid w:val="001C22B5"/>
    <w:rsid w:val="001C2576"/>
    <w:rsid w:val="001C26CA"/>
    <w:rsid w:val="001C2F21"/>
    <w:rsid w:val="001C3090"/>
    <w:rsid w:val="001C3C85"/>
    <w:rsid w:val="001C4461"/>
    <w:rsid w:val="001C4A20"/>
    <w:rsid w:val="001C4A92"/>
    <w:rsid w:val="001C4AB4"/>
    <w:rsid w:val="001C4BD2"/>
    <w:rsid w:val="001C58FB"/>
    <w:rsid w:val="001C5957"/>
    <w:rsid w:val="001C597B"/>
    <w:rsid w:val="001C5BDC"/>
    <w:rsid w:val="001C64E3"/>
    <w:rsid w:val="001C67FE"/>
    <w:rsid w:val="001C6D43"/>
    <w:rsid w:val="001C7394"/>
    <w:rsid w:val="001C7A43"/>
    <w:rsid w:val="001C7DF3"/>
    <w:rsid w:val="001D0726"/>
    <w:rsid w:val="001D1385"/>
    <w:rsid w:val="001D14C2"/>
    <w:rsid w:val="001D1C93"/>
    <w:rsid w:val="001D258B"/>
    <w:rsid w:val="001D269D"/>
    <w:rsid w:val="001D2FDE"/>
    <w:rsid w:val="001D3438"/>
    <w:rsid w:val="001D3CB3"/>
    <w:rsid w:val="001D3FCD"/>
    <w:rsid w:val="001D4021"/>
    <w:rsid w:val="001D4779"/>
    <w:rsid w:val="001D4881"/>
    <w:rsid w:val="001D4DA9"/>
    <w:rsid w:val="001D5134"/>
    <w:rsid w:val="001D53C5"/>
    <w:rsid w:val="001D545D"/>
    <w:rsid w:val="001D55AD"/>
    <w:rsid w:val="001D6661"/>
    <w:rsid w:val="001D7236"/>
    <w:rsid w:val="001D7A63"/>
    <w:rsid w:val="001D7D16"/>
    <w:rsid w:val="001E0039"/>
    <w:rsid w:val="001E06B4"/>
    <w:rsid w:val="001E14E1"/>
    <w:rsid w:val="001E15CE"/>
    <w:rsid w:val="001E1954"/>
    <w:rsid w:val="001E19CE"/>
    <w:rsid w:val="001E1ACC"/>
    <w:rsid w:val="001E1B77"/>
    <w:rsid w:val="001E1EA7"/>
    <w:rsid w:val="001E1FAC"/>
    <w:rsid w:val="001E2280"/>
    <w:rsid w:val="001E2602"/>
    <w:rsid w:val="001E2CFC"/>
    <w:rsid w:val="001E2DF6"/>
    <w:rsid w:val="001E3713"/>
    <w:rsid w:val="001E3B1E"/>
    <w:rsid w:val="001E3B4C"/>
    <w:rsid w:val="001E4098"/>
    <w:rsid w:val="001E4C82"/>
    <w:rsid w:val="001E6132"/>
    <w:rsid w:val="001E6135"/>
    <w:rsid w:val="001E6352"/>
    <w:rsid w:val="001E6813"/>
    <w:rsid w:val="001E6EA4"/>
    <w:rsid w:val="001E7087"/>
    <w:rsid w:val="001E748C"/>
    <w:rsid w:val="001E75B6"/>
    <w:rsid w:val="001E7770"/>
    <w:rsid w:val="001E7B4D"/>
    <w:rsid w:val="001E7B90"/>
    <w:rsid w:val="001E7FA6"/>
    <w:rsid w:val="001F0202"/>
    <w:rsid w:val="001F04AC"/>
    <w:rsid w:val="001F0BD5"/>
    <w:rsid w:val="001F0C39"/>
    <w:rsid w:val="001F0FC5"/>
    <w:rsid w:val="001F13F3"/>
    <w:rsid w:val="001F1960"/>
    <w:rsid w:val="001F1CB2"/>
    <w:rsid w:val="001F1D21"/>
    <w:rsid w:val="001F1E8A"/>
    <w:rsid w:val="001F205C"/>
    <w:rsid w:val="001F275D"/>
    <w:rsid w:val="001F2B26"/>
    <w:rsid w:val="001F2D56"/>
    <w:rsid w:val="001F329E"/>
    <w:rsid w:val="001F379F"/>
    <w:rsid w:val="001F381C"/>
    <w:rsid w:val="001F3B36"/>
    <w:rsid w:val="001F3FDA"/>
    <w:rsid w:val="001F4362"/>
    <w:rsid w:val="001F4542"/>
    <w:rsid w:val="001F4806"/>
    <w:rsid w:val="001F4D08"/>
    <w:rsid w:val="001F50F5"/>
    <w:rsid w:val="001F53AF"/>
    <w:rsid w:val="001F56EA"/>
    <w:rsid w:val="001F5EF0"/>
    <w:rsid w:val="001F68A7"/>
    <w:rsid w:val="001F69D9"/>
    <w:rsid w:val="001F6C29"/>
    <w:rsid w:val="001F6D0E"/>
    <w:rsid w:val="001F6EEC"/>
    <w:rsid w:val="001F725D"/>
    <w:rsid w:val="001F728B"/>
    <w:rsid w:val="001F7AC6"/>
    <w:rsid w:val="0020037C"/>
    <w:rsid w:val="002009ED"/>
    <w:rsid w:val="00200F48"/>
    <w:rsid w:val="0020136D"/>
    <w:rsid w:val="0020271D"/>
    <w:rsid w:val="00202E89"/>
    <w:rsid w:val="00202FCA"/>
    <w:rsid w:val="00204513"/>
    <w:rsid w:val="0020480E"/>
    <w:rsid w:val="00204A0D"/>
    <w:rsid w:val="002051B3"/>
    <w:rsid w:val="002052AF"/>
    <w:rsid w:val="002052DF"/>
    <w:rsid w:val="002058C4"/>
    <w:rsid w:val="00205A2C"/>
    <w:rsid w:val="00205ACF"/>
    <w:rsid w:val="00205DEC"/>
    <w:rsid w:val="00205E8A"/>
    <w:rsid w:val="00205F03"/>
    <w:rsid w:val="00206AC9"/>
    <w:rsid w:val="00206B26"/>
    <w:rsid w:val="0020790D"/>
    <w:rsid w:val="00210227"/>
    <w:rsid w:val="00210B60"/>
    <w:rsid w:val="002112A7"/>
    <w:rsid w:val="00211609"/>
    <w:rsid w:val="00211D62"/>
    <w:rsid w:val="002120D3"/>
    <w:rsid w:val="00212B2A"/>
    <w:rsid w:val="00213776"/>
    <w:rsid w:val="00213ADD"/>
    <w:rsid w:val="00214512"/>
    <w:rsid w:val="0021452D"/>
    <w:rsid w:val="00214686"/>
    <w:rsid w:val="00214C39"/>
    <w:rsid w:val="00214D88"/>
    <w:rsid w:val="002151B5"/>
    <w:rsid w:val="0021523A"/>
    <w:rsid w:val="00215311"/>
    <w:rsid w:val="00215695"/>
    <w:rsid w:val="00215E20"/>
    <w:rsid w:val="00216240"/>
    <w:rsid w:val="002164BA"/>
    <w:rsid w:val="002173CA"/>
    <w:rsid w:val="0021771D"/>
    <w:rsid w:val="002179E8"/>
    <w:rsid w:val="00217F5A"/>
    <w:rsid w:val="00220964"/>
    <w:rsid w:val="00220AC3"/>
    <w:rsid w:val="00220C55"/>
    <w:rsid w:val="002212AA"/>
    <w:rsid w:val="002217BE"/>
    <w:rsid w:val="00221AA3"/>
    <w:rsid w:val="00221E7D"/>
    <w:rsid w:val="002220DE"/>
    <w:rsid w:val="00222254"/>
    <w:rsid w:val="002222F3"/>
    <w:rsid w:val="002222F5"/>
    <w:rsid w:val="00222C7D"/>
    <w:rsid w:val="002232E9"/>
    <w:rsid w:val="00223C0D"/>
    <w:rsid w:val="00224077"/>
    <w:rsid w:val="00224126"/>
    <w:rsid w:val="002241EC"/>
    <w:rsid w:val="002246DF"/>
    <w:rsid w:val="00224B81"/>
    <w:rsid w:val="00224BCF"/>
    <w:rsid w:val="00224DD8"/>
    <w:rsid w:val="00224E4D"/>
    <w:rsid w:val="00225094"/>
    <w:rsid w:val="002254A5"/>
    <w:rsid w:val="0022559C"/>
    <w:rsid w:val="00225710"/>
    <w:rsid w:val="00226463"/>
    <w:rsid w:val="0022663A"/>
    <w:rsid w:val="0022725F"/>
    <w:rsid w:val="0022797C"/>
    <w:rsid w:val="00227D30"/>
    <w:rsid w:val="00230533"/>
    <w:rsid w:val="0023269A"/>
    <w:rsid w:val="0023270D"/>
    <w:rsid w:val="0023284C"/>
    <w:rsid w:val="002328EB"/>
    <w:rsid w:val="00232E7A"/>
    <w:rsid w:val="00234A61"/>
    <w:rsid w:val="00234BE1"/>
    <w:rsid w:val="0023522C"/>
    <w:rsid w:val="0023622C"/>
    <w:rsid w:val="00236322"/>
    <w:rsid w:val="00236342"/>
    <w:rsid w:val="00236BB3"/>
    <w:rsid w:val="002370CA"/>
    <w:rsid w:val="0023786E"/>
    <w:rsid w:val="00237957"/>
    <w:rsid w:val="00237C1D"/>
    <w:rsid w:val="00237D55"/>
    <w:rsid w:val="00237DA1"/>
    <w:rsid w:val="00240222"/>
    <w:rsid w:val="0024074B"/>
    <w:rsid w:val="00240935"/>
    <w:rsid w:val="002413AF"/>
    <w:rsid w:val="002427E7"/>
    <w:rsid w:val="002431A0"/>
    <w:rsid w:val="002432C8"/>
    <w:rsid w:val="00243473"/>
    <w:rsid w:val="0024360E"/>
    <w:rsid w:val="00243A3E"/>
    <w:rsid w:val="00243DBA"/>
    <w:rsid w:val="00243E17"/>
    <w:rsid w:val="00243F58"/>
    <w:rsid w:val="00244655"/>
    <w:rsid w:val="00244B6E"/>
    <w:rsid w:val="00245939"/>
    <w:rsid w:val="00245BAE"/>
    <w:rsid w:val="002465D7"/>
    <w:rsid w:val="0024673F"/>
    <w:rsid w:val="002468F6"/>
    <w:rsid w:val="00246A3F"/>
    <w:rsid w:val="00246B94"/>
    <w:rsid w:val="00246CF7"/>
    <w:rsid w:val="00247330"/>
    <w:rsid w:val="00247539"/>
    <w:rsid w:val="00247560"/>
    <w:rsid w:val="00247AA3"/>
    <w:rsid w:val="00250244"/>
    <w:rsid w:val="00250A48"/>
    <w:rsid w:val="002515BB"/>
    <w:rsid w:val="00251634"/>
    <w:rsid w:val="00252267"/>
    <w:rsid w:val="00253825"/>
    <w:rsid w:val="0025395C"/>
    <w:rsid w:val="00254DF3"/>
    <w:rsid w:val="0025510C"/>
    <w:rsid w:val="002554BD"/>
    <w:rsid w:val="00255802"/>
    <w:rsid w:val="0025581B"/>
    <w:rsid w:val="0025594B"/>
    <w:rsid w:val="002567B1"/>
    <w:rsid w:val="00256862"/>
    <w:rsid w:val="002569FE"/>
    <w:rsid w:val="00257439"/>
    <w:rsid w:val="00257C00"/>
    <w:rsid w:val="0026037F"/>
    <w:rsid w:val="00260B92"/>
    <w:rsid w:val="00261605"/>
    <w:rsid w:val="00261A84"/>
    <w:rsid w:val="00261BEF"/>
    <w:rsid w:val="00262D48"/>
    <w:rsid w:val="002634DE"/>
    <w:rsid w:val="00263CF6"/>
    <w:rsid w:val="00264684"/>
    <w:rsid w:val="0026468C"/>
    <w:rsid w:val="002649F8"/>
    <w:rsid w:val="00264B96"/>
    <w:rsid w:val="00265D1E"/>
    <w:rsid w:val="00265D84"/>
    <w:rsid w:val="0026636B"/>
    <w:rsid w:val="00266455"/>
    <w:rsid w:val="00266D4D"/>
    <w:rsid w:val="002671A7"/>
    <w:rsid w:val="0026737F"/>
    <w:rsid w:val="00267DF8"/>
    <w:rsid w:val="00267EA2"/>
    <w:rsid w:val="00267FB7"/>
    <w:rsid w:val="0027024C"/>
    <w:rsid w:val="002706F1"/>
    <w:rsid w:val="0027088B"/>
    <w:rsid w:val="00270912"/>
    <w:rsid w:val="00270A8E"/>
    <w:rsid w:val="00270ADB"/>
    <w:rsid w:val="00270E75"/>
    <w:rsid w:val="0027118D"/>
    <w:rsid w:val="0027159E"/>
    <w:rsid w:val="00272091"/>
    <w:rsid w:val="00272252"/>
    <w:rsid w:val="00272C6E"/>
    <w:rsid w:val="00272D4F"/>
    <w:rsid w:val="00273A8C"/>
    <w:rsid w:val="002740C8"/>
    <w:rsid w:val="002755AE"/>
    <w:rsid w:val="002759A2"/>
    <w:rsid w:val="00276182"/>
    <w:rsid w:val="00276229"/>
    <w:rsid w:val="00276459"/>
    <w:rsid w:val="00276537"/>
    <w:rsid w:val="002766BE"/>
    <w:rsid w:val="00276771"/>
    <w:rsid w:val="00276C54"/>
    <w:rsid w:val="00276FA5"/>
    <w:rsid w:val="00277202"/>
    <w:rsid w:val="002774BE"/>
    <w:rsid w:val="00277855"/>
    <w:rsid w:val="00280144"/>
    <w:rsid w:val="002807EB"/>
    <w:rsid w:val="00280F44"/>
    <w:rsid w:val="002816B3"/>
    <w:rsid w:val="00281DB9"/>
    <w:rsid w:val="00281DF8"/>
    <w:rsid w:val="00282229"/>
    <w:rsid w:val="00282467"/>
    <w:rsid w:val="00282470"/>
    <w:rsid w:val="002825A9"/>
    <w:rsid w:val="002827FE"/>
    <w:rsid w:val="0028280C"/>
    <w:rsid w:val="00282F7A"/>
    <w:rsid w:val="0028301F"/>
    <w:rsid w:val="002838FE"/>
    <w:rsid w:val="00283AA5"/>
    <w:rsid w:val="00284E8A"/>
    <w:rsid w:val="00284E99"/>
    <w:rsid w:val="00284F1C"/>
    <w:rsid w:val="0028500B"/>
    <w:rsid w:val="00285382"/>
    <w:rsid w:val="002855BF"/>
    <w:rsid w:val="0028564C"/>
    <w:rsid w:val="0028581D"/>
    <w:rsid w:val="00285C23"/>
    <w:rsid w:val="00286080"/>
    <w:rsid w:val="0028631A"/>
    <w:rsid w:val="00286631"/>
    <w:rsid w:val="00286BAA"/>
    <w:rsid w:val="002872E6"/>
    <w:rsid w:val="00287DEF"/>
    <w:rsid w:val="00287E0C"/>
    <w:rsid w:val="002901E6"/>
    <w:rsid w:val="0029027E"/>
    <w:rsid w:val="002909A3"/>
    <w:rsid w:val="00290CCF"/>
    <w:rsid w:val="002910BD"/>
    <w:rsid w:val="002912F2"/>
    <w:rsid w:val="002913A5"/>
    <w:rsid w:val="002913E7"/>
    <w:rsid w:val="00291AF3"/>
    <w:rsid w:val="00291CA0"/>
    <w:rsid w:val="00291D6F"/>
    <w:rsid w:val="00291D7B"/>
    <w:rsid w:val="002922DC"/>
    <w:rsid w:val="00292464"/>
    <w:rsid w:val="00292AA1"/>
    <w:rsid w:val="00292E83"/>
    <w:rsid w:val="0029378E"/>
    <w:rsid w:val="002938C6"/>
    <w:rsid w:val="00293AE6"/>
    <w:rsid w:val="002940CD"/>
    <w:rsid w:val="002941EB"/>
    <w:rsid w:val="00294394"/>
    <w:rsid w:val="00294455"/>
    <w:rsid w:val="002945CA"/>
    <w:rsid w:val="002948CE"/>
    <w:rsid w:val="00294E90"/>
    <w:rsid w:val="00295986"/>
    <w:rsid w:val="002962B5"/>
    <w:rsid w:val="00296340"/>
    <w:rsid w:val="002963FB"/>
    <w:rsid w:val="002965CC"/>
    <w:rsid w:val="002A02F2"/>
    <w:rsid w:val="002A0B69"/>
    <w:rsid w:val="002A1B2B"/>
    <w:rsid w:val="002A1F3A"/>
    <w:rsid w:val="002A20A3"/>
    <w:rsid w:val="002A2DCF"/>
    <w:rsid w:val="002A2ED4"/>
    <w:rsid w:val="002A354A"/>
    <w:rsid w:val="002A365B"/>
    <w:rsid w:val="002A4073"/>
    <w:rsid w:val="002A4432"/>
    <w:rsid w:val="002A4504"/>
    <w:rsid w:val="002A45D8"/>
    <w:rsid w:val="002A4760"/>
    <w:rsid w:val="002A487F"/>
    <w:rsid w:val="002A49AE"/>
    <w:rsid w:val="002A50CF"/>
    <w:rsid w:val="002A53B3"/>
    <w:rsid w:val="002A5C6F"/>
    <w:rsid w:val="002A5FDE"/>
    <w:rsid w:val="002A6468"/>
    <w:rsid w:val="002A6D7A"/>
    <w:rsid w:val="002A7B92"/>
    <w:rsid w:val="002B05FD"/>
    <w:rsid w:val="002B0674"/>
    <w:rsid w:val="002B0750"/>
    <w:rsid w:val="002B0AD4"/>
    <w:rsid w:val="002B1C03"/>
    <w:rsid w:val="002B1D75"/>
    <w:rsid w:val="002B1F1A"/>
    <w:rsid w:val="002B2298"/>
    <w:rsid w:val="002B2739"/>
    <w:rsid w:val="002B2BA1"/>
    <w:rsid w:val="002B3627"/>
    <w:rsid w:val="002B4238"/>
    <w:rsid w:val="002B475D"/>
    <w:rsid w:val="002B4A27"/>
    <w:rsid w:val="002B4BE9"/>
    <w:rsid w:val="002B4FBD"/>
    <w:rsid w:val="002B5034"/>
    <w:rsid w:val="002B52F0"/>
    <w:rsid w:val="002B532F"/>
    <w:rsid w:val="002B567E"/>
    <w:rsid w:val="002B5E75"/>
    <w:rsid w:val="002B60EA"/>
    <w:rsid w:val="002B634C"/>
    <w:rsid w:val="002B7551"/>
    <w:rsid w:val="002C044C"/>
    <w:rsid w:val="002C0805"/>
    <w:rsid w:val="002C11B3"/>
    <w:rsid w:val="002C1D41"/>
    <w:rsid w:val="002C1DDC"/>
    <w:rsid w:val="002C239C"/>
    <w:rsid w:val="002C23ED"/>
    <w:rsid w:val="002C2540"/>
    <w:rsid w:val="002C27BB"/>
    <w:rsid w:val="002C2BDB"/>
    <w:rsid w:val="002C359A"/>
    <w:rsid w:val="002C3C44"/>
    <w:rsid w:val="002C3E0A"/>
    <w:rsid w:val="002C4687"/>
    <w:rsid w:val="002C48AB"/>
    <w:rsid w:val="002C5833"/>
    <w:rsid w:val="002C59B4"/>
    <w:rsid w:val="002C5F3E"/>
    <w:rsid w:val="002C616A"/>
    <w:rsid w:val="002C693C"/>
    <w:rsid w:val="002C7967"/>
    <w:rsid w:val="002C7CB3"/>
    <w:rsid w:val="002D0045"/>
    <w:rsid w:val="002D1BF7"/>
    <w:rsid w:val="002D2C42"/>
    <w:rsid w:val="002D3570"/>
    <w:rsid w:val="002D360A"/>
    <w:rsid w:val="002D3739"/>
    <w:rsid w:val="002D3941"/>
    <w:rsid w:val="002D3A6F"/>
    <w:rsid w:val="002D3C62"/>
    <w:rsid w:val="002D407C"/>
    <w:rsid w:val="002D4CF9"/>
    <w:rsid w:val="002D4F20"/>
    <w:rsid w:val="002D52F9"/>
    <w:rsid w:val="002D5678"/>
    <w:rsid w:val="002D5E3E"/>
    <w:rsid w:val="002D68BA"/>
    <w:rsid w:val="002D709B"/>
    <w:rsid w:val="002D7F6C"/>
    <w:rsid w:val="002E0E53"/>
    <w:rsid w:val="002E0FEE"/>
    <w:rsid w:val="002E1163"/>
    <w:rsid w:val="002E12F4"/>
    <w:rsid w:val="002E24A0"/>
    <w:rsid w:val="002E26EE"/>
    <w:rsid w:val="002E2923"/>
    <w:rsid w:val="002E2AC2"/>
    <w:rsid w:val="002E2B11"/>
    <w:rsid w:val="002E2F88"/>
    <w:rsid w:val="002E3280"/>
    <w:rsid w:val="002E33B0"/>
    <w:rsid w:val="002E3E12"/>
    <w:rsid w:val="002E4606"/>
    <w:rsid w:val="002E49A9"/>
    <w:rsid w:val="002E4C70"/>
    <w:rsid w:val="002E5238"/>
    <w:rsid w:val="002E5928"/>
    <w:rsid w:val="002E5E0A"/>
    <w:rsid w:val="002E624C"/>
    <w:rsid w:val="002E63C6"/>
    <w:rsid w:val="002E6992"/>
    <w:rsid w:val="002E6E86"/>
    <w:rsid w:val="002E7B63"/>
    <w:rsid w:val="002E7F3A"/>
    <w:rsid w:val="002F0850"/>
    <w:rsid w:val="002F0C5E"/>
    <w:rsid w:val="002F1179"/>
    <w:rsid w:val="002F1AB4"/>
    <w:rsid w:val="002F34A5"/>
    <w:rsid w:val="002F43F8"/>
    <w:rsid w:val="002F4A53"/>
    <w:rsid w:val="002F4CC0"/>
    <w:rsid w:val="002F4EDB"/>
    <w:rsid w:val="002F5A43"/>
    <w:rsid w:val="002F5F89"/>
    <w:rsid w:val="002F68C2"/>
    <w:rsid w:val="002F6957"/>
    <w:rsid w:val="002F69D6"/>
    <w:rsid w:val="002F6B35"/>
    <w:rsid w:val="00301263"/>
    <w:rsid w:val="003012C8"/>
    <w:rsid w:val="00301467"/>
    <w:rsid w:val="003019F5"/>
    <w:rsid w:val="00301D3D"/>
    <w:rsid w:val="00301F1B"/>
    <w:rsid w:val="00302EA8"/>
    <w:rsid w:val="00302ED6"/>
    <w:rsid w:val="0030304A"/>
    <w:rsid w:val="003037E1"/>
    <w:rsid w:val="00303A2E"/>
    <w:rsid w:val="00303AB2"/>
    <w:rsid w:val="00303E7F"/>
    <w:rsid w:val="0030400D"/>
    <w:rsid w:val="00304159"/>
    <w:rsid w:val="0030429F"/>
    <w:rsid w:val="003053E2"/>
    <w:rsid w:val="00305D05"/>
    <w:rsid w:val="00305F79"/>
    <w:rsid w:val="00306221"/>
    <w:rsid w:val="003069BD"/>
    <w:rsid w:val="00306A2F"/>
    <w:rsid w:val="00306B2A"/>
    <w:rsid w:val="0030741B"/>
    <w:rsid w:val="00307E3C"/>
    <w:rsid w:val="0031026E"/>
    <w:rsid w:val="00310AF9"/>
    <w:rsid w:val="00310CDC"/>
    <w:rsid w:val="00311499"/>
    <w:rsid w:val="00311DEF"/>
    <w:rsid w:val="0031231B"/>
    <w:rsid w:val="00312ABA"/>
    <w:rsid w:val="0031318A"/>
    <w:rsid w:val="00313910"/>
    <w:rsid w:val="003139F2"/>
    <w:rsid w:val="00314A7D"/>
    <w:rsid w:val="00314C7F"/>
    <w:rsid w:val="0031547A"/>
    <w:rsid w:val="003155D9"/>
    <w:rsid w:val="00315AF0"/>
    <w:rsid w:val="00315DF8"/>
    <w:rsid w:val="003162E1"/>
    <w:rsid w:val="0031632F"/>
    <w:rsid w:val="0031672C"/>
    <w:rsid w:val="00316C86"/>
    <w:rsid w:val="00317099"/>
    <w:rsid w:val="0031712B"/>
    <w:rsid w:val="003176D2"/>
    <w:rsid w:val="00317DC5"/>
    <w:rsid w:val="00317DCC"/>
    <w:rsid w:val="00317F05"/>
    <w:rsid w:val="0032053F"/>
    <w:rsid w:val="003218B1"/>
    <w:rsid w:val="0032237D"/>
    <w:rsid w:val="00322BCF"/>
    <w:rsid w:val="003239A4"/>
    <w:rsid w:val="00323BFE"/>
    <w:rsid w:val="00323EB8"/>
    <w:rsid w:val="0032411A"/>
    <w:rsid w:val="003244DE"/>
    <w:rsid w:val="00324D7D"/>
    <w:rsid w:val="00324E92"/>
    <w:rsid w:val="00325833"/>
    <w:rsid w:val="003260B0"/>
    <w:rsid w:val="003266B6"/>
    <w:rsid w:val="00326D8C"/>
    <w:rsid w:val="003271C9"/>
    <w:rsid w:val="003275F3"/>
    <w:rsid w:val="00327691"/>
    <w:rsid w:val="003277A1"/>
    <w:rsid w:val="003303D5"/>
    <w:rsid w:val="003305EE"/>
    <w:rsid w:val="003309C5"/>
    <w:rsid w:val="00330A7C"/>
    <w:rsid w:val="00330D2F"/>
    <w:rsid w:val="00332881"/>
    <w:rsid w:val="003330F4"/>
    <w:rsid w:val="00333215"/>
    <w:rsid w:val="00333E4A"/>
    <w:rsid w:val="00334384"/>
    <w:rsid w:val="00334C96"/>
    <w:rsid w:val="00334CA3"/>
    <w:rsid w:val="00334EE8"/>
    <w:rsid w:val="0033552E"/>
    <w:rsid w:val="003364D5"/>
    <w:rsid w:val="003368AA"/>
    <w:rsid w:val="00336FBD"/>
    <w:rsid w:val="0033712D"/>
    <w:rsid w:val="00337737"/>
    <w:rsid w:val="00337BE8"/>
    <w:rsid w:val="00340367"/>
    <w:rsid w:val="00340700"/>
    <w:rsid w:val="003407D7"/>
    <w:rsid w:val="00340917"/>
    <w:rsid w:val="00340CB7"/>
    <w:rsid w:val="003412D0"/>
    <w:rsid w:val="003416C1"/>
    <w:rsid w:val="003418E7"/>
    <w:rsid w:val="00341FA0"/>
    <w:rsid w:val="0034229C"/>
    <w:rsid w:val="0034251E"/>
    <w:rsid w:val="00343365"/>
    <w:rsid w:val="00343924"/>
    <w:rsid w:val="003449FD"/>
    <w:rsid w:val="00344A11"/>
    <w:rsid w:val="00345CE7"/>
    <w:rsid w:val="00345D00"/>
    <w:rsid w:val="00345F5A"/>
    <w:rsid w:val="003462E3"/>
    <w:rsid w:val="00346666"/>
    <w:rsid w:val="00346C59"/>
    <w:rsid w:val="0034729F"/>
    <w:rsid w:val="0034775E"/>
    <w:rsid w:val="00350688"/>
    <w:rsid w:val="00350C75"/>
    <w:rsid w:val="00350E38"/>
    <w:rsid w:val="00351324"/>
    <w:rsid w:val="003518BD"/>
    <w:rsid w:val="003519B9"/>
    <w:rsid w:val="003539AD"/>
    <w:rsid w:val="00354111"/>
    <w:rsid w:val="00355C11"/>
    <w:rsid w:val="00355C3A"/>
    <w:rsid w:val="003560A6"/>
    <w:rsid w:val="003565DC"/>
    <w:rsid w:val="003567DD"/>
    <w:rsid w:val="00356C78"/>
    <w:rsid w:val="00356F99"/>
    <w:rsid w:val="00357795"/>
    <w:rsid w:val="00357BEB"/>
    <w:rsid w:val="00357D55"/>
    <w:rsid w:val="00360241"/>
    <w:rsid w:val="00360652"/>
    <w:rsid w:val="00360742"/>
    <w:rsid w:val="00360AA3"/>
    <w:rsid w:val="00360C2A"/>
    <w:rsid w:val="00360F3A"/>
    <w:rsid w:val="0036155F"/>
    <w:rsid w:val="00361AC5"/>
    <w:rsid w:val="00361C8D"/>
    <w:rsid w:val="00362BB1"/>
    <w:rsid w:val="00364567"/>
    <w:rsid w:val="00364574"/>
    <w:rsid w:val="00364C89"/>
    <w:rsid w:val="00364EAB"/>
    <w:rsid w:val="00365682"/>
    <w:rsid w:val="003661E3"/>
    <w:rsid w:val="00366723"/>
    <w:rsid w:val="00366C53"/>
    <w:rsid w:val="00367CBB"/>
    <w:rsid w:val="00367DA5"/>
    <w:rsid w:val="00370561"/>
    <w:rsid w:val="003716C8"/>
    <w:rsid w:val="00371BEA"/>
    <w:rsid w:val="00371C97"/>
    <w:rsid w:val="003720CB"/>
    <w:rsid w:val="0037210E"/>
    <w:rsid w:val="00372261"/>
    <w:rsid w:val="003723FD"/>
    <w:rsid w:val="0037269B"/>
    <w:rsid w:val="0037276D"/>
    <w:rsid w:val="00372FC6"/>
    <w:rsid w:val="00373327"/>
    <w:rsid w:val="003734D2"/>
    <w:rsid w:val="00375B00"/>
    <w:rsid w:val="00375DE1"/>
    <w:rsid w:val="00376F41"/>
    <w:rsid w:val="00377172"/>
    <w:rsid w:val="0037759D"/>
    <w:rsid w:val="00377632"/>
    <w:rsid w:val="00380C40"/>
    <w:rsid w:val="00381040"/>
    <w:rsid w:val="00381245"/>
    <w:rsid w:val="0038141C"/>
    <w:rsid w:val="00381452"/>
    <w:rsid w:val="003815D6"/>
    <w:rsid w:val="00381811"/>
    <w:rsid w:val="0038185D"/>
    <w:rsid w:val="00381C80"/>
    <w:rsid w:val="00381DA9"/>
    <w:rsid w:val="00382275"/>
    <w:rsid w:val="0038245F"/>
    <w:rsid w:val="003825E5"/>
    <w:rsid w:val="0038282C"/>
    <w:rsid w:val="0038347B"/>
    <w:rsid w:val="003834E5"/>
    <w:rsid w:val="003837B6"/>
    <w:rsid w:val="00383CF0"/>
    <w:rsid w:val="00383E6C"/>
    <w:rsid w:val="0038437A"/>
    <w:rsid w:val="003848BB"/>
    <w:rsid w:val="00385D44"/>
    <w:rsid w:val="00385FC9"/>
    <w:rsid w:val="003862A8"/>
    <w:rsid w:val="0038630B"/>
    <w:rsid w:val="00386752"/>
    <w:rsid w:val="00387F12"/>
    <w:rsid w:val="00387F51"/>
    <w:rsid w:val="00390159"/>
    <w:rsid w:val="003907C2"/>
    <w:rsid w:val="00391085"/>
    <w:rsid w:val="0039126A"/>
    <w:rsid w:val="003917E2"/>
    <w:rsid w:val="00391DDF"/>
    <w:rsid w:val="003920F1"/>
    <w:rsid w:val="00392A4D"/>
    <w:rsid w:val="00392E30"/>
    <w:rsid w:val="0039328E"/>
    <w:rsid w:val="003936A0"/>
    <w:rsid w:val="00393E1A"/>
    <w:rsid w:val="0039490B"/>
    <w:rsid w:val="0039491F"/>
    <w:rsid w:val="00394A01"/>
    <w:rsid w:val="00394BD7"/>
    <w:rsid w:val="00395EF8"/>
    <w:rsid w:val="003960B2"/>
    <w:rsid w:val="00396133"/>
    <w:rsid w:val="00396402"/>
    <w:rsid w:val="00396FDE"/>
    <w:rsid w:val="003977D3"/>
    <w:rsid w:val="0039787B"/>
    <w:rsid w:val="003A06E4"/>
    <w:rsid w:val="003A0F96"/>
    <w:rsid w:val="003A1973"/>
    <w:rsid w:val="003A1B00"/>
    <w:rsid w:val="003A288A"/>
    <w:rsid w:val="003A2D55"/>
    <w:rsid w:val="003A2EF1"/>
    <w:rsid w:val="003A3046"/>
    <w:rsid w:val="003A46FE"/>
    <w:rsid w:val="003A5139"/>
    <w:rsid w:val="003A55D9"/>
    <w:rsid w:val="003A735E"/>
    <w:rsid w:val="003A75E9"/>
    <w:rsid w:val="003A7C77"/>
    <w:rsid w:val="003A7DA2"/>
    <w:rsid w:val="003A7E00"/>
    <w:rsid w:val="003A7F32"/>
    <w:rsid w:val="003B0048"/>
    <w:rsid w:val="003B06BD"/>
    <w:rsid w:val="003B08FB"/>
    <w:rsid w:val="003B0D3F"/>
    <w:rsid w:val="003B0DBF"/>
    <w:rsid w:val="003B1693"/>
    <w:rsid w:val="003B1CA9"/>
    <w:rsid w:val="003B1D19"/>
    <w:rsid w:val="003B23C3"/>
    <w:rsid w:val="003B2485"/>
    <w:rsid w:val="003B2888"/>
    <w:rsid w:val="003B2F0A"/>
    <w:rsid w:val="003B38EB"/>
    <w:rsid w:val="003B4669"/>
    <w:rsid w:val="003B48D5"/>
    <w:rsid w:val="003B4C68"/>
    <w:rsid w:val="003B4FD0"/>
    <w:rsid w:val="003B53FA"/>
    <w:rsid w:val="003B58A7"/>
    <w:rsid w:val="003B703B"/>
    <w:rsid w:val="003B729E"/>
    <w:rsid w:val="003B7614"/>
    <w:rsid w:val="003B7693"/>
    <w:rsid w:val="003B78FD"/>
    <w:rsid w:val="003C0611"/>
    <w:rsid w:val="003C11AA"/>
    <w:rsid w:val="003C2114"/>
    <w:rsid w:val="003C2294"/>
    <w:rsid w:val="003C2937"/>
    <w:rsid w:val="003C367D"/>
    <w:rsid w:val="003C3ED0"/>
    <w:rsid w:val="003C3F6E"/>
    <w:rsid w:val="003C45A3"/>
    <w:rsid w:val="003C4699"/>
    <w:rsid w:val="003C5203"/>
    <w:rsid w:val="003C542F"/>
    <w:rsid w:val="003C6368"/>
    <w:rsid w:val="003C63D4"/>
    <w:rsid w:val="003C6590"/>
    <w:rsid w:val="003C677C"/>
    <w:rsid w:val="003C765F"/>
    <w:rsid w:val="003C78D6"/>
    <w:rsid w:val="003D0187"/>
    <w:rsid w:val="003D0A19"/>
    <w:rsid w:val="003D0A74"/>
    <w:rsid w:val="003D0B03"/>
    <w:rsid w:val="003D0E7D"/>
    <w:rsid w:val="003D2553"/>
    <w:rsid w:val="003D2A3F"/>
    <w:rsid w:val="003D2DB4"/>
    <w:rsid w:val="003D2DD7"/>
    <w:rsid w:val="003D2F08"/>
    <w:rsid w:val="003D2FBF"/>
    <w:rsid w:val="003D3172"/>
    <w:rsid w:val="003D46DC"/>
    <w:rsid w:val="003D4B85"/>
    <w:rsid w:val="003D4F52"/>
    <w:rsid w:val="003D5031"/>
    <w:rsid w:val="003D52D7"/>
    <w:rsid w:val="003D5D00"/>
    <w:rsid w:val="003D5F1A"/>
    <w:rsid w:val="003D6144"/>
    <w:rsid w:val="003D6248"/>
    <w:rsid w:val="003D6A1A"/>
    <w:rsid w:val="003D6C24"/>
    <w:rsid w:val="003D702A"/>
    <w:rsid w:val="003D762D"/>
    <w:rsid w:val="003D765C"/>
    <w:rsid w:val="003E10E0"/>
    <w:rsid w:val="003E1553"/>
    <w:rsid w:val="003E1D95"/>
    <w:rsid w:val="003E21C3"/>
    <w:rsid w:val="003E2848"/>
    <w:rsid w:val="003E2BD1"/>
    <w:rsid w:val="003E34D2"/>
    <w:rsid w:val="003E38F4"/>
    <w:rsid w:val="003E3A98"/>
    <w:rsid w:val="003E3DF3"/>
    <w:rsid w:val="003E40AA"/>
    <w:rsid w:val="003E49C9"/>
    <w:rsid w:val="003E4CAD"/>
    <w:rsid w:val="003E55DC"/>
    <w:rsid w:val="003E55E6"/>
    <w:rsid w:val="003E64C9"/>
    <w:rsid w:val="003E6B63"/>
    <w:rsid w:val="003E6E68"/>
    <w:rsid w:val="003E70DE"/>
    <w:rsid w:val="003E719B"/>
    <w:rsid w:val="003E7FC7"/>
    <w:rsid w:val="003F06BB"/>
    <w:rsid w:val="003F0AE3"/>
    <w:rsid w:val="003F0D1C"/>
    <w:rsid w:val="003F11DC"/>
    <w:rsid w:val="003F1619"/>
    <w:rsid w:val="003F1AFF"/>
    <w:rsid w:val="003F220F"/>
    <w:rsid w:val="003F225C"/>
    <w:rsid w:val="003F313C"/>
    <w:rsid w:val="003F34C8"/>
    <w:rsid w:val="003F3916"/>
    <w:rsid w:val="003F4034"/>
    <w:rsid w:val="003F48B7"/>
    <w:rsid w:val="003F511C"/>
    <w:rsid w:val="003F5D87"/>
    <w:rsid w:val="003F6439"/>
    <w:rsid w:val="003F6452"/>
    <w:rsid w:val="003F6764"/>
    <w:rsid w:val="003F692E"/>
    <w:rsid w:val="003F6F5E"/>
    <w:rsid w:val="003F7948"/>
    <w:rsid w:val="004007CE"/>
    <w:rsid w:val="004013E8"/>
    <w:rsid w:val="00401685"/>
    <w:rsid w:val="00401822"/>
    <w:rsid w:val="00401C74"/>
    <w:rsid w:val="0040259F"/>
    <w:rsid w:val="00402811"/>
    <w:rsid w:val="00403DA7"/>
    <w:rsid w:val="00404191"/>
    <w:rsid w:val="00404922"/>
    <w:rsid w:val="00404B2B"/>
    <w:rsid w:val="00404B4A"/>
    <w:rsid w:val="0040596C"/>
    <w:rsid w:val="004059F2"/>
    <w:rsid w:val="00405E7F"/>
    <w:rsid w:val="00405E80"/>
    <w:rsid w:val="00405F58"/>
    <w:rsid w:val="00406031"/>
    <w:rsid w:val="004068DD"/>
    <w:rsid w:val="00406EAF"/>
    <w:rsid w:val="00406F90"/>
    <w:rsid w:val="0040755E"/>
    <w:rsid w:val="00407692"/>
    <w:rsid w:val="00407A5B"/>
    <w:rsid w:val="00410260"/>
    <w:rsid w:val="00411144"/>
    <w:rsid w:val="004119DF"/>
    <w:rsid w:val="004124E9"/>
    <w:rsid w:val="00412C77"/>
    <w:rsid w:val="00414122"/>
    <w:rsid w:val="00414272"/>
    <w:rsid w:val="004143C7"/>
    <w:rsid w:val="00414458"/>
    <w:rsid w:val="004148E9"/>
    <w:rsid w:val="00415863"/>
    <w:rsid w:val="00415908"/>
    <w:rsid w:val="00415B1C"/>
    <w:rsid w:val="00415D65"/>
    <w:rsid w:val="0041628A"/>
    <w:rsid w:val="004163E0"/>
    <w:rsid w:val="0041779A"/>
    <w:rsid w:val="00420528"/>
    <w:rsid w:val="00420EED"/>
    <w:rsid w:val="004211B9"/>
    <w:rsid w:val="004219B9"/>
    <w:rsid w:val="00421CB3"/>
    <w:rsid w:val="00421CFA"/>
    <w:rsid w:val="00421E5B"/>
    <w:rsid w:val="00423141"/>
    <w:rsid w:val="00423B2C"/>
    <w:rsid w:val="00423D6C"/>
    <w:rsid w:val="00424B6C"/>
    <w:rsid w:val="00424C90"/>
    <w:rsid w:val="004256F0"/>
    <w:rsid w:val="00425A53"/>
    <w:rsid w:val="00425E88"/>
    <w:rsid w:val="004260E8"/>
    <w:rsid w:val="00426360"/>
    <w:rsid w:val="00426D1A"/>
    <w:rsid w:val="004272AF"/>
    <w:rsid w:val="004301A8"/>
    <w:rsid w:val="004321A6"/>
    <w:rsid w:val="004326B0"/>
    <w:rsid w:val="00432A54"/>
    <w:rsid w:val="00432A7E"/>
    <w:rsid w:val="00432B4B"/>
    <w:rsid w:val="00432E49"/>
    <w:rsid w:val="0043301C"/>
    <w:rsid w:val="00433143"/>
    <w:rsid w:val="004333E3"/>
    <w:rsid w:val="004334DF"/>
    <w:rsid w:val="004334E0"/>
    <w:rsid w:val="00434141"/>
    <w:rsid w:val="0043559C"/>
    <w:rsid w:val="0043617E"/>
    <w:rsid w:val="00436D26"/>
    <w:rsid w:val="00436EA0"/>
    <w:rsid w:val="00437C41"/>
    <w:rsid w:val="00437EAD"/>
    <w:rsid w:val="004402F0"/>
    <w:rsid w:val="0044052A"/>
    <w:rsid w:val="0044131D"/>
    <w:rsid w:val="00441B19"/>
    <w:rsid w:val="00441C1C"/>
    <w:rsid w:val="00441F91"/>
    <w:rsid w:val="00442303"/>
    <w:rsid w:val="004425FD"/>
    <w:rsid w:val="00442E7D"/>
    <w:rsid w:val="004430EA"/>
    <w:rsid w:val="0044367C"/>
    <w:rsid w:val="00443A23"/>
    <w:rsid w:val="00443E0B"/>
    <w:rsid w:val="0044472D"/>
    <w:rsid w:val="00444910"/>
    <w:rsid w:val="00445AC9"/>
    <w:rsid w:val="00445FB3"/>
    <w:rsid w:val="00446509"/>
    <w:rsid w:val="004468AF"/>
    <w:rsid w:val="00446DBD"/>
    <w:rsid w:val="00447149"/>
    <w:rsid w:val="00447659"/>
    <w:rsid w:val="00447A50"/>
    <w:rsid w:val="004506EB"/>
    <w:rsid w:val="00450796"/>
    <w:rsid w:val="00450D36"/>
    <w:rsid w:val="0045142B"/>
    <w:rsid w:val="00451825"/>
    <w:rsid w:val="00452F60"/>
    <w:rsid w:val="004535FB"/>
    <w:rsid w:val="004537FC"/>
    <w:rsid w:val="004547B9"/>
    <w:rsid w:val="004547BB"/>
    <w:rsid w:val="00454B7A"/>
    <w:rsid w:val="00455361"/>
    <w:rsid w:val="00455590"/>
    <w:rsid w:val="004558B4"/>
    <w:rsid w:val="004566F3"/>
    <w:rsid w:val="00456BB4"/>
    <w:rsid w:val="004572D2"/>
    <w:rsid w:val="00460EC8"/>
    <w:rsid w:val="004611BA"/>
    <w:rsid w:val="004613DB"/>
    <w:rsid w:val="004627E9"/>
    <w:rsid w:val="0046324A"/>
    <w:rsid w:val="00463571"/>
    <w:rsid w:val="004636AD"/>
    <w:rsid w:val="0046417B"/>
    <w:rsid w:val="004650A5"/>
    <w:rsid w:val="00465C92"/>
    <w:rsid w:val="00465CAB"/>
    <w:rsid w:val="004664FC"/>
    <w:rsid w:val="0046665C"/>
    <w:rsid w:val="00466F77"/>
    <w:rsid w:val="00467041"/>
    <w:rsid w:val="00467232"/>
    <w:rsid w:val="00467277"/>
    <w:rsid w:val="004711C4"/>
    <w:rsid w:val="00471374"/>
    <w:rsid w:val="00472E05"/>
    <w:rsid w:val="0047360A"/>
    <w:rsid w:val="0047441D"/>
    <w:rsid w:val="00474A35"/>
    <w:rsid w:val="00474A86"/>
    <w:rsid w:val="00475340"/>
    <w:rsid w:val="00475384"/>
    <w:rsid w:val="00475B3B"/>
    <w:rsid w:val="00475CBA"/>
    <w:rsid w:val="00475D6B"/>
    <w:rsid w:val="0047616C"/>
    <w:rsid w:val="00476AC8"/>
    <w:rsid w:val="00476F8B"/>
    <w:rsid w:val="00477068"/>
    <w:rsid w:val="0047751A"/>
    <w:rsid w:val="004775D7"/>
    <w:rsid w:val="0047765B"/>
    <w:rsid w:val="00480290"/>
    <w:rsid w:val="004802DB"/>
    <w:rsid w:val="004812F7"/>
    <w:rsid w:val="0048283A"/>
    <w:rsid w:val="00482FE2"/>
    <w:rsid w:val="00483612"/>
    <w:rsid w:val="00483728"/>
    <w:rsid w:val="004841A3"/>
    <w:rsid w:val="004848F9"/>
    <w:rsid w:val="0048502E"/>
    <w:rsid w:val="00485918"/>
    <w:rsid w:val="00486A31"/>
    <w:rsid w:val="00487535"/>
    <w:rsid w:val="004878E5"/>
    <w:rsid w:val="00487F8D"/>
    <w:rsid w:val="00490040"/>
    <w:rsid w:val="00490C4D"/>
    <w:rsid w:val="00491673"/>
    <w:rsid w:val="00491706"/>
    <w:rsid w:val="00491764"/>
    <w:rsid w:val="00491B9C"/>
    <w:rsid w:val="004922D4"/>
    <w:rsid w:val="004926F6"/>
    <w:rsid w:val="00493111"/>
    <w:rsid w:val="004937C4"/>
    <w:rsid w:val="00494B7E"/>
    <w:rsid w:val="0049557B"/>
    <w:rsid w:val="004958DF"/>
    <w:rsid w:val="00496546"/>
    <w:rsid w:val="00496F37"/>
    <w:rsid w:val="00497A3A"/>
    <w:rsid w:val="004A03C3"/>
    <w:rsid w:val="004A15B6"/>
    <w:rsid w:val="004A17F8"/>
    <w:rsid w:val="004A1984"/>
    <w:rsid w:val="004A1A4C"/>
    <w:rsid w:val="004A1AB4"/>
    <w:rsid w:val="004A2080"/>
    <w:rsid w:val="004A2559"/>
    <w:rsid w:val="004A25C4"/>
    <w:rsid w:val="004A2618"/>
    <w:rsid w:val="004A2942"/>
    <w:rsid w:val="004A33F7"/>
    <w:rsid w:val="004A417E"/>
    <w:rsid w:val="004A46AC"/>
    <w:rsid w:val="004A4D9C"/>
    <w:rsid w:val="004A4F3B"/>
    <w:rsid w:val="004A5028"/>
    <w:rsid w:val="004A58B6"/>
    <w:rsid w:val="004A6309"/>
    <w:rsid w:val="004A6C70"/>
    <w:rsid w:val="004A6E8C"/>
    <w:rsid w:val="004A784F"/>
    <w:rsid w:val="004B02A5"/>
    <w:rsid w:val="004B032A"/>
    <w:rsid w:val="004B0805"/>
    <w:rsid w:val="004B0ACF"/>
    <w:rsid w:val="004B0B79"/>
    <w:rsid w:val="004B0C11"/>
    <w:rsid w:val="004B0DF8"/>
    <w:rsid w:val="004B110B"/>
    <w:rsid w:val="004B158B"/>
    <w:rsid w:val="004B1890"/>
    <w:rsid w:val="004B1C46"/>
    <w:rsid w:val="004B2199"/>
    <w:rsid w:val="004B2320"/>
    <w:rsid w:val="004B26C7"/>
    <w:rsid w:val="004B28D0"/>
    <w:rsid w:val="004B2EF7"/>
    <w:rsid w:val="004B339D"/>
    <w:rsid w:val="004B4227"/>
    <w:rsid w:val="004B468F"/>
    <w:rsid w:val="004B4946"/>
    <w:rsid w:val="004B5BD2"/>
    <w:rsid w:val="004B5BF6"/>
    <w:rsid w:val="004B67E7"/>
    <w:rsid w:val="004B73C9"/>
    <w:rsid w:val="004B7C21"/>
    <w:rsid w:val="004C0697"/>
    <w:rsid w:val="004C08A8"/>
    <w:rsid w:val="004C0D56"/>
    <w:rsid w:val="004C0F79"/>
    <w:rsid w:val="004C1B7C"/>
    <w:rsid w:val="004C1EF6"/>
    <w:rsid w:val="004C2023"/>
    <w:rsid w:val="004C2E9F"/>
    <w:rsid w:val="004C32FD"/>
    <w:rsid w:val="004C3D40"/>
    <w:rsid w:val="004C49C4"/>
    <w:rsid w:val="004C5A39"/>
    <w:rsid w:val="004C5F6F"/>
    <w:rsid w:val="004C601C"/>
    <w:rsid w:val="004C60C9"/>
    <w:rsid w:val="004C6ADF"/>
    <w:rsid w:val="004C6D7B"/>
    <w:rsid w:val="004C756C"/>
    <w:rsid w:val="004C7CF4"/>
    <w:rsid w:val="004D0268"/>
    <w:rsid w:val="004D06E0"/>
    <w:rsid w:val="004D0F31"/>
    <w:rsid w:val="004D1CD5"/>
    <w:rsid w:val="004D1DA9"/>
    <w:rsid w:val="004D1E43"/>
    <w:rsid w:val="004D2021"/>
    <w:rsid w:val="004D207D"/>
    <w:rsid w:val="004D23E2"/>
    <w:rsid w:val="004D26D8"/>
    <w:rsid w:val="004D306A"/>
    <w:rsid w:val="004D35EF"/>
    <w:rsid w:val="004D3638"/>
    <w:rsid w:val="004D3E97"/>
    <w:rsid w:val="004D3FF9"/>
    <w:rsid w:val="004D42C5"/>
    <w:rsid w:val="004D447C"/>
    <w:rsid w:val="004D4A40"/>
    <w:rsid w:val="004D5300"/>
    <w:rsid w:val="004D5697"/>
    <w:rsid w:val="004D5817"/>
    <w:rsid w:val="004D59C0"/>
    <w:rsid w:val="004D59E4"/>
    <w:rsid w:val="004D6151"/>
    <w:rsid w:val="004D65B8"/>
    <w:rsid w:val="004D6664"/>
    <w:rsid w:val="004D67A4"/>
    <w:rsid w:val="004D6808"/>
    <w:rsid w:val="004D68D4"/>
    <w:rsid w:val="004D6BE0"/>
    <w:rsid w:val="004D7143"/>
    <w:rsid w:val="004D7EA9"/>
    <w:rsid w:val="004E03C0"/>
    <w:rsid w:val="004E0F10"/>
    <w:rsid w:val="004E0FA4"/>
    <w:rsid w:val="004E10A7"/>
    <w:rsid w:val="004E18B5"/>
    <w:rsid w:val="004E18F5"/>
    <w:rsid w:val="004E3344"/>
    <w:rsid w:val="004E3734"/>
    <w:rsid w:val="004E4935"/>
    <w:rsid w:val="004E4A92"/>
    <w:rsid w:val="004E4E7D"/>
    <w:rsid w:val="004E52C7"/>
    <w:rsid w:val="004E5B9D"/>
    <w:rsid w:val="004E5FE6"/>
    <w:rsid w:val="004E6195"/>
    <w:rsid w:val="004E651B"/>
    <w:rsid w:val="004E6A82"/>
    <w:rsid w:val="004E7471"/>
    <w:rsid w:val="004E76E9"/>
    <w:rsid w:val="004E7A4D"/>
    <w:rsid w:val="004E7F7D"/>
    <w:rsid w:val="004F0271"/>
    <w:rsid w:val="004F0D43"/>
    <w:rsid w:val="004F11EE"/>
    <w:rsid w:val="004F1C44"/>
    <w:rsid w:val="004F2145"/>
    <w:rsid w:val="004F227A"/>
    <w:rsid w:val="004F2610"/>
    <w:rsid w:val="004F2864"/>
    <w:rsid w:val="004F3109"/>
    <w:rsid w:val="004F3166"/>
    <w:rsid w:val="004F3814"/>
    <w:rsid w:val="004F3859"/>
    <w:rsid w:val="004F3B59"/>
    <w:rsid w:val="004F3E5D"/>
    <w:rsid w:val="004F43E6"/>
    <w:rsid w:val="004F4A4E"/>
    <w:rsid w:val="004F4FBA"/>
    <w:rsid w:val="004F57E6"/>
    <w:rsid w:val="004F5B7C"/>
    <w:rsid w:val="004F5EDE"/>
    <w:rsid w:val="004F6723"/>
    <w:rsid w:val="004F6773"/>
    <w:rsid w:val="004F690F"/>
    <w:rsid w:val="004F6AC3"/>
    <w:rsid w:val="004F70AB"/>
    <w:rsid w:val="004F73D0"/>
    <w:rsid w:val="004F78ED"/>
    <w:rsid w:val="0050009A"/>
    <w:rsid w:val="00500101"/>
    <w:rsid w:val="0050018A"/>
    <w:rsid w:val="00500885"/>
    <w:rsid w:val="00500D53"/>
    <w:rsid w:val="00501CF3"/>
    <w:rsid w:val="005023EC"/>
    <w:rsid w:val="00502936"/>
    <w:rsid w:val="00503501"/>
    <w:rsid w:val="005035B6"/>
    <w:rsid w:val="00503AB3"/>
    <w:rsid w:val="00503B4F"/>
    <w:rsid w:val="005045CC"/>
    <w:rsid w:val="005050DF"/>
    <w:rsid w:val="005057D9"/>
    <w:rsid w:val="00506078"/>
    <w:rsid w:val="0050633C"/>
    <w:rsid w:val="005063E9"/>
    <w:rsid w:val="005068B7"/>
    <w:rsid w:val="00506FF1"/>
    <w:rsid w:val="005073B1"/>
    <w:rsid w:val="00507855"/>
    <w:rsid w:val="00507CD4"/>
    <w:rsid w:val="00510EC5"/>
    <w:rsid w:val="0051111A"/>
    <w:rsid w:val="00512333"/>
    <w:rsid w:val="005128A9"/>
    <w:rsid w:val="0051292F"/>
    <w:rsid w:val="00512B79"/>
    <w:rsid w:val="00513119"/>
    <w:rsid w:val="00513251"/>
    <w:rsid w:val="00513C1E"/>
    <w:rsid w:val="00514F5C"/>
    <w:rsid w:val="00515A53"/>
    <w:rsid w:val="00515A99"/>
    <w:rsid w:val="0051667A"/>
    <w:rsid w:val="00516725"/>
    <w:rsid w:val="0051707D"/>
    <w:rsid w:val="00517E85"/>
    <w:rsid w:val="00520A67"/>
    <w:rsid w:val="00520F1B"/>
    <w:rsid w:val="00522127"/>
    <w:rsid w:val="005224BD"/>
    <w:rsid w:val="0052255F"/>
    <w:rsid w:val="00522C86"/>
    <w:rsid w:val="005236C4"/>
    <w:rsid w:val="0052430C"/>
    <w:rsid w:val="0052438C"/>
    <w:rsid w:val="00524819"/>
    <w:rsid w:val="005252B7"/>
    <w:rsid w:val="00525D0C"/>
    <w:rsid w:val="005262D6"/>
    <w:rsid w:val="0052653B"/>
    <w:rsid w:val="0052660B"/>
    <w:rsid w:val="005273A6"/>
    <w:rsid w:val="005274B8"/>
    <w:rsid w:val="00527D52"/>
    <w:rsid w:val="00527F6D"/>
    <w:rsid w:val="005301D0"/>
    <w:rsid w:val="00530993"/>
    <w:rsid w:val="005311F3"/>
    <w:rsid w:val="00531835"/>
    <w:rsid w:val="00531A3A"/>
    <w:rsid w:val="0053360A"/>
    <w:rsid w:val="0053376A"/>
    <w:rsid w:val="00533E26"/>
    <w:rsid w:val="00535C3C"/>
    <w:rsid w:val="00536005"/>
    <w:rsid w:val="005364E1"/>
    <w:rsid w:val="00536AFB"/>
    <w:rsid w:val="00536CA8"/>
    <w:rsid w:val="00536F4C"/>
    <w:rsid w:val="00537072"/>
    <w:rsid w:val="0053721D"/>
    <w:rsid w:val="0053752A"/>
    <w:rsid w:val="00537A4A"/>
    <w:rsid w:val="00540972"/>
    <w:rsid w:val="00540D2B"/>
    <w:rsid w:val="005411BF"/>
    <w:rsid w:val="00541283"/>
    <w:rsid w:val="005412A4"/>
    <w:rsid w:val="005415CA"/>
    <w:rsid w:val="00541635"/>
    <w:rsid w:val="00541957"/>
    <w:rsid w:val="00542557"/>
    <w:rsid w:val="005433C4"/>
    <w:rsid w:val="005439CF"/>
    <w:rsid w:val="00543F71"/>
    <w:rsid w:val="005448EA"/>
    <w:rsid w:val="00544B87"/>
    <w:rsid w:val="005466ED"/>
    <w:rsid w:val="005479CC"/>
    <w:rsid w:val="00547B26"/>
    <w:rsid w:val="005501D1"/>
    <w:rsid w:val="00550A76"/>
    <w:rsid w:val="0055102F"/>
    <w:rsid w:val="0055129B"/>
    <w:rsid w:val="0055173F"/>
    <w:rsid w:val="00551A3F"/>
    <w:rsid w:val="00551D39"/>
    <w:rsid w:val="00552048"/>
    <w:rsid w:val="00552491"/>
    <w:rsid w:val="0055305D"/>
    <w:rsid w:val="0055321A"/>
    <w:rsid w:val="00554052"/>
    <w:rsid w:val="005548AB"/>
    <w:rsid w:val="00555031"/>
    <w:rsid w:val="005551A2"/>
    <w:rsid w:val="00555202"/>
    <w:rsid w:val="005556E5"/>
    <w:rsid w:val="00555AF3"/>
    <w:rsid w:val="00555DE6"/>
    <w:rsid w:val="005568A0"/>
    <w:rsid w:val="00556B1A"/>
    <w:rsid w:val="00556B2A"/>
    <w:rsid w:val="00556B7C"/>
    <w:rsid w:val="00556CA3"/>
    <w:rsid w:val="00556CDB"/>
    <w:rsid w:val="00557072"/>
    <w:rsid w:val="00557740"/>
    <w:rsid w:val="005602A8"/>
    <w:rsid w:val="00560661"/>
    <w:rsid w:val="005608A4"/>
    <w:rsid w:val="00560AE0"/>
    <w:rsid w:val="0056111A"/>
    <w:rsid w:val="00561211"/>
    <w:rsid w:val="00561332"/>
    <w:rsid w:val="00561E17"/>
    <w:rsid w:val="005620AD"/>
    <w:rsid w:val="0056218F"/>
    <w:rsid w:val="005622BC"/>
    <w:rsid w:val="00562AB3"/>
    <w:rsid w:val="00562CF4"/>
    <w:rsid w:val="00562F81"/>
    <w:rsid w:val="00563019"/>
    <w:rsid w:val="00563404"/>
    <w:rsid w:val="005639E8"/>
    <w:rsid w:val="00564334"/>
    <w:rsid w:val="00564816"/>
    <w:rsid w:val="00564E55"/>
    <w:rsid w:val="0056568A"/>
    <w:rsid w:val="0056570B"/>
    <w:rsid w:val="00565FDB"/>
    <w:rsid w:val="00566000"/>
    <w:rsid w:val="00566CC6"/>
    <w:rsid w:val="005705B0"/>
    <w:rsid w:val="00570882"/>
    <w:rsid w:val="00570DA9"/>
    <w:rsid w:val="005710B4"/>
    <w:rsid w:val="0057131C"/>
    <w:rsid w:val="00572785"/>
    <w:rsid w:val="005732F5"/>
    <w:rsid w:val="00573384"/>
    <w:rsid w:val="00573AC7"/>
    <w:rsid w:val="0057438F"/>
    <w:rsid w:val="00574BB2"/>
    <w:rsid w:val="00574F36"/>
    <w:rsid w:val="00575385"/>
    <w:rsid w:val="0057562E"/>
    <w:rsid w:val="0057667A"/>
    <w:rsid w:val="0057692F"/>
    <w:rsid w:val="00576C1C"/>
    <w:rsid w:val="005772FD"/>
    <w:rsid w:val="005775EB"/>
    <w:rsid w:val="00577840"/>
    <w:rsid w:val="00580202"/>
    <w:rsid w:val="00580289"/>
    <w:rsid w:val="005806C7"/>
    <w:rsid w:val="00580ABD"/>
    <w:rsid w:val="00580AD1"/>
    <w:rsid w:val="00580D2B"/>
    <w:rsid w:val="00581AC7"/>
    <w:rsid w:val="00581BC3"/>
    <w:rsid w:val="00581ED5"/>
    <w:rsid w:val="00582448"/>
    <w:rsid w:val="005827F2"/>
    <w:rsid w:val="00582962"/>
    <w:rsid w:val="00582D92"/>
    <w:rsid w:val="00583262"/>
    <w:rsid w:val="00583A1D"/>
    <w:rsid w:val="00583A60"/>
    <w:rsid w:val="005841B8"/>
    <w:rsid w:val="00584430"/>
    <w:rsid w:val="00584997"/>
    <w:rsid w:val="00584F44"/>
    <w:rsid w:val="00585A17"/>
    <w:rsid w:val="00585BB2"/>
    <w:rsid w:val="00586115"/>
    <w:rsid w:val="005863DD"/>
    <w:rsid w:val="00587407"/>
    <w:rsid w:val="00587E1B"/>
    <w:rsid w:val="005900A0"/>
    <w:rsid w:val="00590F6E"/>
    <w:rsid w:val="00591012"/>
    <w:rsid w:val="005910A3"/>
    <w:rsid w:val="00591694"/>
    <w:rsid w:val="0059180C"/>
    <w:rsid w:val="005927E1"/>
    <w:rsid w:val="00592D41"/>
    <w:rsid w:val="00592F76"/>
    <w:rsid w:val="00592F8F"/>
    <w:rsid w:val="00593096"/>
    <w:rsid w:val="00593622"/>
    <w:rsid w:val="005938F5"/>
    <w:rsid w:val="00593F72"/>
    <w:rsid w:val="005940E7"/>
    <w:rsid w:val="00594312"/>
    <w:rsid w:val="00594693"/>
    <w:rsid w:val="00595396"/>
    <w:rsid w:val="00595538"/>
    <w:rsid w:val="00595AA7"/>
    <w:rsid w:val="00595CDF"/>
    <w:rsid w:val="00595F7B"/>
    <w:rsid w:val="00596317"/>
    <w:rsid w:val="00597130"/>
    <w:rsid w:val="005972F9"/>
    <w:rsid w:val="00597B08"/>
    <w:rsid w:val="005A04A3"/>
    <w:rsid w:val="005A087E"/>
    <w:rsid w:val="005A1311"/>
    <w:rsid w:val="005A1A99"/>
    <w:rsid w:val="005A2158"/>
    <w:rsid w:val="005A24C6"/>
    <w:rsid w:val="005A2A35"/>
    <w:rsid w:val="005A33B1"/>
    <w:rsid w:val="005A36AC"/>
    <w:rsid w:val="005A3705"/>
    <w:rsid w:val="005A3836"/>
    <w:rsid w:val="005A3D34"/>
    <w:rsid w:val="005A3E14"/>
    <w:rsid w:val="005A430E"/>
    <w:rsid w:val="005A4704"/>
    <w:rsid w:val="005A5F37"/>
    <w:rsid w:val="005A63E7"/>
    <w:rsid w:val="005A679B"/>
    <w:rsid w:val="005A729D"/>
    <w:rsid w:val="005A7794"/>
    <w:rsid w:val="005A77DB"/>
    <w:rsid w:val="005A79D4"/>
    <w:rsid w:val="005A7ADA"/>
    <w:rsid w:val="005A7F8A"/>
    <w:rsid w:val="005B052D"/>
    <w:rsid w:val="005B0E16"/>
    <w:rsid w:val="005B1202"/>
    <w:rsid w:val="005B1813"/>
    <w:rsid w:val="005B212F"/>
    <w:rsid w:val="005B29A1"/>
    <w:rsid w:val="005B3441"/>
    <w:rsid w:val="005B36FE"/>
    <w:rsid w:val="005B4134"/>
    <w:rsid w:val="005B46F2"/>
    <w:rsid w:val="005B4831"/>
    <w:rsid w:val="005B4F38"/>
    <w:rsid w:val="005B53A7"/>
    <w:rsid w:val="005B5738"/>
    <w:rsid w:val="005B58BC"/>
    <w:rsid w:val="005B70BC"/>
    <w:rsid w:val="005B76D7"/>
    <w:rsid w:val="005C08D8"/>
    <w:rsid w:val="005C1580"/>
    <w:rsid w:val="005C19C2"/>
    <w:rsid w:val="005C292D"/>
    <w:rsid w:val="005C2D72"/>
    <w:rsid w:val="005C3DBE"/>
    <w:rsid w:val="005C3EB6"/>
    <w:rsid w:val="005C40B9"/>
    <w:rsid w:val="005C41A7"/>
    <w:rsid w:val="005C4402"/>
    <w:rsid w:val="005C629E"/>
    <w:rsid w:val="005C7938"/>
    <w:rsid w:val="005C7952"/>
    <w:rsid w:val="005C7AD8"/>
    <w:rsid w:val="005C7F6D"/>
    <w:rsid w:val="005D0205"/>
    <w:rsid w:val="005D046B"/>
    <w:rsid w:val="005D09CA"/>
    <w:rsid w:val="005D140E"/>
    <w:rsid w:val="005D1436"/>
    <w:rsid w:val="005D1FA5"/>
    <w:rsid w:val="005D20B5"/>
    <w:rsid w:val="005D2589"/>
    <w:rsid w:val="005D26C4"/>
    <w:rsid w:val="005D28BA"/>
    <w:rsid w:val="005D39BD"/>
    <w:rsid w:val="005D4673"/>
    <w:rsid w:val="005D47B4"/>
    <w:rsid w:val="005D5620"/>
    <w:rsid w:val="005D6029"/>
    <w:rsid w:val="005D69D1"/>
    <w:rsid w:val="005D6D3C"/>
    <w:rsid w:val="005D6F00"/>
    <w:rsid w:val="005D7005"/>
    <w:rsid w:val="005D7041"/>
    <w:rsid w:val="005D7C50"/>
    <w:rsid w:val="005D7E41"/>
    <w:rsid w:val="005E08D1"/>
    <w:rsid w:val="005E0B8B"/>
    <w:rsid w:val="005E0C22"/>
    <w:rsid w:val="005E0ED3"/>
    <w:rsid w:val="005E12EB"/>
    <w:rsid w:val="005E12F3"/>
    <w:rsid w:val="005E1C50"/>
    <w:rsid w:val="005E206A"/>
    <w:rsid w:val="005E22F4"/>
    <w:rsid w:val="005E2378"/>
    <w:rsid w:val="005E23D3"/>
    <w:rsid w:val="005E2526"/>
    <w:rsid w:val="005E2532"/>
    <w:rsid w:val="005E331E"/>
    <w:rsid w:val="005E33FB"/>
    <w:rsid w:val="005E3AB9"/>
    <w:rsid w:val="005E3B25"/>
    <w:rsid w:val="005E4433"/>
    <w:rsid w:val="005E44D1"/>
    <w:rsid w:val="005E459D"/>
    <w:rsid w:val="005E48DB"/>
    <w:rsid w:val="005E4BC3"/>
    <w:rsid w:val="005E5FF9"/>
    <w:rsid w:val="005E6824"/>
    <w:rsid w:val="005E6EF8"/>
    <w:rsid w:val="005E720E"/>
    <w:rsid w:val="005E7896"/>
    <w:rsid w:val="005E79E0"/>
    <w:rsid w:val="005E7C24"/>
    <w:rsid w:val="005E7CEF"/>
    <w:rsid w:val="005F0648"/>
    <w:rsid w:val="005F070E"/>
    <w:rsid w:val="005F07A9"/>
    <w:rsid w:val="005F1670"/>
    <w:rsid w:val="005F1EB0"/>
    <w:rsid w:val="005F2168"/>
    <w:rsid w:val="005F2300"/>
    <w:rsid w:val="005F3429"/>
    <w:rsid w:val="005F41C6"/>
    <w:rsid w:val="005F4964"/>
    <w:rsid w:val="005F4987"/>
    <w:rsid w:val="005F4BA8"/>
    <w:rsid w:val="005F5DBE"/>
    <w:rsid w:val="005F6480"/>
    <w:rsid w:val="005F67BF"/>
    <w:rsid w:val="005F77E0"/>
    <w:rsid w:val="005F7D75"/>
    <w:rsid w:val="00600410"/>
    <w:rsid w:val="006008F4"/>
    <w:rsid w:val="00600FBC"/>
    <w:rsid w:val="00601036"/>
    <w:rsid w:val="006017BD"/>
    <w:rsid w:val="00601A2F"/>
    <w:rsid w:val="00601CE4"/>
    <w:rsid w:val="006022FA"/>
    <w:rsid w:val="00603327"/>
    <w:rsid w:val="0060349B"/>
    <w:rsid w:val="0060369C"/>
    <w:rsid w:val="006037A0"/>
    <w:rsid w:val="006042F2"/>
    <w:rsid w:val="00604404"/>
    <w:rsid w:val="0060476D"/>
    <w:rsid w:val="00604A4B"/>
    <w:rsid w:val="00604F35"/>
    <w:rsid w:val="006052F9"/>
    <w:rsid w:val="006058E0"/>
    <w:rsid w:val="006058EF"/>
    <w:rsid w:val="00605A9F"/>
    <w:rsid w:val="00605C55"/>
    <w:rsid w:val="00606FA4"/>
    <w:rsid w:val="0060770C"/>
    <w:rsid w:val="00607723"/>
    <w:rsid w:val="00607EF1"/>
    <w:rsid w:val="006108CA"/>
    <w:rsid w:val="00610F9E"/>
    <w:rsid w:val="00610FE1"/>
    <w:rsid w:val="00611112"/>
    <w:rsid w:val="00611817"/>
    <w:rsid w:val="00611B47"/>
    <w:rsid w:val="0061247E"/>
    <w:rsid w:val="00612ED2"/>
    <w:rsid w:val="0061300A"/>
    <w:rsid w:val="006135A5"/>
    <w:rsid w:val="00613941"/>
    <w:rsid w:val="00614AFC"/>
    <w:rsid w:val="00614D7F"/>
    <w:rsid w:val="00614D9F"/>
    <w:rsid w:val="006157E5"/>
    <w:rsid w:val="00616AFB"/>
    <w:rsid w:val="00617716"/>
    <w:rsid w:val="00617CDB"/>
    <w:rsid w:val="00620E45"/>
    <w:rsid w:val="00621D67"/>
    <w:rsid w:val="00621F15"/>
    <w:rsid w:val="00622A7C"/>
    <w:rsid w:val="00622BC0"/>
    <w:rsid w:val="00622BCA"/>
    <w:rsid w:val="00622DA1"/>
    <w:rsid w:val="006231E5"/>
    <w:rsid w:val="00624B14"/>
    <w:rsid w:val="0062514A"/>
    <w:rsid w:val="006252EE"/>
    <w:rsid w:val="006260C1"/>
    <w:rsid w:val="0062643D"/>
    <w:rsid w:val="00627CC7"/>
    <w:rsid w:val="0063046F"/>
    <w:rsid w:val="006304C7"/>
    <w:rsid w:val="0063071E"/>
    <w:rsid w:val="0063164A"/>
    <w:rsid w:val="0063190F"/>
    <w:rsid w:val="00631F34"/>
    <w:rsid w:val="006335E8"/>
    <w:rsid w:val="00633731"/>
    <w:rsid w:val="00633A04"/>
    <w:rsid w:val="00634117"/>
    <w:rsid w:val="006341B0"/>
    <w:rsid w:val="00634221"/>
    <w:rsid w:val="00634B76"/>
    <w:rsid w:val="006354A3"/>
    <w:rsid w:val="006355FF"/>
    <w:rsid w:val="006360C8"/>
    <w:rsid w:val="006374B3"/>
    <w:rsid w:val="00637ABE"/>
    <w:rsid w:val="00637F21"/>
    <w:rsid w:val="00640A63"/>
    <w:rsid w:val="00640B97"/>
    <w:rsid w:val="006417C7"/>
    <w:rsid w:val="00641929"/>
    <w:rsid w:val="00641AF6"/>
    <w:rsid w:val="00641E98"/>
    <w:rsid w:val="00642055"/>
    <w:rsid w:val="006420A7"/>
    <w:rsid w:val="006422F7"/>
    <w:rsid w:val="006427A4"/>
    <w:rsid w:val="0064328A"/>
    <w:rsid w:val="0064379F"/>
    <w:rsid w:val="0064381C"/>
    <w:rsid w:val="00643C74"/>
    <w:rsid w:val="006443FC"/>
    <w:rsid w:val="00644429"/>
    <w:rsid w:val="0064480A"/>
    <w:rsid w:val="0064498E"/>
    <w:rsid w:val="006455EB"/>
    <w:rsid w:val="00645A94"/>
    <w:rsid w:val="00645B46"/>
    <w:rsid w:val="0064603B"/>
    <w:rsid w:val="00646421"/>
    <w:rsid w:val="0064658A"/>
    <w:rsid w:val="00646ADE"/>
    <w:rsid w:val="006478C6"/>
    <w:rsid w:val="00647E1F"/>
    <w:rsid w:val="00647ED1"/>
    <w:rsid w:val="00647FA7"/>
    <w:rsid w:val="00650185"/>
    <w:rsid w:val="00650C28"/>
    <w:rsid w:val="00651004"/>
    <w:rsid w:val="00651038"/>
    <w:rsid w:val="00651814"/>
    <w:rsid w:val="00651B28"/>
    <w:rsid w:val="00651DC8"/>
    <w:rsid w:val="00651DCE"/>
    <w:rsid w:val="006521EE"/>
    <w:rsid w:val="00652EB5"/>
    <w:rsid w:val="0065329A"/>
    <w:rsid w:val="006534EF"/>
    <w:rsid w:val="0065526A"/>
    <w:rsid w:val="006579A6"/>
    <w:rsid w:val="00657EB4"/>
    <w:rsid w:val="00660431"/>
    <w:rsid w:val="00660BFE"/>
    <w:rsid w:val="00660CC7"/>
    <w:rsid w:val="006612B4"/>
    <w:rsid w:val="0066136C"/>
    <w:rsid w:val="006615AE"/>
    <w:rsid w:val="00662B7E"/>
    <w:rsid w:val="006639A0"/>
    <w:rsid w:val="006639D0"/>
    <w:rsid w:val="00664116"/>
    <w:rsid w:val="006643A6"/>
    <w:rsid w:val="006647B7"/>
    <w:rsid w:val="006650AE"/>
    <w:rsid w:val="0066535D"/>
    <w:rsid w:val="00665ABF"/>
    <w:rsid w:val="00665C51"/>
    <w:rsid w:val="00665CEE"/>
    <w:rsid w:val="00666474"/>
    <w:rsid w:val="00666505"/>
    <w:rsid w:val="00666A9F"/>
    <w:rsid w:val="00666BA1"/>
    <w:rsid w:val="00666BE1"/>
    <w:rsid w:val="00666D69"/>
    <w:rsid w:val="00666F28"/>
    <w:rsid w:val="00667AF3"/>
    <w:rsid w:val="00667BB4"/>
    <w:rsid w:val="00667BF7"/>
    <w:rsid w:val="00667C75"/>
    <w:rsid w:val="00669887"/>
    <w:rsid w:val="00670A26"/>
    <w:rsid w:val="00670BF8"/>
    <w:rsid w:val="006711EA"/>
    <w:rsid w:val="006721BA"/>
    <w:rsid w:val="00672527"/>
    <w:rsid w:val="0067262E"/>
    <w:rsid w:val="00672BA9"/>
    <w:rsid w:val="00672BC4"/>
    <w:rsid w:val="006731D0"/>
    <w:rsid w:val="0067383E"/>
    <w:rsid w:val="006738D1"/>
    <w:rsid w:val="006738DC"/>
    <w:rsid w:val="0067394F"/>
    <w:rsid w:val="00673D27"/>
    <w:rsid w:val="00674213"/>
    <w:rsid w:val="00674D7C"/>
    <w:rsid w:val="006752FA"/>
    <w:rsid w:val="00675EC8"/>
    <w:rsid w:val="006760BE"/>
    <w:rsid w:val="006778F4"/>
    <w:rsid w:val="00677EB1"/>
    <w:rsid w:val="006800A4"/>
    <w:rsid w:val="0068036F"/>
    <w:rsid w:val="006803AB"/>
    <w:rsid w:val="00680EA3"/>
    <w:rsid w:val="00681B6D"/>
    <w:rsid w:val="00681C2D"/>
    <w:rsid w:val="0068202B"/>
    <w:rsid w:val="00682427"/>
    <w:rsid w:val="00682707"/>
    <w:rsid w:val="0068272D"/>
    <w:rsid w:val="006829E5"/>
    <w:rsid w:val="0068384F"/>
    <w:rsid w:val="006838BF"/>
    <w:rsid w:val="00683E1C"/>
    <w:rsid w:val="0068487B"/>
    <w:rsid w:val="00684ABD"/>
    <w:rsid w:val="00684BC9"/>
    <w:rsid w:val="00684E3C"/>
    <w:rsid w:val="00684F64"/>
    <w:rsid w:val="00685253"/>
    <w:rsid w:val="00685F24"/>
    <w:rsid w:val="00686309"/>
    <w:rsid w:val="00686788"/>
    <w:rsid w:val="00686C1E"/>
    <w:rsid w:val="00686C2D"/>
    <w:rsid w:val="0068749A"/>
    <w:rsid w:val="006878B0"/>
    <w:rsid w:val="00687F58"/>
    <w:rsid w:val="00687F66"/>
    <w:rsid w:val="006906E9"/>
    <w:rsid w:val="00690DFC"/>
    <w:rsid w:val="006910B1"/>
    <w:rsid w:val="00691A70"/>
    <w:rsid w:val="00691CFA"/>
    <w:rsid w:val="00691D54"/>
    <w:rsid w:val="00692670"/>
    <w:rsid w:val="00692D80"/>
    <w:rsid w:val="0069326F"/>
    <w:rsid w:val="0069327B"/>
    <w:rsid w:val="00693976"/>
    <w:rsid w:val="006941D8"/>
    <w:rsid w:val="0069461B"/>
    <w:rsid w:val="00695BF5"/>
    <w:rsid w:val="00696009"/>
    <w:rsid w:val="00696226"/>
    <w:rsid w:val="0069661F"/>
    <w:rsid w:val="006966BA"/>
    <w:rsid w:val="00696A88"/>
    <w:rsid w:val="00696A9B"/>
    <w:rsid w:val="0069732C"/>
    <w:rsid w:val="00697539"/>
    <w:rsid w:val="00697BAE"/>
    <w:rsid w:val="00697C44"/>
    <w:rsid w:val="00697E1D"/>
    <w:rsid w:val="006A0CBA"/>
    <w:rsid w:val="006A16E1"/>
    <w:rsid w:val="006A1964"/>
    <w:rsid w:val="006A1AE1"/>
    <w:rsid w:val="006A1BCD"/>
    <w:rsid w:val="006A244B"/>
    <w:rsid w:val="006A2753"/>
    <w:rsid w:val="006A2FD9"/>
    <w:rsid w:val="006A3181"/>
    <w:rsid w:val="006A36DE"/>
    <w:rsid w:val="006A3912"/>
    <w:rsid w:val="006A422A"/>
    <w:rsid w:val="006A50D2"/>
    <w:rsid w:val="006A54C7"/>
    <w:rsid w:val="006A6173"/>
    <w:rsid w:val="006A6860"/>
    <w:rsid w:val="006A687A"/>
    <w:rsid w:val="006A6FAB"/>
    <w:rsid w:val="006A7234"/>
    <w:rsid w:val="006A74C6"/>
    <w:rsid w:val="006A7D90"/>
    <w:rsid w:val="006B02DF"/>
    <w:rsid w:val="006B1DC9"/>
    <w:rsid w:val="006B2022"/>
    <w:rsid w:val="006B2104"/>
    <w:rsid w:val="006B234F"/>
    <w:rsid w:val="006B237E"/>
    <w:rsid w:val="006B2776"/>
    <w:rsid w:val="006B28FD"/>
    <w:rsid w:val="006B293B"/>
    <w:rsid w:val="006B2A34"/>
    <w:rsid w:val="006B3499"/>
    <w:rsid w:val="006B3E97"/>
    <w:rsid w:val="006B450F"/>
    <w:rsid w:val="006B4783"/>
    <w:rsid w:val="006B5082"/>
    <w:rsid w:val="006B54C6"/>
    <w:rsid w:val="006B5531"/>
    <w:rsid w:val="006B5AE0"/>
    <w:rsid w:val="006B6708"/>
    <w:rsid w:val="006B6868"/>
    <w:rsid w:val="006B6FA5"/>
    <w:rsid w:val="006B713E"/>
    <w:rsid w:val="006B71B9"/>
    <w:rsid w:val="006B7799"/>
    <w:rsid w:val="006C0125"/>
    <w:rsid w:val="006C0295"/>
    <w:rsid w:val="006C0447"/>
    <w:rsid w:val="006C0696"/>
    <w:rsid w:val="006C15BA"/>
    <w:rsid w:val="006C1819"/>
    <w:rsid w:val="006C1F90"/>
    <w:rsid w:val="006C20A8"/>
    <w:rsid w:val="006C23EA"/>
    <w:rsid w:val="006C27AC"/>
    <w:rsid w:val="006C2B61"/>
    <w:rsid w:val="006C3152"/>
    <w:rsid w:val="006C36FA"/>
    <w:rsid w:val="006C3704"/>
    <w:rsid w:val="006C38C4"/>
    <w:rsid w:val="006C39DF"/>
    <w:rsid w:val="006C3C48"/>
    <w:rsid w:val="006C420F"/>
    <w:rsid w:val="006C448B"/>
    <w:rsid w:val="006C47FA"/>
    <w:rsid w:val="006C4D45"/>
    <w:rsid w:val="006C5164"/>
    <w:rsid w:val="006C5756"/>
    <w:rsid w:val="006C6767"/>
    <w:rsid w:val="006C76D1"/>
    <w:rsid w:val="006C79EC"/>
    <w:rsid w:val="006C7BFF"/>
    <w:rsid w:val="006D00EC"/>
    <w:rsid w:val="006D0A18"/>
    <w:rsid w:val="006D0E7B"/>
    <w:rsid w:val="006D1078"/>
    <w:rsid w:val="006D1FEE"/>
    <w:rsid w:val="006D2D96"/>
    <w:rsid w:val="006D4A3C"/>
    <w:rsid w:val="006D4C8C"/>
    <w:rsid w:val="006D5F63"/>
    <w:rsid w:val="006D6387"/>
    <w:rsid w:val="006D6677"/>
    <w:rsid w:val="006D73EC"/>
    <w:rsid w:val="006E0806"/>
    <w:rsid w:val="006E0BD7"/>
    <w:rsid w:val="006E0CE4"/>
    <w:rsid w:val="006E0D03"/>
    <w:rsid w:val="006E162A"/>
    <w:rsid w:val="006E16EB"/>
    <w:rsid w:val="006E16FA"/>
    <w:rsid w:val="006E1763"/>
    <w:rsid w:val="006E19BE"/>
    <w:rsid w:val="006E1C04"/>
    <w:rsid w:val="006E1C2A"/>
    <w:rsid w:val="006E1D3A"/>
    <w:rsid w:val="006E2C35"/>
    <w:rsid w:val="006E3668"/>
    <w:rsid w:val="006E42B3"/>
    <w:rsid w:val="006E465E"/>
    <w:rsid w:val="006E4A25"/>
    <w:rsid w:val="006E564E"/>
    <w:rsid w:val="006E58B1"/>
    <w:rsid w:val="006E5A80"/>
    <w:rsid w:val="006E5E6C"/>
    <w:rsid w:val="006E628B"/>
    <w:rsid w:val="006E6527"/>
    <w:rsid w:val="006E68E5"/>
    <w:rsid w:val="006E79BB"/>
    <w:rsid w:val="006E7A40"/>
    <w:rsid w:val="006F006E"/>
    <w:rsid w:val="006F0385"/>
    <w:rsid w:val="006F0578"/>
    <w:rsid w:val="006F0A1F"/>
    <w:rsid w:val="006F11BF"/>
    <w:rsid w:val="006F17BE"/>
    <w:rsid w:val="006F185B"/>
    <w:rsid w:val="006F28E7"/>
    <w:rsid w:val="006F2DEC"/>
    <w:rsid w:val="006F348C"/>
    <w:rsid w:val="006F3533"/>
    <w:rsid w:val="006F3D11"/>
    <w:rsid w:val="006F50D8"/>
    <w:rsid w:val="006F56A6"/>
    <w:rsid w:val="006F5C05"/>
    <w:rsid w:val="006F6300"/>
    <w:rsid w:val="006F6584"/>
    <w:rsid w:val="006F69EC"/>
    <w:rsid w:val="006F6ADC"/>
    <w:rsid w:val="006F6FD3"/>
    <w:rsid w:val="006F7CC8"/>
    <w:rsid w:val="006F7ECA"/>
    <w:rsid w:val="007001D6"/>
    <w:rsid w:val="007006DC"/>
    <w:rsid w:val="00700FFB"/>
    <w:rsid w:val="007014EC"/>
    <w:rsid w:val="007018F2"/>
    <w:rsid w:val="007023D1"/>
    <w:rsid w:val="00702A8B"/>
    <w:rsid w:val="00702BB6"/>
    <w:rsid w:val="00703281"/>
    <w:rsid w:val="0070341C"/>
    <w:rsid w:val="0070343C"/>
    <w:rsid w:val="007037E6"/>
    <w:rsid w:val="00703F87"/>
    <w:rsid w:val="007040DB"/>
    <w:rsid w:val="007046EE"/>
    <w:rsid w:val="00704B99"/>
    <w:rsid w:val="00704E45"/>
    <w:rsid w:val="00705401"/>
    <w:rsid w:val="00705FDE"/>
    <w:rsid w:val="007061B0"/>
    <w:rsid w:val="00706586"/>
    <w:rsid w:val="00706E4B"/>
    <w:rsid w:val="00706EED"/>
    <w:rsid w:val="00707362"/>
    <w:rsid w:val="007076D0"/>
    <w:rsid w:val="0070789D"/>
    <w:rsid w:val="00707C55"/>
    <w:rsid w:val="00707E60"/>
    <w:rsid w:val="0071006E"/>
    <w:rsid w:val="00710089"/>
    <w:rsid w:val="00710305"/>
    <w:rsid w:val="0071092C"/>
    <w:rsid w:val="00710D3F"/>
    <w:rsid w:val="00710D44"/>
    <w:rsid w:val="00711F30"/>
    <w:rsid w:val="0071230C"/>
    <w:rsid w:val="00712A05"/>
    <w:rsid w:val="0071300F"/>
    <w:rsid w:val="007135A3"/>
    <w:rsid w:val="007135D3"/>
    <w:rsid w:val="00713DA0"/>
    <w:rsid w:val="00713F95"/>
    <w:rsid w:val="00714E07"/>
    <w:rsid w:val="00715554"/>
    <w:rsid w:val="00715682"/>
    <w:rsid w:val="00715BEB"/>
    <w:rsid w:val="007167D0"/>
    <w:rsid w:val="00716943"/>
    <w:rsid w:val="00716946"/>
    <w:rsid w:val="00716CBA"/>
    <w:rsid w:val="00716CD7"/>
    <w:rsid w:val="00716CE5"/>
    <w:rsid w:val="00716DDA"/>
    <w:rsid w:val="0071754F"/>
    <w:rsid w:val="00717D0B"/>
    <w:rsid w:val="00717F5E"/>
    <w:rsid w:val="0072013F"/>
    <w:rsid w:val="00720207"/>
    <w:rsid w:val="00720406"/>
    <w:rsid w:val="00720633"/>
    <w:rsid w:val="00721166"/>
    <w:rsid w:val="007215AF"/>
    <w:rsid w:val="0072191C"/>
    <w:rsid w:val="00721C12"/>
    <w:rsid w:val="00722C57"/>
    <w:rsid w:val="007234B5"/>
    <w:rsid w:val="00723BD0"/>
    <w:rsid w:val="00723EE2"/>
    <w:rsid w:val="0072433B"/>
    <w:rsid w:val="007247A2"/>
    <w:rsid w:val="007257B5"/>
    <w:rsid w:val="007260D3"/>
    <w:rsid w:val="00726869"/>
    <w:rsid w:val="00726946"/>
    <w:rsid w:val="007269AB"/>
    <w:rsid w:val="00726D72"/>
    <w:rsid w:val="00726E2D"/>
    <w:rsid w:val="00727103"/>
    <w:rsid w:val="007272F7"/>
    <w:rsid w:val="0072793B"/>
    <w:rsid w:val="007301E7"/>
    <w:rsid w:val="007332D5"/>
    <w:rsid w:val="0073439C"/>
    <w:rsid w:val="00734780"/>
    <w:rsid w:val="00734966"/>
    <w:rsid w:val="00734DD7"/>
    <w:rsid w:val="00735307"/>
    <w:rsid w:val="00735B8A"/>
    <w:rsid w:val="00736783"/>
    <w:rsid w:val="00736BE8"/>
    <w:rsid w:val="007371E1"/>
    <w:rsid w:val="007377F4"/>
    <w:rsid w:val="0073789E"/>
    <w:rsid w:val="007379B1"/>
    <w:rsid w:val="007400CE"/>
    <w:rsid w:val="007418F3"/>
    <w:rsid w:val="00741A69"/>
    <w:rsid w:val="007429D7"/>
    <w:rsid w:val="00742FCB"/>
    <w:rsid w:val="00744623"/>
    <w:rsid w:val="00744BEE"/>
    <w:rsid w:val="00744DA1"/>
    <w:rsid w:val="007503A0"/>
    <w:rsid w:val="007506B6"/>
    <w:rsid w:val="007509F3"/>
    <w:rsid w:val="00751029"/>
    <w:rsid w:val="00751677"/>
    <w:rsid w:val="007518D1"/>
    <w:rsid w:val="007520DC"/>
    <w:rsid w:val="00752386"/>
    <w:rsid w:val="00752526"/>
    <w:rsid w:val="00752FC9"/>
    <w:rsid w:val="007536F4"/>
    <w:rsid w:val="00753DFB"/>
    <w:rsid w:val="00753F74"/>
    <w:rsid w:val="007543FA"/>
    <w:rsid w:val="00754734"/>
    <w:rsid w:val="00754756"/>
    <w:rsid w:val="00754EF5"/>
    <w:rsid w:val="007554B7"/>
    <w:rsid w:val="007556FB"/>
    <w:rsid w:val="00755BC7"/>
    <w:rsid w:val="00755F5F"/>
    <w:rsid w:val="00757232"/>
    <w:rsid w:val="0075765B"/>
    <w:rsid w:val="00757675"/>
    <w:rsid w:val="007576DC"/>
    <w:rsid w:val="00757CEA"/>
    <w:rsid w:val="00760996"/>
    <w:rsid w:val="00760A2B"/>
    <w:rsid w:val="007612A3"/>
    <w:rsid w:val="007619E6"/>
    <w:rsid w:val="00761EA2"/>
    <w:rsid w:val="00762AAE"/>
    <w:rsid w:val="00762E0D"/>
    <w:rsid w:val="00763139"/>
    <w:rsid w:val="007632A3"/>
    <w:rsid w:val="00763B66"/>
    <w:rsid w:val="00764DED"/>
    <w:rsid w:val="00764EDB"/>
    <w:rsid w:val="00764F7B"/>
    <w:rsid w:val="007650EF"/>
    <w:rsid w:val="007657BF"/>
    <w:rsid w:val="00765871"/>
    <w:rsid w:val="00765B23"/>
    <w:rsid w:val="00766067"/>
    <w:rsid w:val="00766610"/>
    <w:rsid w:val="00766D69"/>
    <w:rsid w:val="00766FC2"/>
    <w:rsid w:val="007678F3"/>
    <w:rsid w:val="00767E1D"/>
    <w:rsid w:val="00767EC5"/>
    <w:rsid w:val="00767FD6"/>
    <w:rsid w:val="00770011"/>
    <w:rsid w:val="0077061B"/>
    <w:rsid w:val="007713AF"/>
    <w:rsid w:val="0077162F"/>
    <w:rsid w:val="00771EA4"/>
    <w:rsid w:val="00772092"/>
    <w:rsid w:val="007720C6"/>
    <w:rsid w:val="0077257C"/>
    <w:rsid w:val="00773271"/>
    <w:rsid w:val="0077358B"/>
    <w:rsid w:val="00773C26"/>
    <w:rsid w:val="00773C76"/>
    <w:rsid w:val="00773EA1"/>
    <w:rsid w:val="007744B3"/>
    <w:rsid w:val="00775A28"/>
    <w:rsid w:val="007766BF"/>
    <w:rsid w:val="00776A5E"/>
    <w:rsid w:val="00780498"/>
    <w:rsid w:val="00780AF7"/>
    <w:rsid w:val="007819C7"/>
    <w:rsid w:val="00781CC1"/>
    <w:rsid w:val="00781FED"/>
    <w:rsid w:val="007820E8"/>
    <w:rsid w:val="00782302"/>
    <w:rsid w:val="00782CBF"/>
    <w:rsid w:val="00782E64"/>
    <w:rsid w:val="00783B2E"/>
    <w:rsid w:val="00783EF7"/>
    <w:rsid w:val="0078401B"/>
    <w:rsid w:val="00784FC8"/>
    <w:rsid w:val="0078533F"/>
    <w:rsid w:val="00785C4E"/>
    <w:rsid w:val="0078672F"/>
    <w:rsid w:val="00786923"/>
    <w:rsid w:val="00786BB6"/>
    <w:rsid w:val="00786D13"/>
    <w:rsid w:val="0078720A"/>
    <w:rsid w:val="00787250"/>
    <w:rsid w:val="00787349"/>
    <w:rsid w:val="00787D43"/>
    <w:rsid w:val="007905B0"/>
    <w:rsid w:val="00790F32"/>
    <w:rsid w:val="00791A79"/>
    <w:rsid w:val="0079222C"/>
    <w:rsid w:val="007924E3"/>
    <w:rsid w:val="00792500"/>
    <w:rsid w:val="00792750"/>
    <w:rsid w:val="00792915"/>
    <w:rsid w:val="00792985"/>
    <w:rsid w:val="00792BB8"/>
    <w:rsid w:val="00792EDE"/>
    <w:rsid w:val="00792F41"/>
    <w:rsid w:val="007934D3"/>
    <w:rsid w:val="00793887"/>
    <w:rsid w:val="00793CE7"/>
    <w:rsid w:val="007944CC"/>
    <w:rsid w:val="00794DF4"/>
    <w:rsid w:val="0079537F"/>
    <w:rsid w:val="0079661C"/>
    <w:rsid w:val="00796638"/>
    <w:rsid w:val="0079671B"/>
    <w:rsid w:val="00796A18"/>
    <w:rsid w:val="0079703C"/>
    <w:rsid w:val="00797668"/>
    <w:rsid w:val="0079769C"/>
    <w:rsid w:val="00797EBA"/>
    <w:rsid w:val="00797FBB"/>
    <w:rsid w:val="007A1D4B"/>
    <w:rsid w:val="007A238A"/>
    <w:rsid w:val="007A264D"/>
    <w:rsid w:val="007A279B"/>
    <w:rsid w:val="007A2C0E"/>
    <w:rsid w:val="007A3A17"/>
    <w:rsid w:val="007A3A28"/>
    <w:rsid w:val="007A3CBD"/>
    <w:rsid w:val="007A4F77"/>
    <w:rsid w:val="007A588C"/>
    <w:rsid w:val="007A59AA"/>
    <w:rsid w:val="007A5C97"/>
    <w:rsid w:val="007A6598"/>
    <w:rsid w:val="007A6CA2"/>
    <w:rsid w:val="007A6CF2"/>
    <w:rsid w:val="007A6EBE"/>
    <w:rsid w:val="007A737E"/>
    <w:rsid w:val="007A74A8"/>
    <w:rsid w:val="007A7F2B"/>
    <w:rsid w:val="007B062D"/>
    <w:rsid w:val="007B07B3"/>
    <w:rsid w:val="007B0BB1"/>
    <w:rsid w:val="007B1CD4"/>
    <w:rsid w:val="007B1E04"/>
    <w:rsid w:val="007B26F6"/>
    <w:rsid w:val="007B29C9"/>
    <w:rsid w:val="007B2B53"/>
    <w:rsid w:val="007B303A"/>
    <w:rsid w:val="007B317C"/>
    <w:rsid w:val="007B3561"/>
    <w:rsid w:val="007B477C"/>
    <w:rsid w:val="007B4C5D"/>
    <w:rsid w:val="007B4D3A"/>
    <w:rsid w:val="007B4EB8"/>
    <w:rsid w:val="007B5329"/>
    <w:rsid w:val="007B5E54"/>
    <w:rsid w:val="007B5FD3"/>
    <w:rsid w:val="007B6485"/>
    <w:rsid w:val="007B6A4A"/>
    <w:rsid w:val="007B6CFE"/>
    <w:rsid w:val="007B763B"/>
    <w:rsid w:val="007B76BB"/>
    <w:rsid w:val="007B78CD"/>
    <w:rsid w:val="007B7BED"/>
    <w:rsid w:val="007B7FDB"/>
    <w:rsid w:val="007C0F50"/>
    <w:rsid w:val="007C1523"/>
    <w:rsid w:val="007C28E3"/>
    <w:rsid w:val="007C2A31"/>
    <w:rsid w:val="007C302D"/>
    <w:rsid w:val="007C309B"/>
    <w:rsid w:val="007C317E"/>
    <w:rsid w:val="007C34F4"/>
    <w:rsid w:val="007C3B65"/>
    <w:rsid w:val="007C3B6D"/>
    <w:rsid w:val="007C3FD5"/>
    <w:rsid w:val="007C4F8F"/>
    <w:rsid w:val="007C5893"/>
    <w:rsid w:val="007C5A9C"/>
    <w:rsid w:val="007C68D2"/>
    <w:rsid w:val="007C6966"/>
    <w:rsid w:val="007C787E"/>
    <w:rsid w:val="007C794F"/>
    <w:rsid w:val="007D005F"/>
    <w:rsid w:val="007D02EE"/>
    <w:rsid w:val="007D086A"/>
    <w:rsid w:val="007D0939"/>
    <w:rsid w:val="007D0D5C"/>
    <w:rsid w:val="007D31BC"/>
    <w:rsid w:val="007D32A7"/>
    <w:rsid w:val="007D384B"/>
    <w:rsid w:val="007D3AA3"/>
    <w:rsid w:val="007D3FD9"/>
    <w:rsid w:val="007D4627"/>
    <w:rsid w:val="007D49EB"/>
    <w:rsid w:val="007D4E53"/>
    <w:rsid w:val="007D597C"/>
    <w:rsid w:val="007D6078"/>
    <w:rsid w:val="007D64C2"/>
    <w:rsid w:val="007D698A"/>
    <w:rsid w:val="007D6DD4"/>
    <w:rsid w:val="007D6F8D"/>
    <w:rsid w:val="007D716B"/>
    <w:rsid w:val="007D7662"/>
    <w:rsid w:val="007D7738"/>
    <w:rsid w:val="007D7A0E"/>
    <w:rsid w:val="007E150A"/>
    <w:rsid w:val="007E1D3F"/>
    <w:rsid w:val="007E20BB"/>
    <w:rsid w:val="007E2306"/>
    <w:rsid w:val="007E278D"/>
    <w:rsid w:val="007E48FB"/>
    <w:rsid w:val="007E4CCA"/>
    <w:rsid w:val="007E4FDE"/>
    <w:rsid w:val="007E5109"/>
    <w:rsid w:val="007E5133"/>
    <w:rsid w:val="007E596F"/>
    <w:rsid w:val="007E5B65"/>
    <w:rsid w:val="007E5BBB"/>
    <w:rsid w:val="007E63B9"/>
    <w:rsid w:val="007E6402"/>
    <w:rsid w:val="007E6725"/>
    <w:rsid w:val="007E7402"/>
    <w:rsid w:val="007E7C21"/>
    <w:rsid w:val="007E7D25"/>
    <w:rsid w:val="007E7D9A"/>
    <w:rsid w:val="007F0428"/>
    <w:rsid w:val="007F0607"/>
    <w:rsid w:val="007F0996"/>
    <w:rsid w:val="007F09FC"/>
    <w:rsid w:val="007F0A06"/>
    <w:rsid w:val="007F0CA0"/>
    <w:rsid w:val="007F1C9E"/>
    <w:rsid w:val="007F1CC2"/>
    <w:rsid w:val="007F1EC0"/>
    <w:rsid w:val="007F21CB"/>
    <w:rsid w:val="007F21E1"/>
    <w:rsid w:val="007F2D05"/>
    <w:rsid w:val="007F2D07"/>
    <w:rsid w:val="007F2D3B"/>
    <w:rsid w:val="007F2E21"/>
    <w:rsid w:val="007F3776"/>
    <w:rsid w:val="007F3875"/>
    <w:rsid w:val="007F3BD7"/>
    <w:rsid w:val="007F3E33"/>
    <w:rsid w:val="007F4422"/>
    <w:rsid w:val="007F467D"/>
    <w:rsid w:val="007F5164"/>
    <w:rsid w:val="007F571D"/>
    <w:rsid w:val="007F5758"/>
    <w:rsid w:val="007F616F"/>
    <w:rsid w:val="007F6895"/>
    <w:rsid w:val="007F6C7E"/>
    <w:rsid w:val="007F707F"/>
    <w:rsid w:val="007F72DC"/>
    <w:rsid w:val="007F7625"/>
    <w:rsid w:val="007F77C6"/>
    <w:rsid w:val="007F7A25"/>
    <w:rsid w:val="007F7C99"/>
    <w:rsid w:val="007F7D3F"/>
    <w:rsid w:val="0080018B"/>
    <w:rsid w:val="00800339"/>
    <w:rsid w:val="0080049B"/>
    <w:rsid w:val="00801B54"/>
    <w:rsid w:val="00801DE6"/>
    <w:rsid w:val="00802D95"/>
    <w:rsid w:val="00802DBD"/>
    <w:rsid w:val="00803172"/>
    <w:rsid w:val="0080394D"/>
    <w:rsid w:val="00803C35"/>
    <w:rsid w:val="00803EBA"/>
    <w:rsid w:val="00804383"/>
    <w:rsid w:val="008046CF"/>
    <w:rsid w:val="00804B57"/>
    <w:rsid w:val="0080540B"/>
    <w:rsid w:val="00805784"/>
    <w:rsid w:val="008059AC"/>
    <w:rsid w:val="00806262"/>
    <w:rsid w:val="008067D0"/>
    <w:rsid w:val="0080682C"/>
    <w:rsid w:val="0080684B"/>
    <w:rsid w:val="00807079"/>
    <w:rsid w:val="0080739B"/>
    <w:rsid w:val="00810870"/>
    <w:rsid w:val="00810B65"/>
    <w:rsid w:val="00810EA6"/>
    <w:rsid w:val="008112BD"/>
    <w:rsid w:val="00811A38"/>
    <w:rsid w:val="008121A8"/>
    <w:rsid w:val="00813133"/>
    <w:rsid w:val="00813B55"/>
    <w:rsid w:val="0081402D"/>
    <w:rsid w:val="00814316"/>
    <w:rsid w:val="0081477E"/>
    <w:rsid w:val="00814F74"/>
    <w:rsid w:val="0081536D"/>
    <w:rsid w:val="0081575B"/>
    <w:rsid w:val="00816084"/>
    <w:rsid w:val="008200CA"/>
    <w:rsid w:val="00820E0A"/>
    <w:rsid w:val="00821023"/>
    <w:rsid w:val="00822553"/>
    <w:rsid w:val="00822722"/>
    <w:rsid w:val="0082272D"/>
    <w:rsid w:val="00823103"/>
    <w:rsid w:val="008231D1"/>
    <w:rsid w:val="008232E6"/>
    <w:rsid w:val="00823438"/>
    <w:rsid w:val="008242A0"/>
    <w:rsid w:val="008244BE"/>
    <w:rsid w:val="00824584"/>
    <w:rsid w:val="008247D8"/>
    <w:rsid w:val="008251A9"/>
    <w:rsid w:val="008257E1"/>
    <w:rsid w:val="0082582E"/>
    <w:rsid w:val="00825E7E"/>
    <w:rsid w:val="00827112"/>
    <w:rsid w:val="00827788"/>
    <w:rsid w:val="00827FAF"/>
    <w:rsid w:val="00830212"/>
    <w:rsid w:val="008302D1"/>
    <w:rsid w:val="0083062F"/>
    <w:rsid w:val="00830B0A"/>
    <w:rsid w:val="00831CCB"/>
    <w:rsid w:val="00831D66"/>
    <w:rsid w:val="00832871"/>
    <w:rsid w:val="00833FB6"/>
    <w:rsid w:val="008340F9"/>
    <w:rsid w:val="008344CD"/>
    <w:rsid w:val="0083463A"/>
    <w:rsid w:val="008352C5"/>
    <w:rsid w:val="008352FE"/>
    <w:rsid w:val="008356DD"/>
    <w:rsid w:val="00835BB3"/>
    <w:rsid w:val="00836304"/>
    <w:rsid w:val="00836F05"/>
    <w:rsid w:val="00837F04"/>
    <w:rsid w:val="008401B0"/>
    <w:rsid w:val="00840496"/>
    <w:rsid w:val="00840B44"/>
    <w:rsid w:val="00841031"/>
    <w:rsid w:val="008411B0"/>
    <w:rsid w:val="00841F58"/>
    <w:rsid w:val="00842BD3"/>
    <w:rsid w:val="00843E35"/>
    <w:rsid w:val="00844137"/>
    <w:rsid w:val="008445F0"/>
    <w:rsid w:val="00844CC8"/>
    <w:rsid w:val="008450D9"/>
    <w:rsid w:val="0084523A"/>
    <w:rsid w:val="00845393"/>
    <w:rsid w:val="0084647B"/>
    <w:rsid w:val="00846C9A"/>
    <w:rsid w:val="00847300"/>
    <w:rsid w:val="008477B2"/>
    <w:rsid w:val="008478B6"/>
    <w:rsid w:val="00850295"/>
    <w:rsid w:val="008502AD"/>
    <w:rsid w:val="00850451"/>
    <w:rsid w:val="008504AB"/>
    <w:rsid w:val="008506A8"/>
    <w:rsid w:val="00850A74"/>
    <w:rsid w:val="00850C27"/>
    <w:rsid w:val="00851AAB"/>
    <w:rsid w:val="00851D63"/>
    <w:rsid w:val="00851E2F"/>
    <w:rsid w:val="00852424"/>
    <w:rsid w:val="00852A78"/>
    <w:rsid w:val="008531D3"/>
    <w:rsid w:val="008533B9"/>
    <w:rsid w:val="0085416A"/>
    <w:rsid w:val="0085426C"/>
    <w:rsid w:val="008547D3"/>
    <w:rsid w:val="00855098"/>
    <w:rsid w:val="00856266"/>
    <w:rsid w:val="008601D8"/>
    <w:rsid w:val="00860615"/>
    <w:rsid w:val="00860D88"/>
    <w:rsid w:val="00860E28"/>
    <w:rsid w:val="008610ED"/>
    <w:rsid w:val="008611DB"/>
    <w:rsid w:val="00861661"/>
    <w:rsid w:val="00861700"/>
    <w:rsid w:val="00861AD8"/>
    <w:rsid w:val="0086230D"/>
    <w:rsid w:val="00862FD1"/>
    <w:rsid w:val="00865998"/>
    <w:rsid w:val="0086614D"/>
    <w:rsid w:val="008663C3"/>
    <w:rsid w:val="008664F6"/>
    <w:rsid w:val="00866A76"/>
    <w:rsid w:val="00866FFD"/>
    <w:rsid w:val="00867267"/>
    <w:rsid w:val="00867820"/>
    <w:rsid w:val="00867EA1"/>
    <w:rsid w:val="008702A6"/>
    <w:rsid w:val="008702B0"/>
    <w:rsid w:val="0087052C"/>
    <w:rsid w:val="008707DF"/>
    <w:rsid w:val="00873505"/>
    <w:rsid w:val="00873AD4"/>
    <w:rsid w:val="00874AC8"/>
    <w:rsid w:val="00874B0A"/>
    <w:rsid w:val="008755CD"/>
    <w:rsid w:val="0087665A"/>
    <w:rsid w:val="00876953"/>
    <w:rsid w:val="008773D9"/>
    <w:rsid w:val="008777BF"/>
    <w:rsid w:val="008806BA"/>
    <w:rsid w:val="00880EA3"/>
    <w:rsid w:val="00881573"/>
    <w:rsid w:val="00881BDB"/>
    <w:rsid w:val="00881CEF"/>
    <w:rsid w:val="008824B2"/>
    <w:rsid w:val="00882D20"/>
    <w:rsid w:val="0088511D"/>
    <w:rsid w:val="00885161"/>
    <w:rsid w:val="008857E8"/>
    <w:rsid w:val="00886677"/>
    <w:rsid w:val="00886A4D"/>
    <w:rsid w:val="0088738B"/>
    <w:rsid w:val="0088750B"/>
    <w:rsid w:val="00887784"/>
    <w:rsid w:val="00887A87"/>
    <w:rsid w:val="0089164A"/>
    <w:rsid w:val="00891D47"/>
    <w:rsid w:val="00893056"/>
    <w:rsid w:val="00893A7C"/>
    <w:rsid w:val="00893BDD"/>
    <w:rsid w:val="00893EE7"/>
    <w:rsid w:val="0089439F"/>
    <w:rsid w:val="00894627"/>
    <w:rsid w:val="00894C10"/>
    <w:rsid w:val="00894CA2"/>
    <w:rsid w:val="00895497"/>
    <w:rsid w:val="00895616"/>
    <w:rsid w:val="008956F1"/>
    <w:rsid w:val="00895A80"/>
    <w:rsid w:val="00895D44"/>
    <w:rsid w:val="00895D6D"/>
    <w:rsid w:val="00895FD0"/>
    <w:rsid w:val="008963B0"/>
    <w:rsid w:val="008969CF"/>
    <w:rsid w:val="00897379"/>
    <w:rsid w:val="0089739A"/>
    <w:rsid w:val="008A0242"/>
    <w:rsid w:val="008A0513"/>
    <w:rsid w:val="008A05E7"/>
    <w:rsid w:val="008A0E29"/>
    <w:rsid w:val="008A0E6E"/>
    <w:rsid w:val="008A1904"/>
    <w:rsid w:val="008A1F1F"/>
    <w:rsid w:val="008A20C1"/>
    <w:rsid w:val="008A2DFF"/>
    <w:rsid w:val="008A420F"/>
    <w:rsid w:val="008A426F"/>
    <w:rsid w:val="008A4351"/>
    <w:rsid w:val="008A478A"/>
    <w:rsid w:val="008A47F2"/>
    <w:rsid w:val="008A530B"/>
    <w:rsid w:val="008A5B2C"/>
    <w:rsid w:val="008A70C5"/>
    <w:rsid w:val="008A7578"/>
    <w:rsid w:val="008A7A71"/>
    <w:rsid w:val="008A7AFF"/>
    <w:rsid w:val="008A7DED"/>
    <w:rsid w:val="008A7ED6"/>
    <w:rsid w:val="008B033B"/>
    <w:rsid w:val="008B0FF1"/>
    <w:rsid w:val="008B1B89"/>
    <w:rsid w:val="008B1E77"/>
    <w:rsid w:val="008B2824"/>
    <w:rsid w:val="008B29F4"/>
    <w:rsid w:val="008B2FD7"/>
    <w:rsid w:val="008B2FF1"/>
    <w:rsid w:val="008B3083"/>
    <w:rsid w:val="008B36E4"/>
    <w:rsid w:val="008B38C0"/>
    <w:rsid w:val="008B4801"/>
    <w:rsid w:val="008B48AD"/>
    <w:rsid w:val="008B4F50"/>
    <w:rsid w:val="008B5305"/>
    <w:rsid w:val="008B5913"/>
    <w:rsid w:val="008B62EF"/>
    <w:rsid w:val="008B663D"/>
    <w:rsid w:val="008B6EC6"/>
    <w:rsid w:val="008C035D"/>
    <w:rsid w:val="008C0BC6"/>
    <w:rsid w:val="008C1287"/>
    <w:rsid w:val="008C15EB"/>
    <w:rsid w:val="008C1896"/>
    <w:rsid w:val="008C1998"/>
    <w:rsid w:val="008C1C6A"/>
    <w:rsid w:val="008C209D"/>
    <w:rsid w:val="008C25B6"/>
    <w:rsid w:val="008C2CED"/>
    <w:rsid w:val="008C2FBD"/>
    <w:rsid w:val="008C3151"/>
    <w:rsid w:val="008C3838"/>
    <w:rsid w:val="008C3904"/>
    <w:rsid w:val="008C3E23"/>
    <w:rsid w:val="008C3E5E"/>
    <w:rsid w:val="008C4407"/>
    <w:rsid w:val="008C46EB"/>
    <w:rsid w:val="008C5971"/>
    <w:rsid w:val="008C5AFF"/>
    <w:rsid w:val="008C63A9"/>
    <w:rsid w:val="008C6533"/>
    <w:rsid w:val="008C6897"/>
    <w:rsid w:val="008C6BBA"/>
    <w:rsid w:val="008C7412"/>
    <w:rsid w:val="008D0949"/>
    <w:rsid w:val="008D1008"/>
    <w:rsid w:val="008D149D"/>
    <w:rsid w:val="008D2853"/>
    <w:rsid w:val="008D2962"/>
    <w:rsid w:val="008D2A21"/>
    <w:rsid w:val="008D349E"/>
    <w:rsid w:val="008D37C6"/>
    <w:rsid w:val="008D3A8A"/>
    <w:rsid w:val="008D5E60"/>
    <w:rsid w:val="008D6184"/>
    <w:rsid w:val="008D6307"/>
    <w:rsid w:val="008D69F2"/>
    <w:rsid w:val="008D6FA3"/>
    <w:rsid w:val="008D70A2"/>
    <w:rsid w:val="008D7C5C"/>
    <w:rsid w:val="008D7D4D"/>
    <w:rsid w:val="008E0923"/>
    <w:rsid w:val="008E13A1"/>
    <w:rsid w:val="008E14D7"/>
    <w:rsid w:val="008E1783"/>
    <w:rsid w:val="008E2475"/>
    <w:rsid w:val="008E2799"/>
    <w:rsid w:val="008E2ADE"/>
    <w:rsid w:val="008E2CE4"/>
    <w:rsid w:val="008E2E87"/>
    <w:rsid w:val="008E358B"/>
    <w:rsid w:val="008E3FCF"/>
    <w:rsid w:val="008E414A"/>
    <w:rsid w:val="008E4B71"/>
    <w:rsid w:val="008E5340"/>
    <w:rsid w:val="008E5679"/>
    <w:rsid w:val="008E5FD6"/>
    <w:rsid w:val="008E6246"/>
    <w:rsid w:val="008E761A"/>
    <w:rsid w:val="008E7A6F"/>
    <w:rsid w:val="008F00B3"/>
    <w:rsid w:val="008F09D0"/>
    <w:rsid w:val="008F0B36"/>
    <w:rsid w:val="008F13D5"/>
    <w:rsid w:val="008F15AA"/>
    <w:rsid w:val="008F1EA2"/>
    <w:rsid w:val="008F2C55"/>
    <w:rsid w:val="008F2F0B"/>
    <w:rsid w:val="008F3151"/>
    <w:rsid w:val="008F3D14"/>
    <w:rsid w:val="008F4105"/>
    <w:rsid w:val="008F5B46"/>
    <w:rsid w:val="008F632B"/>
    <w:rsid w:val="008F668C"/>
    <w:rsid w:val="008F6A8F"/>
    <w:rsid w:val="009010B2"/>
    <w:rsid w:val="009010BF"/>
    <w:rsid w:val="009011EF"/>
    <w:rsid w:val="00901253"/>
    <w:rsid w:val="00901336"/>
    <w:rsid w:val="0090141F"/>
    <w:rsid w:val="00901ABF"/>
    <w:rsid w:val="00901ECB"/>
    <w:rsid w:val="00902E7B"/>
    <w:rsid w:val="00903438"/>
    <w:rsid w:val="00903A4D"/>
    <w:rsid w:val="00903A8E"/>
    <w:rsid w:val="0090477D"/>
    <w:rsid w:val="0090512F"/>
    <w:rsid w:val="00905793"/>
    <w:rsid w:val="0090586E"/>
    <w:rsid w:val="009058AD"/>
    <w:rsid w:val="009059A8"/>
    <w:rsid w:val="009059E1"/>
    <w:rsid w:val="00905C71"/>
    <w:rsid w:val="00905F26"/>
    <w:rsid w:val="00906304"/>
    <w:rsid w:val="009064A5"/>
    <w:rsid w:val="00906690"/>
    <w:rsid w:val="00907320"/>
    <w:rsid w:val="0090768A"/>
    <w:rsid w:val="009110C6"/>
    <w:rsid w:val="0091123E"/>
    <w:rsid w:val="00911B02"/>
    <w:rsid w:val="00911D49"/>
    <w:rsid w:val="0091290B"/>
    <w:rsid w:val="00912AB9"/>
    <w:rsid w:val="00912D07"/>
    <w:rsid w:val="00912E8A"/>
    <w:rsid w:val="0091303A"/>
    <w:rsid w:val="00913114"/>
    <w:rsid w:val="00913BFD"/>
    <w:rsid w:val="00913FDF"/>
    <w:rsid w:val="00914C9C"/>
    <w:rsid w:val="0091563D"/>
    <w:rsid w:val="00915857"/>
    <w:rsid w:val="00916A28"/>
    <w:rsid w:val="00916B03"/>
    <w:rsid w:val="00916D4E"/>
    <w:rsid w:val="009171BB"/>
    <w:rsid w:val="0091754F"/>
    <w:rsid w:val="0091772A"/>
    <w:rsid w:val="00917B81"/>
    <w:rsid w:val="00917C72"/>
    <w:rsid w:val="0092073A"/>
    <w:rsid w:val="00920C9D"/>
    <w:rsid w:val="00920D94"/>
    <w:rsid w:val="00920F3C"/>
    <w:rsid w:val="00921049"/>
    <w:rsid w:val="0092114F"/>
    <w:rsid w:val="00921403"/>
    <w:rsid w:val="0092258F"/>
    <w:rsid w:val="0092293A"/>
    <w:rsid w:val="00922AA8"/>
    <w:rsid w:val="00922F5F"/>
    <w:rsid w:val="0092355E"/>
    <w:rsid w:val="009238DB"/>
    <w:rsid w:val="00923958"/>
    <w:rsid w:val="00923FF7"/>
    <w:rsid w:val="00924161"/>
    <w:rsid w:val="009250C1"/>
    <w:rsid w:val="009252F0"/>
    <w:rsid w:val="00925D11"/>
    <w:rsid w:val="00926066"/>
    <w:rsid w:val="00926269"/>
    <w:rsid w:val="0092681A"/>
    <w:rsid w:val="00926B3B"/>
    <w:rsid w:val="00926B87"/>
    <w:rsid w:val="00926E3D"/>
    <w:rsid w:val="00927313"/>
    <w:rsid w:val="0092766B"/>
    <w:rsid w:val="00927B02"/>
    <w:rsid w:val="00927E33"/>
    <w:rsid w:val="00930BA8"/>
    <w:rsid w:val="00930CF7"/>
    <w:rsid w:val="00931326"/>
    <w:rsid w:val="009319D8"/>
    <w:rsid w:val="00931ADF"/>
    <w:rsid w:val="00931D6D"/>
    <w:rsid w:val="0093240A"/>
    <w:rsid w:val="00932E0A"/>
    <w:rsid w:val="0093304C"/>
    <w:rsid w:val="0093397A"/>
    <w:rsid w:val="00933D30"/>
    <w:rsid w:val="00933E18"/>
    <w:rsid w:val="00933E6D"/>
    <w:rsid w:val="0093465E"/>
    <w:rsid w:val="00934811"/>
    <w:rsid w:val="009349F8"/>
    <w:rsid w:val="00934C41"/>
    <w:rsid w:val="00934EB1"/>
    <w:rsid w:val="00934EBB"/>
    <w:rsid w:val="00935CDA"/>
    <w:rsid w:val="00936966"/>
    <w:rsid w:val="009372B2"/>
    <w:rsid w:val="00937511"/>
    <w:rsid w:val="0093775E"/>
    <w:rsid w:val="0094025C"/>
    <w:rsid w:val="00940B9A"/>
    <w:rsid w:val="00940CB9"/>
    <w:rsid w:val="00940F28"/>
    <w:rsid w:val="00942A55"/>
    <w:rsid w:val="00942D1F"/>
    <w:rsid w:val="00943D39"/>
    <w:rsid w:val="0094467A"/>
    <w:rsid w:val="00944B33"/>
    <w:rsid w:val="00944F77"/>
    <w:rsid w:val="009450C0"/>
    <w:rsid w:val="0094546C"/>
    <w:rsid w:val="009455D3"/>
    <w:rsid w:val="00945631"/>
    <w:rsid w:val="009458D6"/>
    <w:rsid w:val="00945A8B"/>
    <w:rsid w:val="00945C70"/>
    <w:rsid w:val="00945CA6"/>
    <w:rsid w:val="00945EB3"/>
    <w:rsid w:val="00946382"/>
    <w:rsid w:val="00946FD7"/>
    <w:rsid w:val="009470AC"/>
    <w:rsid w:val="0094725D"/>
    <w:rsid w:val="00947264"/>
    <w:rsid w:val="0094738F"/>
    <w:rsid w:val="009479CA"/>
    <w:rsid w:val="00947A46"/>
    <w:rsid w:val="00947A5E"/>
    <w:rsid w:val="00950739"/>
    <w:rsid w:val="00951993"/>
    <w:rsid w:val="00951E61"/>
    <w:rsid w:val="0095250B"/>
    <w:rsid w:val="009538DE"/>
    <w:rsid w:val="00953D83"/>
    <w:rsid w:val="00953E4D"/>
    <w:rsid w:val="0095438E"/>
    <w:rsid w:val="009544F1"/>
    <w:rsid w:val="009547B1"/>
    <w:rsid w:val="009559F4"/>
    <w:rsid w:val="00955A43"/>
    <w:rsid w:val="00955F95"/>
    <w:rsid w:val="00957177"/>
    <w:rsid w:val="0095749A"/>
    <w:rsid w:val="009577F2"/>
    <w:rsid w:val="00957D2A"/>
    <w:rsid w:val="00957F02"/>
    <w:rsid w:val="0096059D"/>
    <w:rsid w:val="00960EBF"/>
    <w:rsid w:val="00961290"/>
    <w:rsid w:val="009612D0"/>
    <w:rsid w:val="00962043"/>
    <w:rsid w:val="00962C82"/>
    <w:rsid w:val="00962EE4"/>
    <w:rsid w:val="009631BF"/>
    <w:rsid w:val="00963289"/>
    <w:rsid w:val="009634F9"/>
    <w:rsid w:val="009636CC"/>
    <w:rsid w:val="009638D6"/>
    <w:rsid w:val="00963B5E"/>
    <w:rsid w:val="00963D0A"/>
    <w:rsid w:val="0096432A"/>
    <w:rsid w:val="00964A4F"/>
    <w:rsid w:val="00964C52"/>
    <w:rsid w:val="0096541A"/>
    <w:rsid w:val="009654CB"/>
    <w:rsid w:val="00965BCB"/>
    <w:rsid w:val="009662FC"/>
    <w:rsid w:val="00966787"/>
    <w:rsid w:val="00966AE5"/>
    <w:rsid w:val="00967361"/>
    <w:rsid w:val="00967682"/>
    <w:rsid w:val="009677DE"/>
    <w:rsid w:val="00967828"/>
    <w:rsid w:val="009678EC"/>
    <w:rsid w:val="00967AC8"/>
    <w:rsid w:val="009701C7"/>
    <w:rsid w:val="00970751"/>
    <w:rsid w:val="00970808"/>
    <w:rsid w:val="0097117E"/>
    <w:rsid w:val="00971B8F"/>
    <w:rsid w:val="00971C52"/>
    <w:rsid w:val="00971D2A"/>
    <w:rsid w:val="00971E81"/>
    <w:rsid w:val="00972216"/>
    <w:rsid w:val="00973B7C"/>
    <w:rsid w:val="00974721"/>
    <w:rsid w:val="00974CA1"/>
    <w:rsid w:val="00974F7E"/>
    <w:rsid w:val="00975054"/>
    <w:rsid w:val="009752F5"/>
    <w:rsid w:val="00975D2A"/>
    <w:rsid w:val="0097600D"/>
    <w:rsid w:val="00976CF2"/>
    <w:rsid w:val="00976CF5"/>
    <w:rsid w:val="00977535"/>
    <w:rsid w:val="00977556"/>
    <w:rsid w:val="009778F9"/>
    <w:rsid w:val="00977C34"/>
    <w:rsid w:val="00977E5E"/>
    <w:rsid w:val="00980291"/>
    <w:rsid w:val="009805A6"/>
    <w:rsid w:val="00980993"/>
    <w:rsid w:val="009809CB"/>
    <w:rsid w:val="00980A29"/>
    <w:rsid w:val="009810E1"/>
    <w:rsid w:val="00981378"/>
    <w:rsid w:val="00981785"/>
    <w:rsid w:val="00981969"/>
    <w:rsid w:val="00981A3B"/>
    <w:rsid w:val="00981E37"/>
    <w:rsid w:val="00981EA2"/>
    <w:rsid w:val="00981F1E"/>
    <w:rsid w:val="00982636"/>
    <w:rsid w:val="009826CC"/>
    <w:rsid w:val="00982BBB"/>
    <w:rsid w:val="0098313E"/>
    <w:rsid w:val="009833C8"/>
    <w:rsid w:val="00983589"/>
    <w:rsid w:val="00983B40"/>
    <w:rsid w:val="00983EB3"/>
    <w:rsid w:val="0098422B"/>
    <w:rsid w:val="00984261"/>
    <w:rsid w:val="00984D46"/>
    <w:rsid w:val="00984E21"/>
    <w:rsid w:val="00985065"/>
    <w:rsid w:val="009862F4"/>
    <w:rsid w:val="009869CE"/>
    <w:rsid w:val="00986A10"/>
    <w:rsid w:val="00986CEA"/>
    <w:rsid w:val="00987D03"/>
    <w:rsid w:val="009900F2"/>
    <w:rsid w:val="0099011A"/>
    <w:rsid w:val="00990632"/>
    <w:rsid w:val="009908E4"/>
    <w:rsid w:val="009920C5"/>
    <w:rsid w:val="00992921"/>
    <w:rsid w:val="00992C6C"/>
    <w:rsid w:val="009930C0"/>
    <w:rsid w:val="00993426"/>
    <w:rsid w:val="00994198"/>
    <w:rsid w:val="0099452B"/>
    <w:rsid w:val="00994790"/>
    <w:rsid w:val="00994CCC"/>
    <w:rsid w:val="009966D6"/>
    <w:rsid w:val="009966EC"/>
    <w:rsid w:val="0099687F"/>
    <w:rsid w:val="00997013"/>
    <w:rsid w:val="0099770D"/>
    <w:rsid w:val="00997C32"/>
    <w:rsid w:val="009A0137"/>
    <w:rsid w:val="009A05FE"/>
    <w:rsid w:val="009A0754"/>
    <w:rsid w:val="009A0E0B"/>
    <w:rsid w:val="009A1871"/>
    <w:rsid w:val="009A1F66"/>
    <w:rsid w:val="009A2400"/>
    <w:rsid w:val="009A27B4"/>
    <w:rsid w:val="009A28DA"/>
    <w:rsid w:val="009A38FE"/>
    <w:rsid w:val="009A3EF1"/>
    <w:rsid w:val="009A4127"/>
    <w:rsid w:val="009A463D"/>
    <w:rsid w:val="009A545F"/>
    <w:rsid w:val="009A6645"/>
    <w:rsid w:val="009A6834"/>
    <w:rsid w:val="009A76A4"/>
    <w:rsid w:val="009A7C56"/>
    <w:rsid w:val="009B02DA"/>
    <w:rsid w:val="009B04DD"/>
    <w:rsid w:val="009B0557"/>
    <w:rsid w:val="009B0632"/>
    <w:rsid w:val="009B140A"/>
    <w:rsid w:val="009B2196"/>
    <w:rsid w:val="009B2DCA"/>
    <w:rsid w:val="009B2E0F"/>
    <w:rsid w:val="009B3118"/>
    <w:rsid w:val="009B3650"/>
    <w:rsid w:val="009B3E8C"/>
    <w:rsid w:val="009B4796"/>
    <w:rsid w:val="009B48F0"/>
    <w:rsid w:val="009B4E5C"/>
    <w:rsid w:val="009B506D"/>
    <w:rsid w:val="009B552F"/>
    <w:rsid w:val="009B5C06"/>
    <w:rsid w:val="009B5F86"/>
    <w:rsid w:val="009B70D0"/>
    <w:rsid w:val="009B72FF"/>
    <w:rsid w:val="009B75A1"/>
    <w:rsid w:val="009C1BD4"/>
    <w:rsid w:val="009C29D9"/>
    <w:rsid w:val="009C32D3"/>
    <w:rsid w:val="009C3649"/>
    <w:rsid w:val="009C3691"/>
    <w:rsid w:val="009C3B24"/>
    <w:rsid w:val="009C3CDE"/>
    <w:rsid w:val="009C3D1E"/>
    <w:rsid w:val="009C42FC"/>
    <w:rsid w:val="009C4803"/>
    <w:rsid w:val="009C4C5B"/>
    <w:rsid w:val="009C4D19"/>
    <w:rsid w:val="009C4E52"/>
    <w:rsid w:val="009C5560"/>
    <w:rsid w:val="009C5C20"/>
    <w:rsid w:val="009C5E37"/>
    <w:rsid w:val="009C6421"/>
    <w:rsid w:val="009C6FB1"/>
    <w:rsid w:val="009C71D0"/>
    <w:rsid w:val="009C7991"/>
    <w:rsid w:val="009C7E29"/>
    <w:rsid w:val="009D090A"/>
    <w:rsid w:val="009D0F99"/>
    <w:rsid w:val="009D2175"/>
    <w:rsid w:val="009D283A"/>
    <w:rsid w:val="009D3284"/>
    <w:rsid w:val="009D3646"/>
    <w:rsid w:val="009D3A9C"/>
    <w:rsid w:val="009D41EC"/>
    <w:rsid w:val="009D4A39"/>
    <w:rsid w:val="009D4F1D"/>
    <w:rsid w:val="009D4FC7"/>
    <w:rsid w:val="009D5079"/>
    <w:rsid w:val="009D5DB3"/>
    <w:rsid w:val="009D5F43"/>
    <w:rsid w:val="009D5FB8"/>
    <w:rsid w:val="009D6078"/>
    <w:rsid w:val="009D619C"/>
    <w:rsid w:val="009D6A8D"/>
    <w:rsid w:val="009D6F56"/>
    <w:rsid w:val="009D7381"/>
    <w:rsid w:val="009D73FC"/>
    <w:rsid w:val="009D767C"/>
    <w:rsid w:val="009D7933"/>
    <w:rsid w:val="009D7ABB"/>
    <w:rsid w:val="009D7E5B"/>
    <w:rsid w:val="009E0449"/>
    <w:rsid w:val="009E0574"/>
    <w:rsid w:val="009E0C1A"/>
    <w:rsid w:val="009E1C27"/>
    <w:rsid w:val="009E2AFB"/>
    <w:rsid w:val="009E2EE2"/>
    <w:rsid w:val="009E320F"/>
    <w:rsid w:val="009E35B9"/>
    <w:rsid w:val="009E35D3"/>
    <w:rsid w:val="009E39B7"/>
    <w:rsid w:val="009E3BC4"/>
    <w:rsid w:val="009E3DA1"/>
    <w:rsid w:val="009E4557"/>
    <w:rsid w:val="009E51C9"/>
    <w:rsid w:val="009E52AB"/>
    <w:rsid w:val="009E53B3"/>
    <w:rsid w:val="009E5D18"/>
    <w:rsid w:val="009E622E"/>
    <w:rsid w:val="009E7598"/>
    <w:rsid w:val="009E765F"/>
    <w:rsid w:val="009F04F8"/>
    <w:rsid w:val="009F0519"/>
    <w:rsid w:val="009F0ED1"/>
    <w:rsid w:val="009F11EA"/>
    <w:rsid w:val="009F127C"/>
    <w:rsid w:val="009F185E"/>
    <w:rsid w:val="009F1A18"/>
    <w:rsid w:val="009F1AF3"/>
    <w:rsid w:val="009F23DD"/>
    <w:rsid w:val="009F2B78"/>
    <w:rsid w:val="009F2CF7"/>
    <w:rsid w:val="009F3057"/>
    <w:rsid w:val="009F3A5A"/>
    <w:rsid w:val="009F3BFC"/>
    <w:rsid w:val="009F4164"/>
    <w:rsid w:val="009F46F6"/>
    <w:rsid w:val="009F4894"/>
    <w:rsid w:val="009F48EE"/>
    <w:rsid w:val="009F50A1"/>
    <w:rsid w:val="009F55B6"/>
    <w:rsid w:val="009F5839"/>
    <w:rsid w:val="009F5CBE"/>
    <w:rsid w:val="009F5D43"/>
    <w:rsid w:val="009F63BD"/>
    <w:rsid w:val="009F7EAE"/>
    <w:rsid w:val="00A001E1"/>
    <w:rsid w:val="00A00362"/>
    <w:rsid w:val="00A00652"/>
    <w:rsid w:val="00A006AA"/>
    <w:rsid w:val="00A007CF"/>
    <w:rsid w:val="00A0083B"/>
    <w:rsid w:val="00A00EA5"/>
    <w:rsid w:val="00A013AF"/>
    <w:rsid w:val="00A01731"/>
    <w:rsid w:val="00A01FE8"/>
    <w:rsid w:val="00A020F4"/>
    <w:rsid w:val="00A021A9"/>
    <w:rsid w:val="00A021B9"/>
    <w:rsid w:val="00A0262E"/>
    <w:rsid w:val="00A02A2F"/>
    <w:rsid w:val="00A02CC7"/>
    <w:rsid w:val="00A02F04"/>
    <w:rsid w:val="00A03783"/>
    <w:rsid w:val="00A037C0"/>
    <w:rsid w:val="00A03801"/>
    <w:rsid w:val="00A03829"/>
    <w:rsid w:val="00A03A49"/>
    <w:rsid w:val="00A044C0"/>
    <w:rsid w:val="00A047EE"/>
    <w:rsid w:val="00A04FCE"/>
    <w:rsid w:val="00A052CA"/>
    <w:rsid w:val="00A05412"/>
    <w:rsid w:val="00A057A9"/>
    <w:rsid w:val="00A0587A"/>
    <w:rsid w:val="00A05E18"/>
    <w:rsid w:val="00A073A4"/>
    <w:rsid w:val="00A07AE9"/>
    <w:rsid w:val="00A103A7"/>
    <w:rsid w:val="00A1048B"/>
    <w:rsid w:val="00A1062A"/>
    <w:rsid w:val="00A108F1"/>
    <w:rsid w:val="00A11084"/>
    <w:rsid w:val="00A11117"/>
    <w:rsid w:val="00A11B2C"/>
    <w:rsid w:val="00A11EB5"/>
    <w:rsid w:val="00A12AF4"/>
    <w:rsid w:val="00A12C9C"/>
    <w:rsid w:val="00A13005"/>
    <w:rsid w:val="00A1389C"/>
    <w:rsid w:val="00A1394F"/>
    <w:rsid w:val="00A13CED"/>
    <w:rsid w:val="00A14A91"/>
    <w:rsid w:val="00A14BE2"/>
    <w:rsid w:val="00A1510D"/>
    <w:rsid w:val="00A15120"/>
    <w:rsid w:val="00A15366"/>
    <w:rsid w:val="00A15535"/>
    <w:rsid w:val="00A158AA"/>
    <w:rsid w:val="00A1648E"/>
    <w:rsid w:val="00A164ED"/>
    <w:rsid w:val="00A17119"/>
    <w:rsid w:val="00A17AA6"/>
    <w:rsid w:val="00A17F2A"/>
    <w:rsid w:val="00A20B59"/>
    <w:rsid w:val="00A216F8"/>
    <w:rsid w:val="00A21C01"/>
    <w:rsid w:val="00A22260"/>
    <w:rsid w:val="00A224E9"/>
    <w:rsid w:val="00A226D6"/>
    <w:rsid w:val="00A2298C"/>
    <w:rsid w:val="00A233EF"/>
    <w:rsid w:val="00A2427F"/>
    <w:rsid w:val="00A2428E"/>
    <w:rsid w:val="00A242FB"/>
    <w:rsid w:val="00A245CB"/>
    <w:rsid w:val="00A24834"/>
    <w:rsid w:val="00A24C3E"/>
    <w:rsid w:val="00A250FE"/>
    <w:rsid w:val="00A2531C"/>
    <w:rsid w:val="00A265C5"/>
    <w:rsid w:val="00A268EA"/>
    <w:rsid w:val="00A278AD"/>
    <w:rsid w:val="00A27A25"/>
    <w:rsid w:val="00A27AC7"/>
    <w:rsid w:val="00A27CEE"/>
    <w:rsid w:val="00A27CEF"/>
    <w:rsid w:val="00A27D20"/>
    <w:rsid w:val="00A3134A"/>
    <w:rsid w:val="00A31DD6"/>
    <w:rsid w:val="00A32199"/>
    <w:rsid w:val="00A322BC"/>
    <w:rsid w:val="00A32325"/>
    <w:rsid w:val="00A323EE"/>
    <w:rsid w:val="00A32A79"/>
    <w:rsid w:val="00A32B29"/>
    <w:rsid w:val="00A33235"/>
    <w:rsid w:val="00A333DE"/>
    <w:rsid w:val="00A335B5"/>
    <w:rsid w:val="00A335C3"/>
    <w:rsid w:val="00A33EDE"/>
    <w:rsid w:val="00A340C4"/>
    <w:rsid w:val="00A34883"/>
    <w:rsid w:val="00A34FF3"/>
    <w:rsid w:val="00A3511B"/>
    <w:rsid w:val="00A35418"/>
    <w:rsid w:val="00A35994"/>
    <w:rsid w:val="00A35C8B"/>
    <w:rsid w:val="00A36064"/>
    <w:rsid w:val="00A3614B"/>
    <w:rsid w:val="00A3756F"/>
    <w:rsid w:val="00A408A6"/>
    <w:rsid w:val="00A40B02"/>
    <w:rsid w:val="00A40F5E"/>
    <w:rsid w:val="00A412E5"/>
    <w:rsid w:val="00A41976"/>
    <w:rsid w:val="00A41F1B"/>
    <w:rsid w:val="00A42296"/>
    <w:rsid w:val="00A425CA"/>
    <w:rsid w:val="00A42858"/>
    <w:rsid w:val="00A42867"/>
    <w:rsid w:val="00A42CDD"/>
    <w:rsid w:val="00A42E04"/>
    <w:rsid w:val="00A42F11"/>
    <w:rsid w:val="00A431E1"/>
    <w:rsid w:val="00A43CEC"/>
    <w:rsid w:val="00A445F4"/>
    <w:rsid w:val="00A446A8"/>
    <w:rsid w:val="00A448D9"/>
    <w:rsid w:val="00A44D5F"/>
    <w:rsid w:val="00A45A74"/>
    <w:rsid w:val="00A45B32"/>
    <w:rsid w:val="00A461AE"/>
    <w:rsid w:val="00A461F5"/>
    <w:rsid w:val="00A46D8B"/>
    <w:rsid w:val="00A478DB"/>
    <w:rsid w:val="00A47F06"/>
    <w:rsid w:val="00A5007A"/>
    <w:rsid w:val="00A5013F"/>
    <w:rsid w:val="00A506E8"/>
    <w:rsid w:val="00A508F3"/>
    <w:rsid w:val="00A51022"/>
    <w:rsid w:val="00A51618"/>
    <w:rsid w:val="00A51B88"/>
    <w:rsid w:val="00A522C1"/>
    <w:rsid w:val="00A52423"/>
    <w:rsid w:val="00A53317"/>
    <w:rsid w:val="00A53496"/>
    <w:rsid w:val="00A534A3"/>
    <w:rsid w:val="00A534DA"/>
    <w:rsid w:val="00A5482C"/>
    <w:rsid w:val="00A54DBD"/>
    <w:rsid w:val="00A55020"/>
    <w:rsid w:val="00A551BE"/>
    <w:rsid w:val="00A559F8"/>
    <w:rsid w:val="00A56000"/>
    <w:rsid w:val="00A565D2"/>
    <w:rsid w:val="00A5681B"/>
    <w:rsid w:val="00A5683B"/>
    <w:rsid w:val="00A56B69"/>
    <w:rsid w:val="00A56BE6"/>
    <w:rsid w:val="00A56F63"/>
    <w:rsid w:val="00A5744B"/>
    <w:rsid w:val="00A57501"/>
    <w:rsid w:val="00A57B5B"/>
    <w:rsid w:val="00A57EAC"/>
    <w:rsid w:val="00A60154"/>
    <w:rsid w:val="00A6035C"/>
    <w:rsid w:val="00A6100F"/>
    <w:rsid w:val="00A6108A"/>
    <w:rsid w:val="00A61544"/>
    <w:rsid w:val="00A6159C"/>
    <w:rsid w:val="00A61F26"/>
    <w:rsid w:val="00A624CB"/>
    <w:rsid w:val="00A62813"/>
    <w:rsid w:val="00A62C23"/>
    <w:rsid w:val="00A62E78"/>
    <w:rsid w:val="00A6311F"/>
    <w:rsid w:val="00A63938"/>
    <w:rsid w:val="00A63F00"/>
    <w:rsid w:val="00A64640"/>
    <w:rsid w:val="00A6491E"/>
    <w:rsid w:val="00A649AA"/>
    <w:rsid w:val="00A65759"/>
    <w:rsid w:val="00A66064"/>
    <w:rsid w:val="00A668A7"/>
    <w:rsid w:val="00A66F0C"/>
    <w:rsid w:val="00A67582"/>
    <w:rsid w:val="00A708E9"/>
    <w:rsid w:val="00A7099F"/>
    <w:rsid w:val="00A70D9E"/>
    <w:rsid w:val="00A71538"/>
    <w:rsid w:val="00A718F0"/>
    <w:rsid w:val="00A72346"/>
    <w:rsid w:val="00A73160"/>
    <w:rsid w:val="00A73180"/>
    <w:rsid w:val="00A73571"/>
    <w:rsid w:val="00A74232"/>
    <w:rsid w:val="00A761B3"/>
    <w:rsid w:val="00A7689A"/>
    <w:rsid w:val="00A768D6"/>
    <w:rsid w:val="00A769DF"/>
    <w:rsid w:val="00A76C3F"/>
    <w:rsid w:val="00A7789F"/>
    <w:rsid w:val="00A808D2"/>
    <w:rsid w:val="00A81513"/>
    <w:rsid w:val="00A81A9E"/>
    <w:rsid w:val="00A81C8A"/>
    <w:rsid w:val="00A81D8C"/>
    <w:rsid w:val="00A82348"/>
    <w:rsid w:val="00A825AD"/>
    <w:rsid w:val="00A83539"/>
    <w:rsid w:val="00A84075"/>
    <w:rsid w:val="00A84168"/>
    <w:rsid w:val="00A85B69"/>
    <w:rsid w:val="00A8622C"/>
    <w:rsid w:val="00A86235"/>
    <w:rsid w:val="00A86ACD"/>
    <w:rsid w:val="00A87766"/>
    <w:rsid w:val="00A90229"/>
    <w:rsid w:val="00A90DE7"/>
    <w:rsid w:val="00A91328"/>
    <w:rsid w:val="00A91813"/>
    <w:rsid w:val="00A91B1B"/>
    <w:rsid w:val="00A91ECA"/>
    <w:rsid w:val="00A92032"/>
    <w:rsid w:val="00A92312"/>
    <w:rsid w:val="00A92CCF"/>
    <w:rsid w:val="00A92FA7"/>
    <w:rsid w:val="00A9352B"/>
    <w:rsid w:val="00A935A2"/>
    <w:rsid w:val="00A93665"/>
    <w:rsid w:val="00A94154"/>
    <w:rsid w:val="00A94418"/>
    <w:rsid w:val="00A954B7"/>
    <w:rsid w:val="00A95C9E"/>
    <w:rsid w:val="00A979AB"/>
    <w:rsid w:val="00A97CC3"/>
    <w:rsid w:val="00AA03CF"/>
    <w:rsid w:val="00AA1B2D"/>
    <w:rsid w:val="00AA1E04"/>
    <w:rsid w:val="00AA2BA5"/>
    <w:rsid w:val="00AA2EE8"/>
    <w:rsid w:val="00AA42AA"/>
    <w:rsid w:val="00AA4D17"/>
    <w:rsid w:val="00AA58D7"/>
    <w:rsid w:val="00AA5F0C"/>
    <w:rsid w:val="00AA62B7"/>
    <w:rsid w:val="00AA7AB3"/>
    <w:rsid w:val="00AA7F8F"/>
    <w:rsid w:val="00AB0AF4"/>
    <w:rsid w:val="00AB1146"/>
    <w:rsid w:val="00AB17DE"/>
    <w:rsid w:val="00AB2377"/>
    <w:rsid w:val="00AB2A63"/>
    <w:rsid w:val="00AB38D7"/>
    <w:rsid w:val="00AB3AFE"/>
    <w:rsid w:val="00AB46ED"/>
    <w:rsid w:val="00AB5392"/>
    <w:rsid w:val="00AB54AF"/>
    <w:rsid w:val="00AB5FA4"/>
    <w:rsid w:val="00AB60FF"/>
    <w:rsid w:val="00AB6CE9"/>
    <w:rsid w:val="00AB7658"/>
    <w:rsid w:val="00AB7D59"/>
    <w:rsid w:val="00AC0232"/>
    <w:rsid w:val="00AC0558"/>
    <w:rsid w:val="00AC05DC"/>
    <w:rsid w:val="00AC0A7E"/>
    <w:rsid w:val="00AC1B3B"/>
    <w:rsid w:val="00AC22FF"/>
    <w:rsid w:val="00AC2A39"/>
    <w:rsid w:val="00AC3476"/>
    <w:rsid w:val="00AC369B"/>
    <w:rsid w:val="00AC4285"/>
    <w:rsid w:val="00AC4555"/>
    <w:rsid w:val="00AC4AD6"/>
    <w:rsid w:val="00AC4B81"/>
    <w:rsid w:val="00AC4B95"/>
    <w:rsid w:val="00AC5A7D"/>
    <w:rsid w:val="00AC641B"/>
    <w:rsid w:val="00AC67F7"/>
    <w:rsid w:val="00AC756B"/>
    <w:rsid w:val="00AC7E6D"/>
    <w:rsid w:val="00AD08B3"/>
    <w:rsid w:val="00AD0914"/>
    <w:rsid w:val="00AD0CF9"/>
    <w:rsid w:val="00AD124D"/>
    <w:rsid w:val="00AD1427"/>
    <w:rsid w:val="00AD1868"/>
    <w:rsid w:val="00AD2052"/>
    <w:rsid w:val="00AD33BD"/>
    <w:rsid w:val="00AD3C70"/>
    <w:rsid w:val="00AD3DF1"/>
    <w:rsid w:val="00AD3F93"/>
    <w:rsid w:val="00AD4379"/>
    <w:rsid w:val="00AD4B18"/>
    <w:rsid w:val="00AD4C6E"/>
    <w:rsid w:val="00AD4E6E"/>
    <w:rsid w:val="00AD4EAF"/>
    <w:rsid w:val="00AD58A5"/>
    <w:rsid w:val="00AD5C4A"/>
    <w:rsid w:val="00AD5D02"/>
    <w:rsid w:val="00AD660D"/>
    <w:rsid w:val="00AD717B"/>
    <w:rsid w:val="00AD73FE"/>
    <w:rsid w:val="00AD7486"/>
    <w:rsid w:val="00AD75EA"/>
    <w:rsid w:val="00AD7D02"/>
    <w:rsid w:val="00AD7F3A"/>
    <w:rsid w:val="00AD7FD7"/>
    <w:rsid w:val="00AE030C"/>
    <w:rsid w:val="00AE0AE3"/>
    <w:rsid w:val="00AE2ACA"/>
    <w:rsid w:val="00AE2D11"/>
    <w:rsid w:val="00AE3046"/>
    <w:rsid w:val="00AE328B"/>
    <w:rsid w:val="00AE3729"/>
    <w:rsid w:val="00AE44A6"/>
    <w:rsid w:val="00AE49C9"/>
    <w:rsid w:val="00AE4E45"/>
    <w:rsid w:val="00AE5297"/>
    <w:rsid w:val="00AE5934"/>
    <w:rsid w:val="00AE5FD4"/>
    <w:rsid w:val="00AE6237"/>
    <w:rsid w:val="00AE68FC"/>
    <w:rsid w:val="00AE6AAA"/>
    <w:rsid w:val="00AE7571"/>
    <w:rsid w:val="00AF07EA"/>
    <w:rsid w:val="00AF0E51"/>
    <w:rsid w:val="00AF0E77"/>
    <w:rsid w:val="00AF11EB"/>
    <w:rsid w:val="00AF1586"/>
    <w:rsid w:val="00AF1709"/>
    <w:rsid w:val="00AF1824"/>
    <w:rsid w:val="00AF19B6"/>
    <w:rsid w:val="00AF1F16"/>
    <w:rsid w:val="00AF205C"/>
    <w:rsid w:val="00AF3041"/>
    <w:rsid w:val="00AF3192"/>
    <w:rsid w:val="00AF3233"/>
    <w:rsid w:val="00AF33C8"/>
    <w:rsid w:val="00AF393A"/>
    <w:rsid w:val="00AF3A4D"/>
    <w:rsid w:val="00AF3C4E"/>
    <w:rsid w:val="00AF3F44"/>
    <w:rsid w:val="00AF49E2"/>
    <w:rsid w:val="00AF4C44"/>
    <w:rsid w:val="00AF5AD7"/>
    <w:rsid w:val="00AF5B7B"/>
    <w:rsid w:val="00AF64A5"/>
    <w:rsid w:val="00AF69E3"/>
    <w:rsid w:val="00AF6ED4"/>
    <w:rsid w:val="00AF72AA"/>
    <w:rsid w:val="00AF72F5"/>
    <w:rsid w:val="00B00023"/>
    <w:rsid w:val="00B004A0"/>
    <w:rsid w:val="00B00BCF"/>
    <w:rsid w:val="00B00ECB"/>
    <w:rsid w:val="00B010CC"/>
    <w:rsid w:val="00B01279"/>
    <w:rsid w:val="00B01826"/>
    <w:rsid w:val="00B018A2"/>
    <w:rsid w:val="00B01B38"/>
    <w:rsid w:val="00B01DB1"/>
    <w:rsid w:val="00B020DD"/>
    <w:rsid w:val="00B03288"/>
    <w:rsid w:val="00B03B16"/>
    <w:rsid w:val="00B047D2"/>
    <w:rsid w:val="00B05FAF"/>
    <w:rsid w:val="00B07323"/>
    <w:rsid w:val="00B07345"/>
    <w:rsid w:val="00B07C05"/>
    <w:rsid w:val="00B1066E"/>
    <w:rsid w:val="00B10E29"/>
    <w:rsid w:val="00B11504"/>
    <w:rsid w:val="00B1163F"/>
    <w:rsid w:val="00B1263D"/>
    <w:rsid w:val="00B128D1"/>
    <w:rsid w:val="00B12A60"/>
    <w:rsid w:val="00B14268"/>
    <w:rsid w:val="00B15047"/>
    <w:rsid w:val="00B15242"/>
    <w:rsid w:val="00B1568F"/>
    <w:rsid w:val="00B1636B"/>
    <w:rsid w:val="00B165C1"/>
    <w:rsid w:val="00B16882"/>
    <w:rsid w:val="00B16BBD"/>
    <w:rsid w:val="00B16E52"/>
    <w:rsid w:val="00B17216"/>
    <w:rsid w:val="00B172B2"/>
    <w:rsid w:val="00B17652"/>
    <w:rsid w:val="00B178B8"/>
    <w:rsid w:val="00B203A8"/>
    <w:rsid w:val="00B20613"/>
    <w:rsid w:val="00B209BA"/>
    <w:rsid w:val="00B20BAA"/>
    <w:rsid w:val="00B20CDA"/>
    <w:rsid w:val="00B2115C"/>
    <w:rsid w:val="00B212A8"/>
    <w:rsid w:val="00B222F1"/>
    <w:rsid w:val="00B22ABE"/>
    <w:rsid w:val="00B23524"/>
    <w:rsid w:val="00B23A2B"/>
    <w:rsid w:val="00B23D6C"/>
    <w:rsid w:val="00B2414C"/>
    <w:rsid w:val="00B24A85"/>
    <w:rsid w:val="00B24ACF"/>
    <w:rsid w:val="00B24DFE"/>
    <w:rsid w:val="00B250A3"/>
    <w:rsid w:val="00B252AF"/>
    <w:rsid w:val="00B25465"/>
    <w:rsid w:val="00B25D13"/>
    <w:rsid w:val="00B2678C"/>
    <w:rsid w:val="00B2759B"/>
    <w:rsid w:val="00B276A5"/>
    <w:rsid w:val="00B27A47"/>
    <w:rsid w:val="00B27EA7"/>
    <w:rsid w:val="00B27ED5"/>
    <w:rsid w:val="00B300C0"/>
    <w:rsid w:val="00B314F5"/>
    <w:rsid w:val="00B31BF7"/>
    <w:rsid w:val="00B31E6B"/>
    <w:rsid w:val="00B32240"/>
    <w:rsid w:val="00B32F27"/>
    <w:rsid w:val="00B33329"/>
    <w:rsid w:val="00B334F9"/>
    <w:rsid w:val="00B33F8F"/>
    <w:rsid w:val="00B34B9E"/>
    <w:rsid w:val="00B34DA2"/>
    <w:rsid w:val="00B34E97"/>
    <w:rsid w:val="00B34EEF"/>
    <w:rsid w:val="00B35F59"/>
    <w:rsid w:val="00B361C0"/>
    <w:rsid w:val="00B365A7"/>
    <w:rsid w:val="00B369EA"/>
    <w:rsid w:val="00B36A1C"/>
    <w:rsid w:val="00B36B96"/>
    <w:rsid w:val="00B36BFF"/>
    <w:rsid w:val="00B371F3"/>
    <w:rsid w:val="00B37B91"/>
    <w:rsid w:val="00B40D5E"/>
    <w:rsid w:val="00B41625"/>
    <w:rsid w:val="00B41705"/>
    <w:rsid w:val="00B42AB8"/>
    <w:rsid w:val="00B42EBA"/>
    <w:rsid w:val="00B4387D"/>
    <w:rsid w:val="00B43B63"/>
    <w:rsid w:val="00B4537E"/>
    <w:rsid w:val="00B457BD"/>
    <w:rsid w:val="00B45BD1"/>
    <w:rsid w:val="00B464A3"/>
    <w:rsid w:val="00B47556"/>
    <w:rsid w:val="00B47C7D"/>
    <w:rsid w:val="00B47CCA"/>
    <w:rsid w:val="00B47F7A"/>
    <w:rsid w:val="00B50C99"/>
    <w:rsid w:val="00B5146C"/>
    <w:rsid w:val="00B521B7"/>
    <w:rsid w:val="00B52AB0"/>
    <w:rsid w:val="00B52F0C"/>
    <w:rsid w:val="00B53314"/>
    <w:rsid w:val="00B54507"/>
    <w:rsid w:val="00B55180"/>
    <w:rsid w:val="00B561BA"/>
    <w:rsid w:val="00B56558"/>
    <w:rsid w:val="00B5711C"/>
    <w:rsid w:val="00B57905"/>
    <w:rsid w:val="00B600F0"/>
    <w:rsid w:val="00B602AF"/>
    <w:rsid w:val="00B604B5"/>
    <w:rsid w:val="00B60949"/>
    <w:rsid w:val="00B60D53"/>
    <w:rsid w:val="00B610B6"/>
    <w:rsid w:val="00B62289"/>
    <w:rsid w:val="00B62358"/>
    <w:rsid w:val="00B62B0A"/>
    <w:rsid w:val="00B63E05"/>
    <w:rsid w:val="00B6428F"/>
    <w:rsid w:val="00B64BE9"/>
    <w:rsid w:val="00B64E4B"/>
    <w:rsid w:val="00B65985"/>
    <w:rsid w:val="00B65C8B"/>
    <w:rsid w:val="00B6620A"/>
    <w:rsid w:val="00B6770F"/>
    <w:rsid w:val="00B7008A"/>
    <w:rsid w:val="00B70286"/>
    <w:rsid w:val="00B70348"/>
    <w:rsid w:val="00B70739"/>
    <w:rsid w:val="00B70AF9"/>
    <w:rsid w:val="00B70B92"/>
    <w:rsid w:val="00B70E94"/>
    <w:rsid w:val="00B71526"/>
    <w:rsid w:val="00B7185C"/>
    <w:rsid w:val="00B73793"/>
    <w:rsid w:val="00B74661"/>
    <w:rsid w:val="00B74858"/>
    <w:rsid w:val="00B755D4"/>
    <w:rsid w:val="00B75AF0"/>
    <w:rsid w:val="00B75F72"/>
    <w:rsid w:val="00B76669"/>
    <w:rsid w:val="00B768C1"/>
    <w:rsid w:val="00B76C50"/>
    <w:rsid w:val="00B77094"/>
    <w:rsid w:val="00B776F6"/>
    <w:rsid w:val="00B77915"/>
    <w:rsid w:val="00B77B8D"/>
    <w:rsid w:val="00B77BF9"/>
    <w:rsid w:val="00B77C91"/>
    <w:rsid w:val="00B77CF8"/>
    <w:rsid w:val="00B8052A"/>
    <w:rsid w:val="00B80561"/>
    <w:rsid w:val="00B80700"/>
    <w:rsid w:val="00B80A38"/>
    <w:rsid w:val="00B80BFB"/>
    <w:rsid w:val="00B80C36"/>
    <w:rsid w:val="00B80D6A"/>
    <w:rsid w:val="00B81018"/>
    <w:rsid w:val="00B8150A"/>
    <w:rsid w:val="00B81AC6"/>
    <w:rsid w:val="00B84398"/>
    <w:rsid w:val="00B85541"/>
    <w:rsid w:val="00B85F06"/>
    <w:rsid w:val="00B86918"/>
    <w:rsid w:val="00B86A66"/>
    <w:rsid w:val="00B86F8E"/>
    <w:rsid w:val="00B86FD9"/>
    <w:rsid w:val="00B8712F"/>
    <w:rsid w:val="00B87876"/>
    <w:rsid w:val="00B878DF"/>
    <w:rsid w:val="00B902A8"/>
    <w:rsid w:val="00B902D8"/>
    <w:rsid w:val="00B909F6"/>
    <w:rsid w:val="00B90CE1"/>
    <w:rsid w:val="00B91C11"/>
    <w:rsid w:val="00B91C1D"/>
    <w:rsid w:val="00B92C02"/>
    <w:rsid w:val="00B92CA7"/>
    <w:rsid w:val="00B936EB"/>
    <w:rsid w:val="00B93857"/>
    <w:rsid w:val="00B93F22"/>
    <w:rsid w:val="00B94E29"/>
    <w:rsid w:val="00B94E30"/>
    <w:rsid w:val="00B962EC"/>
    <w:rsid w:val="00B97211"/>
    <w:rsid w:val="00B973C1"/>
    <w:rsid w:val="00B97543"/>
    <w:rsid w:val="00B979DE"/>
    <w:rsid w:val="00B97BCD"/>
    <w:rsid w:val="00BA025D"/>
    <w:rsid w:val="00BA097E"/>
    <w:rsid w:val="00BA0A43"/>
    <w:rsid w:val="00BA0C4F"/>
    <w:rsid w:val="00BA0D2A"/>
    <w:rsid w:val="00BA0D33"/>
    <w:rsid w:val="00BA13DB"/>
    <w:rsid w:val="00BA15A5"/>
    <w:rsid w:val="00BA1CBB"/>
    <w:rsid w:val="00BA1E81"/>
    <w:rsid w:val="00BA1FDB"/>
    <w:rsid w:val="00BA27A1"/>
    <w:rsid w:val="00BA28C4"/>
    <w:rsid w:val="00BA2924"/>
    <w:rsid w:val="00BA2B35"/>
    <w:rsid w:val="00BA2C11"/>
    <w:rsid w:val="00BA2FA1"/>
    <w:rsid w:val="00BA319E"/>
    <w:rsid w:val="00BA3902"/>
    <w:rsid w:val="00BA4AA3"/>
    <w:rsid w:val="00BA4C13"/>
    <w:rsid w:val="00BA4CE6"/>
    <w:rsid w:val="00BA4D21"/>
    <w:rsid w:val="00BA59A6"/>
    <w:rsid w:val="00BA5BB1"/>
    <w:rsid w:val="00BA641A"/>
    <w:rsid w:val="00BA67BD"/>
    <w:rsid w:val="00BA683A"/>
    <w:rsid w:val="00BA6884"/>
    <w:rsid w:val="00BA7485"/>
    <w:rsid w:val="00BA79F7"/>
    <w:rsid w:val="00BA7D92"/>
    <w:rsid w:val="00BB0C94"/>
    <w:rsid w:val="00BB1044"/>
    <w:rsid w:val="00BB2CFA"/>
    <w:rsid w:val="00BB32E9"/>
    <w:rsid w:val="00BB3A5E"/>
    <w:rsid w:val="00BB3B24"/>
    <w:rsid w:val="00BB4E8D"/>
    <w:rsid w:val="00BB4FB0"/>
    <w:rsid w:val="00BB62FD"/>
    <w:rsid w:val="00BB637E"/>
    <w:rsid w:val="00BB6791"/>
    <w:rsid w:val="00BB75E3"/>
    <w:rsid w:val="00BC0207"/>
    <w:rsid w:val="00BC02BB"/>
    <w:rsid w:val="00BC0A2B"/>
    <w:rsid w:val="00BC1743"/>
    <w:rsid w:val="00BC20A8"/>
    <w:rsid w:val="00BC20BB"/>
    <w:rsid w:val="00BC227B"/>
    <w:rsid w:val="00BC2A00"/>
    <w:rsid w:val="00BC2E04"/>
    <w:rsid w:val="00BC32B1"/>
    <w:rsid w:val="00BC3424"/>
    <w:rsid w:val="00BC36C2"/>
    <w:rsid w:val="00BC3D9F"/>
    <w:rsid w:val="00BC41CD"/>
    <w:rsid w:val="00BC4579"/>
    <w:rsid w:val="00BC4EF1"/>
    <w:rsid w:val="00BC51DC"/>
    <w:rsid w:val="00BC63C3"/>
    <w:rsid w:val="00BC669B"/>
    <w:rsid w:val="00BC6CF4"/>
    <w:rsid w:val="00BD0308"/>
    <w:rsid w:val="00BD05AE"/>
    <w:rsid w:val="00BD201D"/>
    <w:rsid w:val="00BD2E29"/>
    <w:rsid w:val="00BD2EBA"/>
    <w:rsid w:val="00BD324A"/>
    <w:rsid w:val="00BD361E"/>
    <w:rsid w:val="00BD3721"/>
    <w:rsid w:val="00BD3C23"/>
    <w:rsid w:val="00BD3D6D"/>
    <w:rsid w:val="00BD4899"/>
    <w:rsid w:val="00BD49D9"/>
    <w:rsid w:val="00BD4CD5"/>
    <w:rsid w:val="00BD523E"/>
    <w:rsid w:val="00BD5556"/>
    <w:rsid w:val="00BD5631"/>
    <w:rsid w:val="00BD609C"/>
    <w:rsid w:val="00BD640A"/>
    <w:rsid w:val="00BD6BCB"/>
    <w:rsid w:val="00BD7453"/>
    <w:rsid w:val="00BD7989"/>
    <w:rsid w:val="00BD79DC"/>
    <w:rsid w:val="00BD7B09"/>
    <w:rsid w:val="00BE1184"/>
    <w:rsid w:val="00BE1AE3"/>
    <w:rsid w:val="00BE1B1A"/>
    <w:rsid w:val="00BE1C38"/>
    <w:rsid w:val="00BE1CB5"/>
    <w:rsid w:val="00BE2481"/>
    <w:rsid w:val="00BE2D77"/>
    <w:rsid w:val="00BE33AE"/>
    <w:rsid w:val="00BE350F"/>
    <w:rsid w:val="00BE3CD9"/>
    <w:rsid w:val="00BE43A3"/>
    <w:rsid w:val="00BE47E2"/>
    <w:rsid w:val="00BE4FEE"/>
    <w:rsid w:val="00BE51E2"/>
    <w:rsid w:val="00BE547D"/>
    <w:rsid w:val="00BE56BF"/>
    <w:rsid w:val="00BE642B"/>
    <w:rsid w:val="00BE67F6"/>
    <w:rsid w:val="00BE7925"/>
    <w:rsid w:val="00BE794F"/>
    <w:rsid w:val="00BF04DA"/>
    <w:rsid w:val="00BF0834"/>
    <w:rsid w:val="00BF1702"/>
    <w:rsid w:val="00BF1A21"/>
    <w:rsid w:val="00BF31E6"/>
    <w:rsid w:val="00BF35F1"/>
    <w:rsid w:val="00BF3F88"/>
    <w:rsid w:val="00BF4211"/>
    <w:rsid w:val="00BF42F5"/>
    <w:rsid w:val="00BF47AA"/>
    <w:rsid w:val="00BF5378"/>
    <w:rsid w:val="00BF5C52"/>
    <w:rsid w:val="00BF6F8D"/>
    <w:rsid w:val="00BF70CD"/>
    <w:rsid w:val="00BF71A6"/>
    <w:rsid w:val="00BF73AA"/>
    <w:rsid w:val="00BF7C3C"/>
    <w:rsid w:val="00BF7D68"/>
    <w:rsid w:val="00C00A95"/>
    <w:rsid w:val="00C00AC3"/>
    <w:rsid w:val="00C00C22"/>
    <w:rsid w:val="00C00F24"/>
    <w:rsid w:val="00C012B2"/>
    <w:rsid w:val="00C01A27"/>
    <w:rsid w:val="00C01CDC"/>
    <w:rsid w:val="00C02310"/>
    <w:rsid w:val="00C02393"/>
    <w:rsid w:val="00C023FC"/>
    <w:rsid w:val="00C0280B"/>
    <w:rsid w:val="00C02A00"/>
    <w:rsid w:val="00C02F75"/>
    <w:rsid w:val="00C038B5"/>
    <w:rsid w:val="00C03F86"/>
    <w:rsid w:val="00C04045"/>
    <w:rsid w:val="00C05254"/>
    <w:rsid w:val="00C05538"/>
    <w:rsid w:val="00C05907"/>
    <w:rsid w:val="00C05DAF"/>
    <w:rsid w:val="00C06520"/>
    <w:rsid w:val="00C076CA"/>
    <w:rsid w:val="00C078C0"/>
    <w:rsid w:val="00C07C4A"/>
    <w:rsid w:val="00C102F4"/>
    <w:rsid w:val="00C10A9D"/>
    <w:rsid w:val="00C112A0"/>
    <w:rsid w:val="00C11AB7"/>
    <w:rsid w:val="00C11B38"/>
    <w:rsid w:val="00C1278D"/>
    <w:rsid w:val="00C12C77"/>
    <w:rsid w:val="00C13DBF"/>
    <w:rsid w:val="00C1416B"/>
    <w:rsid w:val="00C14647"/>
    <w:rsid w:val="00C148DE"/>
    <w:rsid w:val="00C14BF9"/>
    <w:rsid w:val="00C153BB"/>
    <w:rsid w:val="00C15EAF"/>
    <w:rsid w:val="00C15EBD"/>
    <w:rsid w:val="00C162A5"/>
    <w:rsid w:val="00C1645E"/>
    <w:rsid w:val="00C16633"/>
    <w:rsid w:val="00C169F5"/>
    <w:rsid w:val="00C16C59"/>
    <w:rsid w:val="00C170FF"/>
    <w:rsid w:val="00C17486"/>
    <w:rsid w:val="00C1789D"/>
    <w:rsid w:val="00C17F6F"/>
    <w:rsid w:val="00C20143"/>
    <w:rsid w:val="00C20312"/>
    <w:rsid w:val="00C20DB4"/>
    <w:rsid w:val="00C21075"/>
    <w:rsid w:val="00C21812"/>
    <w:rsid w:val="00C21DA9"/>
    <w:rsid w:val="00C2250A"/>
    <w:rsid w:val="00C2261F"/>
    <w:rsid w:val="00C228EC"/>
    <w:rsid w:val="00C22A6E"/>
    <w:rsid w:val="00C22BC3"/>
    <w:rsid w:val="00C23409"/>
    <w:rsid w:val="00C2392C"/>
    <w:rsid w:val="00C23DCF"/>
    <w:rsid w:val="00C24A79"/>
    <w:rsid w:val="00C251F0"/>
    <w:rsid w:val="00C2574A"/>
    <w:rsid w:val="00C25820"/>
    <w:rsid w:val="00C259AC"/>
    <w:rsid w:val="00C25A15"/>
    <w:rsid w:val="00C260C9"/>
    <w:rsid w:val="00C2610C"/>
    <w:rsid w:val="00C26133"/>
    <w:rsid w:val="00C26CB2"/>
    <w:rsid w:val="00C26D29"/>
    <w:rsid w:val="00C27276"/>
    <w:rsid w:val="00C277DC"/>
    <w:rsid w:val="00C306D5"/>
    <w:rsid w:val="00C31043"/>
    <w:rsid w:val="00C31427"/>
    <w:rsid w:val="00C3160D"/>
    <w:rsid w:val="00C318FF"/>
    <w:rsid w:val="00C31B4E"/>
    <w:rsid w:val="00C3226F"/>
    <w:rsid w:val="00C32D54"/>
    <w:rsid w:val="00C32E3B"/>
    <w:rsid w:val="00C3330D"/>
    <w:rsid w:val="00C33874"/>
    <w:rsid w:val="00C34490"/>
    <w:rsid w:val="00C3451D"/>
    <w:rsid w:val="00C345D5"/>
    <w:rsid w:val="00C350D6"/>
    <w:rsid w:val="00C35755"/>
    <w:rsid w:val="00C3599F"/>
    <w:rsid w:val="00C362CF"/>
    <w:rsid w:val="00C36500"/>
    <w:rsid w:val="00C36606"/>
    <w:rsid w:val="00C36D7D"/>
    <w:rsid w:val="00C37214"/>
    <w:rsid w:val="00C37431"/>
    <w:rsid w:val="00C37598"/>
    <w:rsid w:val="00C37686"/>
    <w:rsid w:val="00C37EFF"/>
    <w:rsid w:val="00C40A53"/>
    <w:rsid w:val="00C424F5"/>
    <w:rsid w:val="00C42736"/>
    <w:rsid w:val="00C42E23"/>
    <w:rsid w:val="00C42F65"/>
    <w:rsid w:val="00C43602"/>
    <w:rsid w:val="00C43950"/>
    <w:rsid w:val="00C43B47"/>
    <w:rsid w:val="00C44064"/>
    <w:rsid w:val="00C44447"/>
    <w:rsid w:val="00C44504"/>
    <w:rsid w:val="00C44623"/>
    <w:rsid w:val="00C45193"/>
    <w:rsid w:val="00C458C4"/>
    <w:rsid w:val="00C45B83"/>
    <w:rsid w:val="00C46036"/>
    <w:rsid w:val="00C46A6E"/>
    <w:rsid w:val="00C46A86"/>
    <w:rsid w:val="00C46C57"/>
    <w:rsid w:val="00C470A9"/>
    <w:rsid w:val="00C4749E"/>
    <w:rsid w:val="00C47747"/>
    <w:rsid w:val="00C47D0C"/>
    <w:rsid w:val="00C47D26"/>
    <w:rsid w:val="00C47F73"/>
    <w:rsid w:val="00C50488"/>
    <w:rsid w:val="00C509A6"/>
    <w:rsid w:val="00C50BDB"/>
    <w:rsid w:val="00C5103C"/>
    <w:rsid w:val="00C51995"/>
    <w:rsid w:val="00C52350"/>
    <w:rsid w:val="00C52354"/>
    <w:rsid w:val="00C52740"/>
    <w:rsid w:val="00C528FA"/>
    <w:rsid w:val="00C52A33"/>
    <w:rsid w:val="00C52E7E"/>
    <w:rsid w:val="00C52EBD"/>
    <w:rsid w:val="00C534A8"/>
    <w:rsid w:val="00C53CDF"/>
    <w:rsid w:val="00C53F21"/>
    <w:rsid w:val="00C54572"/>
    <w:rsid w:val="00C54964"/>
    <w:rsid w:val="00C55048"/>
    <w:rsid w:val="00C55A17"/>
    <w:rsid w:val="00C55D2C"/>
    <w:rsid w:val="00C56EA9"/>
    <w:rsid w:val="00C57061"/>
    <w:rsid w:val="00C573EB"/>
    <w:rsid w:val="00C57A90"/>
    <w:rsid w:val="00C6036F"/>
    <w:rsid w:val="00C60377"/>
    <w:rsid w:val="00C604C6"/>
    <w:rsid w:val="00C60914"/>
    <w:rsid w:val="00C60D6A"/>
    <w:rsid w:val="00C615A8"/>
    <w:rsid w:val="00C61943"/>
    <w:rsid w:val="00C61DBC"/>
    <w:rsid w:val="00C627C7"/>
    <w:rsid w:val="00C62EBE"/>
    <w:rsid w:val="00C63108"/>
    <w:rsid w:val="00C63308"/>
    <w:rsid w:val="00C63864"/>
    <w:rsid w:val="00C647F5"/>
    <w:rsid w:val="00C64FD3"/>
    <w:rsid w:val="00C6526B"/>
    <w:rsid w:val="00C65547"/>
    <w:rsid w:val="00C659E8"/>
    <w:rsid w:val="00C65EC6"/>
    <w:rsid w:val="00C66271"/>
    <w:rsid w:val="00C66478"/>
    <w:rsid w:val="00C6660B"/>
    <w:rsid w:val="00C66B60"/>
    <w:rsid w:val="00C66B88"/>
    <w:rsid w:val="00C67539"/>
    <w:rsid w:val="00C67637"/>
    <w:rsid w:val="00C70F9F"/>
    <w:rsid w:val="00C71C6B"/>
    <w:rsid w:val="00C720C4"/>
    <w:rsid w:val="00C72531"/>
    <w:rsid w:val="00C72555"/>
    <w:rsid w:val="00C72686"/>
    <w:rsid w:val="00C72B41"/>
    <w:rsid w:val="00C73588"/>
    <w:rsid w:val="00C73620"/>
    <w:rsid w:val="00C7367D"/>
    <w:rsid w:val="00C7396D"/>
    <w:rsid w:val="00C73980"/>
    <w:rsid w:val="00C739FA"/>
    <w:rsid w:val="00C73AD1"/>
    <w:rsid w:val="00C73FBD"/>
    <w:rsid w:val="00C74A50"/>
    <w:rsid w:val="00C74A9A"/>
    <w:rsid w:val="00C74B83"/>
    <w:rsid w:val="00C75AA3"/>
    <w:rsid w:val="00C75C20"/>
    <w:rsid w:val="00C75EA0"/>
    <w:rsid w:val="00C76198"/>
    <w:rsid w:val="00C763A7"/>
    <w:rsid w:val="00C7679F"/>
    <w:rsid w:val="00C769DA"/>
    <w:rsid w:val="00C76CB6"/>
    <w:rsid w:val="00C770FB"/>
    <w:rsid w:val="00C779F4"/>
    <w:rsid w:val="00C77C38"/>
    <w:rsid w:val="00C77D03"/>
    <w:rsid w:val="00C77F42"/>
    <w:rsid w:val="00C80134"/>
    <w:rsid w:val="00C80509"/>
    <w:rsid w:val="00C805B8"/>
    <w:rsid w:val="00C80B0A"/>
    <w:rsid w:val="00C80B4D"/>
    <w:rsid w:val="00C80B51"/>
    <w:rsid w:val="00C829DE"/>
    <w:rsid w:val="00C82AA6"/>
    <w:rsid w:val="00C82FC0"/>
    <w:rsid w:val="00C83221"/>
    <w:rsid w:val="00C83F41"/>
    <w:rsid w:val="00C842BB"/>
    <w:rsid w:val="00C84797"/>
    <w:rsid w:val="00C84AE0"/>
    <w:rsid w:val="00C850DB"/>
    <w:rsid w:val="00C85687"/>
    <w:rsid w:val="00C85731"/>
    <w:rsid w:val="00C85ADE"/>
    <w:rsid w:val="00C85F59"/>
    <w:rsid w:val="00C860C0"/>
    <w:rsid w:val="00C86317"/>
    <w:rsid w:val="00C86322"/>
    <w:rsid w:val="00C87195"/>
    <w:rsid w:val="00C873C6"/>
    <w:rsid w:val="00C877C6"/>
    <w:rsid w:val="00C87912"/>
    <w:rsid w:val="00C87C58"/>
    <w:rsid w:val="00C9019D"/>
    <w:rsid w:val="00C903FE"/>
    <w:rsid w:val="00C90400"/>
    <w:rsid w:val="00C90759"/>
    <w:rsid w:val="00C9075F"/>
    <w:rsid w:val="00C90A1C"/>
    <w:rsid w:val="00C90D46"/>
    <w:rsid w:val="00C91BC9"/>
    <w:rsid w:val="00C92173"/>
    <w:rsid w:val="00C9252E"/>
    <w:rsid w:val="00C92BC9"/>
    <w:rsid w:val="00C9301F"/>
    <w:rsid w:val="00C9347A"/>
    <w:rsid w:val="00C93A47"/>
    <w:rsid w:val="00C93D7B"/>
    <w:rsid w:val="00C946D0"/>
    <w:rsid w:val="00C94903"/>
    <w:rsid w:val="00C952EA"/>
    <w:rsid w:val="00C95AE1"/>
    <w:rsid w:val="00C96C8B"/>
    <w:rsid w:val="00C96E03"/>
    <w:rsid w:val="00C975B6"/>
    <w:rsid w:val="00C97734"/>
    <w:rsid w:val="00C97910"/>
    <w:rsid w:val="00C97C7D"/>
    <w:rsid w:val="00CA00CE"/>
    <w:rsid w:val="00CA0209"/>
    <w:rsid w:val="00CA0322"/>
    <w:rsid w:val="00CA0830"/>
    <w:rsid w:val="00CA11E3"/>
    <w:rsid w:val="00CA1381"/>
    <w:rsid w:val="00CA1D79"/>
    <w:rsid w:val="00CA2403"/>
    <w:rsid w:val="00CA2700"/>
    <w:rsid w:val="00CA2D9B"/>
    <w:rsid w:val="00CA33ED"/>
    <w:rsid w:val="00CA3BC3"/>
    <w:rsid w:val="00CA3C1A"/>
    <w:rsid w:val="00CA408C"/>
    <w:rsid w:val="00CA4950"/>
    <w:rsid w:val="00CA4F03"/>
    <w:rsid w:val="00CA5063"/>
    <w:rsid w:val="00CA59E9"/>
    <w:rsid w:val="00CA5C7A"/>
    <w:rsid w:val="00CA5C95"/>
    <w:rsid w:val="00CA5CAD"/>
    <w:rsid w:val="00CA6765"/>
    <w:rsid w:val="00CA6784"/>
    <w:rsid w:val="00CA7987"/>
    <w:rsid w:val="00CA7EA1"/>
    <w:rsid w:val="00CB05DC"/>
    <w:rsid w:val="00CB0DB5"/>
    <w:rsid w:val="00CB1CBD"/>
    <w:rsid w:val="00CB1FC4"/>
    <w:rsid w:val="00CB216D"/>
    <w:rsid w:val="00CB21B7"/>
    <w:rsid w:val="00CB23B4"/>
    <w:rsid w:val="00CB24F9"/>
    <w:rsid w:val="00CB2B46"/>
    <w:rsid w:val="00CB2E71"/>
    <w:rsid w:val="00CB3ABF"/>
    <w:rsid w:val="00CB3BAE"/>
    <w:rsid w:val="00CB3F07"/>
    <w:rsid w:val="00CB42C6"/>
    <w:rsid w:val="00CB4626"/>
    <w:rsid w:val="00CB4BED"/>
    <w:rsid w:val="00CB4C2E"/>
    <w:rsid w:val="00CB516F"/>
    <w:rsid w:val="00CB58CE"/>
    <w:rsid w:val="00CB5937"/>
    <w:rsid w:val="00CB6717"/>
    <w:rsid w:val="00CB7477"/>
    <w:rsid w:val="00CB7E68"/>
    <w:rsid w:val="00CC00A3"/>
    <w:rsid w:val="00CC0CD0"/>
    <w:rsid w:val="00CC0E2E"/>
    <w:rsid w:val="00CC1365"/>
    <w:rsid w:val="00CC1BFD"/>
    <w:rsid w:val="00CC2050"/>
    <w:rsid w:val="00CC2878"/>
    <w:rsid w:val="00CC2C04"/>
    <w:rsid w:val="00CC3432"/>
    <w:rsid w:val="00CC3963"/>
    <w:rsid w:val="00CC39FF"/>
    <w:rsid w:val="00CC3DDC"/>
    <w:rsid w:val="00CC3F72"/>
    <w:rsid w:val="00CC42C0"/>
    <w:rsid w:val="00CC4641"/>
    <w:rsid w:val="00CC4D37"/>
    <w:rsid w:val="00CC4E92"/>
    <w:rsid w:val="00CC5042"/>
    <w:rsid w:val="00CC59CD"/>
    <w:rsid w:val="00CC5C36"/>
    <w:rsid w:val="00CC5FBB"/>
    <w:rsid w:val="00CC6689"/>
    <w:rsid w:val="00CC66BF"/>
    <w:rsid w:val="00CC6A9B"/>
    <w:rsid w:val="00CC6CC9"/>
    <w:rsid w:val="00CC6F4B"/>
    <w:rsid w:val="00CC703B"/>
    <w:rsid w:val="00CC7195"/>
    <w:rsid w:val="00CC745E"/>
    <w:rsid w:val="00CC750B"/>
    <w:rsid w:val="00CC77C0"/>
    <w:rsid w:val="00CC7E3F"/>
    <w:rsid w:val="00CC7FDA"/>
    <w:rsid w:val="00CD03C8"/>
    <w:rsid w:val="00CD0742"/>
    <w:rsid w:val="00CD0B40"/>
    <w:rsid w:val="00CD1393"/>
    <w:rsid w:val="00CD17A1"/>
    <w:rsid w:val="00CD1B61"/>
    <w:rsid w:val="00CD2B0B"/>
    <w:rsid w:val="00CD3307"/>
    <w:rsid w:val="00CD37E8"/>
    <w:rsid w:val="00CD3AB3"/>
    <w:rsid w:val="00CD3CAE"/>
    <w:rsid w:val="00CD4FBB"/>
    <w:rsid w:val="00CD54EC"/>
    <w:rsid w:val="00CD5DE0"/>
    <w:rsid w:val="00CD5FB3"/>
    <w:rsid w:val="00CD679B"/>
    <w:rsid w:val="00CD6985"/>
    <w:rsid w:val="00CD6B3B"/>
    <w:rsid w:val="00CD74EC"/>
    <w:rsid w:val="00CD7A35"/>
    <w:rsid w:val="00CD7DF6"/>
    <w:rsid w:val="00CE0020"/>
    <w:rsid w:val="00CE083B"/>
    <w:rsid w:val="00CE0DD5"/>
    <w:rsid w:val="00CE0FA3"/>
    <w:rsid w:val="00CE1469"/>
    <w:rsid w:val="00CE1BA6"/>
    <w:rsid w:val="00CE208E"/>
    <w:rsid w:val="00CE2361"/>
    <w:rsid w:val="00CE437B"/>
    <w:rsid w:val="00CE4431"/>
    <w:rsid w:val="00CE5B2C"/>
    <w:rsid w:val="00CE6196"/>
    <w:rsid w:val="00CE626C"/>
    <w:rsid w:val="00CE638E"/>
    <w:rsid w:val="00CE6D1D"/>
    <w:rsid w:val="00CE6EE9"/>
    <w:rsid w:val="00CE7EEB"/>
    <w:rsid w:val="00CF059B"/>
    <w:rsid w:val="00CF0B63"/>
    <w:rsid w:val="00CF0BFB"/>
    <w:rsid w:val="00CF257F"/>
    <w:rsid w:val="00CF2E29"/>
    <w:rsid w:val="00CF386A"/>
    <w:rsid w:val="00CF418C"/>
    <w:rsid w:val="00CF42BD"/>
    <w:rsid w:val="00CF476E"/>
    <w:rsid w:val="00CF50AF"/>
    <w:rsid w:val="00CF5694"/>
    <w:rsid w:val="00CF58FC"/>
    <w:rsid w:val="00CF5CE0"/>
    <w:rsid w:val="00CF6258"/>
    <w:rsid w:val="00CF657F"/>
    <w:rsid w:val="00CF66DA"/>
    <w:rsid w:val="00CF69CB"/>
    <w:rsid w:val="00CF6BD3"/>
    <w:rsid w:val="00CF76DF"/>
    <w:rsid w:val="00CF784B"/>
    <w:rsid w:val="00CF7D3C"/>
    <w:rsid w:val="00D005F1"/>
    <w:rsid w:val="00D00FFD"/>
    <w:rsid w:val="00D015FE"/>
    <w:rsid w:val="00D019CE"/>
    <w:rsid w:val="00D02A6B"/>
    <w:rsid w:val="00D0382D"/>
    <w:rsid w:val="00D039B0"/>
    <w:rsid w:val="00D03F78"/>
    <w:rsid w:val="00D04394"/>
    <w:rsid w:val="00D04450"/>
    <w:rsid w:val="00D053D8"/>
    <w:rsid w:val="00D05661"/>
    <w:rsid w:val="00D05A67"/>
    <w:rsid w:val="00D05B82"/>
    <w:rsid w:val="00D05D45"/>
    <w:rsid w:val="00D05E74"/>
    <w:rsid w:val="00D06315"/>
    <w:rsid w:val="00D0656F"/>
    <w:rsid w:val="00D067BA"/>
    <w:rsid w:val="00D06938"/>
    <w:rsid w:val="00D06B49"/>
    <w:rsid w:val="00D06EEA"/>
    <w:rsid w:val="00D0718F"/>
    <w:rsid w:val="00D075EE"/>
    <w:rsid w:val="00D07D58"/>
    <w:rsid w:val="00D10130"/>
    <w:rsid w:val="00D1112E"/>
    <w:rsid w:val="00D11288"/>
    <w:rsid w:val="00D1147E"/>
    <w:rsid w:val="00D11733"/>
    <w:rsid w:val="00D1192F"/>
    <w:rsid w:val="00D11EC8"/>
    <w:rsid w:val="00D11FCF"/>
    <w:rsid w:val="00D1215A"/>
    <w:rsid w:val="00D129E2"/>
    <w:rsid w:val="00D13AC1"/>
    <w:rsid w:val="00D14008"/>
    <w:rsid w:val="00D144AD"/>
    <w:rsid w:val="00D144E5"/>
    <w:rsid w:val="00D14816"/>
    <w:rsid w:val="00D151A9"/>
    <w:rsid w:val="00D15E54"/>
    <w:rsid w:val="00D15F55"/>
    <w:rsid w:val="00D16106"/>
    <w:rsid w:val="00D169D8"/>
    <w:rsid w:val="00D16F67"/>
    <w:rsid w:val="00D17325"/>
    <w:rsid w:val="00D17663"/>
    <w:rsid w:val="00D17B38"/>
    <w:rsid w:val="00D17B9C"/>
    <w:rsid w:val="00D17D26"/>
    <w:rsid w:val="00D22088"/>
    <w:rsid w:val="00D2261B"/>
    <w:rsid w:val="00D231C0"/>
    <w:rsid w:val="00D23611"/>
    <w:rsid w:val="00D23707"/>
    <w:rsid w:val="00D2371A"/>
    <w:rsid w:val="00D23922"/>
    <w:rsid w:val="00D25099"/>
    <w:rsid w:val="00D255E2"/>
    <w:rsid w:val="00D25C77"/>
    <w:rsid w:val="00D265EA"/>
    <w:rsid w:val="00D2662E"/>
    <w:rsid w:val="00D266BE"/>
    <w:rsid w:val="00D26BFA"/>
    <w:rsid w:val="00D26D42"/>
    <w:rsid w:val="00D26FA5"/>
    <w:rsid w:val="00D273CB"/>
    <w:rsid w:val="00D278B3"/>
    <w:rsid w:val="00D27B4F"/>
    <w:rsid w:val="00D27BE9"/>
    <w:rsid w:val="00D27E62"/>
    <w:rsid w:val="00D304A2"/>
    <w:rsid w:val="00D31D04"/>
    <w:rsid w:val="00D32069"/>
    <w:rsid w:val="00D3244C"/>
    <w:rsid w:val="00D326C8"/>
    <w:rsid w:val="00D32FE4"/>
    <w:rsid w:val="00D34071"/>
    <w:rsid w:val="00D34162"/>
    <w:rsid w:val="00D3440F"/>
    <w:rsid w:val="00D34B6B"/>
    <w:rsid w:val="00D35145"/>
    <w:rsid w:val="00D359A1"/>
    <w:rsid w:val="00D37635"/>
    <w:rsid w:val="00D37EE4"/>
    <w:rsid w:val="00D41373"/>
    <w:rsid w:val="00D41AB5"/>
    <w:rsid w:val="00D4244F"/>
    <w:rsid w:val="00D42808"/>
    <w:rsid w:val="00D42834"/>
    <w:rsid w:val="00D42A5A"/>
    <w:rsid w:val="00D42B63"/>
    <w:rsid w:val="00D42FC0"/>
    <w:rsid w:val="00D436CD"/>
    <w:rsid w:val="00D44911"/>
    <w:rsid w:val="00D44CF5"/>
    <w:rsid w:val="00D4516A"/>
    <w:rsid w:val="00D457A3"/>
    <w:rsid w:val="00D45A78"/>
    <w:rsid w:val="00D45E0D"/>
    <w:rsid w:val="00D46D83"/>
    <w:rsid w:val="00D4713A"/>
    <w:rsid w:val="00D477B9"/>
    <w:rsid w:val="00D47BE9"/>
    <w:rsid w:val="00D5013B"/>
    <w:rsid w:val="00D50339"/>
    <w:rsid w:val="00D508EB"/>
    <w:rsid w:val="00D51DB8"/>
    <w:rsid w:val="00D528F0"/>
    <w:rsid w:val="00D52DF0"/>
    <w:rsid w:val="00D535AA"/>
    <w:rsid w:val="00D53607"/>
    <w:rsid w:val="00D53D80"/>
    <w:rsid w:val="00D53F1C"/>
    <w:rsid w:val="00D5423E"/>
    <w:rsid w:val="00D54531"/>
    <w:rsid w:val="00D548D1"/>
    <w:rsid w:val="00D54A14"/>
    <w:rsid w:val="00D54A7D"/>
    <w:rsid w:val="00D54AD5"/>
    <w:rsid w:val="00D54D5C"/>
    <w:rsid w:val="00D55016"/>
    <w:rsid w:val="00D552B2"/>
    <w:rsid w:val="00D55508"/>
    <w:rsid w:val="00D5576B"/>
    <w:rsid w:val="00D55EB3"/>
    <w:rsid w:val="00D564C3"/>
    <w:rsid w:val="00D56AAC"/>
    <w:rsid w:val="00D574FA"/>
    <w:rsid w:val="00D576B9"/>
    <w:rsid w:val="00D57CB3"/>
    <w:rsid w:val="00D60466"/>
    <w:rsid w:val="00D604E0"/>
    <w:rsid w:val="00D604E1"/>
    <w:rsid w:val="00D607BF"/>
    <w:rsid w:val="00D6081D"/>
    <w:rsid w:val="00D60E97"/>
    <w:rsid w:val="00D61487"/>
    <w:rsid w:val="00D61CDA"/>
    <w:rsid w:val="00D620E2"/>
    <w:rsid w:val="00D621D0"/>
    <w:rsid w:val="00D627F3"/>
    <w:rsid w:val="00D63643"/>
    <w:rsid w:val="00D63728"/>
    <w:rsid w:val="00D63B1B"/>
    <w:rsid w:val="00D6469E"/>
    <w:rsid w:val="00D6482D"/>
    <w:rsid w:val="00D64BE6"/>
    <w:rsid w:val="00D64E70"/>
    <w:rsid w:val="00D650E5"/>
    <w:rsid w:val="00D65938"/>
    <w:rsid w:val="00D65FEE"/>
    <w:rsid w:val="00D66A29"/>
    <w:rsid w:val="00D66B4B"/>
    <w:rsid w:val="00D6713A"/>
    <w:rsid w:val="00D6734E"/>
    <w:rsid w:val="00D67C17"/>
    <w:rsid w:val="00D67FF5"/>
    <w:rsid w:val="00D703DD"/>
    <w:rsid w:val="00D709AA"/>
    <w:rsid w:val="00D711F3"/>
    <w:rsid w:val="00D71349"/>
    <w:rsid w:val="00D73C38"/>
    <w:rsid w:val="00D7529A"/>
    <w:rsid w:val="00D7561F"/>
    <w:rsid w:val="00D75D17"/>
    <w:rsid w:val="00D76B1C"/>
    <w:rsid w:val="00D76FC8"/>
    <w:rsid w:val="00D77F53"/>
    <w:rsid w:val="00D80A79"/>
    <w:rsid w:val="00D80B1E"/>
    <w:rsid w:val="00D80C24"/>
    <w:rsid w:val="00D814BB"/>
    <w:rsid w:val="00D81880"/>
    <w:rsid w:val="00D81A32"/>
    <w:rsid w:val="00D8206C"/>
    <w:rsid w:val="00D82DE8"/>
    <w:rsid w:val="00D82F47"/>
    <w:rsid w:val="00D8312F"/>
    <w:rsid w:val="00D83183"/>
    <w:rsid w:val="00D83498"/>
    <w:rsid w:val="00D84AFA"/>
    <w:rsid w:val="00D84B52"/>
    <w:rsid w:val="00D84B88"/>
    <w:rsid w:val="00D84CDE"/>
    <w:rsid w:val="00D854DD"/>
    <w:rsid w:val="00D86A8D"/>
    <w:rsid w:val="00D86EBB"/>
    <w:rsid w:val="00D8726C"/>
    <w:rsid w:val="00D8762C"/>
    <w:rsid w:val="00D87D14"/>
    <w:rsid w:val="00D87D85"/>
    <w:rsid w:val="00D87ECB"/>
    <w:rsid w:val="00D9058F"/>
    <w:rsid w:val="00D9078D"/>
    <w:rsid w:val="00D91262"/>
    <w:rsid w:val="00D91351"/>
    <w:rsid w:val="00D9164B"/>
    <w:rsid w:val="00D92195"/>
    <w:rsid w:val="00D923A2"/>
    <w:rsid w:val="00D9249F"/>
    <w:rsid w:val="00D9268F"/>
    <w:rsid w:val="00D92CDD"/>
    <w:rsid w:val="00D92CE8"/>
    <w:rsid w:val="00D93215"/>
    <w:rsid w:val="00D93784"/>
    <w:rsid w:val="00D93EB2"/>
    <w:rsid w:val="00D9433F"/>
    <w:rsid w:val="00D9476D"/>
    <w:rsid w:val="00D94A90"/>
    <w:rsid w:val="00D95536"/>
    <w:rsid w:val="00D9792F"/>
    <w:rsid w:val="00DA0ACE"/>
    <w:rsid w:val="00DA0E91"/>
    <w:rsid w:val="00DA13FB"/>
    <w:rsid w:val="00DA258C"/>
    <w:rsid w:val="00DA3073"/>
    <w:rsid w:val="00DA3341"/>
    <w:rsid w:val="00DA33AB"/>
    <w:rsid w:val="00DA41BB"/>
    <w:rsid w:val="00DA44E9"/>
    <w:rsid w:val="00DA4D64"/>
    <w:rsid w:val="00DA53A0"/>
    <w:rsid w:val="00DA5755"/>
    <w:rsid w:val="00DA5A9B"/>
    <w:rsid w:val="00DA5E22"/>
    <w:rsid w:val="00DA5E2E"/>
    <w:rsid w:val="00DA6021"/>
    <w:rsid w:val="00DA6F67"/>
    <w:rsid w:val="00DA70CC"/>
    <w:rsid w:val="00DA74CF"/>
    <w:rsid w:val="00DA78B1"/>
    <w:rsid w:val="00DA7BDD"/>
    <w:rsid w:val="00DA7CD7"/>
    <w:rsid w:val="00DB006C"/>
    <w:rsid w:val="00DB04FF"/>
    <w:rsid w:val="00DB11CC"/>
    <w:rsid w:val="00DB14B7"/>
    <w:rsid w:val="00DB17EF"/>
    <w:rsid w:val="00DB17FB"/>
    <w:rsid w:val="00DB1977"/>
    <w:rsid w:val="00DB24CC"/>
    <w:rsid w:val="00DB2739"/>
    <w:rsid w:val="00DB3CB7"/>
    <w:rsid w:val="00DB43BE"/>
    <w:rsid w:val="00DB4C8C"/>
    <w:rsid w:val="00DB4F54"/>
    <w:rsid w:val="00DB5B66"/>
    <w:rsid w:val="00DB6262"/>
    <w:rsid w:val="00DB69B0"/>
    <w:rsid w:val="00DB6F59"/>
    <w:rsid w:val="00DB717D"/>
    <w:rsid w:val="00DB7D2E"/>
    <w:rsid w:val="00DB7EED"/>
    <w:rsid w:val="00DC0DC4"/>
    <w:rsid w:val="00DC2071"/>
    <w:rsid w:val="00DC23C5"/>
    <w:rsid w:val="00DC3707"/>
    <w:rsid w:val="00DC3E41"/>
    <w:rsid w:val="00DC3F5E"/>
    <w:rsid w:val="00DC41AB"/>
    <w:rsid w:val="00DC49B6"/>
    <w:rsid w:val="00DC4AD0"/>
    <w:rsid w:val="00DC50C1"/>
    <w:rsid w:val="00DC5DEB"/>
    <w:rsid w:val="00DC72C2"/>
    <w:rsid w:val="00DC7576"/>
    <w:rsid w:val="00DD09C7"/>
    <w:rsid w:val="00DD167C"/>
    <w:rsid w:val="00DD16D4"/>
    <w:rsid w:val="00DD20D0"/>
    <w:rsid w:val="00DD224D"/>
    <w:rsid w:val="00DD2445"/>
    <w:rsid w:val="00DD255E"/>
    <w:rsid w:val="00DD3083"/>
    <w:rsid w:val="00DD3563"/>
    <w:rsid w:val="00DD460E"/>
    <w:rsid w:val="00DD4B83"/>
    <w:rsid w:val="00DD4E30"/>
    <w:rsid w:val="00DD51DD"/>
    <w:rsid w:val="00DD5361"/>
    <w:rsid w:val="00DD53C2"/>
    <w:rsid w:val="00DD5658"/>
    <w:rsid w:val="00DD5A5D"/>
    <w:rsid w:val="00DD65F8"/>
    <w:rsid w:val="00DD685A"/>
    <w:rsid w:val="00DD6963"/>
    <w:rsid w:val="00DD698F"/>
    <w:rsid w:val="00DD6B5D"/>
    <w:rsid w:val="00DD6F04"/>
    <w:rsid w:val="00DD7044"/>
    <w:rsid w:val="00DE0A5B"/>
    <w:rsid w:val="00DE1BB3"/>
    <w:rsid w:val="00DE20D3"/>
    <w:rsid w:val="00DE2346"/>
    <w:rsid w:val="00DE24F5"/>
    <w:rsid w:val="00DE2DB9"/>
    <w:rsid w:val="00DE3387"/>
    <w:rsid w:val="00DE468B"/>
    <w:rsid w:val="00DE4A8A"/>
    <w:rsid w:val="00DE4C27"/>
    <w:rsid w:val="00DE4DAC"/>
    <w:rsid w:val="00DE55CB"/>
    <w:rsid w:val="00DE5DF3"/>
    <w:rsid w:val="00DE61E4"/>
    <w:rsid w:val="00DE67A4"/>
    <w:rsid w:val="00DE6CD8"/>
    <w:rsid w:val="00DE70DE"/>
    <w:rsid w:val="00DE78C4"/>
    <w:rsid w:val="00DF027A"/>
    <w:rsid w:val="00DF07FE"/>
    <w:rsid w:val="00DF0B4B"/>
    <w:rsid w:val="00DF1133"/>
    <w:rsid w:val="00DF198C"/>
    <w:rsid w:val="00DF1BC4"/>
    <w:rsid w:val="00DF2452"/>
    <w:rsid w:val="00DF2FA6"/>
    <w:rsid w:val="00DF3963"/>
    <w:rsid w:val="00DF39A1"/>
    <w:rsid w:val="00DF565A"/>
    <w:rsid w:val="00DF5F3F"/>
    <w:rsid w:val="00DF65EB"/>
    <w:rsid w:val="00DF6C61"/>
    <w:rsid w:val="00DF6DAB"/>
    <w:rsid w:val="00DF778D"/>
    <w:rsid w:val="00E00143"/>
    <w:rsid w:val="00E002CA"/>
    <w:rsid w:val="00E004C2"/>
    <w:rsid w:val="00E00D21"/>
    <w:rsid w:val="00E013AE"/>
    <w:rsid w:val="00E01583"/>
    <w:rsid w:val="00E017E3"/>
    <w:rsid w:val="00E019D8"/>
    <w:rsid w:val="00E01A6E"/>
    <w:rsid w:val="00E01C12"/>
    <w:rsid w:val="00E01E72"/>
    <w:rsid w:val="00E0222A"/>
    <w:rsid w:val="00E029A1"/>
    <w:rsid w:val="00E02F96"/>
    <w:rsid w:val="00E02FD5"/>
    <w:rsid w:val="00E034A2"/>
    <w:rsid w:val="00E034D4"/>
    <w:rsid w:val="00E0353C"/>
    <w:rsid w:val="00E03BA2"/>
    <w:rsid w:val="00E03F40"/>
    <w:rsid w:val="00E04D16"/>
    <w:rsid w:val="00E06768"/>
    <w:rsid w:val="00E069DB"/>
    <w:rsid w:val="00E06C00"/>
    <w:rsid w:val="00E06C08"/>
    <w:rsid w:val="00E0726F"/>
    <w:rsid w:val="00E10060"/>
    <w:rsid w:val="00E121E1"/>
    <w:rsid w:val="00E12556"/>
    <w:rsid w:val="00E13829"/>
    <w:rsid w:val="00E13A78"/>
    <w:rsid w:val="00E13CE1"/>
    <w:rsid w:val="00E13D92"/>
    <w:rsid w:val="00E142AD"/>
    <w:rsid w:val="00E147D3"/>
    <w:rsid w:val="00E14940"/>
    <w:rsid w:val="00E14C0D"/>
    <w:rsid w:val="00E14E62"/>
    <w:rsid w:val="00E155A9"/>
    <w:rsid w:val="00E15B88"/>
    <w:rsid w:val="00E1628C"/>
    <w:rsid w:val="00E16571"/>
    <w:rsid w:val="00E16630"/>
    <w:rsid w:val="00E1680C"/>
    <w:rsid w:val="00E16D51"/>
    <w:rsid w:val="00E17133"/>
    <w:rsid w:val="00E17552"/>
    <w:rsid w:val="00E179BD"/>
    <w:rsid w:val="00E17BFE"/>
    <w:rsid w:val="00E17D07"/>
    <w:rsid w:val="00E17D32"/>
    <w:rsid w:val="00E20A3A"/>
    <w:rsid w:val="00E20B5A"/>
    <w:rsid w:val="00E20CB0"/>
    <w:rsid w:val="00E20EE6"/>
    <w:rsid w:val="00E20FF4"/>
    <w:rsid w:val="00E211C4"/>
    <w:rsid w:val="00E216EA"/>
    <w:rsid w:val="00E21BCE"/>
    <w:rsid w:val="00E21D03"/>
    <w:rsid w:val="00E2220D"/>
    <w:rsid w:val="00E226A6"/>
    <w:rsid w:val="00E22E5E"/>
    <w:rsid w:val="00E230BA"/>
    <w:rsid w:val="00E23FE8"/>
    <w:rsid w:val="00E24A48"/>
    <w:rsid w:val="00E25034"/>
    <w:rsid w:val="00E252B0"/>
    <w:rsid w:val="00E253BB"/>
    <w:rsid w:val="00E2599F"/>
    <w:rsid w:val="00E259DB"/>
    <w:rsid w:val="00E25DA3"/>
    <w:rsid w:val="00E26666"/>
    <w:rsid w:val="00E278F8"/>
    <w:rsid w:val="00E27CA9"/>
    <w:rsid w:val="00E300BE"/>
    <w:rsid w:val="00E30467"/>
    <w:rsid w:val="00E307E5"/>
    <w:rsid w:val="00E30EA7"/>
    <w:rsid w:val="00E31AFF"/>
    <w:rsid w:val="00E31C09"/>
    <w:rsid w:val="00E31F7E"/>
    <w:rsid w:val="00E3208E"/>
    <w:rsid w:val="00E326D4"/>
    <w:rsid w:val="00E32A09"/>
    <w:rsid w:val="00E32A39"/>
    <w:rsid w:val="00E32C06"/>
    <w:rsid w:val="00E33010"/>
    <w:rsid w:val="00E33327"/>
    <w:rsid w:val="00E33343"/>
    <w:rsid w:val="00E337BB"/>
    <w:rsid w:val="00E337DB"/>
    <w:rsid w:val="00E340A7"/>
    <w:rsid w:val="00E3474D"/>
    <w:rsid w:val="00E348B3"/>
    <w:rsid w:val="00E3586C"/>
    <w:rsid w:val="00E359FE"/>
    <w:rsid w:val="00E35A3B"/>
    <w:rsid w:val="00E35CE8"/>
    <w:rsid w:val="00E3603A"/>
    <w:rsid w:val="00E361B4"/>
    <w:rsid w:val="00E3647A"/>
    <w:rsid w:val="00E367B9"/>
    <w:rsid w:val="00E36B55"/>
    <w:rsid w:val="00E409A2"/>
    <w:rsid w:val="00E409FA"/>
    <w:rsid w:val="00E40D16"/>
    <w:rsid w:val="00E41070"/>
    <w:rsid w:val="00E41605"/>
    <w:rsid w:val="00E41C6E"/>
    <w:rsid w:val="00E4218E"/>
    <w:rsid w:val="00E422AD"/>
    <w:rsid w:val="00E42CCE"/>
    <w:rsid w:val="00E430D0"/>
    <w:rsid w:val="00E438FE"/>
    <w:rsid w:val="00E44194"/>
    <w:rsid w:val="00E44A13"/>
    <w:rsid w:val="00E44F10"/>
    <w:rsid w:val="00E4651B"/>
    <w:rsid w:val="00E46F1A"/>
    <w:rsid w:val="00E506C3"/>
    <w:rsid w:val="00E509F3"/>
    <w:rsid w:val="00E50F6A"/>
    <w:rsid w:val="00E51A36"/>
    <w:rsid w:val="00E51A37"/>
    <w:rsid w:val="00E522BA"/>
    <w:rsid w:val="00E5236A"/>
    <w:rsid w:val="00E5240B"/>
    <w:rsid w:val="00E52E01"/>
    <w:rsid w:val="00E538F7"/>
    <w:rsid w:val="00E5397B"/>
    <w:rsid w:val="00E540EE"/>
    <w:rsid w:val="00E54DF9"/>
    <w:rsid w:val="00E5571B"/>
    <w:rsid w:val="00E558C2"/>
    <w:rsid w:val="00E55ADC"/>
    <w:rsid w:val="00E560EE"/>
    <w:rsid w:val="00E56E5E"/>
    <w:rsid w:val="00E56EE9"/>
    <w:rsid w:val="00E5770D"/>
    <w:rsid w:val="00E5780F"/>
    <w:rsid w:val="00E57E4E"/>
    <w:rsid w:val="00E60AE3"/>
    <w:rsid w:val="00E60ECF"/>
    <w:rsid w:val="00E6163C"/>
    <w:rsid w:val="00E616E3"/>
    <w:rsid w:val="00E61CD2"/>
    <w:rsid w:val="00E61E52"/>
    <w:rsid w:val="00E622B0"/>
    <w:rsid w:val="00E62517"/>
    <w:rsid w:val="00E62BC0"/>
    <w:rsid w:val="00E62EFE"/>
    <w:rsid w:val="00E62F70"/>
    <w:rsid w:val="00E6378D"/>
    <w:rsid w:val="00E6385E"/>
    <w:rsid w:val="00E63FDB"/>
    <w:rsid w:val="00E642CA"/>
    <w:rsid w:val="00E64565"/>
    <w:rsid w:val="00E645EE"/>
    <w:rsid w:val="00E64C2B"/>
    <w:rsid w:val="00E655D1"/>
    <w:rsid w:val="00E65603"/>
    <w:rsid w:val="00E65EAC"/>
    <w:rsid w:val="00E670B8"/>
    <w:rsid w:val="00E6765E"/>
    <w:rsid w:val="00E67760"/>
    <w:rsid w:val="00E67DFD"/>
    <w:rsid w:val="00E7022C"/>
    <w:rsid w:val="00E70D85"/>
    <w:rsid w:val="00E71376"/>
    <w:rsid w:val="00E71A5F"/>
    <w:rsid w:val="00E7210B"/>
    <w:rsid w:val="00E72357"/>
    <w:rsid w:val="00E73327"/>
    <w:rsid w:val="00E73591"/>
    <w:rsid w:val="00E73734"/>
    <w:rsid w:val="00E74A8E"/>
    <w:rsid w:val="00E74B5C"/>
    <w:rsid w:val="00E74EF4"/>
    <w:rsid w:val="00E76052"/>
    <w:rsid w:val="00E76152"/>
    <w:rsid w:val="00E761B5"/>
    <w:rsid w:val="00E77DD5"/>
    <w:rsid w:val="00E80554"/>
    <w:rsid w:val="00E8114E"/>
    <w:rsid w:val="00E8128E"/>
    <w:rsid w:val="00E81C63"/>
    <w:rsid w:val="00E82685"/>
    <w:rsid w:val="00E839D7"/>
    <w:rsid w:val="00E8525D"/>
    <w:rsid w:val="00E853BA"/>
    <w:rsid w:val="00E85B0F"/>
    <w:rsid w:val="00E86F5D"/>
    <w:rsid w:val="00E876B9"/>
    <w:rsid w:val="00E8788D"/>
    <w:rsid w:val="00E87B43"/>
    <w:rsid w:val="00E87F75"/>
    <w:rsid w:val="00E905DB"/>
    <w:rsid w:val="00E90C4C"/>
    <w:rsid w:val="00E919E8"/>
    <w:rsid w:val="00E91B4C"/>
    <w:rsid w:val="00E921B4"/>
    <w:rsid w:val="00E9221C"/>
    <w:rsid w:val="00E93B11"/>
    <w:rsid w:val="00E93E01"/>
    <w:rsid w:val="00E94173"/>
    <w:rsid w:val="00E9462C"/>
    <w:rsid w:val="00E94843"/>
    <w:rsid w:val="00E94874"/>
    <w:rsid w:val="00E952D8"/>
    <w:rsid w:val="00E959C5"/>
    <w:rsid w:val="00E95A65"/>
    <w:rsid w:val="00E95C82"/>
    <w:rsid w:val="00E95D4A"/>
    <w:rsid w:val="00E96076"/>
    <w:rsid w:val="00E9618F"/>
    <w:rsid w:val="00E965E8"/>
    <w:rsid w:val="00E966EE"/>
    <w:rsid w:val="00E96FC9"/>
    <w:rsid w:val="00E971DE"/>
    <w:rsid w:val="00E97864"/>
    <w:rsid w:val="00E97E09"/>
    <w:rsid w:val="00EA0003"/>
    <w:rsid w:val="00EA012B"/>
    <w:rsid w:val="00EA0D12"/>
    <w:rsid w:val="00EA1093"/>
    <w:rsid w:val="00EA15E5"/>
    <w:rsid w:val="00EA17BB"/>
    <w:rsid w:val="00EA21FE"/>
    <w:rsid w:val="00EA253D"/>
    <w:rsid w:val="00EA2B8E"/>
    <w:rsid w:val="00EA3030"/>
    <w:rsid w:val="00EA42D5"/>
    <w:rsid w:val="00EA446C"/>
    <w:rsid w:val="00EA4BA2"/>
    <w:rsid w:val="00EA5139"/>
    <w:rsid w:val="00EA563F"/>
    <w:rsid w:val="00EA5B19"/>
    <w:rsid w:val="00EA5FE8"/>
    <w:rsid w:val="00EA6884"/>
    <w:rsid w:val="00EA68A5"/>
    <w:rsid w:val="00EA783F"/>
    <w:rsid w:val="00EA7E6D"/>
    <w:rsid w:val="00EB04F9"/>
    <w:rsid w:val="00EB069C"/>
    <w:rsid w:val="00EB0A9A"/>
    <w:rsid w:val="00EB0F85"/>
    <w:rsid w:val="00EB2171"/>
    <w:rsid w:val="00EB2E4F"/>
    <w:rsid w:val="00EB3181"/>
    <w:rsid w:val="00EB36A0"/>
    <w:rsid w:val="00EB420D"/>
    <w:rsid w:val="00EB4D58"/>
    <w:rsid w:val="00EB50A4"/>
    <w:rsid w:val="00EB50F8"/>
    <w:rsid w:val="00EB58AA"/>
    <w:rsid w:val="00EB5FE2"/>
    <w:rsid w:val="00EB6EAA"/>
    <w:rsid w:val="00EB768B"/>
    <w:rsid w:val="00EB787B"/>
    <w:rsid w:val="00EB7A2A"/>
    <w:rsid w:val="00EC03F9"/>
    <w:rsid w:val="00EC1A1A"/>
    <w:rsid w:val="00EC216B"/>
    <w:rsid w:val="00EC260E"/>
    <w:rsid w:val="00EC3045"/>
    <w:rsid w:val="00EC33C1"/>
    <w:rsid w:val="00EC3C52"/>
    <w:rsid w:val="00EC3F16"/>
    <w:rsid w:val="00EC45E5"/>
    <w:rsid w:val="00EC4F36"/>
    <w:rsid w:val="00EC5745"/>
    <w:rsid w:val="00EC5B2A"/>
    <w:rsid w:val="00EC604C"/>
    <w:rsid w:val="00EC7130"/>
    <w:rsid w:val="00EC77F9"/>
    <w:rsid w:val="00EC791A"/>
    <w:rsid w:val="00EC7D27"/>
    <w:rsid w:val="00ED04FB"/>
    <w:rsid w:val="00ED0A33"/>
    <w:rsid w:val="00ED0B91"/>
    <w:rsid w:val="00ED1B22"/>
    <w:rsid w:val="00ED251C"/>
    <w:rsid w:val="00ED2AB5"/>
    <w:rsid w:val="00ED2C9D"/>
    <w:rsid w:val="00ED2D36"/>
    <w:rsid w:val="00ED318A"/>
    <w:rsid w:val="00ED3F36"/>
    <w:rsid w:val="00ED4267"/>
    <w:rsid w:val="00ED483E"/>
    <w:rsid w:val="00ED494A"/>
    <w:rsid w:val="00ED4E3D"/>
    <w:rsid w:val="00ED5D9A"/>
    <w:rsid w:val="00ED6ACF"/>
    <w:rsid w:val="00ED6EDD"/>
    <w:rsid w:val="00EE0AAE"/>
    <w:rsid w:val="00EE107C"/>
    <w:rsid w:val="00EE1545"/>
    <w:rsid w:val="00EE1A9F"/>
    <w:rsid w:val="00EE2210"/>
    <w:rsid w:val="00EE259A"/>
    <w:rsid w:val="00EE2C8C"/>
    <w:rsid w:val="00EE2CC8"/>
    <w:rsid w:val="00EE30A8"/>
    <w:rsid w:val="00EE3182"/>
    <w:rsid w:val="00EE33CE"/>
    <w:rsid w:val="00EE3D43"/>
    <w:rsid w:val="00EE3EFC"/>
    <w:rsid w:val="00EE4111"/>
    <w:rsid w:val="00EE4631"/>
    <w:rsid w:val="00EE5412"/>
    <w:rsid w:val="00EE588D"/>
    <w:rsid w:val="00EE74A5"/>
    <w:rsid w:val="00EE778D"/>
    <w:rsid w:val="00EE7AC7"/>
    <w:rsid w:val="00EE7B5F"/>
    <w:rsid w:val="00EF1A49"/>
    <w:rsid w:val="00EF1B38"/>
    <w:rsid w:val="00EF278C"/>
    <w:rsid w:val="00EF2989"/>
    <w:rsid w:val="00EF32D2"/>
    <w:rsid w:val="00EF35D9"/>
    <w:rsid w:val="00EF3B3E"/>
    <w:rsid w:val="00EF4B59"/>
    <w:rsid w:val="00EF4C4D"/>
    <w:rsid w:val="00EF5A0E"/>
    <w:rsid w:val="00EF7233"/>
    <w:rsid w:val="00EF7250"/>
    <w:rsid w:val="00EF73E6"/>
    <w:rsid w:val="00EF74C5"/>
    <w:rsid w:val="00F005A2"/>
    <w:rsid w:val="00F018D1"/>
    <w:rsid w:val="00F01A00"/>
    <w:rsid w:val="00F01F13"/>
    <w:rsid w:val="00F01FF5"/>
    <w:rsid w:val="00F020E6"/>
    <w:rsid w:val="00F02753"/>
    <w:rsid w:val="00F02F24"/>
    <w:rsid w:val="00F03068"/>
    <w:rsid w:val="00F03608"/>
    <w:rsid w:val="00F03CC8"/>
    <w:rsid w:val="00F03E69"/>
    <w:rsid w:val="00F040A6"/>
    <w:rsid w:val="00F04202"/>
    <w:rsid w:val="00F0479E"/>
    <w:rsid w:val="00F0498D"/>
    <w:rsid w:val="00F05C87"/>
    <w:rsid w:val="00F05FF1"/>
    <w:rsid w:val="00F06986"/>
    <w:rsid w:val="00F06F9A"/>
    <w:rsid w:val="00F07388"/>
    <w:rsid w:val="00F07725"/>
    <w:rsid w:val="00F101FD"/>
    <w:rsid w:val="00F1054D"/>
    <w:rsid w:val="00F106F6"/>
    <w:rsid w:val="00F11341"/>
    <w:rsid w:val="00F11358"/>
    <w:rsid w:val="00F12AD5"/>
    <w:rsid w:val="00F12D2D"/>
    <w:rsid w:val="00F130CB"/>
    <w:rsid w:val="00F13708"/>
    <w:rsid w:val="00F1385F"/>
    <w:rsid w:val="00F142DD"/>
    <w:rsid w:val="00F14350"/>
    <w:rsid w:val="00F14517"/>
    <w:rsid w:val="00F15014"/>
    <w:rsid w:val="00F151F4"/>
    <w:rsid w:val="00F1619F"/>
    <w:rsid w:val="00F16591"/>
    <w:rsid w:val="00F165D7"/>
    <w:rsid w:val="00F16663"/>
    <w:rsid w:val="00F16730"/>
    <w:rsid w:val="00F169A8"/>
    <w:rsid w:val="00F171D8"/>
    <w:rsid w:val="00F1739A"/>
    <w:rsid w:val="00F17620"/>
    <w:rsid w:val="00F17738"/>
    <w:rsid w:val="00F1781C"/>
    <w:rsid w:val="00F17A4B"/>
    <w:rsid w:val="00F17E04"/>
    <w:rsid w:val="00F205CD"/>
    <w:rsid w:val="00F20A58"/>
    <w:rsid w:val="00F20CFB"/>
    <w:rsid w:val="00F21031"/>
    <w:rsid w:val="00F215AF"/>
    <w:rsid w:val="00F21672"/>
    <w:rsid w:val="00F2198E"/>
    <w:rsid w:val="00F22AA4"/>
    <w:rsid w:val="00F22D4D"/>
    <w:rsid w:val="00F23160"/>
    <w:rsid w:val="00F23C2F"/>
    <w:rsid w:val="00F23DC2"/>
    <w:rsid w:val="00F23ED5"/>
    <w:rsid w:val="00F243D0"/>
    <w:rsid w:val="00F24494"/>
    <w:rsid w:val="00F24754"/>
    <w:rsid w:val="00F25235"/>
    <w:rsid w:val="00F25290"/>
    <w:rsid w:val="00F25724"/>
    <w:rsid w:val="00F26607"/>
    <w:rsid w:val="00F26617"/>
    <w:rsid w:val="00F268FE"/>
    <w:rsid w:val="00F26C58"/>
    <w:rsid w:val="00F26F69"/>
    <w:rsid w:val="00F2722F"/>
    <w:rsid w:val="00F27294"/>
    <w:rsid w:val="00F27387"/>
    <w:rsid w:val="00F274B6"/>
    <w:rsid w:val="00F275A3"/>
    <w:rsid w:val="00F278C4"/>
    <w:rsid w:val="00F279C7"/>
    <w:rsid w:val="00F30574"/>
    <w:rsid w:val="00F30C3D"/>
    <w:rsid w:val="00F30C6F"/>
    <w:rsid w:val="00F30DB5"/>
    <w:rsid w:val="00F314F1"/>
    <w:rsid w:val="00F31F63"/>
    <w:rsid w:val="00F32C01"/>
    <w:rsid w:val="00F32CEF"/>
    <w:rsid w:val="00F336C0"/>
    <w:rsid w:val="00F339F3"/>
    <w:rsid w:val="00F3405B"/>
    <w:rsid w:val="00F34A56"/>
    <w:rsid w:val="00F35071"/>
    <w:rsid w:val="00F35544"/>
    <w:rsid w:val="00F3579D"/>
    <w:rsid w:val="00F35853"/>
    <w:rsid w:val="00F36D1B"/>
    <w:rsid w:val="00F373A7"/>
    <w:rsid w:val="00F37681"/>
    <w:rsid w:val="00F376F0"/>
    <w:rsid w:val="00F37DB8"/>
    <w:rsid w:val="00F37E5B"/>
    <w:rsid w:val="00F40708"/>
    <w:rsid w:val="00F40769"/>
    <w:rsid w:val="00F409A1"/>
    <w:rsid w:val="00F40BB7"/>
    <w:rsid w:val="00F40E3D"/>
    <w:rsid w:val="00F4167C"/>
    <w:rsid w:val="00F41864"/>
    <w:rsid w:val="00F42CA9"/>
    <w:rsid w:val="00F441E6"/>
    <w:rsid w:val="00F4478E"/>
    <w:rsid w:val="00F44B61"/>
    <w:rsid w:val="00F44C01"/>
    <w:rsid w:val="00F44DA5"/>
    <w:rsid w:val="00F44E9D"/>
    <w:rsid w:val="00F451D7"/>
    <w:rsid w:val="00F45387"/>
    <w:rsid w:val="00F45BDA"/>
    <w:rsid w:val="00F45D18"/>
    <w:rsid w:val="00F46188"/>
    <w:rsid w:val="00F46BA1"/>
    <w:rsid w:val="00F46BAE"/>
    <w:rsid w:val="00F46CC5"/>
    <w:rsid w:val="00F46CDB"/>
    <w:rsid w:val="00F47715"/>
    <w:rsid w:val="00F4794A"/>
    <w:rsid w:val="00F47C6E"/>
    <w:rsid w:val="00F47F63"/>
    <w:rsid w:val="00F5059F"/>
    <w:rsid w:val="00F51308"/>
    <w:rsid w:val="00F51479"/>
    <w:rsid w:val="00F516A2"/>
    <w:rsid w:val="00F51C90"/>
    <w:rsid w:val="00F521F2"/>
    <w:rsid w:val="00F52D8E"/>
    <w:rsid w:val="00F52D95"/>
    <w:rsid w:val="00F53099"/>
    <w:rsid w:val="00F538AE"/>
    <w:rsid w:val="00F53ACE"/>
    <w:rsid w:val="00F541FC"/>
    <w:rsid w:val="00F54EDD"/>
    <w:rsid w:val="00F552EA"/>
    <w:rsid w:val="00F55324"/>
    <w:rsid w:val="00F55485"/>
    <w:rsid w:val="00F55A15"/>
    <w:rsid w:val="00F56633"/>
    <w:rsid w:val="00F56896"/>
    <w:rsid w:val="00F56C51"/>
    <w:rsid w:val="00F57195"/>
    <w:rsid w:val="00F573E1"/>
    <w:rsid w:val="00F5761B"/>
    <w:rsid w:val="00F57674"/>
    <w:rsid w:val="00F57A93"/>
    <w:rsid w:val="00F57E0B"/>
    <w:rsid w:val="00F60516"/>
    <w:rsid w:val="00F60FEB"/>
    <w:rsid w:val="00F61225"/>
    <w:rsid w:val="00F61878"/>
    <w:rsid w:val="00F61A69"/>
    <w:rsid w:val="00F62341"/>
    <w:rsid w:val="00F6347B"/>
    <w:rsid w:val="00F636AD"/>
    <w:rsid w:val="00F63977"/>
    <w:rsid w:val="00F63A01"/>
    <w:rsid w:val="00F64AB5"/>
    <w:rsid w:val="00F64E00"/>
    <w:rsid w:val="00F65C54"/>
    <w:rsid w:val="00F65DC1"/>
    <w:rsid w:val="00F678CC"/>
    <w:rsid w:val="00F67B53"/>
    <w:rsid w:val="00F70486"/>
    <w:rsid w:val="00F707A7"/>
    <w:rsid w:val="00F71172"/>
    <w:rsid w:val="00F712A4"/>
    <w:rsid w:val="00F71AC0"/>
    <w:rsid w:val="00F72A48"/>
    <w:rsid w:val="00F72FB7"/>
    <w:rsid w:val="00F73293"/>
    <w:rsid w:val="00F739D5"/>
    <w:rsid w:val="00F73B14"/>
    <w:rsid w:val="00F749AE"/>
    <w:rsid w:val="00F74B3B"/>
    <w:rsid w:val="00F77653"/>
    <w:rsid w:val="00F77805"/>
    <w:rsid w:val="00F77A25"/>
    <w:rsid w:val="00F8082D"/>
    <w:rsid w:val="00F80AEE"/>
    <w:rsid w:val="00F8122B"/>
    <w:rsid w:val="00F81D51"/>
    <w:rsid w:val="00F82157"/>
    <w:rsid w:val="00F8243F"/>
    <w:rsid w:val="00F826C4"/>
    <w:rsid w:val="00F82C91"/>
    <w:rsid w:val="00F82F84"/>
    <w:rsid w:val="00F83300"/>
    <w:rsid w:val="00F83325"/>
    <w:rsid w:val="00F83BDD"/>
    <w:rsid w:val="00F848FE"/>
    <w:rsid w:val="00F850BC"/>
    <w:rsid w:val="00F852D5"/>
    <w:rsid w:val="00F85CEA"/>
    <w:rsid w:val="00F86404"/>
    <w:rsid w:val="00F8683A"/>
    <w:rsid w:val="00F86E30"/>
    <w:rsid w:val="00F87543"/>
    <w:rsid w:val="00F878D8"/>
    <w:rsid w:val="00F904C3"/>
    <w:rsid w:val="00F9070C"/>
    <w:rsid w:val="00F90723"/>
    <w:rsid w:val="00F90857"/>
    <w:rsid w:val="00F90AED"/>
    <w:rsid w:val="00F90D72"/>
    <w:rsid w:val="00F90F6D"/>
    <w:rsid w:val="00F92003"/>
    <w:rsid w:val="00F932A7"/>
    <w:rsid w:val="00F937BD"/>
    <w:rsid w:val="00F93F00"/>
    <w:rsid w:val="00F94EB2"/>
    <w:rsid w:val="00F953F7"/>
    <w:rsid w:val="00F9559B"/>
    <w:rsid w:val="00F96A1D"/>
    <w:rsid w:val="00F96A87"/>
    <w:rsid w:val="00F9708C"/>
    <w:rsid w:val="00FA0140"/>
    <w:rsid w:val="00FA0680"/>
    <w:rsid w:val="00FA098B"/>
    <w:rsid w:val="00FA1207"/>
    <w:rsid w:val="00FA1499"/>
    <w:rsid w:val="00FA1522"/>
    <w:rsid w:val="00FA1617"/>
    <w:rsid w:val="00FA1ED7"/>
    <w:rsid w:val="00FA2A5C"/>
    <w:rsid w:val="00FA2EC7"/>
    <w:rsid w:val="00FA2F0F"/>
    <w:rsid w:val="00FA3812"/>
    <w:rsid w:val="00FA3B5D"/>
    <w:rsid w:val="00FA3FCD"/>
    <w:rsid w:val="00FA4DD2"/>
    <w:rsid w:val="00FA5171"/>
    <w:rsid w:val="00FA5198"/>
    <w:rsid w:val="00FA58AA"/>
    <w:rsid w:val="00FA5C0F"/>
    <w:rsid w:val="00FA6649"/>
    <w:rsid w:val="00FA78B0"/>
    <w:rsid w:val="00FA79A8"/>
    <w:rsid w:val="00FA7A28"/>
    <w:rsid w:val="00FB01F5"/>
    <w:rsid w:val="00FB04F1"/>
    <w:rsid w:val="00FB0684"/>
    <w:rsid w:val="00FB072D"/>
    <w:rsid w:val="00FB0ACE"/>
    <w:rsid w:val="00FB0C5B"/>
    <w:rsid w:val="00FB1109"/>
    <w:rsid w:val="00FB1924"/>
    <w:rsid w:val="00FB220A"/>
    <w:rsid w:val="00FB2C6C"/>
    <w:rsid w:val="00FB2CF0"/>
    <w:rsid w:val="00FB2EFD"/>
    <w:rsid w:val="00FB36C6"/>
    <w:rsid w:val="00FB4974"/>
    <w:rsid w:val="00FB4C77"/>
    <w:rsid w:val="00FB4DE9"/>
    <w:rsid w:val="00FB5A24"/>
    <w:rsid w:val="00FB5E05"/>
    <w:rsid w:val="00FB64DB"/>
    <w:rsid w:val="00FB6527"/>
    <w:rsid w:val="00FB6C36"/>
    <w:rsid w:val="00FB7395"/>
    <w:rsid w:val="00FC00BD"/>
    <w:rsid w:val="00FC0386"/>
    <w:rsid w:val="00FC0715"/>
    <w:rsid w:val="00FC10DD"/>
    <w:rsid w:val="00FC1450"/>
    <w:rsid w:val="00FC1C9C"/>
    <w:rsid w:val="00FC1FD4"/>
    <w:rsid w:val="00FC24E7"/>
    <w:rsid w:val="00FC29CB"/>
    <w:rsid w:val="00FC2CF9"/>
    <w:rsid w:val="00FC305C"/>
    <w:rsid w:val="00FC3BD6"/>
    <w:rsid w:val="00FC4659"/>
    <w:rsid w:val="00FC4E21"/>
    <w:rsid w:val="00FC54E6"/>
    <w:rsid w:val="00FC60CE"/>
    <w:rsid w:val="00FC6436"/>
    <w:rsid w:val="00FC6CEC"/>
    <w:rsid w:val="00FC7199"/>
    <w:rsid w:val="00FC78A5"/>
    <w:rsid w:val="00FC7F9A"/>
    <w:rsid w:val="00FD04CD"/>
    <w:rsid w:val="00FD1471"/>
    <w:rsid w:val="00FD149E"/>
    <w:rsid w:val="00FD1E33"/>
    <w:rsid w:val="00FD1F60"/>
    <w:rsid w:val="00FD21DF"/>
    <w:rsid w:val="00FD2327"/>
    <w:rsid w:val="00FD268C"/>
    <w:rsid w:val="00FD2D51"/>
    <w:rsid w:val="00FD2F63"/>
    <w:rsid w:val="00FD3FC4"/>
    <w:rsid w:val="00FD4C50"/>
    <w:rsid w:val="00FD5BCD"/>
    <w:rsid w:val="00FD6180"/>
    <w:rsid w:val="00FD64E7"/>
    <w:rsid w:val="00FD6799"/>
    <w:rsid w:val="00FD6AD3"/>
    <w:rsid w:val="00FD6E01"/>
    <w:rsid w:val="00FD72C4"/>
    <w:rsid w:val="00FD7314"/>
    <w:rsid w:val="00FD7516"/>
    <w:rsid w:val="00FD7F4E"/>
    <w:rsid w:val="00FE0CA2"/>
    <w:rsid w:val="00FE0D3D"/>
    <w:rsid w:val="00FE177C"/>
    <w:rsid w:val="00FE1888"/>
    <w:rsid w:val="00FE25FA"/>
    <w:rsid w:val="00FE2E75"/>
    <w:rsid w:val="00FE3526"/>
    <w:rsid w:val="00FE3AB4"/>
    <w:rsid w:val="00FE3B34"/>
    <w:rsid w:val="00FE3DE0"/>
    <w:rsid w:val="00FE3EA6"/>
    <w:rsid w:val="00FE4AB9"/>
    <w:rsid w:val="00FE5694"/>
    <w:rsid w:val="00FE5939"/>
    <w:rsid w:val="00FE606C"/>
    <w:rsid w:val="00FE6226"/>
    <w:rsid w:val="00FE6326"/>
    <w:rsid w:val="00FE654E"/>
    <w:rsid w:val="00FE6C1A"/>
    <w:rsid w:val="00FE7095"/>
    <w:rsid w:val="00FE7D81"/>
    <w:rsid w:val="00FF08D9"/>
    <w:rsid w:val="00FF0A9F"/>
    <w:rsid w:val="00FF1933"/>
    <w:rsid w:val="00FF1C5C"/>
    <w:rsid w:val="00FF1EDD"/>
    <w:rsid w:val="00FF2047"/>
    <w:rsid w:val="00FF2075"/>
    <w:rsid w:val="00FF26DA"/>
    <w:rsid w:val="00FF28E3"/>
    <w:rsid w:val="00FF368F"/>
    <w:rsid w:val="00FF37AB"/>
    <w:rsid w:val="00FF4242"/>
    <w:rsid w:val="00FF43F3"/>
    <w:rsid w:val="00FF46B0"/>
    <w:rsid w:val="00FF4980"/>
    <w:rsid w:val="00FF4D81"/>
    <w:rsid w:val="00FF5260"/>
    <w:rsid w:val="00FF596E"/>
    <w:rsid w:val="00FF5CD0"/>
    <w:rsid w:val="00FF6865"/>
    <w:rsid w:val="00FF6BF6"/>
    <w:rsid w:val="00FF6DA2"/>
    <w:rsid w:val="01980848"/>
    <w:rsid w:val="0299666C"/>
    <w:rsid w:val="03DB83C1"/>
    <w:rsid w:val="06110DF1"/>
    <w:rsid w:val="061B5347"/>
    <w:rsid w:val="062AB37B"/>
    <w:rsid w:val="06461613"/>
    <w:rsid w:val="06DF26DC"/>
    <w:rsid w:val="077FC211"/>
    <w:rsid w:val="081AF0E2"/>
    <w:rsid w:val="08939B8D"/>
    <w:rsid w:val="08C21022"/>
    <w:rsid w:val="09AE783C"/>
    <w:rsid w:val="09AE80CF"/>
    <w:rsid w:val="0A20CAC5"/>
    <w:rsid w:val="0A6D14C4"/>
    <w:rsid w:val="0AD2EDCE"/>
    <w:rsid w:val="0C05F8C6"/>
    <w:rsid w:val="0C0A0989"/>
    <w:rsid w:val="0C2AB267"/>
    <w:rsid w:val="0C5957AC"/>
    <w:rsid w:val="0CFF4E77"/>
    <w:rsid w:val="0E0264A3"/>
    <w:rsid w:val="0E74376B"/>
    <w:rsid w:val="11AB41D8"/>
    <w:rsid w:val="121BDCE8"/>
    <w:rsid w:val="1234F3D4"/>
    <w:rsid w:val="12DC945F"/>
    <w:rsid w:val="1333C9EC"/>
    <w:rsid w:val="14605A52"/>
    <w:rsid w:val="14AD8B45"/>
    <w:rsid w:val="15A5E680"/>
    <w:rsid w:val="15B1185F"/>
    <w:rsid w:val="15BA5D1F"/>
    <w:rsid w:val="15BF0F65"/>
    <w:rsid w:val="16D0C537"/>
    <w:rsid w:val="18586FA9"/>
    <w:rsid w:val="18FCC214"/>
    <w:rsid w:val="190B0164"/>
    <w:rsid w:val="191183C3"/>
    <w:rsid w:val="191D1F21"/>
    <w:rsid w:val="1A0B6DD4"/>
    <w:rsid w:val="1AEF4ED6"/>
    <w:rsid w:val="1B7CBBC0"/>
    <w:rsid w:val="1BFCC565"/>
    <w:rsid w:val="1C89C65D"/>
    <w:rsid w:val="1E7166F1"/>
    <w:rsid w:val="1E8F60E1"/>
    <w:rsid w:val="1F8B743C"/>
    <w:rsid w:val="21077655"/>
    <w:rsid w:val="2197FE5B"/>
    <w:rsid w:val="21D9B881"/>
    <w:rsid w:val="221C0014"/>
    <w:rsid w:val="226CBB94"/>
    <w:rsid w:val="22A6560E"/>
    <w:rsid w:val="22E1E6C0"/>
    <w:rsid w:val="25A3D24C"/>
    <w:rsid w:val="2635DFE7"/>
    <w:rsid w:val="267B5D6F"/>
    <w:rsid w:val="27FDE347"/>
    <w:rsid w:val="2836E3E9"/>
    <w:rsid w:val="283BE5A7"/>
    <w:rsid w:val="2844DDAB"/>
    <w:rsid w:val="2906FBED"/>
    <w:rsid w:val="292D85A6"/>
    <w:rsid w:val="2981F699"/>
    <w:rsid w:val="29C0D987"/>
    <w:rsid w:val="2A810D2E"/>
    <w:rsid w:val="2AB7FA3B"/>
    <w:rsid w:val="2ABC5558"/>
    <w:rsid w:val="2B2BF987"/>
    <w:rsid w:val="2B3E007F"/>
    <w:rsid w:val="2B94C933"/>
    <w:rsid w:val="2C66FEFB"/>
    <w:rsid w:val="2CCC81DB"/>
    <w:rsid w:val="2D01B91C"/>
    <w:rsid w:val="2D829527"/>
    <w:rsid w:val="2E26068A"/>
    <w:rsid w:val="2E9615D7"/>
    <w:rsid w:val="2EDC65A8"/>
    <w:rsid w:val="2F832EC7"/>
    <w:rsid w:val="2FB03B24"/>
    <w:rsid w:val="3109F597"/>
    <w:rsid w:val="3110DD53"/>
    <w:rsid w:val="3118E907"/>
    <w:rsid w:val="3145FB07"/>
    <w:rsid w:val="31EAFDB2"/>
    <w:rsid w:val="32569201"/>
    <w:rsid w:val="32A761D3"/>
    <w:rsid w:val="3442C75C"/>
    <w:rsid w:val="35513E10"/>
    <w:rsid w:val="3575394F"/>
    <w:rsid w:val="363133EE"/>
    <w:rsid w:val="36E76F4A"/>
    <w:rsid w:val="36F18CAC"/>
    <w:rsid w:val="37556C17"/>
    <w:rsid w:val="37C22994"/>
    <w:rsid w:val="3898EFCE"/>
    <w:rsid w:val="39D774C9"/>
    <w:rsid w:val="39E92E62"/>
    <w:rsid w:val="3A4D882B"/>
    <w:rsid w:val="3B686345"/>
    <w:rsid w:val="3B6EC52A"/>
    <w:rsid w:val="3BDB54A2"/>
    <w:rsid w:val="3C3BA6BC"/>
    <w:rsid w:val="3C3F12D1"/>
    <w:rsid w:val="3C55ED48"/>
    <w:rsid w:val="3C7F6D1B"/>
    <w:rsid w:val="3D0A4B8C"/>
    <w:rsid w:val="3DC44CB5"/>
    <w:rsid w:val="3E93AC23"/>
    <w:rsid w:val="3FC8A359"/>
    <w:rsid w:val="403ADA59"/>
    <w:rsid w:val="40CC2389"/>
    <w:rsid w:val="40DEEB54"/>
    <w:rsid w:val="40E38BD1"/>
    <w:rsid w:val="41985A1E"/>
    <w:rsid w:val="42796E7E"/>
    <w:rsid w:val="430E5C02"/>
    <w:rsid w:val="432E37CE"/>
    <w:rsid w:val="434397FC"/>
    <w:rsid w:val="43C8C43D"/>
    <w:rsid w:val="442BDAAA"/>
    <w:rsid w:val="44740435"/>
    <w:rsid w:val="4499C9FA"/>
    <w:rsid w:val="44B7D28D"/>
    <w:rsid w:val="45855A4B"/>
    <w:rsid w:val="464E8549"/>
    <w:rsid w:val="47094014"/>
    <w:rsid w:val="4713F17B"/>
    <w:rsid w:val="4807E44F"/>
    <w:rsid w:val="480F2DFD"/>
    <w:rsid w:val="4881541E"/>
    <w:rsid w:val="48C5EDC3"/>
    <w:rsid w:val="4B67291B"/>
    <w:rsid w:val="4B6DF422"/>
    <w:rsid w:val="4C01E2C6"/>
    <w:rsid w:val="4C88DCDD"/>
    <w:rsid w:val="4D3410E5"/>
    <w:rsid w:val="4DAF0FCE"/>
    <w:rsid w:val="4DCCA167"/>
    <w:rsid w:val="4E13E1F6"/>
    <w:rsid w:val="4E3A372F"/>
    <w:rsid w:val="4F0D7D69"/>
    <w:rsid w:val="4FB46E4E"/>
    <w:rsid w:val="51AD5BED"/>
    <w:rsid w:val="51B651A5"/>
    <w:rsid w:val="51FF3E15"/>
    <w:rsid w:val="5207B591"/>
    <w:rsid w:val="52CA7EDC"/>
    <w:rsid w:val="53DF7AE9"/>
    <w:rsid w:val="548B9741"/>
    <w:rsid w:val="54BB15B4"/>
    <w:rsid w:val="5517CD09"/>
    <w:rsid w:val="562D1397"/>
    <w:rsid w:val="5703564D"/>
    <w:rsid w:val="570E90A1"/>
    <w:rsid w:val="574B5AC7"/>
    <w:rsid w:val="5942B80D"/>
    <w:rsid w:val="595240B1"/>
    <w:rsid w:val="59829792"/>
    <w:rsid w:val="5A9C5681"/>
    <w:rsid w:val="5AEF7C7D"/>
    <w:rsid w:val="5C4AD425"/>
    <w:rsid w:val="5C925663"/>
    <w:rsid w:val="5D11F8AB"/>
    <w:rsid w:val="5D4EA3A1"/>
    <w:rsid w:val="5E8E62D7"/>
    <w:rsid w:val="5F166F80"/>
    <w:rsid w:val="60911F28"/>
    <w:rsid w:val="60D52532"/>
    <w:rsid w:val="60FEB53D"/>
    <w:rsid w:val="61361FFB"/>
    <w:rsid w:val="61609746"/>
    <w:rsid w:val="61CA997C"/>
    <w:rsid w:val="61CB06D4"/>
    <w:rsid w:val="61D6BDF7"/>
    <w:rsid w:val="621E6E01"/>
    <w:rsid w:val="622AF8BB"/>
    <w:rsid w:val="63A3C69B"/>
    <w:rsid w:val="6410F9B0"/>
    <w:rsid w:val="646EAC00"/>
    <w:rsid w:val="65A1F8D8"/>
    <w:rsid w:val="66AD0F5C"/>
    <w:rsid w:val="66D1AC41"/>
    <w:rsid w:val="673F92EC"/>
    <w:rsid w:val="677976EC"/>
    <w:rsid w:val="68618F68"/>
    <w:rsid w:val="68DF895F"/>
    <w:rsid w:val="6A078DBC"/>
    <w:rsid w:val="6A09BE8C"/>
    <w:rsid w:val="6B1C0068"/>
    <w:rsid w:val="6B8BF05A"/>
    <w:rsid w:val="6B8FBC4C"/>
    <w:rsid w:val="6BC49F69"/>
    <w:rsid w:val="6BD61C34"/>
    <w:rsid w:val="6C20013C"/>
    <w:rsid w:val="6C7EBEC2"/>
    <w:rsid w:val="6CDFEA9B"/>
    <w:rsid w:val="6D8811F3"/>
    <w:rsid w:val="6DA7C05F"/>
    <w:rsid w:val="6DB596B9"/>
    <w:rsid w:val="6E72D14D"/>
    <w:rsid w:val="6E98D6B5"/>
    <w:rsid w:val="6EB56ADD"/>
    <w:rsid w:val="6ED48C68"/>
    <w:rsid w:val="6FEF70F2"/>
    <w:rsid w:val="704B2828"/>
    <w:rsid w:val="71D35C22"/>
    <w:rsid w:val="71EA92D9"/>
    <w:rsid w:val="72C7599C"/>
    <w:rsid w:val="7334F3DD"/>
    <w:rsid w:val="73A7035C"/>
    <w:rsid w:val="73E9D587"/>
    <w:rsid w:val="73F107AF"/>
    <w:rsid w:val="73FE61FD"/>
    <w:rsid w:val="7417489A"/>
    <w:rsid w:val="742C0A41"/>
    <w:rsid w:val="755EF8E2"/>
    <w:rsid w:val="75714888"/>
    <w:rsid w:val="75720EC4"/>
    <w:rsid w:val="75DD1283"/>
    <w:rsid w:val="76171F77"/>
    <w:rsid w:val="76345136"/>
    <w:rsid w:val="767FEF7D"/>
    <w:rsid w:val="768351EA"/>
    <w:rsid w:val="76B45D35"/>
    <w:rsid w:val="77350AE8"/>
    <w:rsid w:val="7838A6FF"/>
    <w:rsid w:val="79196B5C"/>
    <w:rsid w:val="79593248"/>
    <w:rsid w:val="7963B6F6"/>
    <w:rsid w:val="7A2E3FC2"/>
    <w:rsid w:val="7A7F0F8F"/>
    <w:rsid w:val="7AA5BFC9"/>
    <w:rsid w:val="7AEEB773"/>
    <w:rsid w:val="7B50BCBF"/>
    <w:rsid w:val="7C7B5AB0"/>
    <w:rsid w:val="7C8943C5"/>
    <w:rsid w:val="7D4AC547"/>
    <w:rsid w:val="7DD79E87"/>
    <w:rsid w:val="7E0EFCEE"/>
    <w:rsid w:val="7E2BFE0B"/>
    <w:rsid w:val="7E865CF2"/>
    <w:rsid w:val="7F1BB1C1"/>
    <w:rsid w:val="7F1E1A7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7517B4"/>
  <w15:chartTrackingRefBased/>
  <w15:docId w15:val="{717B6085-48DB-45C5-A097-C0A8F7261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5C3"/>
    <w:pPr>
      <w:spacing w:before="120" w:after="120" w:line="276" w:lineRule="auto"/>
    </w:pPr>
    <w:rPr>
      <w:rFonts w:ascii="Arial" w:hAnsi="Arial"/>
      <w:sz w:val="22"/>
    </w:rPr>
  </w:style>
  <w:style w:type="paragraph" w:styleId="Heading1">
    <w:name w:val="heading 1"/>
    <w:basedOn w:val="Normal"/>
    <w:next w:val="Normal"/>
    <w:link w:val="Heading1Char"/>
    <w:uiPriority w:val="9"/>
    <w:qFormat/>
    <w:rsid w:val="007B07B3"/>
    <w:pPr>
      <w:keepNext/>
      <w:keepLines/>
      <w:pageBreakBefore/>
      <w:pBdr>
        <w:bottom w:val="single" w:sz="12" w:space="10" w:color="00DCA1" w:themeColor="background2"/>
      </w:pBdr>
      <w:spacing w:before="240"/>
      <w:outlineLvl w:val="0"/>
    </w:pPr>
    <w:rPr>
      <w:rFonts w:eastAsiaTheme="majorEastAsia" w:cs="Arial"/>
      <w:b/>
      <w:bCs/>
      <w:color w:val="033636" w:themeColor="text2"/>
      <w:sz w:val="44"/>
      <w:szCs w:val="72"/>
    </w:rPr>
  </w:style>
  <w:style w:type="paragraph" w:styleId="Heading2">
    <w:name w:val="heading 2"/>
    <w:basedOn w:val="Normal"/>
    <w:next w:val="Normal"/>
    <w:link w:val="Heading2Char"/>
    <w:uiPriority w:val="9"/>
    <w:unhideWhenUsed/>
    <w:qFormat/>
    <w:rsid w:val="007B07B3"/>
    <w:pPr>
      <w:keepNext/>
      <w:keepLines/>
      <w:spacing w:before="240"/>
      <w:outlineLvl w:val="1"/>
    </w:pPr>
    <w:rPr>
      <w:rFonts w:eastAsiaTheme="majorEastAsia" w:cstheme="majorBidi"/>
      <w:b/>
      <w:color w:val="033636" w:themeColor="text2"/>
      <w:sz w:val="36"/>
      <w:szCs w:val="26"/>
    </w:rPr>
  </w:style>
  <w:style w:type="paragraph" w:styleId="Heading3">
    <w:name w:val="heading 3"/>
    <w:basedOn w:val="Normal"/>
    <w:next w:val="Normal"/>
    <w:link w:val="Heading3Char"/>
    <w:uiPriority w:val="9"/>
    <w:unhideWhenUsed/>
    <w:qFormat/>
    <w:rsid w:val="00B57905"/>
    <w:pPr>
      <w:keepNext/>
      <w:keepLines/>
      <w:spacing w:before="240"/>
      <w:outlineLvl w:val="2"/>
    </w:pPr>
    <w:rPr>
      <w:rFonts w:eastAsiaTheme="majorEastAsia" w:cstheme="majorBidi"/>
      <w:color w:val="033636" w:themeColor="text2"/>
      <w:sz w:val="32"/>
    </w:rPr>
  </w:style>
  <w:style w:type="paragraph" w:styleId="Heading4">
    <w:name w:val="heading 4"/>
    <w:basedOn w:val="Normal"/>
    <w:next w:val="Normal"/>
    <w:link w:val="Heading4Char"/>
    <w:uiPriority w:val="9"/>
    <w:unhideWhenUsed/>
    <w:qFormat/>
    <w:rsid w:val="00B57905"/>
    <w:pPr>
      <w:keepNext/>
      <w:keepLines/>
      <w:spacing w:before="40"/>
      <w:outlineLvl w:val="3"/>
    </w:pPr>
    <w:rPr>
      <w:rFonts w:eastAsiaTheme="majorEastAsia" w:cstheme="majorBidi"/>
      <w:iCs/>
      <w:color w:val="033636" w:themeColor="text2"/>
      <w:sz w:val="28"/>
    </w:rPr>
  </w:style>
  <w:style w:type="paragraph" w:styleId="Heading5">
    <w:name w:val="heading 5"/>
    <w:basedOn w:val="Normal"/>
    <w:next w:val="Normal"/>
    <w:link w:val="Heading5Char"/>
    <w:uiPriority w:val="9"/>
    <w:unhideWhenUsed/>
    <w:qFormat/>
    <w:rsid w:val="00B57905"/>
    <w:pPr>
      <w:keepNext/>
      <w:keepLines/>
      <w:spacing w:before="40"/>
      <w:outlineLvl w:val="4"/>
    </w:pPr>
    <w:rPr>
      <w:rFonts w:eastAsiaTheme="majorEastAsia" w:cstheme="majorBidi"/>
      <w:b/>
      <w:color w:val="033636" w:themeColor="text2"/>
    </w:rPr>
  </w:style>
  <w:style w:type="paragraph" w:styleId="Heading6">
    <w:name w:val="heading 6"/>
    <w:basedOn w:val="Normal"/>
    <w:next w:val="Normal"/>
    <w:link w:val="Heading6Char"/>
    <w:uiPriority w:val="9"/>
    <w:unhideWhenUsed/>
    <w:qFormat/>
    <w:rsid w:val="00B57905"/>
    <w:pPr>
      <w:keepNext/>
      <w:keepLines/>
      <w:spacing w:before="40"/>
      <w:outlineLvl w:val="5"/>
    </w:pPr>
    <w:rPr>
      <w:rFonts w:eastAsiaTheme="majorEastAsia" w:cstheme="majorBidi"/>
      <w:i/>
      <w:color w:val="033636" w:themeColor="text2"/>
    </w:rPr>
  </w:style>
  <w:style w:type="paragraph" w:styleId="Heading7">
    <w:name w:val="heading 7"/>
    <w:basedOn w:val="Normal"/>
    <w:next w:val="Normal"/>
    <w:link w:val="Heading7Char"/>
    <w:uiPriority w:val="9"/>
    <w:unhideWhenUsed/>
    <w:qFormat/>
    <w:rsid w:val="00B57905"/>
    <w:pPr>
      <w:keepNext/>
      <w:keepLines/>
      <w:spacing w:before="40"/>
      <w:outlineLvl w:val="6"/>
    </w:pPr>
    <w:rPr>
      <w:rFonts w:eastAsiaTheme="majorEastAsia" w:cstheme="majorBidi"/>
      <w:iCs/>
      <w:color w:val="033636" w:themeColor="text2"/>
    </w:rPr>
  </w:style>
  <w:style w:type="paragraph" w:styleId="Heading8">
    <w:name w:val="heading 8"/>
    <w:basedOn w:val="Normal"/>
    <w:next w:val="Normal"/>
    <w:link w:val="Heading8Char"/>
    <w:uiPriority w:val="9"/>
    <w:semiHidden/>
    <w:unhideWhenUsed/>
    <w:qFormat/>
    <w:rsid w:val="00B57905"/>
    <w:pPr>
      <w:keepNext/>
      <w:keepLines/>
      <w:spacing w:before="4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B57905"/>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7B3"/>
    <w:rPr>
      <w:rFonts w:ascii="Arial" w:eastAsiaTheme="majorEastAsia" w:hAnsi="Arial" w:cs="Arial"/>
      <w:b/>
      <w:bCs/>
      <w:color w:val="033636" w:themeColor="text2"/>
      <w:sz w:val="44"/>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uiPriority w:val="9"/>
    <w:rsid w:val="007B07B3"/>
    <w:rPr>
      <w:rFonts w:ascii="Arial" w:eastAsiaTheme="majorEastAsia" w:hAnsi="Arial" w:cstheme="majorBidi"/>
      <w:b/>
      <w:color w:val="033636" w:themeColor="text2"/>
      <w:sz w:val="36"/>
      <w:szCs w:val="26"/>
    </w:rPr>
  </w:style>
  <w:style w:type="paragraph" w:styleId="Title">
    <w:name w:val="Title"/>
    <w:basedOn w:val="Normal"/>
    <w:next w:val="Normal"/>
    <w:link w:val="TitleChar"/>
    <w:uiPriority w:val="10"/>
    <w:qFormat/>
    <w:rsid w:val="002B7551"/>
    <w:pPr>
      <w:spacing w:before="40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2B7551"/>
    <w:rPr>
      <w:rFonts w:ascii="Arial" w:eastAsiaTheme="majorEastAsia" w:hAnsi="Arial" w:cstheme="majorBidi"/>
      <w:spacing w:val="-10"/>
      <w:kern w:val="28"/>
      <w:sz w:val="56"/>
      <w:szCs w:val="56"/>
    </w:rPr>
  </w:style>
  <w:style w:type="paragraph" w:styleId="Subtitle">
    <w:name w:val="Subtitle"/>
    <w:basedOn w:val="Normal"/>
    <w:next w:val="Normal"/>
    <w:link w:val="SubtitleChar"/>
    <w:uiPriority w:val="11"/>
    <w:qFormat/>
    <w:rsid w:val="00BD640A"/>
    <w:pPr>
      <w:numPr>
        <w:ilvl w:val="1"/>
      </w:numPr>
      <w:spacing w:after="160"/>
    </w:pPr>
    <w:rPr>
      <w:rFonts w:eastAsiaTheme="minorEastAsia" w:cs="Times New Roman (Body CS)"/>
      <w:color w:val="033636" w:themeColor="text2"/>
      <w:szCs w:val="22"/>
    </w:rPr>
  </w:style>
  <w:style w:type="character" w:customStyle="1" w:styleId="SubtitleChar">
    <w:name w:val="Subtitle Char"/>
    <w:basedOn w:val="DefaultParagraphFont"/>
    <w:link w:val="Subtitle"/>
    <w:uiPriority w:val="11"/>
    <w:rsid w:val="00BD640A"/>
    <w:rPr>
      <w:rFonts w:ascii="Arial" w:eastAsiaTheme="minorEastAsia" w:hAnsi="Arial" w:cs="Times New Roman (Body CS)"/>
      <w:color w:val="033636" w:themeColor="text2"/>
      <w:sz w:val="22"/>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uiPriority w:val="9"/>
    <w:rsid w:val="00B57905"/>
    <w:rPr>
      <w:rFonts w:ascii="Arial" w:eastAsiaTheme="majorEastAsia" w:hAnsi="Arial" w:cstheme="majorBidi"/>
      <w:color w:val="033636" w:themeColor="text2"/>
      <w:sz w:val="32"/>
    </w:rPr>
  </w:style>
  <w:style w:type="character" w:customStyle="1" w:styleId="Heading4Char">
    <w:name w:val="Heading 4 Char"/>
    <w:basedOn w:val="DefaultParagraphFont"/>
    <w:link w:val="Heading4"/>
    <w:uiPriority w:val="9"/>
    <w:rsid w:val="00B57905"/>
    <w:rPr>
      <w:rFonts w:ascii="Arial" w:eastAsiaTheme="majorEastAsia" w:hAnsi="Arial" w:cstheme="majorBidi"/>
      <w:iCs/>
      <w:color w:val="033636" w:themeColor="text2"/>
      <w:sz w:val="28"/>
    </w:rPr>
  </w:style>
  <w:style w:type="character" w:customStyle="1" w:styleId="Heading5Char">
    <w:name w:val="Heading 5 Char"/>
    <w:basedOn w:val="DefaultParagraphFont"/>
    <w:link w:val="Heading5"/>
    <w:uiPriority w:val="9"/>
    <w:rsid w:val="00B57905"/>
    <w:rPr>
      <w:rFonts w:ascii="Arial" w:eastAsiaTheme="majorEastAsia" w:hAnsi="Arial" w:cstheme="majorBidi"/>
      <w:b/>
      <w:color w:val="033636" w:themeColor="text2"/>
    </w:rPr>
  </w:style>
  <w:style w:type="character" w:customStyle="1" w:styleId="Heading6Char">
    <w:name w:val="Heading 6 Char"/>
    <w:basedOn w:val="DefaultParagraphFont"/>
    <w:link w:val="Heading6"/>
    <w:uiPriority w:val="9"/>
    <w:rsid w:val="00B57905"/>
    <w:rPr>
      <w:rFonts w:ascii="Arial" w:eastAsiaTheme="majorEastAsia" w:hAnsi="Arial" w:cstheme="majorBidi"/>
      <w:i/>
      <w:color w:val="033636" w:themeColor="text2"/>
    </w:rPr>
  </w:style>
  <w:style w:type="character" w:customStyle="1" w:styleId="Heading7Char">
    <w:name w:val="Heading 7 Char"/>
    <w:basedOn w:val="DefaultParagraphFont"/>
    <w:link w:val="Heading7"/>
    <w:uiPriority w:val="9"/>
    <w:rsid w:val="00B57905"/>
    <w:rPr>
      <w:rFonts w:ascii="Arial" w:eastAsiaTheme="majorEastAsia" w:hAnsi="Arial" w:cstheme="majorBidi"/>
      <w:iCs/>
      <w:color w:val="033636" w:themeColor="text2"/>
    </w:rPr>
  </w:style>
  <w:style w:type="character" w:customStyle="1" w:styleId="Heading8Char">
    <w:name w:val="Heading 8 Char"/>
    <w:basedOn w:val="DefaultParagraphFont"/>
    <w:link w:val="Heading8"/>
    <w:uiPriority w:val="9"/>
    <w:semiHidden/>
    <w:rsid w:val="00B57905"/>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uiPriority w:val="9"/>
    <w:rsid w:val="00B57905"/>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57905"/>
    <w:pPr>
      <w:tabs>
        <w:tab w:val="center" w:pos="4513"/>
        <w:tab w:val="right" w:pos="9026"/>
      </w:tabs>
      <w:spacing w:line="240" w:lineRule="auto"/>
    </w:pPr>
  </w:style>
  <w:style w:type="character" w:customStyle="1" w:styleId="HeaderChar">
    <w:name w:val="Header Char"/>
    <w:basedOn w:val="DefaultParagraphFont"/>
    <w:link w:val="Header"/>
    <w:uiPriority w:val="99"/>
    <w:rsid w:val="00B57905"/>
    <w:rPr>
      <w:rFonts w:ascii="Arial" w:hAnsi="Arial"/>
    </w:rPr>
  </w:style>
  <w:style w:type="paragraph" w:styleId="Footer">
    <w:name w:val="footer"/>
    <w:basedOn w:val="Normal"/>
    <w:link w:val="FooterChar"/>
    <w:uiPriority w:val="99"/>
    <w:unhideWhenUsed/>
    <w:qFormat/>
    <w:rsid w:val="00B57905"/>
    <w:pPr>
      <w:tabs>
        <w:tab w:val="center" w:pos="4513"/>
        <w:tab w:val="right" w:pos="9026"/>
      </w:tabs>
      <w:spacing w:line="240" w:lineRule="auto"/>
    </w:pPr>
  </w:style>
  <w:style w:type="character" w:customStyle="1" w:styleId="FooterChar">
    <w:name w:val="Footer Char"/>
    <w:basedOn w:val="DefaultParagraphFont"/>
    <w:link w:val="Footer"/>
    <w:uiPriority w:val="99"/>
    <w:rsid w:val="00B57905"/>
    <w:rPr>
      <w:rFonts w:ascii="Arial" w:hAnsi="Arial"/>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DD7044"/>
    <w:pPr>
      <w:ind w:left="720"/>
      <w:contextualSpacing/>
    </w:pPr>
  </w:style>
  <w:style w:type="character" w:styleId="PageNumber">
    <w:name w:val="page number"/>
    <w:basedOn w:val="DefaultParagraphFont"/>
    <w:uiPriority w:val="99"/>
    <w:semiHidden/>
    <w:unhideWhenUsed/>
    <w:rsid w:val="00B57905"/>
  </w:style>
  <w:style w:type="paragraph" w:styleId="NormalWeb">
    <w:name w:val="Normal (Web)"/>
    <w:basedOn w:val="Normal"/>
    <w:uiPriority w:val="99"/>
    <w:unhideWhenUsed/>
    <w:rsid w:val="00B57905"/>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B57905"/>
    <w:rPr>
      <w:color w:val="184174" w:themeColor="hyperlink"/>
      <w:u w:val="single"/>
    </w:rPr>
  </w:style>
  <w:style w:type="character" w:styleId="UnresolvedMention">
    <w:name w:val="Unresolved Mention"/>
    <w:basedOn w:val="DefaultParagraphFont"/>
    <w:uiPriority w:val="99"/>
    <w:semiHidden/>
    <w:unhideWhenUsed/>
    <w:rsid w:val="00B57905"/>
    <w:rPr>
      <w:color w:val="605E5C"/>
      <w:shd w:val="clear" w:color="auto" w:fill="E1DFDD"/>
    </w:rPr>
  </w:style>
  <w:style w:type="paragraph" w:customStyle="1" w:styleId="Copyrightversotext">
    <w:name w:val="Copyright_verso text"/>
    <w:link w:val="CopyrightversotextChar"/>
    <w:qFormat/>
    <w:rsid w:val="00B57905"/>
    <w:p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uiPriority w:val="39"/>
    <w:rsid w:val="00B57905"/>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C14BF9"/>
    <w:rPr>
      <w:rFonts w:ascii="Arial" w:hAnsi="Arial"/>
    </w:rPr>
  </w:style>
  <w:style w:type="paragraph" w:customStyle="1" w:styleId="Tabletextnumbered">
    <w:name w:val="Table text (numbered)"/>
    <w:basedOn w:val="ListParagraph"/>
    <w:link w:val="TabletextnumberedChar"/>
    <w:qFormat/>
    <w:rsid w:val="00D61CDA"/>
    <w:pPr>
      <w:numPr>
        <w:numId w:val="21"/>
      </w:numPr>
      <w:ind w:left="373"/>
    </w:pPr>
    <w:rPr>
      <w:rFonts w:eastAsia="Times New Roman" w:cs="Times New Roman"/>
      <w:kern w:val="0"/>
      <w:sz w:val="20"/>
      <w:szCs w:val="20"/>
      <w:lang w:eastAsia="en-AU"/>
      <w14:ligatures w14:val="none"/>
    </w:rPr>
  </w:style>
  <w:style w:type="character" w:customStyle="1" w:styleId="TabletextnumberedChar">
    <w:name w:val="Table text (numbered) Char"/>
    <w:basedOn w:val="ListParagraphChar"/>
    <w:link w:val="Tabletextnumbered"/>
    <w:rsid w:val="00D61CDA"/>
    <w:rPr>
      <w:rFonts w:ascii="Arial" w:eastAsia="Times New Roman" w:hAnsi="Arial" w:cs="Times New Roman"/>
      <w:kern w:val="0"/>
      <w:sz w:val="20"/>
      <w:szCs w:val="20"/>
      <w:lang w:eastAsia="en-AU"/>
      <w14:ligatures w14:val="none"/>
    </w:rPr>
  </w:style>
  <w:style w:type="numbering" w:customStyle="1" w:styleId="CurrentList1">
    <w:name w:val="Current List1"/>
    <w:uiPriority w:val="99"/>
    <w:rsid w:val="00B57905"/>
    <w:pPr>
      <w:numPr>
        <w:numId w:val="3"/>
      </w:numPr>
    </w:pPr>
  </w:style>
  <w:style w:type="paragraph" w:customStyle="1" w:styleId="BoxBulletEmerald">
    <w:name w:val="Box Bullet Emerald"/>
    <w:basedOn w:val="ListParagraph"/>
    <w:qFormat/>
    <w:rsid w:val="006135A5"/>
    <w:pPr>
      <w:numPr>
        <w:numId w:val="4"/>
      </w:num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textEmerald">
    <w:name w:val="Box text Emerald"/>
    <w:basedOn w:val="Normal"/>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2B7551"/>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shd w:val="clear" w:color="auto" w:fill="00DCA1" w:themeFill="background2"/>
    </w:pPr>
  </w:style>
  <w:style w:type="paragraph" w:customStyle="1" w:styleId="BoxBulletGreen">
    <w:name w:val="Box Bullet Green"/>
    <w:basedOn w:val="BoxBulletEmerald"/>
    <w:qFormat/>
    <w:rsid w:val="002B7551"/>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shd w:val="clear" w:color="auto" w:fill="00DCA1" w:themeFill="background2"/>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B57905"/>
  </w:style>
  <w:style w:type="paragraph" w:styleId="TOC1">
    <w:name w:val="toc 1"/>
    <w:basedOn w:val="Normal"/>
    <w:next w:val="Normal"/>
    <w:autoRedefine/>
    <w:uiPriority w:val="39"/>
    <w:unhideWhenUsed/>
    <w:rsid w:val="006A7D90"/>
    <w:pPr>
      <w:tabs>
        <w:tab w:val="right" w:leader="dot" w:pos="9488"/>
      </w:tabs>
    </w:pPr>
    <w:rPr>
      <w:rFonts w:asciiTheme="minorHAnsi" w:hAnsiTheme="minorHAnsi" w:cstheme="minorHAnsi"/>
      <w:b/>
      <w:iCs/>
      <w:noProof/>
    </w:rPr>
  </w:style>
  <w:style w:type="paragraph" w:styleId="TOC2">
    <w:name w:val="toc 2"/>
    <w:basedOn w:val="Normal"/>
    <w:next w:val="Normal"/>
    <w:autoRedefine/>
    <w:uiPriority w:val="39"/>
    <w:unhideWhenUsed/>
    <w:rsid w:val="0068202B"/>
    <w:pPr>
      <w:tabs>
        <w:tab w:val="right" w:leader="dot" w:pos="9482"/>
      </w:tabs>
      <w:ind w:left="709" w:hanging="471"/>
    </w:pPr>
    <w:rPr>
      <w:rFonts w:asciiTheme="minorHAnsi" w:hAnsiTheme="minorHAnsi" w:cstheme="minorHAnsi"/>
      <w:bCs/>
      <w:noProof/>
      <w:szCs w:val="22"/>
    </w:rPr>
  </w:style>
  <w:style w:type="paragraph" w:styleId="TOC3">
    <w:name w:val="toc 3"/>
    <w:basedOn w:val="Normal"/>
    <w:next w:val="Normal"/>
    <w:autoRedefine/>
    <w:uiPriority w:val="39"/>
    <w:unhideWhenUsed/>
    <w:rsid w:val="00AD124D"/>
    <w:pPr>
      <w:ind w:left="482"/>
    </w:pPr>
    <w:rPr>
      <w:rFonts w:asciiTheme="minorHAnsi" w:hAnsiTheme="minorHAnsi" w:cstheme="minorHAnsi"/>
      <w:szCs w:val="20"/>
    </w:rPr>
  </w:style>
  <w:style w:type="paragraph" w:styleId="TOC4">
    <w:name w:val="toc 4"/>
    <w:basedOn w:val="Normal"/>
    <w:next w:val="Normal"/>
    <w:autoRedefine/>
    <w:uiPriority w:val="39"/>
    <w:semiHidden/>
    <w:unhideWhenUsed/>
    <w:rsid w:val="00B57905"/>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B57905"/>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B57905"/>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B57905"/>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B57905"/>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B57905"/>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B57905"/>
  </w:style>
  <w:style w:type="paragraph" w:styleId="TOAHeading">
    <w:name w:val="toa heading"/>
    <w:basedOn w:val="Normal"/>
    <w:next w:val="Normal"/>
    <w:uiPriority w:val="99"/>
    <w:semiHidden/>
    <w:unhideWhenUsed/>
    <w:rsid w:val="00B57905"/>
    <w:rPr>
      <w:rFonts w:asciiTheme="majorHAnsi" w:eastAsiaTheme="majorEastAsia" w:hAnsiTheme="majorHAnsi" w:cstheme="majorBidi"/>
      <w:b/>
      <w:bCs/>
    </w:rPr>
  </w:style>
  <w:style w:type="paragraph" w:customStyle="1" w:styleId="Footerpagenumber">
    <w:name w:val="Footer_page number"/>
    <w:basedOn w:val="Footer"/>
    <w:qFormat/>
    <w:rsid w:val="00B57905"/>
    <w:pPr>
      <w:tabs>
        <w:tab w:val="clear" w:pos="4513"/>
        <w:tab w:val="clear" w:pos="9026"/>
        <w:tab w:val="right" w:pos="9498"/>
      </w:tabs>
    </w:pPr>
    <w:rPr>
      <w:color w:val="FFFFFF" w:themeColor="background1"/>
    </w:rPr>
  </w:style>
  <w:style w:type="paragraph" w:customStyle="1" w:styleId="Bullet">
    <w:name w:val="Bullet"/>
    <w:basedOn w:val="Normal"/>
    <w:qFormat/>
    <w:rsid w:val="00AD7FD7"/>
    <w:pPr>
      <w:numPr>
        <w:numId w:val="5"/>
      </w:numPr>
      <w:ind w:left="567" w:hanging="567"/>
      <w:contextualSpacing/>
    </w:pPr>
    <w:rPr>
      <w:rFonts w:eastAsia="Times New Roman" w:cs="Times New Roman"/>
      <w:kern w:val="0"/>
      <w:sz w:val="20"/>
      <w:szCs w:val="20"/>
      <w:lang w:eastAsia="en-AU"/>
      <w14:ligatures w14:val="none"/>
    </w:rPr>
  </w:style>
  <w:style w:type="paragraph" w:customStyle="1" w:styleId="TabletextNormal">
    <w:name w:val="Table text (Normal)"/>
    <w:basedOn w:val="Normal"/>
    <w:link w:val="TabletextNormalChar"/>
    <w:qFormat/>
    <w:rsid w:val="005412A4"/>
    <w:pPr>
      <w:spacing w:before="40" w:after="40"/>
    </w:pPr>
    <w:rPr>
      <w:rFonts w:cs="Times New Roman"/>
      <w:kern w:val="0"/>
      <w:sz w:val="18"/>
      <w:szCs w:val="20"/>
      <w:lang w:eastAsia="en-AU"/>
      <w14:ligatures w14:val="none"/>
    </w:rPr>
  </w:style>
  <w:style w:type="paragraph" w:customStyle="1" w:styleId="Tabletext-Indented">
    <w:name w:val="Table text-Indented"/>
    <w:basedOn w:val="Normal"/>
    <w:qFormat/>
    <w:rsid w:val="002E0E53"/>
    <w:pPr>
      <w:ind w:left="113"/>
    </w:pPr>
    <w:rPr>
      <w:rFonts w:eastAsia="Times New Roman" w:cs="Times New Roman"/>
      <w:kern w:val="0"/>
      <w:sz w:val="20"/>
      <w:szCs w:val="20"/>
      <w:lang w:eastAsia="en-AU"/>
      <w14:ligatures w14:val="none"/>
    </w:rPr>
  </w:style>
  <w:style w:type="paragraph" w:styleId="ListBullet2">
    <w:name w:val="List Bullet 2"/>
    <w:basedOn w:val="ListNumber2"/>
    <w:rsid w:val="001C3090"/>
    <w:pPr>
      <w:spacing w:before="60" w:after="60" w:line="240" w:lineRule="auto"/>
      <w:contextualSpacing w:val="0"/>
    </w:pPr>
    <w:rPr>
      <w:rFonts w:eastAsia="Times New Roman" w:cs="Times New Roman"/>
      <w:color w:val="000000" w:themeColor="text1"/>
      <w:kern w:val="0"/>
      <w:sz w:val="20"/>
      <w14:ligatures w14:val="none"/>
    </w:rPr>
  </w:style>
  <w:style w:type="paragraph" w:customStyle="1" w:styleId="Tabletextleft">
    <w:name w:val="Table text left"/>
    <w:autoRedefine/>
    <w:qFormat/>
    <w:locked/>
    <w:rsid w:val="002B7551"/>
    <w:pPr>
      <w:spacing w:before="60" w:after="60"/>
    </w:pPr>
    <w:rPr>
      <w:rFonts w:ascii="Arial" w:hAnsi="Arial" w:cs="Times New Roman"/>
      <w:color w:val="000000" w:themeColor="text1"/>
      <w:kern w:val="0"/>
      <w:sz w:val="20"/>
      <w:szCs w:val="20"/>
      <w:lang w:eastAsia="en-AU"/>
      <w14:ligatures w14:val="none"/>
    </w:rPr>
  </w:style>
  <w:style w:type="paragraph" w:customStyle="1" w:styleId="Tablelistbullet">
    <w:name w:val="Table list bullet"/>
    <w:basedOn w:val="Tabletextleft"/>
    <w:qFormat/>
    <w:rsid w:val="001C3090"/>
    <w:pPr>
      <w:numPr>
        <w:numId w:val="6"/>
      </w:numPr>
      <w:ind w:left="438" w:hanging="425"/>
    </w:pPr>
  </w:style>
  <w:style w:type="table" w:customStyle="1" w:styleId="DepartmentofHealthtable">
    <w:name w:val="Department of Health table"/>
    <w:basedOn w:val="TableNormal"/>
    <w:uiPriority w:val="99"/>
    <w:rsid w:val="00B57905"/>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B57905"/>
    <w:pPr>
      <w:ind w:left="644" w:hanging="360"/>
      <w:contextualSpacing/>
    </w:pPr>
  </w:style>
  <w:style w:type="numbering" w:customStyle="1" w:styleId="CurrentList2">
    <w:name w:val="Current List2"/>
    <w:uiPriority w:val="99"/>
    <w:rsid w:val="00B57905"/>
    <w:pPr>
      <w:numPr>
        <w:numId w:val="7"/>
      </w:numPr>
    </w:pPr>
  </w:style>
  <w:style w:type="paragraph" w:styleId="CommentText">
    <w:name w:val="annotation text"/>
    <w:basedOn w:val="Normal"/>
    <w:link w:val="CommentTextChar"/>
    <w:uiPriority w:val="99"/>
    <w:unhideWhenUsed/>
    <w:rsid w:val="00B57905"/>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B57905"/>
    <w:rPr>
      <w:rFonts w:ascii="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sid w:val="00B57905"/>
    <w:rPr>
      <w:sz w:val="16"/>
      <w:szCs w:val="16"/>
    </w:rPr>
  </w:style>
  <w:style w:type="character" w:styleId="Mention">
    <w:name w:val="Mention"/>
    <w:basedOn w:val="DefaultParagraphFont"/>
    <w:uiPriority w:val="99"/>
    <w:unhideWhenUsed/>
    <w:rsid w:val="00B57905"/>
    <w:rPr>
      <w:color w:val="2B579A"/>
      <w:shd w:val="clear" w:color="auto" w:fill="E1DFDD"/>
    </w:rPr>
  </w:style>
  <w:style w:type="table" w:styleId="GridTable4-Accent1">
    <w:name w:val="Grid Table 4 Accent 1"/>
    <w:basedOn w:val="TableNormal"/>
    <w:uiPriority w:val="49"/>
    <w:rsid w:val="00B57905"/>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styleId="CommentSubject">
    <w:name w:val="annotation subject"/>
    <w:basedOn w:val="CommentText"/>
    <w:next w:val="CommentText"/>
    <w:link w:val="CommentSubjectChar"/>
    <w:uiPriority w:val="99"/>
    <w:semiHidden/>
    <w:unhideWhenUsed/>
    <w:rsid w:val="00B57905"/>
    <w:pPr>
      <w:spacing w:after="120"/>
    </w:pPr>
    <w:rPr>
      <w:rFonts w:ascii="Arial" w:hAnsi="Arial"/>
      <w:b/>
      <w:bCs/>
    </w:rPr>
  </w:style>
  <w:style w:type="character" w:customStyle="1" w:styleId="CommentSubjectChar">
    <w:name w:val="Comment Subject Char"/>
    <w:basedOn w:val="CommentTextChar"/>
    <w:link w:val="CommentSubject"/>
    <w:uiPriority w:val="99"/>
    <w:semiHidden/>
    <w:rsid w:val="00B57905"/>
    <w:rPr>
      <w:rFonts w:ascii="Arial" w:hAnsi="Arial" w:cs="Times New Roman"/>
      <w:b/>
      <w:bCs/>
      <w:kern w:val="0"/>
      <w:sz w:val="20"/>
      <w:szCs w:val="20"/>
      <w14:ligatures w14:val="none"/>
    </w:rPr>
  </w:style>
  <w:style w:type="paragraph" w:styleId="Caption">
    <w:name w:val="caption"/>
    <w:basedOn w:val="Normal"/>
    <w:next w:val="Normal"/>
    <w:uiPriority w:val="35"/>
    <w:unhideWhenUsed/>
    <w:qFormat/>
    <w:rsid w:val="00E004C2"/>
    <w:pPr>
      <w:keepNext/>
      <w:spacing w:after="60"/>
      <w:ind w:left="981" w:hanging="981"/>
    </w:pPr>
    <w:rPr>
      <w:b/>
      <w:bCs/>
      <w:color w:val="033636" w:themeColor="text2"/>
    </w:rPr>
  </w:style>
  <w:style w:type="numbering" w:customStyle="1" w:styleId="CurrentList3">
    <w:name w:val="Current List3"/>
    <w:uiPriority w:val="99"/>
    <w:rsid w:val="00B57905"/>
    <w:pPr>
      <w:numPr>
        <w:numId w:val="9"/>
      </w:numPr>
    </w:pPr>
  </w:style>
  <w:style w:type="paragraph" w:customStyle="1" w:styleId="EndNoteBibliography">
    <w:name w:val="EndNote Bibliography"/>
    <w:basedOn w:val="Normal"/>
    <w:link w:val="EndNoteBibliographyChar"/>
    <w:rsid w:val="00E004C2"/>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E004C2"/>
    <w:rPr>
      <w:rFonts w:ascii="Arial" w:hAnsi="Arial" w:cs="Arial"/>
      <w:noProof/>
      <w:lang w:val="en-US"/>
    </w:rPr>
  </w:style>
  <w:style w:type="paragraph" w:styleId="ListBullet">
    <w:name w:val="List Bullet"/>
    <w:basedOn w:val="Normal"/>
    <w:uiPriority w:val="99"/>
    <w:unhideWhenUsed/>
    <w:qFormat/>
    <w:rsid w:val="00E004C2"/>
    <w:pPr>
      <w:numPr>
        <w:numId w:val="27"/>
      </w:numPr>
      <w:contextualSpacing/>
    </w:pPr>
  </w:style>
  <w:style w:type="character" w:customStyle="1" w:styleId="TabletextNormalChar">
    <w:name w:val="Table text (Normal) Char"/>
    <w:basedOn w:val="DefaultParagraphFont"/>
    <w:link w:val="TabletextNormal"/>
    <w:rsid w:val="005412A4"/>
    <w:rPr>
      <w:rFonts w:ascii="Arial" w:hAnsi="Arial" w:cs="Times New Roman"/>
      <w:kern w:val="0"/>
      <w:sz w:val="18"/>
      <w:szCs w:val="20"/>
      <w:lang w:eastAsia="en-AU"/>
      <w14:ligatures w14:val="none"/>
    </w:rPr>
  </w:style>
  <w:style w:type="paragraph" w:styleId="Revision">
    <w:name w:val="Revision"/>
    <w:hidden/>
    <w:uiPriority w:val="99"/>
    <w:semiHidden/>
    <w:rsid w:val="00552491"/>
    <w:rPr>
      <w:rFonts w:ascii="Arial" w:hAnsi="Arial"/>
    </w:rPr>
  </w:style>
  <w:style w:type="paragraph" w:styleId="ListNumber">
    <w:name w:val="List Number"/>
    <w:basedOn w:val="ListParagraph"/>
    <w:uiPriority w:val="99"/>
    <w:unhideWhenUsed/>
    <w:rsid w:val="002B7551"/>
    <w:pPr>
      <w:numPr>
        <w:numId w:val="8"/>
      </w:numPr>
      <w:ind w:left="426" w:hanging="426"/>
    </w:pPr>
  </w:style>
  <w:style w:type="paragraph" w:customStyle="1" w:styleId="TabletextHeader">
    <w:name w:val="Table text Header"/>
    <w:basedOn w:val="Normal"/>
    <w:link w:val="TabletextHeaderChar"/>
    <w:qFormat/>
    <w:rsid w:val="005A2A35"/>
    <w:pPr>
      <w:jc w:val="center"/>
    </w:pPr>
    <w:rPr>
      <w:rFonts w:eastAsia="Times New Roman" w:cs="Times New Roman"/>
      <w:b/>
      <w:bCs/>
      <w:kern w:val="0"/>
      <w:sz w:val="20"/>
      <w:szCs w:val="20"/>
      <w:lang w:eastAsia="en-AU"/>
      <w14:ligatures w14:val="none"/>
    </w:rPr>
  </w:style>
  <w:style w:type="table" w:styleId="PlainTable5">
    <w:name w:val="Plain Table 5"/>
    <w:basedOn w:val="TableNormal"/>
    <w:uiPriority w:val="45"/>
    <w:rsid w:val="002C616A"/>
    <w:rPr>
      <w:rFonts w:ascii="Times New Roman" w:eastAsia="Times New Roman" w:hAnsi="Times New Roman" w:cs="Times New Roman"/>
      <w:kern w:val="0"/>
      <w:sz w:val="20"/>
      <w:szCs w:val="20"/>
      <w:lang w:eastAsia="en-AU"/>
      <w14:ligatures w14:val="none"/>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1">
    <w:name w:val="Plain Table 51"/>
    <w:basedOn w:val="TableNormal"/>
    <w:next w:val="PlainTable5"/>
    <w:uiPriority w:val="45"/>
    <w:rsid w:val="002C616A"/>
    <w:rPr>
      <w:rFonts w:ascii="Times New Roman" w:eastAsia="Times New Roman" w:hAnsi="Times New Roman" w:cs="Times New Roman"/>
      <w:kern w:val="0"/>
      <w:sz w:val="20"/>
      <w:szCs w:val="20"/>
      <w:lang w:eastAsia="en-AU"/>
      <w14:ligatures w14:val="none"/>
    </w:rPr>
    <w:tblPr>
      <w:tblStyleRowBandSize w:val="1"/>
      <w:tblStyleColBandSize w:val="1"/>
      <w:tblInd w:w="0" w:type="nil"/>
    </w:tblPr>
    <w:tblStylePr w:type="firstRow">
      <w:rPr>
        <w:rFonts w:ascii="Calibri Light" w:eastAsia="Times New Roman" w:hAnsi="Calibri Light" w:cs="Times New Roman" w:hint="default"/>
        <w:i/>
        <w:iCs/>
        <w:sz w:val="26"/>
        <w:szCs w:val="26"/>
      </w:rPr>
      <w:tblPr/>
      <w:tcPr>
        <w:tcBorders>
          <w:bottom w:val="single" w:sz="4" w:space="0" w:color="27F3F3"/>
        </w:tcBorders>
        <w:shd w:val="clear" w:color="auto" w:fill="00DCA1"/>
      </w:tcPr>
    </w:tblStylePr>
    <w:tblStylePr w:type="lastRow">
      <w:rPr>
        <w:rFonts w:ascii="Calibri Light" w:eastAsia="Times New Roman" w:hAnsi="Calibri Light" w:cs="Times New Roman" w:hint="default"/>
        <w:i/>
        <w:iCs/>
        <w:sz w:val="26"/>
        <w:szCs w:val="26"/>
      </w:rPr>
      <w:tblPr/>
      <w:tcPr>
        <w:tcBorders>
          <w:top w:val="single" w:sz="4" w:space="0" w:color="27F3F3"/>
        </w:tcBorders>
        <w:shd w:val="clear" w:color="auto" w:fill="00DCA1"/>
      </w:tcPr>
    </w:tblStylePr>
    <w:tblStylePr w:type="firstCol">
      <w:pPr>
        <w:jc w:val="right"/>
      </w:pPr>
      <w:rPr>
        <w:rFonts w:ascii="Calibri Light" w:eastAsia="Times New Roman" w:hAnsi="Calibri Light" w:cs="Times New Roman" w:hint="default"/>
        <w:i/>
        <w:iCs/>
        <w:sz w:val="26"/>
        <w:szCs w:val="26"/>
      </w:rPr>
      <w:tblPr/>
      <w:tcPr>
        <w:tcBorders>
          <w:right w:val="single" w:sz="4" w:space="0" w:color="27F3F3"/>
        </w:tcBorders>
        <w:shd w:val="clear" w:color="auto" w:fill="00DCA1"/>
      </w:tcPr>
    </w:tblStylePr>
    <w:tblStylePr w:type="lastCol">
      <w:rPr>
        <w:rFonts w:ascii="Calibri Light" w:eastAsia="Times New Roman" w:hAnsi="Calibri Light" w:cs="Times New Roman" w:hint="default"/>
        <w:i/>
        <w:iCs/>
        <w:sz w:val="26"/>
        <w:szCs w:val="26"/>
      </w:rPr>
      <w:tblPr/>
      <w:tcPr>
        <w:tcBorders>
          <w:left w:val="single" w:sz="4" w:space="0" w:color="27F3F3"/>
        </w:tcBorders>
        <w:shd w:val="clear" w:color="auto" w:fill="00DCA1"/>
      </w:tcPr>
    </w:tblStylePr>
    <w:tblStylePr w:type="band1Vert">
      <w:tblPr/>
      <w:tcPr>
        <w:shd w:val="clear" w:color="auto" w:fill="00D098"/>
      </w:tcPr>
    </w:tblStylePr>
    <w:tblStylePr w:type="band1Horz">
      <w:tblPr/>
      <w:tcPr>
        <w:shd w:val="clear" w:color="auto" w:fill="00D098"/>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pyrightstrong">
    <w:name w:val="Copyright (strong)"/>
    <w:basedOn w:val="Copyrightversotext"/>
    <w:link w:val="CopyrightstrongChar"/>
    <w:qFormat/>
    <w:rsid w:val="00E004C2"/>
    <w:rPr>
      <w:b/>
    </w:rPr>
  </w:style>
  <w:style w:type="character" w:customStyle="1" w:styleId="CopyrightversotextChar">
    <w:name w:val="Copyright_verso text Char"/>
    <w:basedOn w:val="DefaultParagraphFont"/>
    <w:link w:val="Copyrightversotext"/>
    <w:rsid w:val="00E004C2"/>
    <w:rPr>
      <w:rFonts w:ascii="Arial" w:eastAsia="Times New Roman" w:hAnsi="Arial" w:cs="Arial"/>
      <w:color w:val="000000"/>
      <w:kern w:val="0"/>
      <w:sz w:val="18"/>
      <w:szCs w:val="18"/>
      <w:lang w:eastAsia="en-GB"/>
      <w14:ligatures w14:val="none"/>
    </w:rPr>
  </w:style>
  <w:style w:type="character" w:customStyle="1" w:styleId="CopyrightstrongChar">
    <w:name w:val="Copyright (strong) Char"/>
    <w:basedOn w:val="CopyrightversotextChar"/>
    <w:link w:val="Copyrightstrong"/>
    <w:rsid w:val="00E004C2"/>
    <w:rPr>
      <w:rFonts w:ascii="Arial" w:eastAsia="Times New Roman" w:hAnsi="Arial" w:cs="Arial"/>
      <w:b/>
      <w:color w:val="000000"/>
      <w:kern w:val="0"/>
      <w:sz w:val="18"/>
      <w:szCs w:val="18"/>
      <w:lang w:eastAsia="en-GB"/>
      <w14:ligatures w14:val="none"/>
    </w:rPr>
  </w:style>
  <w:style w:type="character" w:customStyle="1" w:styleId="TabletextHeaderChar">
    <w:name w:val="Table text Header Char"/>
    <w:basedOn w:val="DefaultParagraphFont"/>
    <w:link w:val="TabletextHeader"/>
    <w:rsid w:val="005A2A35"/>
    <w:rPr>
      <w:rFonts w:ascii="Arial" w:eastAsia="Times New Roman" w:hAnsi="Arial" w:cs="Times New Roman"/>
      <w:b/>
      <w:bCs/>
      <w:kern w:val="0"/>
      <w:sz w:val="20"/>
      <w:szCs w:val="20"/>
      <w:lang w:eastAsia="en-AU"/>
      <w14:ligatures w14:val="none"/>
    </w:rPr>
  </w:style>
  <w:style w:type="paragraph" w:customStyle="1" w:styleId="Copyrightlistbullet">
    <w:name w:val="Copyright (list bullet)"/>
    <w:basedOn w:val="Copyrightversotext"/>
    <w:link w:val="CopyrightlistbulletChar"/>
    <w:qFormat/>
    <w:rsid w:val="00901ECB"/>
    <w:pPr>
      <w:numPr>
        <w:numId w:val="30"/>
      </w:numPr>
      <w:spacing w:before="60" w:after="60" w:line="240" w:lineRule="auto"/>
      <w:ind w:left="714" w:hanging="357"/>
    </w:pPr>
  </w:style>
  <w:style w:type="character" w:customStyle="1" w:styleId="CopyrightlistbulletChar">
    <w:name w:val="Copyright (list bullet) Char"/>
    <w:basedOn w:val="CopyrightversotextChar"/>
    <w:link w:val="Copyrightlistbullet"/>
    <w:rsid w:val="00901ECB"/>
    <w:rPr>
      <w:rFonts w:ascii="Arial" w:eastAsia="Times New Roman" w:hAnsi="Arial" w:cs="Arial"/>
      <w:color w:val="000000"/>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745831">
      <w:bodyDiv w:val="1"/>
      <w:marLeft w:val="0"/>
      <w:marRight w:val="0"/>
      <w:marTop w:val="0"/>
      <w:marBottom w:val="0"/>
      <w:divBdr>
        <w:top w:val="none" w:sz="0" w:space="0" w:color="auto"/>
        <w:left w:val="none" w:sz="0" w:space="0" w:color="auto"/>
        <w:bottom w:val="none" w:sz="0" w:space="0" w:color="auto"/>
        <w:right w:val="none" w:sz="0" w:space="0" w:color="auto"/>
      </w:divBdr>
    </w:div>
    <w:div w:id="318313672">
      <w:bodyDiv w:val="1"/>
      <w:marLeft w:val="0"/>
      <w:marRight w:val="0"/>
      <w:marTop w:val="0"/>
      <w:marBottom w:val="0"/>
      <w:divBdr>
        <w:top w:val="none" w:sz="0" w:space="0" w:color="auto"/>
        <w:left w:val="none" w:sz="0" w:space="0" w:color="auto"/>
        <w:bottom w:val="none" w:sz="0" w:space="0" w:color="auto"/>
        <w:right w:val="none" w:sz="0" w:space="0" w:color="auto"/>
      </w:divBdr>
      <w:divsChild>
        <w:div w:id="902717881">
          <w:marLeft w:val="0"/>
          <w:marRight w:val="0"/>
          <w:marTop w:val="0"/>
          <w:marBottom w:val="0"/>
          <w:divBdr>
            <w:top w:val="none" w:sz="0" w:space="0" w:color="auto"/>
            <w:left w:val="none" w:sz="0" w:space="0" w:color="auto"/>
            <w:bottom w:val="none" w:sz="0" w:space="0" w:color="auto"/>
            <w:right w:val="none" w:sz="0" w:space="0" w:color="auto"/>
          </w:divBdr>
        </w:div>
      </w:divsChild>
    </w:div>
    <w:div w:id="410010157">
      <w:bodyDiv w:val="1"/>
      <w:marLeft w:val="0"/>
      <w:marRight w:val="0"/>
      <w:marTop w:val="0"/>
      <w:marBottom w:val="0"/>
      <w:divBdr>
        <w:top w:val="none" w:sz="0" w:space="0" w:color="auto"/>
        <w:left w:val="none" w:sz="0" w:space="0" w:color="auto"/>
        <w:bottom w:val="none" w:sz="0" w:space="0" w:color="auto"/>
        <w:right w:val="none" w:sz="0" w:space="0" w:color="auto"/>
      </w:divBdr>
    </w:div>
    <w:div w:id="1301610796">
      <w:bodyDiv w:val="1"/>
      <w:marLeft w:val="0"/>
      <w:marRight w:val="0"/>
      <w:marTop w:val="0"/>
      <w:marBottom w:val="0"/>
      <w:divBdr>
        <w:top w:val="none" w:sz="0" w:space="0" w:color="auto"/>
        <w:left w:val="none" w:sz="0" w:space="0" w:color="auto"/>
        <w:bottom w:val="none" w:sz="0" w:space="0" w:color="auto"/>
        <w:right w:val="none" w:sz="0" w:space="0" w:color="auto"/>
      </w:divBdr>
    </w:div>
    <w:div w:id="1646545934">
      <w:bodyDiv w:val="1"/>
      <w:marLeft w:val="0"/>
      <w:marRight w:val="0"/>
      <w:marTop w:val="0"/>
      <w:marBottom w:val="0"/>
      <w:divBdr>
        <w:top w:val="none" w:sz="0" w:space="0" w:color="auto"/>
        <w:left w:val="none" w:sz="0" w:space="0" w:color="auto"/>
        <w:bottom w:val="none" w:sz="0" w:space="0" w:color="auto"/>
        <w:right w:val="none" w:sz="0" w:space="0" w:color="auto"/>
      </w:divBdr>
    </w:div>
    <w:div w:id="1682660997">
      <w:bodyDiv w:val="1"/>
      <w:marLeft w:val="0"/>
      <w:marRight w:val="0"/>
      <w:marTop w:val="0"/>
      <w:marBottom w:val="0"/>
      <w:divBdr>
        <w:top w:val="none" w:sz="0" w:space="0" w:color="auto"/>
        <w:left w:val="none" w:sz="0" w:space="0" w:color="auto"/>
        <w:bottom w:val="none" w:sz="0" w:space="0" w:color="auto"/>
        <w:right w:val="none" w:sz="0" w:space="0" w:color="auto"/>
      </w:divBdr>
    </w:div>
    <w:div w:id="1806697968">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 w:id="1973440191">
      <w:bodyDiv w:val="1"/>
      <w:marLeft w:val="0"/>
      <w:marRight w:val="0"/>
      <w:marTop w:val="0"/>
      <w:marBottom w:val="0"/>
      <w:divBdr>
        <w:top w:val="none" w:sz="0" w:space="0" w:color="auto"/>
        <w:left w:val="none" w:sz="0" w:space="0" w:color="auto"/>
        <w:bottom w:val="none" w:sz="0" w:space="0" w:color="auto"/>
        <w:right w:val="none" w:sz="0" w:space="0" w:color="auto"/>
      </w:divBdr>
    </w:div>
    <w:div w:id="2113818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opyright@health.gov.au" TargetMode="External"/><Relationship Id="rId18" Type="http://schemas.openxmlformats.org/officeDocument/2006/relationships/image" Target="media/image3.jp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s://www.aihw.gov.au/reports/injury/extreme-weather-injuries/contents/about" TargetMode="External"/><Relationship Id="rId2" Type="http://schemas.openxmlformats.org/officeDocument/2006/relationships/customXml" Target="../customXml/item2.xml"/><Relationship Id="rId16" Type="http://schemas.openxmlformats.org/officeDocument/2006/relationships/hyperlink" Target="https://aahms.org/wp-content/uploads/2022/03/AAHMS_Health-impacts-of-climate-change.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nhsc.unit@health.gov.au"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907521594039702E-2"/>
          <c:y val="7.9120370370370369E-2"/>
          <c:w val="0.88676155241458221"/>
          <c:h val="0.74961395450568669"/>
        </c:manualLayout>
      </c:layout>
      <c:barChart>
        <c:barDir val="col"/>
        <c:grouping val="stacked"/>
        <c:varyColors val="0"/>
        <c:ser>
          <c:idx val="0"/>
          <c:order val="0"/>
          <c:tx>
            <c:strRef>
              <c:f>Sheet1!$J$2</c:f>
              <c:strCache>
                <c:ptCount val="1"/>
                <c:pt idx="0">
                  <c:v>Primary studies </c:v>
                </c:pt>
              </c:strCache>
            </c:strRef>
          </c:tx>
          <c:spPr>
            <a:solidFill>
              <a:schemeClr val="accent2"/>
            </a:solidFill>
            <a:ln>
              <a:noFill/>
            </a:ln>
            <a:effectLst/>
          </c:spPr>
          <c:invertIfNegative val="0"/>
          <c:cat>
            <c:numRef>
              <c:f>Sheet1!$A$4:$A$19</c:f>
              <c:numCache>
                <c:formatCode>General</c:formatCode>
                <c:ptCount val="16"/>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pt idx="14">
                  <c:v>2023</c:v>
                </c:pt>
                <c:pt idx="15">
                  <c:v>2024</c:v>
                </c:pt>
              </c:numCache>
              <c:extLst/>
            </c:numRef>
          </c:cat>
          <c:val>
            <c:numRef>
              <c:f>Sheet1!$J$4:$J$19</c:f>
              <c:numCache>
                <c:formatCode>General</c:formatCode>
                <c:ptCount val="16"/>
                <c:pt idx="0">
                  <c:v>2</c:v>
                </c:pt>
                <c:pt idx="1">
                  <c:v>1</c:v>
                </c:pt>
                <c:pt idx="2">
                  <c:v>6</c:v>
                </c:pt>
                <c:pt idx="3">
                  <c:v>1</c:v>
                </c:pt>
                <c:pt idx="4">
                  <c:v>1</c:v>
                </c:pt>
                <c:pt idx="5">
                  <c:v>1</c:v>
                </c:pt>
                <c:pt idx="6">
                  <c:v>0</c:v>
                </c:pt>
                <c:pt idx="7">
                  <c:v>1</c:v>
                </c:pt>
                <c:pt idx="8">
                  <c:v>2</c:v>
                </c:pt>
                <c:pt idx="9">
                  <c:v>3</c:v>
                </c:pt>
                <c:pt idx="10">
                  <c:v>3</c:v>
                </c:pt>
                <c:pt idx="11">
                  <c:v>6</c:v>
                </c:pt>
                <c:pt idx="12">
                  <c:v>3</c:v>
                </c:pt>
                <c:pt idx="13">
                  <c:v>8</c:v>
                </c:pt>
                <c:pt idx="14">
                  <c:v>7</c:v>
                </c:pt>
                <c:pt idx="15">
                  <c:v>3</c:v>
                </c:pt>
              </c:numCache>
              <c:extLst/>
            </c:numRef>
          </c:val>
          <c:extLst>
            <c:ext xmlns:c16="http://schemas.microsoft.com/office/drawing/2014/chart" uri="{C3380CC4-5D6E-409C-BE32-E72D297353CC}">
              <c16:uniqueId val="{00000000-10F1-46BD-B14A-19A93418AC6C}"/>
            </c:ext>
          </c:extLst>
        </c:ser>
        <c:ser>
          <c:idx val="1"/>
          <c:order val="1"/>
          <c:tx>
            <c:strRef>
              <c:f>Sheet1!$W$2</c:f>
              <c:strCache>
                <c:ptCount val="1"/>
                <c:pt idx="0">
                  <c:v>Reviews</c:v>
                </c:pt>
              </c:strCache>
            </c:strRef>
          </c:tx>
          <c:spPr>
            <a:solidFill>
              <a:schemeClr val="accent4"/>
            </a:solidFill>
            <a:ln>
              <a:noFill/>
            </a:ln>
            <a:effectLst/>
          </c:spPr>
          <c:invertIfNegative val="0"/>
          <c:cat>
            <c:numRef>
              <c:f>Sheet1!$A$4:$A$19</c:f>
              <c:numCache>
                <c:formatCode>General</c:formatCode>
                <c:ptCount val="16"/>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pt idx="14">
                  <c:v>2023</c:v>
                </c:pt>
                <c:pt idx="15">
                  <c:v>2024</c:v>
                </c:pt>
              </c:numCache>
              <c:extLst/>
            </c:numRef>
          </c:cat>
          <c:val>
            <c:numRef>
              <c:f>Sheet1!$W$4:$W$19</c:f>
              <c:numCache>
                <c:formatCode>General</c:formatCode>
                <c:ptCount val="16"/>
                <c:pt idx="0">
                  <c:v>1</c:v>
                </c:pt>
                <c:pt idx="1">
                  <c:v>1</c:v>
                </c:pt>
                <c:pt idx="2">
                  <c:v>3</c:v>
                </c:pt>
                <c:pt idx="3">
                  <c:v>0</c:v>
                </c:pt>
                <c:pt idx="4">
                  <c:v>0</c:v>
                </c:pt>
                <c:pt idx="5">
                  <c:v>1</c:v>
                </c:pt>
                <c:pt idx="6">
                  <c:v>2</c:v>
                </c:pt>
                <c:pt idx="7">
                  <c:v>0</c:v>
                </c:pt>
                <c:pt idx="8">
                  <c:v>0</c:v>
                </c:pt>
                <c:pt idx="9">
                  <c:v>1</c:v>
                </c:pt>
                <c:pt idx="10">
                  <c:v>4</c:v>
                </c:pt>
                <c:pt idx="11">
                  <c:v>2</c:v>
                </c:pt>
                <c:pt idx="12">
                  <c:v>5</c:v>
                </c:pt>
                <c:pt idx="13">
                  <c:v>6</c:v>
                </c:pt>
                <c:pt idx="14">
                  <c:v>3</c:v>
                </c:pt>
                <c:pt idx="15">
                  <c:v>4</c:v>
                </c:pt>
              </c:numCache>
              <c:extLst/>
            </c:numRef>
          </c:val>
          <c:extLst>
            <c:ext xmlns:c16="http://schemas.microsoft.com/office/drawing/2014/chart" uri="{C3380CC4-5D6E-409C-BE32-E72D297353CC}">
              <c16:uniqueId val="{00000001-10F1-46BD-B14A-19A93418AC6C}"/>
            </c:ext>
          </c:extLst>
        </c:ser>
        <c:dLbls>
          <c:showLegendKey val="0"/>
          <c:showVal val="0"/>
          <c:showCatName val="0"/>
          <c:showSerName val="0"/>
          <c:showPercent val="0"/>
          <c:showBubbleSize val="0"/>
        </c:dLbls>
        <c:gapWidth val="150"/>
        <c:overlap val="100"/>
        <c:axId val="554869392"/>
        <c:axId val="554869872"/>
      </c:barChart>
      <c:catAx>
        <c:axId val="554869392"/>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AU" sz="1100"/>
                  <a:t>Year</a:t>
                </a:r>
                <a:r>
                  <a:rPr lang="en-AU" sz="1100" baseline="0"/>
                  <a:t> of publication</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869872"/>
        <c:crosses val="autoZero"/>
        <c:auto val="1"/>
        <c:lblAlgn val="ctr"/>
        <c:lblOffset val="100"/>
        <c:noMultiLvlLbl val="0"/>
      </c:catAx>
      <c:valAx>
        <c:axId val="554869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AU" sz="1100"/>
                  <a:t>Number of publication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869392"/>
        <c:crosses val="autoZero"/>
        <c:crossBetween val="between"/>
      </c:valAx>
      <c:spPr>
        <a:noFill/>
        <a:ln>
          <a:noFill/>
        </a:ln>
        <a:effectLst/>
      </c:spPr>
    </c:plotArea>
    <c:legend>
      <c:legendPos val="b"/>
      <c:layout>
        <c:manualLayout>
          <c:xMode val="edge"/>
          <c:yMode val="edge"/>
          <c:x val="0.29444308879480807"/>
          <c:y val="0.14805279463017942"/>
          <c:w val="0.37637131863614592"/>
          <c:h val="0.1880127791403123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DCA1">
          <a:lumMod val="50000"/>
        </a:srgb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CDC">
  <a:themeElements>
    <a:clrScheme name="Custom 3">
      <a:dk1>
        <a:srgbClr val="000000"/>
      </a:dk1>
      <a:lt1>
        <a:srgbClr val="FFFFFF"/>
      </a:lt1>
      <a:dk2>
        <a:srgbClr val="033636"/>
      </a:dk2>
      <a:lt2>
        <a:srgbClr val="00DCA1"/>
      </a:lt2>
      <a:accent1>
        <a:srgbClr val="083E9C"/>
      </a:accent1>
      <a:accent2>
        <a:srgbClr val="033636"/>
      </a:accent2>
      <a:accent3>
        <a:srgbClr val="A10000"/>
      </a:accent3>
      <a:accent4>
        <a:srgbClr val="00DCA1"/>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66bf78ea-4de6-4202-9ad2-7b55950f35bb">
      <Terms xmlns="http://schemas.microsoft.com/office/infopath/2007/PartnerControls"/>
    </lcf76f155ced4ddcb4097134ff3c332f>
    <TaxCatchAll xmlns="a478078e-e899-4d03-a5a3-682e45d765a0" xsi:nil="true"/>
    <Theme_x002f_Topic xmlns="66bf78ea-4de6-4202-9ad2-7b55950f35b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7DF337C811391409B6C212B2F959029" ma:contentTypeVersion="16" ma:contentTypeDescription="Create a new document." ma:contentTypeScope="" ma:versionID="be670c64951bdb2fc6298af19311573d">
  <xsd:schema xmlns:xsd="http://www.w3.org/2001/XMLSchema" xmlns:xs="http://www.w3.org/2001/XMLSchema" xmlns:p="http://schemas.microsoft.com/office/2006/metadata/properties" xmlns:ns2="66bf78ea-4de6-4202-9ad2-7b55950f35bb" xmlns:ns3="a478078e-e899-4d03-a5a3-682e45d765a0" targetNamespace="http://schemas.microsoft.com/office/2006/metadata/properties" ma:root="true" ma:fieldsID="6d757a63fc844c9b8d04b5d07e016c55" ns2:_="" ns3:_="">
    <xsd:import namespace="66bf78ea-4de6-4202-9ad2-7b55950f35bb"/>
    <xsd:import namespace="a478078e-e899-4d03-a5a3-682e45d765a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ObjectDetectorVersions" minOccurs="0"/>
                <xsd:element ref="ns2:MediaServiceLocation" minOccurs="0"/>
                <xsd:element ref="ns2:MediaLengthInSeconds" minOccurs="0"/>
                <xsd:element ref="ns2:MediaServiceSearchProperties" minOccurs="0"/>
                <xsd:element ref="ns2:Theme_x002f_Topi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bf78ea-4de6-4202-9ad2-7b55950f35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Theme_x002f_Topic" ma:index="23" nillable="true" ma:displayName="Theme/Topic" ma:format="Dropdown" ma:internalName="Theme_x002f_Topic">
      <xsd:complexType>
        <xsd:complexContent>
          <xsd:extension base="dms:MultiChoice">
            <xsd:sequence>
              <xsd:element name="Value" maxOccurs="unbounded" minOccurs="0" nillable="true">
                <xsd:simpleType>
                  <xsd:restriction base="dms:Choice">
                    <xsd:enumeration value="Procurement"/>
                    <xsd:enumeration value="DFAT"/>
                    <xsd:enumeration value="Program Management"/>
                  </xsd:restriction>
                </xsd:simple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478078e-e899-4d03-a5a3-682e45d765a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e35722de-be2b-4773-88a5-9d966349aba2}" ma:internalName="TaxCatchAll" ma:showField="CatchAllData" ma:web="a478078e-e899-4d03-a5a3-682e45d765a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customXml/itemProps2.xml><?xml version="1.0" encoding="utf-8"?>
<ds:datastoreItem xmlns:ds="http://schemas.openxmlformats.org/officeDocument/2006/customXml" ds:itemID="{5DBA868E-2592-455D-816C-475A3962B9A8}">
  <ds:schemaRefs>
    <ds:schemaRef ds:uri="http://schemas.microsoft.com/office/2006/metadata/properties"/>
    <ds:schemaRef ds:uri="http://schemas.microsoft.com/office/infopath/2007/PartnerControls"/>
    <ds:schemaRef ds:uri="66bf78ea-4de6-4202-9ad2-7b55950f35bb"/>
    <ds:schemaRef ds:uri="a478078e-e899-4d03-a5a3-682e45d765a0"/>
  </ds:schemaRefs>
</ds:datastoreItem>
</file>

<file path=customXml/itemProps3.xml><?xml version="1.0" encoding="utf-8"?>
<ds:datastoreItem xmlns:ds="http://schemas.openxmlformats.org/officeDocument/2006/customXml" ds:itemID="{B82177AB-C943-4402-B68A-D71AF46548BD}">
  <ds:schemaRefs>
    <ds:schemaRef ds:uri="http://schemas.microsoft.com/sharepoint/v3/contenttype/forms"/>
  </ds:schemaRefs>
</ds:datastoreItem>
</file>

<file path=customXml/itemProps4.xml><?xml version="1.0" encoding="utf-8"?>
<ds:datastoreItem xmlns:ds="http://schemas.openxmlformats.org/officeDocument/2006/customXml" ds:itemID="{421D2BB7-06E1-4806-ACF6-8E55B1CE49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bf78ea-4de6-4202-9ad2-7b55950f35bb"/>
    <ds:schemaRef ds:uri="a478078e-e899-4d03-a5a3-682e45d765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701</TotalTime>
  <Pages>36</Pages>
  <Words>44716</Words>
  <Characters>275902</Characters>
  <Application>Microsoft Office Word</Application>
  <DocSecurity>0</DocSecurity>
  <Lines>4180</Lines>
  <Paragraphs>2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92</CharactersWithSpaces>
  <SharedDoc>false</SharedDoc>
  <HLinks>
    <vt:vector size="228" baseType="variant">
      <vt:variant>
        <vt:i4>6291512</vt:i4>
      </vt:variant>
      <vt:variant>
        <vt:i4>863</vt:i4>
      </vt:variant>
      <vt:variant>
        <vt:i4>0</vt:i4>
      </vt:variant>
      <vt:variant>
        <vt:i4>5</vt:i4>
      </vt:variant>
      <vt:variant>
        <vt:lpwstr>https://www.aihw.gov.au/reports/injury/extreme-weather-injuries/contents/about</vt:lpwstr>
      </vt:variant>
      <vt:variant>
        <vt:lpwstr/>
      </vt:variant>
      <vt:variant>
        <vt:i4>2949193</vt:i4>
      </vt:variant>
      <vt:variant>
        <vt:i4>860</vt:i4>
      </vt:variant>
      <vt:variant>
        <vt:i4>0</vt:i4>
      </vt:variant>
      <vt:variant>
        <vt:i4>5</vt:i4>
      </vt:variant>
      <vt:variant>
        <vt:lpwstr>https://aahms.org/wp-content/uploads/2022/03/AAHMS_Health-impacts-of-climate-change.pdf</vt:lpwstr>
      </vt:variant>
      <vt:variant>
        <vt:lpwstr/>
      </vt:variant>
      <vt:variant>
        <vt:i4>1441843</vt:i4>
      </vt:variant>
      <vt:variant>
        <vt:i4>215</vt:i4>
      </vt:variant>
      <vt:variant>
        <vt:i4>0</vt:i4>
      </vt:variant>
      <vt:variant>
        <vt:i4>5</vt:i4>
      </vt:variant>
      <vt:variant>
        <vt:lpwstr/>
      </vt:variant>
      <vt:variant>
        <vt:lpwstr>_Toc178184232</vt:lpwstr>
      </vt:variant>
      <vt:variant>
        <vt:i4>1441843</vt:i4>
      </vt:variant>
      <vt:variant>
        <vt:i4>209</vt:i4>
      </vt:variant>
      <vt:variant>
        <vt:i4>0</vt:i4>
      </vt:variant>
      <vt:variant>
        <vt:i4>5</vt:i4>
      </vt:variant>
      <vt:variant>
        <vt:lpwstr/>
      </vt:variant>
      <vt:variant>
        <vt:lpwstr>_Toc178184231</vt:lpwstr>
      </vt:variant>
      <vt:variant>
        <vt:i4>1441843</vt:i4>
      </vt:variant>
      <vt:variant>
        <vt:i4>203</vt:i4>
      </vt:variant>
      <vt:variant>
        <vt:i4>0</vt:i4>
      </vt:variant>
      <vt:variant>
        <vt:i4>5</vt:i4>
      </vt:variant>
      <vt:variant>
        <vt:lpwstr/>
      </vt:variant>
      <vt:variant>
        <vt:lpwstr>_Toc178184230</vt:lpwstr>
      </vt:variant>
      <vt:variant>
        <vt:i4>1507379</vt:i4>
      </vt:variant>
      <vt:variant>
        <vt:i4>197</vt:i4>
      </vt:variant>
      <vt:variant>
        <vt:i4>0</vt:i4>
      </vt:variant>
      <vt:variant>
        <vt:i4>5</vt:i4>
      </vt:variant>
      <vt:variant>
        <vt:lpwstr/>
      </vt:variant>
      <vt:variant>
        <vt:lpwstr>_Toc178184229</vt:lpwstr>
      </vt:variant>
      <vt:variant>
        <vt:i4>1507379</vt:i4>
      </vt:variant>
      <vt:variant>
        <vt:i4>191</vt:i4>
      </vt:variant>
      <vt:variant>
        <vt:i4>0</vt:i4>
      </vt:variant>
      <vt:variant>
        <vt:i4>5</vt:i4>
      </vt:variant>
      <vt:variant>
        <vt:lpwstr/>
      </vt:variant>
      <vt:variant>
        <vt:lpwstr>_Toc178184228</vt:lpwstr>
      </vt:variant>
      <vt:variant>
        <vt:i4>1507379</vt:i4>
      </vt:variant>
      <vt:variant>
        <vt:i4>185</vt:i4>
      </vt:variant>
      <vt:variant>
        <vt:i4>0</vt:i4>
      </vt:variant>
      <vt:variant>
        <vt:i4>5</vt:i4>
      </vt:variant>
      <vt:variant>
        <vt:lpwstr/>
      </vt:variant>
      <vt:variant>
        <vt:lpwstr>_Toc178184227</vt:lpwstr>
      </vt:variant>
      <vt:variant>
        <vt:i4>1507379</vt:i4>
      </vt:variant>
      <vt:variant>
        <vt:i4>179</vt:i4>
      </vt:variant>
      <vt:variant>
        <vt:i4>0</vt:i4>
      </vt:variant>
      <vt:variant>
        <vt:i4>5</vt:i4>
      </vt:variant>
      <vt:variant>
        <vt:lpwstr/>
      </vt:variant>
      <vt:variant>
        <vt:lpwstr>_Toc178184226</vt:lpwstr>
      </vt:variant>
      <vt:variant>
        <vt:i4>1507379</vt:i4>
      </vt:variant>
      <vt:variant>
        <vt:i4>173</vt:i4>
      </vt:variant>
      <vt:variant>
        <vt:i4>0</vt:i4>
      </vt:variant>
      <vt:variant>
        <vt:i4>5</vt:i4>
      </vt:variant>
      <vt:variant>
        <vt:lpwstr/>
      </vt:variant>
      <vt:variant>
        <vt:lpwstr>_Toc178184225</vt:lpwstr>
      </vt:variant>
      <vt:variant>
        <vt:i4>1507379</vt:i4>
      </vt:variant>
      <vt:variant>
        <vt:i4>167</vt:i4>
      </vt:variant>
      <vt:variant>
        <vt:i4>0</vt:i4>
      </vt:variant>
      <vt:variant>
        <vt:i4>5</vt:i4>
      </vt:variant>
      <vt:variant>
        <vt:lpwstr/>
      </vt:variant>
      <vt:variant>
        <vt:lpwstr>_Toc178184224</vt:lpwstr>
      </vt:variant>
      <vt:variant>
        <vt:i4>1441843</vt:i4>
      </vt:variant>
      <vt:variant>
        <vt:i4>158</vt:i4>
      </vt:variant>
      <vt:variant>
        <vt:i4>0</vt:i4>
      </vt:variant>
      <vt:variant>
        <vt:i4>5</vt:i4>
      </vt:variant>
      <vt:variant>
        <vt:lpwstr/>
      </vt:variant>
      <vt:variant>
        <vt:lpwstr>_Toc178184235</vt:lpwstr>
      </vt:variant>
      <vt:variant>
        <vt:i4>1179706</vt:i4>
      </vt:variant>
      <vt:variant>
        <vt:i4>149</vt:i4>
      </vt:variant>
      <vt:variant>
        <vt:i4>0</vt:i4>
      </vt:variant>
      <vt:variant>
        <vt:i4>5</vt:i4>
      </vt:variant>
      <vt:variant>
        <vt:lpwstr/>
      </vt:variant>
      <vt:variant>
        <vt:lpwstr>_Toc178263536</vt:lpwstr>
      </vt:variant>
      <vt:variant>
        <vt:i4>1179706</vt:i4>
      </vt:variant>
      <vt:variant>
        <vt:i4>143</vt:i4>
      </vt:variant>
      <vt:variant>
        <vt:i4>0</vt:i4>
      </vt:variant>
      <vt:variant>
        <vt:i4>5</vt:i4>
      </vt:variant>
      <vt:variant>
        <vt:lpwstr/>
      </vt:variant>
      <vt:variant>
        <vt:lpwstr>_Toc178263535</vt:lpwstr>
      </vt:variant>
      <vt:variant>
        <vt:i4>1179706</vt:i4>
      </vt:variant>
      <vt:variant>
        <vt:i4>137</vt:i4>
      </vt:variant>
      <vt:variant>
        <vt:i4>0</vt:i4>
      </vt:variant>
      <vt:variant>
        <vt:i4>5</vt:i4>
      </vt:variant>
      <vt:variant>
        <vt:lpwstr/>
      </vt:variant>
      <vt:variant>
        <vt:lpwstr>_Toc178263534</vt:lpwstr>
      </vt:variant>
      <vt:variant>
        <vt:i4>1179706</vt:i4>
      </vt:variant>
      <vt:variant>
        <vt:i4>131</vt:i4>
      </vt:variant>
      <vt:variant>
        <vt:i4>0</vt:i4>
      </vt:variant>
      <vt:variant>
        <vt:i4>5</vt:i4>
      </vt:variant>
      <vt:variant>
        <vt:lpwstr/>
      </vt:variant>
      <vt:variant>
        <vt:lpwstr>_Toc178263533</vt:lpwstr>
      </vt:variant>
      <vt:variant>
        <vt:i4>1179706</vt:i4>
      </vt:variant>
      <vt:variant>
        <vt:i4>125</vt:i4>
      </vt:variant>
      <vt:variant>
        <vt:i4>0</vt:i4>
      </vt:variant>
      <vt:variant>
        <vt:i4>5</vt:i4>
      </vt:variant>
      <vt:variant>
        <vt:lpwstr/>
      </vt:variant>
      <vt:variant>
        <vt:lpwstr>_Toc178263532</vt:lpwstr>
      </vt:variant>
      <vt:variant>
        <vt:i4>1179706</vt:i4>
      </vt:variant>
      <vt:variant>
        <vt:i4>119</vt:i4>
      </vt:variant>
      <vt:variant>
        <vt:i4>0</vt:i4>
      </vt:variant>
      <vt:variant>
        <vt:i4>5</vt:i4>
      </vt:variant>
      <vt:variant>
        <vt:lpwstr/>
      </vt:variant>
      <vt:variant>
        <vt:lpwstr>_Toc178263531</vt:lpwstr>
      </vt:variant>
      <vt:variant>
        <vt:i4>1179706</vt:i4>
      </vt:variant>
      <vt:variant>
        <vt:i4>113</vt:i4>
      </vt:variant>
      <vt:variant>
        <vt:i4>0</vt:i4>
      </vt:variant>
      <vt:variant>
        <vt:i4>5</vt:i4>
      </vt:variant>
      <vt:variant>
        <vt:lpwstr/>
      </vt:variant>
      <vt:variant>
        <vt:lpwstr>_Toc178263530</vt:lpwstr>
      </vt:variant>
      <vt:variant>
        <vt:i4>1245242</vt:i4>
      </vt:variant>
      <vt:variant>
        <vt:i4>107</vt:i4>
      </vt:variant>
      <vt:variant>
        <vt:i4>0</vt:i4>
      </vt:variant>
      <vt:variant>
        <vt:i4>5</vt:i4>
      </vt:variant>
      <vt:variant>
        <vt:lpwstr/>
      </vt:variant>
      <vt:variant>
        <vt:lpwstr>_Toc178263529</vt:lpwstr>
      </vt:variant>
      <vt:variant>
        <vt:i4>1245242</vt:i4>
      </vt:variant>
      <vt:variant>
        <vt:i4>101</vt:i4>
      </vt:variant>
      <vt:variant>
        <vt:i4>0</vt:i4>
      </vt:variant>
      <vt:variant>
        <vt:i4>5</vt:i4>
      </vt:variant>
      <vt:variant>
        <vt:lpwstr/>
      </vt:variant>
      <vt:variant>
        <vt:lpwstr>_Toc178263528</vt:lpwstr>
      </vt:variant>
      <vt:variant>
        <vt:i4>1245242</vt:i4>
      </vt:variant>
      <vt:variant>
        <vt:i4>95</vt:i4>
      </vt:variant>
      <vt:variant>
        <vt:i4>0</vt:i4>
      </vt:variant>
      <vt:variant>
        <vt:i4>5</vt:i4>
      </vt:variant>
      <vt:variant>
        <vt:lpwstr/>
      </vt:variant>
      <vt:variant>
        <vt:lpwstr>_Toc178263527</vt:lpwstr>
      </vt:variant>
      <vt:variant>
        <vt:i4>1245242</vt:i4>
      </vt:variant>
      <vt:variant>
        <vt:i4>89</vt:i4>
      </vt:variant>
      <vt:variant>
        <vt:i4>0</vt:i4>
      </vt:variant>
      <vt:variant>
        <vt:i4>5</vt:i4>
      </vt:variant>
      <vt:variant>
        <vt:lpwstr/>
      </vt:variant>
      <vt:variant>
        <vt:lpwstr>_Toc178263526</vt:lpwstr>
      </vt:variant>
      <vt:variant>
        <vt:i4>1245242</vt:i4>
      </vt:variant>
      <vt:variant>
        <vt:i4>83</vt:i4>
      </vt:variant>
      <vt:variant>
        <vt:i4>0</vt:i4>
      </vt:variant>
      <vt:variant>
        <vt:i4>5</vt:i4>
      </vt:variant>
      <vt:variant>
        <vt:lpwstr/>
      </vt:variant>
      <vt:variant>
        <vt:lpwstr>_Toc178263525</vt:lpwstr>
      </vt:variant>
      <vt:variant>
        <vt:i4>1245242</vt:i4>
      </vt:variant>
      <vt:variant>
        <vt:i4>77</vt:i4>
      </vt:variant>
      <vt:variant>
        <vt:i4>0</vt:i4>
      </vt:variant>
      <vt:variant>
        <vt:i4>5</vt:i4>
      </vt:variant>
      <vt:variant>
        <vt:lpwstr/>
      </vt:variant>
      <vt:variant>
        <vt:lpwstr>_Toc178263524</vt:lpwstr>
      </vt:variant>
      <vt:variant>
        <vt:i4>1245242</vt:i4>
      </vt:variant>
      <vt:variant>
        <vt:i4>71</vt:i4>
      </vt:variant>
      <vt:variant>
        <vt:i4>0</vt:i4>
      </vt:variant>
      <vt:variant>
        <vt:i4>5</vt:i4>
      </vt:variant>
      <vt:variant>
        <vt:lpwstr/>
      </vt:variant>
      <vt:variant>
        <vt:lpwstr>_Toc178263523</vt:lpwstr>
      </vt:variant>
      <vt:variant>
        <vt:i4>1245242</vt:i4>
      </vt:variant>
      <vt:variant>
        <vt:i4>65</vt:i4>
      </vt:variant>
      <vt:variant>
        <vt:i4>0</vt:i4>
      </vt:variant>
      <vt:variant>
        <vt:i4>5</vt:i4>
      </vt:variant>
      <vt:variant>
        <vt:lpwstr/>
      </vt:variant>
      <vt:variant>
        <vt:lpwstr>_Toc178263522</vt:lpwstr>
      </vt:variant>
      <vt:variant>
        <vt:i4>1245242</vt:i4>
      </vt:variant>
      <vt:variant>
        <vt:i4>59</vt:i4>
      </vt:variant>
      <vt:variant>
        <vt:i4>0</vt:i4>
      </vt:variant>
      <vt:variant>
        <vt:i4>5</vt:i4>
      </vt:variant>
      <vt:variant>
        <vt:lpwstr/>
      </vt:variant>
      <vt:variant>
        <vt:lpwstr>_Toc178263521</vt:lpwstr>
      </vt:variant>
      <vt:variant>
        <vt:i4>1245242</vt:i4>
      </vt:variant>
      <vt:variant>
        <vt:i4>53</vt:i4>
      </vt:variant>
      <vt:variant>
        <vt:i4>0</vt:i4>
      </vt:variant>
      <vt:variant>
        <vt:i4>5</vt:i4>
      </vt:variant>
      <vt:variant>
        <vt:lpwstr/>
      </vt:variant>
      <vt:variant>
        <vt:lpwstr>_Toc178263520</vt:lpwstr>
      </vt:variant>
      <vt:variant>
        <vt:i4>1048634</vt:i4>
      </vt:variant>
      <vt:variant>
        <vt:i4>47</vt:i4>
      </vt:variant>
      <vt:variant>
        <vt:i4>0</vt:i4>
      </vt:variant>
      <vt:variant>
        <vt:i4>5</vt:i4>
      </vt:variant>
      <vt:variant>
        <vt:lpwstr/>
      </vt:variant>
      <vt:variant>
        <vt:lpwstr>_Toc178263519</vt:lpwstr>
      </vt:variant>
      <vt:variant>
        <vt:i4>1048634</vt:i4>
      </vt:variant>
      <vt:variant>
        <vt:i4>41</vt:i4>
      </vt:variant>
      <vt:variant>
        <vt:i4>0</vt:i4>
      </vt:variant>
      <vt:variant>
        <vt:i4>5</vt:i4>
      </vt:variant>
      <vt:variant>
        <vt:lpwstr/>
      </vt:variant>
      <vt:variant>
        <vt:lpwstr>_Toc178263518</vt:lpwstr>
      </vt:variant>
      <vt:variant>
        <vt:i4>1048634</vt:i4>
      </vt:variant>
      <vt:variant>
        <vt:i4>35</vt:i4>
      </vt:variant>
      <vt:variant>
        <vt:i4>0</vt:i4>
      </vt:variant>
      <vt:variant>
        <vt:i4>5</vt:i4>
      </vt:variant>
      <vt:variant>
        <vt:lpwstr/>
      </vt:variant>
      <vt:variant>
        <vt:lpwstr>_Toc178263517</vt:lpwstr>
      </vt:variant>
      <vt:variant>
        <vt:i4>1048634</vt:i4>
      </vt:variant>
      <vt:variant>
        <vt:i4>29</vt:i4>
      </vt:variant>
      <vt:variant>
        <vt:i4>0</vt:i4>
      </vt:variant>
      <vt:variant>
        <vt:i4>5</vt:i4>
      </vt:variant>
      <vt:variant>
        <vt:lpwstr/>
      </vt:variant>
      <vt:variant>
        <vt:lpwstr>_Toc178263516</vt:lpwstr>
      </vt:variant>
      <vt:variant>
        <vt:i4>1048634</vt:i4>
      </vt:variant>
      <vt:variant>
        <vt:i4>23</vt:i4>
      </vt:variant>
      <vt:variant>
        <vt:i4>0</vt:i4>
      </vt:variant>
      <vt:variant>
        <vt:i4>5</vt:i4>
      </vt:variant>
      <vt:variant>
        <vt:lpwstr/>
      </vt:variant>
      <vt:variant>
        <vt:lpwstr>_Toc178263515</vt:lpwstr>
      </vt:variant>
      <vt:variant>
        <vt:i4>1048634</vt:i4>
      </vt:variant>
      <vt:variant>
        <vt:i4>17</vt:i4>
      </vt:variant>
      <vt:variant>
        <vt:i4>0</vt:i4>
      </vt:variant>
      <vt:variant>
        <vt:i4>5</vt:i4>
      </vt:variant>
      <vt:variant>
        <vt:lpwstr/>
      </vt:variant>
      <vt:variant>
        <vt:lpwstr>_Toc178263514</vt:lpwstr>
      </vt:variant>
      <vt:variant>
        <vt:i4>1048634</vt:i4>
      </vt:variant>
      <vt:variant>
        <vt:i4>11</vt:i4>
      </vt:variant>
      <vt:variant>
        <vt:i4>0</vt:i4>
      </vt:variant>
      <vt:variant>
        <vt:i4>5</vt:i4>
      </vt:variant>
      <vt:variant>
        <vt:lpwstr/>
      </vt:variant>
      <vt:variant>
        <vt:lpwstr>_Toc178263513</vt:lpwstr>
      </vt:variant>
      <vt:variant>
        <vt:i4>1048634</vt:i4>
      </vt:variant>
      <vt:variant>
        <vt:i4>5</vt:i4>
      </vt:variant>
      <vt:variant>
        <vt:i4>0</vt:i4>
      </vt:variant>
      <vt:variant>
        <vt:i4>5</vt:i4>
      </vt:variant>
      <vt:variant>
        <vt:lpwstr/>
      </vt:variant>
      <vt:variant>
        <vt:lpwstr>_Toc178263512</vt:lpwstr>
      </vt:variant>
      <vt:variant>
        <vt:i4>7798796</vt:i4>
      </vt:variant>
      <vt:variant>
        <vt:i4>0</vt:i4>
      </vt:variant>
      <vt:variant>
        <vt:i4>0</vt:i4>
      </vt:variant>
      <vt:variant>
        <vt:i4>5</vt:i4>
      </vt:variant>
      <vt:variant>
        <vt:lpwstr>mailto:copyright@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atic Mapping Review of Australian Research on Climate Change and Health Interventions</dc:title>
  <dc:subject>Environmental Health</dc:subject>
  <dc:creator>Australian Government Department of Health, Disability and Ageing</dc:creator>
  <cp:keywords>Climate Change, Environmental Health, Review of Australian Research</cp:keywords>
  <dc:description/>
  <cp:lastModifiedBy>MASCHKE, Elvia</cp:lastModifiedBy>
  <cp:revision>1105</cp:revision>
  <cp:lastPrinted>2025-05-22T02:14:00Z</cp:lastPrinted>
  <dcterms:created xsi:type="dcterms:W3CDTF">2024-09-24T18:04:00Z</dcterms:created>
  <dcterms:modified xsi:type="dcterms:W3CDTF">2025-05-22T06:07:00Z</dcterms:modified>
</cp:coreProperties>
</file>